
<file path=[Content_Types].xml><?xml version="1.0" encoding="utf-8"?>
<Types xmlns="http://schemas.openxmlformats.org/package/2006/content-types">
  <Override PartName="/customXml/itemProps2.xml" ContentType="application/vnd.openxmlformats-officedocument.customXmlProperties+xml"/>
  <Override PartName="/customXml/itemProps3.xml" ContentType="application/vnd.openxmlformats-officedocument.customXmlProperties+xml"/>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customXml/itemProps4.xml" ContentType="application/vnd.openxmlformats-officedocument.customXmlPropertie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6700E" w:rsidRDefault="0016700E" w:rsidP="0016700E">
      <w:pPr>
        <w:widowControl w:val="0"/>
        <w:spacing w:line="480" w:lineRule="auto"/>
        <w:jc w:val="center"/>
        <w:rPr>
          <w:b/>
        </w:rPr>
      </w:pPr>
      <w:r>
        <w:rPr>
          <w:b/>
        </w:rPr>
        <w:t>Supplementary materials to:</w:t>
      </w:r>
    </w:p>
    <w:p w:rsidR="0016700E" w:rsidRPr="0016700E" w:rsidRDefault="0016700E" w:rsidP="00AC5CF1">
      <w:pPr>
        <w:widowControl w:val="0"/>
        <w:pBdr>
          <w:top w:val="single" w:sz="4" w:space="1" w:color="auto"/>
          <w:left w:val="single" w:sz="4" w:space="4" w:color="auto"/>
          <w:bottom w:val="single" w:sz="4" w:space="1" w:color="auto"/>
          <w:right w:val="single" w:sz="4" w:space="4" w:color="auto"/>
        </w:pBdr>
        <w:spacing w:line="480" w:lineRule="auto"/>
        <w:jc w:val="center"/>
        <w:rPr>
          <w:b/>
        </w:rPr>
      </w:pPr>
      <w:r>
        <w:rPr>
          <w:b/>
        </w:rPr>
        <w:t xml:space="preserve">Victims, Bullies, and their Defenders: </w:t>
      </w:r>
      <w:r>
        <w:rPr>
          <w:b/>
        </w:rPr>
        <w:br/>
        <w:t>A Longitudinal Study of the Co-evolution of Positive and Negative Networks</w:t>
      </w:r>
    </w:p>
    <w:p w:rsidR="00AC5CF1" w:rsidRDefault="00AC5CF1" w:rsidP="0016700E">
      <w:pPr>
        <w:widowControl w:val="0"/>
        <w:spacing w:line="480" w:lineRule="auto"/>
        <w:rPr>
          <w:b/>
        </w:rPr>
      </w:pPr>
      <w:bookmarkStart w:id="0" w:name="_GoBack"/>
      <w:bookmarkEnd w:id="0"/>
    </w:p>
    <w:p w:rsidR="0016700E" w:rsidRPr="0016700E" w:rsidRDefault="0016700E" w:rsidP="0016700E">
      <w:pPr>
        <w:widowControl w:val="0"/>
        <w:spacing w:line="480" w:lineRule="auto"/>
        <w:rPr>
          <w:b/>
        </w:rPr>
      </w:pPr>
      <w:r>
        <w:rPr>
          <w:b/>
        </w:rPr>
        <w:t>Contents</w:t>
      </w:r>
    </w:p>
    <w:p w:rsidR="00C235EB" w:rsidRDefault="006069D0">
      <w:pPr>
        <w:pStyle w:val="TOC1"/>
        <w:tabs>
          <w:tab w:val="right" w:leader="dot" w:pos="9350"/>
        </w:tabs>
        <w:rPr>
          <w:rFonts w:asciiTheme="minorHAnsi" w:eastAsiaTheme="minorEastAsia" w:hAnsiTheme="minorHAnsi" w:cstheme="minorBidi"/>
          <w:noProof/>
          <w:color w:val="auto"/>
          <w:sz w:val="22"/>
          <w:szCs w:val="22"/>
          <w:lang w:eastAsia="en-US"/>
        </w:rPr>
      </w:pPr>
      <w:r w:rsidRPr="006069D0">
        <w:fldChar w:fldCharType="begin"/>
      </w:r>
      <w:r w:rsidR="0016700E">
        <w:instrText xml:space="preserve"> TOC \o "1-3" \h \z \u </w:instrText>
      </w:r>
      <w:r w:rsidRPr="006069D0">
        <w:fldChar w:fldCharType="separate"/>
      </w:r>
      <w:hyperlink w:anchor="_Toc380411582" w:history="1">
        <w:r w:rsidR="00C235EB" w:rsidRPr="00B17332">
          <w:rPr>
            <w:rStyle w:val="Hyperlink"/>
            <w:noProof/>
          </w:rPr>
          <w:t>S1: Graphical representation of the bullying and defending networks</w:t>
        </w:r>
        <w:r w:rsidR="00C235EB">
          <w:rPr>
            <w:noProof/>
            <w:webHidden/>
          </w:rPr>
          <w:tab/>
        </w:r>
        <w:r>
          <w:rPr>
            <w:noProof/>
            <w:webHidden/>
          </w:rPr>
          <w:fldChar w:fldCharType="begin"/>
        </w:r>
        <w:r w:rsidR="00C235EB">
          <w:rPr>
            <w:noProof/>
            <w:webHidden/>
          </w:rPr>
          <w:instrText xml:space="preserve"> PAGEREF _Toc380411582 \h </w:instrText>
        </w:r>
        <w:r>
          <w:rPr>
            <w:noProof/>
            <w:webHidden/>
          </w:rPr>
        </w:r>
        <w:r>
          <w:rPr>
            <w:noProof/>
            <w:webHidden/>
          </w:rPr>
          <w:fldChar w:fldCharType="separate"/>
        </w:r>
        <w:r w:rsidR="00741DB3">
          <w:rPr>
            <w:noProof/>
            <w:webHidden/>
          </w:rPr>
          <w:t>2</w:t>
        </w:r>
        <w:r>
          <w:rPr>
            <w:noProof/>
            <w:webHidden/>
          </w:rPr>
          <w:fldChar w:fldCharType="end"/>
        </w:r>
      </w:hyperlink>
    </w:p>
    <w:p w:rsidR="00C235EB" w:rsidRDefault="006069D0">
      <w:pPr>
        <w:pStyle w:val="TOC2"/>
        <w:tabs>
          <w:tab w:val="right" w:leader="dot" w:pos="9350"/>
        </w:tabs>
        <w:rPr>
          <w:rFonts w:asciiTheme="minorHAnsi" w:eastAsiaTheme="minorEastAsia" w:hAnsiTheme="minorHAnsi" w:cstheme="minorBidi"/>
          <w:noProof/>
          <w:sz w:val="22"/>
          <w:szCs w:val="22"/>
          <w:lang w:eastAsia="en-US"/>
        </w:rPr>
      </w:pPr>
      <w:hyperlink w:anchor="_Toc380411583" w:history="1">
        <w:r w:rsidR="00C235EB" w:rsidRPr="00B17332">
          <w:rPr>
            <w:rStyle w:val="Hyperlink"/>
            <w:noProof/>
          </w:rPr>
          <w:t>School A</w:t>
        </w:r>
        <w:r w:rsidR="00C235EB">
          <w:rPr>
            <w:noProof/>
            <w:webHidden/>
          </w:rPr>
          <w:tab/>
        </w:r>
        <w:r>
          <w:rPr>
            <w:noProof/>
            <w:webHidden/>
          </w:rPr>
          <w:fldChar w:fldCharType="begin"/>
        </w:r>
        <w:r w:rsidR="00C235EB">
          <w:rPr>
            <w:noProof/>
            <w:webHidden/>
          </w:rPr>
          <w:instrText xml:space="preserve"> PAGEREF _Toc380411583 \h </w:instrText>
        </w:r>
        <w:r>
          <w:rPr>
            <w:noProof/>
            <w:webHidden/>
          </w:rPr>
        </w:r>
        <w:r>
          <w:rPr>
            <w:noProof/>
            <w:webHidden/>
          </w:rPr>
          <w:fldChar w:fldCharType="separate"/>
        </w:r>
        <w:r w:rsidR="00741DB3">
          <w:rPr>
            <w:noProof/>
            <w:webHidden/>
          </w:rPr>
          <w:t>2</w:t>
        </w:r>
        <w:r>
          <w:rPr>
            <w:noProof/>
            <w:webHidden/>
          </w:rPr>
          <w:fldChar w:fldCharType="end"/>
        </w:r>
      </w:hyperlink>
    </w:p>
    <w:p w:rsidR="00C235EB" w:rsidRDefault="006069D0">
      <w:pPr>
        <w:pStyle w:val="TOC2"/>
        <w:tabs>
          <w:tab w:val="right" w:leader="dot" w:pos="9350"/>
        </w:tabs>
        <w:rPr>
          <w:rFonts w:asciiTheme="minorHAnsi" w:eastAsiaTheme="minorEastAsia" w:hAnsiTheme="minorHAnsi" w:cstheme="minorBidi"/>
          <w:noProof/>
          <w:sz w:val="22"/>
          <w:szCs w:val="22"/>
          <w:lang w:eastAsia="en-US"/>
        </w:rPr>
      </w:pPr>
      <w:hyperlink w:anchor="_Toc380411584" w:history="1">
        <w:r w:rsidR="00C235EB" w:rsidRPr="00B17332">
          <w:rPr>
            <w:rStyle w:val="Hyperlink"/>
            <w:noProof/>
          </w:rPr>
          <w:t>School B</w:t>
        </w:r>
        <w:r w:rsidR="00C235EB">
          <w:rPr>
            <w:noProof/>
            <w:webHidden/>
          </w:rPr>
          <w:tab/>
        </w:r>
        <w:r>
          <w:rPr>
            <w:noProof/>
            <w:webHidden/>
          </w:rPr>
          <w:fldChar w:fldCharType="begin"/>
        </w:r>
        <w:r w:rsidR="00C235EB">
          <w:rPr>
            <w:noProof/>
            <w:webHidden/>
          </w:rPr>
          <w:instrText xml:space="preserve"> PAGEREF _Toc380411584 \h </w:instrText>
        </w:r>
        <w:r>
          <w:rPr>
            <w:noProof/>
            <w:webHidden/>
          </w:rPr>
        </w:r>
        <w:r>
          <w:rPr>
            <w:noProof/>
            <w:webHidden/>
          </w:rPr>
          <w:fldChar w:fldCharType="separate"/>
        </w:r>
        <w:r w:rsidR="00741DB3">
          <w:rPr>
            <w:noProof/>
            <w:webHidden/>
          </w:rPr>
          <w:t>3</w:t>
        </w:r>
        <w:r>
          <w:rPr>
            <w:noProof/>
            <w:webHidden/>
          </w:rPr>
          <w:fldChar w:fldCharType="end"/>
        </w:r>
      </w:hyperlink>
    </w:p>
    <w:p w:rsidR="00C235EB" w:rsidRDefault="006069D0">
      <w:pPr>
        <w:pStyle w:val="TOC2"/>
        <w:tabs>
          <w:tab w:val="right" w:leader="dot" w:pos="9350"/>
        </w:tabs>
        <w:rPr>
          <w:rFonts w:asciiTheme="minorHAnsi" w:eastAsiaTheme="minorEastAsia" w:hAnsiTheme="minorHAnsi" w:cstheme="minorBidi"/>
          <w:noProof/>
          <w:sz w:val="22"/>
          <w:szCs w:val="22"/>
          <w:lang w:eastAsia="en-US"/>
        </w:rPr>
      </w:pPr>
      <w:hyperlink w:anchor="_Toc380411585" w:history="1">
        <w:r w:rsidR="00C235EB" w:rsidRPr="00B17332">
          <w:rPr>
            <w:rStyle w:val="Hyperlink"/>
            <w:noProof/>
          </w:rPr>
          <w:t>School C</w:t>
        </w:r>
        <w:r w:rsidR="00C235EB">
          <w:rPr>
            <w:noProof/>
            <w:webHidden/>
          </w:rPr>
          <w:tab/>
        </w:r>
        <w:r>
          <w:rPr>
            <w:noProof/>
            <w:webHidden/>
          </w:rPr>
          <w:fldChar w:fldCharType="begin"/>
        </w:r>
        <w:r w:rsidR="00C235EB">
          <w:rPr>
            <w:noProof/>
            <w:webHidden/>
          </w:rPr>
          <w:instrText xml:space="preserve"> PAGEREF _Toc380411585 \h </w:instrText>
        </w:r>
        <w:r>
          <w:rPr>
            <w:noProof/>
            <w:webHidden/>
          </w:rPr>
        </w:r>
        <w:r>
          <w:rPr>
            <w:noProof/>
            <w:webHidden/>
          </w:rPr>
          <w:fldChar w:fldCharType="separate"/>
        </w:r>
        <w:r w:rsidR="00741DB3">
          <w:rPr>
            <w:noProof/>
            <w:webHidden/>
          </w:rPr>
          <w:t>4</w:t>
        </w:r>
        <w:r>
          <w:rPr>
            <w:noProof/>
            <w:webHidden/>
          </w:rPr>
          <w:fldChar w:fldCharType="end"/>
        </w:r>
      </w:hyperlink>
    </w:p>
    <w:p w:rsidR="00C235EB" w:rsidRDefault="006069D0">
      <w:pPr>
        <w:pStyle w:val="TOC1"/>
        <w:tabs>
          <w:tab w:val="right" w:leader="dot" w:pos="9350"/>
        </w:tabs>
        <w:rPr>
          <w:rFonts w:asciiTheme="minorHAnsi" w:eastAsiaTheme="minorEastAsia" w:hAnsiTheme="minorHAnsi" w:cstheme="minorBidi"/>
          <w:noProof/>
          <w:color w:val="auto"/>
          <w:sz w:val="22"/>
          <w:szCs w:val="22"/>
          <w:lang w:eastAsia="en-US"/>
        </w:rPr>
      </w:pPr>
      <w:hyperlink w:anchor="_Toc380411586" w:history="1">
        <w:r w:rsidR="00C235EB" w:rsidRPr="00B17332">
          <w:rPr>
            <w:rStyle w:val="Hyperlink"/>
            <w:noProof/>
          </w:rPr>
          <w:t>S2: Stochastic Actor-Based Models with RSiena</w:t>
        </w:r>
        <w:r w:rsidR="00C235EB">
          <w:rPr>
            <w:noProof/>
            <w:webHidden/>
          </w:rPr>
          <w:tab/>
        </w:r>
        <w:r>
          <w:rPr>
            <w:noProof/>
            <w:webHidden/>
          </w:rPr>
          <w:fldChar w:fldCharType="begin"/>
        </w:r>
        <w:r w:rsidR="00C235EB">
          <w:rPr>
            <w:noProof/>
            <w:webHidden/>
          </w:rPr>
          <w:instrText xml:space="preserve"> PAGEREF _Toc380411586 \h </w:instrText>
        </w:r>
        <w:r>
          <w:rPr>
            <w:noProof/>
            <w:webHidden/>
          </w:rPr>
        </w:r>
        <w:r>
          <w:rPr>
            <w:noProof/>
            <w:webHidden/>
          </w:rPr>
          <w:fldChar w:fldCharType="separate"/>
        </w:r>
        <w:r w:rsidR="00741DB3">
          <w:rPr>
            <w:noProof/>
            <w:webHidden/>
          </w:rPr>
          <w:t>5</w:t>
        </w:r>
        <w:r>
          <w:rPr>
            <w:noProof/>
            <w:webHidden/>
          </w:rPr>
          <w:fldChar w:fldCharType="end"/>
        </w:r>
      </w:hyperlink>
    </w:p>
    <w:p w:rsidR="00C235EB" w:rsidRDefault="006069D0">
      <w:pPr>
        <w:pStyle w:val="TOC1"/>
        <w:tabs>
          <w:tab w:val="right" w:leader="dot" w:pos="9350"/>
        </w:tabs>
        <w:rPr>
          <w:rFonts w:asciiTheme="minorHAnsi" w:eastAsiaTheme="minorEastAsia" w:hAnsiTheme="minorHAnsi" w:cstheme="minorBidi"/>
          <w:noProof/>
          <w:color w:val="auto"/>
          <w:sz w:val="22"/>
          <w:szCs w:val="22"/>
          <w:lang w:eastAsia="en-US"/>
        </w:rPr>
      </w:pPr>
      <w:hyperlink w:anchor="_Toc380411587" w:history="1">
        <w:r w:rsidR="00C235EB" w:rsidRPr="00B17332">
          <w:rPr>
            <w:rStyle w:val="Hyperlink"/>
            <w:noProof/>
          </w:rPr>
          <w:t>S3: Model Specification: Uniplex parameters</w:t>
        </w:r>
        <w:r w:rsidR="00C235EB">
          <w:rPr>
            <w:noProof/>
            <w:webHidden/>
          </w:rPr>
          <w:tab/>
        </w:r>
        <w:r>
          <w:rPr>
            <w:noProof/>
            <w:webHidden/>
          </w:rPr>
          <w:fldChar w:fldCharType="begin"/>
        </w:r>
        <w:r w:rsidR="00C235EB">
          <w:rPr>
            <w:noProof/>
            <w:webHidden/>
          </w:rPr>
          <w:instrText xml:space="preserve"> PAGEREF _Toc380411587 \h </w:instrText>
        </w:r>
        <w:r>
          <w:rPr>
            <w:noProof/>
            <w:webHidden/>
          </w:rPr>
        </w:r>
        <w:r>
          <w:rPr>
            <w:noProof/>
            <w:webHidden/>
          </w:rPr>
          <w:fldChar w:fldCharType="separate"/>
        </w:r>
        <w:r w:rsidR="00741DB3">
          <w:rPr>
            <w:noProof/>
            <w:webHidden/>
          </w:rPr>
          <w:t>7</w:t>
        </w:r>
        <w:r>
          <w:rPr>
            <w:noProof/>
            <w:webHidden/>
          </w:rPr>
          <w:fldChar w:fldCharType="end"/>
        </w:r>
      </w:hyperlink>
    </w:p>
    <w:p w:rsidR="00C235EB" w:rsidRDefault="006069D0">
      <w:pPr>
        <w:pStyle w:val="TOC1"/>
        <w:tabs>
          <w:tab w:val="right" w:leader="dot" w:pos="9350"/>
        </w:tabs>
        <w:rPr>
          <w:rFonts w:asciiTheme="minorHAnsi" w:eastAsiaTheme="minorEastAsia" w:hAnsiTheme="minorHAnsi" w:cstheme="minorBidi"/>
          <w:noProof/>
          <w:color w:val="auto"/>
          <w:sz w:val="22"/>
          <w:szCs w:val="22"/>
          <w:lang w:eastAsia="en-US"/>
        </w:rPr>
      </w:pPr>
      <w:hyperlink w:anchor="_Toc380411588" w:history="1">
        <w:r w:rsidR="00C235EB" w:rsidRPr="00B17332">
          <w:rPr>
            <w:rStyle w:val="Hyperlink"/>
            <w:noProof/>
          </w:rPr>
          <w:t>S4: Parameters in the Network Models</w:t>
        </w:r>
        <w:r w:rsidR="00C235EB">
          <w:rPr>
            <w:noProof/>
            <w:webHidden/>
          </w:rPr>
          <w:tab/>
        </w:r>
        <w:r>
          <w:rPr>
            <w:noProof/>
            <w:webHidden/>
          </w:rPr>
          <w:fldChar w:fldCharType="begin"/>
        </w:r>
        <w:r w:rsidR="00C235EB">
          <w:rPr>
            <w:noProof/>
            <w:webHidden/>
          </w:rPr>
          <w:instrText xml:space="preserve"> PAGEREF _Toc380411588 \h </w:instrText>
        </w:r>
        <w:r>
          <w:rPr>
            <w:noProof/>
            <w:webHidden/>
          </w:rPr>
        </w:r>
        <w:r>
          <w:rPr>
            <w:noProof/>
            <w:webHidden/>
          </w:rPr>
          <w:fldChar w:fldCharType="separate"/>
        </w:r>
        <w:r w:rsidR="00741DB3">
          <w:rPr>
            <w:noProof/>
            <w:webHidden/>
          </w:rPr>
          <w:t>10</w:t>
        </w:r>
        <w:r>
          <w:rPr>
            <w:noProof/>
            <w:webHidden/>
          </w:rPr>
          <w:fldChar w:fldCharType="end"/>
        </w:r>
      </w:hyperlink>
    </w:p>
    <w:p w:rsidR="00C235EB" w:rsidRDefault="006069D0">
      <w:pPr>
        <w:pStyle w:val="TOC1"/>
        <w:tabs>
          <w:tab w:val="right" w:leader="dot" w:pos="9350"/>
        </w:tabs>
        <w:rPr>
          <w:rFonts w:asciiTheme="minorHAnsi" w:eastAsiaTheme="minorEastAsia" w:hAnsiTheme="minorHAnsi" w:cstheme="minorBidi"/>
          <w:noProof/>
          <w:color w:val="auto"/>
          <w:sz w:val="22"/>
          <w:szCs w:val="22"/>
          <w:lang w:eastAsia="en-US"/>
        </w:rPr>
      </w:pPr>
      <w:hyperlink w:anchor="_Toc380411589" w:history="1">
        <w:r w:rsidR="00C235EB" w:rsidRPr="00B17332">
          <w:rPr>
            <w:rStyle w:val="Hyperlink"/>
            <w:noProof/>
          </w:rPr>
          <w:t>S5: Table: Uniplex RSiena analyses for bullying</w:t>
        </w:r>
        <w:r w:rsidR="00C235EB">
          <w:rPr>
            <w:noProof/>
            <w:webHidden/>
          </w:rPr>
          <w:tab/>
        </w:r>
        <w:r>
          <w:rPr>
            <w:noProof/>
            <w:webHidden/>
          </w:rPr>
          <w:fldChar w:fldCharType="begin"/>
        </w:r>
        <w:r w:rsidR="00C235EB">
          <w:rPr>
            <w:noProof/>
            <w:webHidden/>
          </w:rPr>
          <w:instrText xml:space="preserve"> PAGEREF _Toc380411589 \h </w:instrText>
        </w:r>
        <w:r>
          <w:rPr>
            <w:noProof/>
            <w:webHidden/>
          </w:rPr>
        </w:r>
        <w:r>
          <w:rPr>
            <w:noProof/>
            <w:webHidden/>
          </w:rPr>
          <w:fldChar w:fldCharType="separate"/>
        </w:r>
        <w:r w:rsidR="00741DB3">
          <w:rPr>
            <w:noProof/>
            <w:webHidden/>
          </w:rPr>
          <w:t>12</w:t>
        </w:r>
        <w:r>
          <w:rPr>
            <w:noProof/>
            <w:webHidden/>
          </w:rPr>
          <w:fldChar w:fldCharType="end"/>
        </w:r>
      </w:hyperlink>
    </w:p>
    <w:p w:rsidR="00C235EB" w:rsidRDefault="006069D0">
      <w:pPr>
        <w:pStyle w:val="TOC1"/>
        <w:tabs>
          <w:tab w:val="right" w:leader="dot" w:pos="9350"/>
        </w:tabs>
        <w:rPr>
          <w:rFonts w:asciiTheme="minorHAnsi" w:eastAsiaTheme="minorEastAsia" w:hAnsiTheme="minorHAnsi" w:cstheme="minorBidi"/>
          <w:noProof/>
          <w:color w:val="auto"/>
          <w:sz w:val="22"/>
          <w:szCs w:val="22"/>
          <w:lang w:eastAsia="en-US"/>
        </w:rPr>
      </w:pPr>
      <w:hyperlink w:anchor="_Toc380411590" w:history="1">
        <w:r w:rsidR="00C235EB" w:rsidRPr="00B17332">
          <w:rPr>
            <w:rStyle w:val="Hyperlink"/>
            <w:noProof/>
          </w:rPr>
          <w:t>S6: Table: Uniplex RSiena analyses for defending</w:t>
        </w:r>
        <w:r w:rsidR="00C235EB">
          <w:rPr>
            <w:noProof/>
            <w:webHidden/>
          </w:rPr>
          <w:tab/>
        </w:r>
        <w:r>
          <w:rPr>
            <w:noProof/>
            <w:webHidden/>
          </w:rPr>
          <w:fldChar w:fldCharType="begin"/>
        </w:r>
        <w:r w:rsidR="00C235EB">
          <w:rPr>
            <w:noProof/>
            <w:webHidden/>
          </w:rPr>
          <w:instrText xml:space="preserve"> PAGEREF _Toc380411590 \h </w:instrText>
        </w:r>
        <w:r>
          <w:rPr>
            <w:noProof/>
            <w:webHidden/>
          </w:rPr>
        </w:r>
        <w:r>
          <w:rPr>
            <w:noProof/>
            <w:webHidden/>
          </w:rPr>
          <w:fldChar w:fldCharType="separate"/>
        </w:r>
        <w:r w:rsidR="00741DB3">
          <w:rPr>
            <w:noProof/>
            <w:webHidden/>
          </w:rPr>
          <w:t>13</w:t>
        </w:r>
        <w:r>
          <w:rPr>
            <w:noProof/>
            <w:webHidden/>
          </w:rPr>
          <w:fldChar w:fldCharType="end"/>
        </w:r>
      </w:hyperlink>
    </w:p>
    <w:p w:rsidR="00C235EB" w:rsidRDefault="006069D0">
      <w:pPr>
        <w:pStyle w:val="TOC1"/>
        <w:tabs>
          <w:tab w:val="right" w:leader="dot" w:pos="9350"/>
        </w:tabs>
        <w:rPr>
          <w:rFonts w:asciiTheme="minorHAnsi" w:eastAsiaTheme="minorEastAsia" w:hAnsiTheme="minorHAnsi" w:cstheme="minorBidi"/>
          <w:noProof/>
          <w:color w:val="auto"/>
          <w:sz w:val="22"/>
          <w:szCs w:val="22"/>
          <w:lang w:eastAsia="en-US"/>
        </w:rPr>
      </w:pPr>
      <w:hyperlink w:anchor="_Toc380411591" w:history="1">
        <w:r w:rsidR="00C235EB" w:rsidRPr="00B17332">
          <w:rPr>
            <w:rStyle w:val="Hyperlink"/>
            <w:noProof/>
          </w:rPr>
          <w:t>S7: Table: Complete results of the multiplex RSiena analyses for bullying and defending</w:t>
        </w:r>
        <w:r w:rsidR="00C235EB">
          <w:rPr>
            <w:noProof/>
            <w:webHidden/>
          </w:rPr>
          <w:tab/>
        </w:r>
        <w:r>
          <w:rPr>
            <w:noProof/>
            <w:webHidden/>
          </w:rPr>
          <w:fldChar w:fldCharType="begin"/>
        </w:r>
        <w:r w:rsidR="00C235EB">
          <w:rPr>
            <w:noProof/>
            <w:webHidden/>
          </w:rPr>
          <w:instrText xml:space="preserve"> PAGEREF _Toc380411591 \h </w:instrText>
        </w:r>
        <w:r>
          <w:rPr>
            <w:noProof/>
            <w:webHidden/>
          </w:rPr>
        </w:r>
        <w:r>
          <w:rPr>
            <w:noProof/>
            <w:webHidden/>
          </w:rPr>
          <w:fldChar w:fldCharType="separate"/>
        </w:r>
        <w:r w:rsidR="00741DB3">
          <w:rPr>
            <w:noProof/>
            <w:webHidden/>
          </w:rPr>
          <w:t>14</w:t>
        </w:r>
        <w:r>
          <w:rPr>
            <w:noProof/>
            <w:webHidden/>
          </w:rPr>
          <w:fldChar w:fldCharType="end"/>
        </w:r>
      </w:hyperlink>
    </w:p>
    <w:p w:rsidR="00C235EB" w:rsidRDefault="006069D0">
      <w:pPr>
        <w:pStyle w:val="TOC1"/>
        <w:tabs>
          <w:tab w:val="right" w:leader="dot" w:pos="9350"/>
        </w:tabs>
        <w:rPr>
          <w:rFonts w:asciiTheme="minorHAnsi" w:eastAsiaTheme="minorEastAsia" w:hAnsiTheme="minorHAnsi" w:cstheme="minorBidi"/>
          <w:noProof/>
          <w:color w:val="auto"/>
          <w:sz w:val="22"/>
          <w:szCs w:val="22"/>
          <w:lang w:eastAsia="en-US"/>
        </w:rPr>
      </w:pPr>
      <w:hyperlink w:anchor="_Toc380411592" w:history="1">
        <w:r w:rsidR="00C235EB" w:rsidRPr="00B17332">
          <w:rPr>
            <w:rStyle w:val="Hyperlink"/>
            <w:noProof/>
          </w:rPr>
          <w:t>S8: Results: Bullying and defending parameters in the uniplex and multiplex models</w:t>
        </w:r>
        <w:r w:rsidR="00C235EB">
          <w:rPr>
            <w:noProof/>
            <w:webHidden/>
          </w:rPr>
          <w:tab/>
        </w:r>
        <w:r>
          <w:rPr>
            <w:noProof/>
            <w:webHidden/>
          </w:rPr>
          <w:fldChar w:fldCharType="begin"/>
        </w:r>
        <w:r w:rsidR="00C235EB">
          <w:rPr>
            <w:noProof/>
            <w:webHidden/>
          </w:rPr>
          <w:instrText xml:space="preserve"> PAGEREF _Toc380411592 \h </w:instrText>
        </w:r>
        <w:r>
          <w:rPr>
            <w:noProof/>
            <w:webHidden/>
          </w:rPr>
        </w:r>
        <w:r>
          <w:rPr>
            <w:noProof/>
            <w:webHidden/>
          </w:rPr>
          <w:fldChar w:fldCharType="separate"/>
        </w:r>
        <w:r w:rsidR="00741DB3">
          <w:rPr>
            <w:noProof/>
            <w:webHidden/>
          </w:rPr>
          <w:t>18</w:t>
        </w:r>
        <w:r>
          <w:rPr>
            <w:noProof/>
            <w:webHidden/>
          </w:rPr>
          <w:fldChar w:fldCharType="end"/>
        </w:r>
      </w:hyperlink>
    </w:p>
    <w:p w:rsidR="00C235EB" w:rsidRDefault="006069D0">
      <w:pPr>
        <w:pStyle w:val="TOC1"/>
        <w:tabs>
          <w:tab w:val="right" w:leader="dot" w:pos="9350"/>
        </w:tabs>
        <w:rPr>
          <w:rFonts w:asciiTheme="minorHAnsi" w:eastAsiaTheme="minorEastAsia" w:hAnsiTheme="minorHAnsi" w:cstheme="minorBidi"/>
          <w:noProof/>
          <w:color w:val="auto"/>
          <w:sz w:val="22"/>
          <w:szCs w:val="22"/>
          <w:lang w:eastAsia="en-US"/>
        </w:rPr>
      </w:pPr>
      <w:hyperlink w:anchor="_Toc380411593" w:history="1">
        <w:r w:rsidR="00C235EB" w:rsidRPr="00B17332">
          <w:rPr>
            <w:rStyle w:val="Hyperlink"/>
            <w:noProof/>
          </w:rPr>
          <w:t>S9: Goodness of Fit (GoF) statistics: Introduction and explanation</w:t>
        </w:r>
        <w:r w:rsidR="00C235EB">
          <w:rPr>
            <w:noProof/>
            <w:webHidden/>
          </w:rPr>
          <w:tab/>
        </w:r>
        <w:r>
          <w:rPr>
            <w:noProof/>
            <w:webHidden/>
          </w:rPr>
          <w:fldChar w:fldCharType="begin"/>
        </w:r>
        <w:r w:rsidR="00C235EB">
          <w:rPr>
            <w:noProof/>
            <w:webHidden/>
          </w:rPr>
          <w:instrText xml:space="preserve"> PAGEREF _Toc380411593 \h </w:instrText>
        </w:r>
        <w:r>
          <w:rPr>
            <w:noProof/>
            <w:webHidden/>
          </w:rPr>
        </w:r>
        <w:r>
          <w:rPr>
            <w:noProof/>
            <w:webHidden/>
          </w:rPr>
          <w:fldChar w:fldCharType="separate"/>
        </w:r>
        <w:r w:rsidR="00741DB3">
          <w:rPr>
            <w:noProof/>
            <w:webHidden/>
          </w:rPr>
          <w:t>21</w:t>
        </w:r>
        <w:r>
          <w:rPr>
            <w:noProof/>
            <w:webHidden/>
          </w:rPr>
          <w:fldChar w:fldCharType="end"/>
        </w:r>
      </w:hyperlink>
    </w:p>
    <w:p w:rsidR="00C235EB" w:rsidRDefault="006069D0">
      <w:pPr>
        <w:pStyle w:val="TOC3"/>
        <w:tabs>
          <w:tab w:val="right" w:leader="dot" w:pos="9350"/>
        </w:tabs>
        <w:rPr>
          <w:rFonts w:asciiTheme="minorHAnsi" w:eastAsiaTheme="minorEastAsia" w:hAnsiTheme="minorHAnsi" w:cstheme="minorBidi"/>
          <w:noProof/>
          <w:sz w:val="22"/>
          <w:szCs w:val="22"/>
          <w:lang w:eastAsia="en-US"/>
        </w:rPr>
      </w:pPr>
      <w:hyperlink w:anchor="_Toc380411594" w:history="1">
        <w:r w:rsidR="00C235EB" w:rsidRPr="00B17332">
          <w:rPr>
            <w:rStyle w:val="Hyperlink"/>
            <w:noProof/>
          </w:rPr>
          <w:t>Table S4.1: M-A-N Triads in Triad Census</w:t>
        </w:r>
        <w:r w:rsidR="00C235EB">
          <w:rPr>
            <w:noProof/>
            <w:webHidden/>
          </w:rPr>
          <w:tab/>
        </w:r>
        <w:r>
          <w:rPr>
            <w:noProof/>
            <w:webHidden/>
          </w:rPr>
          <w:fldChar w:fldCharType="begin"/>
        </w:r>
        <w:r w:rsidR="00C235EB">
          <w:rPr>
            <w:noProof/>
            <w:webHidden/>
          </w:rPr>
          <w:instrText xml:space="preserve"> PAGEREF _Toc380411594 \h </w:instrText>
        </w:r>
        <w:r>
          <w:rPr>
            <w:noProof/>
            <w:webHidden/>
          </w:rPr>
        </w:r>
        <w:r>
          <w:rPr>
            <w:noProof/>
            <w:webHidden/>
          </w:rPr>
          <w:fldChar w:fldCharType="separate"/>
        </w:r>
        <w:r w:rsidR="00741DB3">
          <w:rPr>
            <w:noProof/>
            <w:webHidden/>
          </w:rPr>
          <w:t>22</w:t>
        </w:r>
        <w:r>
          <w:rPr>
            <w:noProof/>
            <w:webHidden/>
          </w:rPr>
          <w:fldChar w:fldCharType="end"/>
        </w:r>
      </w:hyperlink>
    </w:p>
    <w:p w:rsidR="00C235EB" w:rsidRDefault="006069D0">
      <w:pPr>
        <w:pStyle w:val="TOC1"/>
        <w:tabs>
          <w:tab w:val="right" w:leader="dot" w:pos="9350"/>
        </w:tabs>
        <w:rPr>
          <w:rFonts w:asciiTheme="minorHAnsi" w:eastAsiaTheme="minorEastAsia" w:hAnsiTheme="minorHAnsi" w:cstheme="minorBidi"/>
          <w:noProof/>
          <w:color w:val="auto"/>
          <w:sz w:val="22"/>
          <w:szCs w:val="22"/>
          <w:lang w:eastAsia="en-US"/>
        </w:rPr>
      </w:pPr>
      <w:hyperlink w:anchor="_Toc380411595" w:history="1">
        <w:r w:rsidR="00C235EB" w:rsidRPr="00B17332">
          <w:rPr>
            <w:rStyle w:val="Hyperlink"/>
            <w:noProof/>
          </w:rPr>
          <w:t>S10: Goodness of Fit statistics for the uniplex models for bullying</w:t>
        </w:r>
        <w:r w:rsidR="00C235EB">
          <w:rPr>
            <w:noProof/>
            <w:webHidden/>
          </w:rPr>
          <w:tab/>
        </w:r>
        <w:r>
          <w:rPr>
            <w:noProof/>
            <w:webHidden/>
          </w:rPr>
          <w:fldChar w:fldCharType="begin"/>
        </w:r>
        <w:r w:rsidR="00C235EB">
          <w:rPr>
            <w:noProof/>
            <w:webHidden/>
          </w:rPr>
          <w:instrText xml:space="preserve"> PAGEREF _Toc380411595 \h </w:instrText>
        </w:r>
        <w:r>
          <w:rPr>
            <w:noProof/>
            <w:webHidden/>
          </w:rPr>
        </w:r>
        <w:r>
          <w:rPr>
            <w:noProof/>
            <w:webHidden/>
          </w:rPr>
          <w:fldChar w:fldCharType="separate"/>
        </w:r>
        <w:r w:rsidR="00741DB3">
          <w:rPr>
            <w:noProof/>
            <w:webHidden/>
          </w:rPr>
          <w:t>25</w:t>
        </w:r>
        <w:r>
          <w:rPr>
            <w:noProof/>
            <w:webHidden/>
          </w:rPr>
          <w:fldChar w:fldCharType="end"/>
        </w:r>
      </w:hyperlink>
    </w:p>
    <w:p w:rsidR="00C235EB" w:rsidRDefault="006069D0">
      <w:pPr>
        <w:pStyle w:val="TOC1"/>
        <w:tabs>
          <w:tab w:val="right" w:leader="dot" w:pos="9350"/>
        </w:tabs>
        <w:rPr>
          <w:rFonts w:asciiTheme="minorHAnsi" w:eastAsiaTheme="minorEastAsia" w:hAnsiTheme="minorHAnsi" w:cstheme="minorBidi"/>
          <w:noProof/>
          <w:color w:val="auto"/>
          <w:sz w:val="22"/>
          <w:szCs w:val="22"/>
          <w:lang w:eastAsia="en-US"/>
        </w:rPr>
      </w:pPr>
      <w:hyperlink w:anchor="_Toc380411596" w:history="1">
        <w:r w:rsidR="00C235EB" w:rsidRPr="00B17332">
          <w:rPr>
            <w:rStyle w:val="Hyperlink"/>
            <w:noProof/>
          </w:rPr>
          <w:t>S11: Goodness of Fit statistics for the uniplex models for defending</w:t>
        </w:r>
        <w:r w:rsidR="00C235EB">
          <w:rPr>
            <w:noProof/>
            <w:webHidden/>
          </w:rPr>
          <w:tab/>
        </w:r>
        <w:r>
          <w:rPr>
            <w:noProof/>
            <w:webHidden/>
          </w:rPr>
          <w:fldChar w:fldCharType="begin"/>
        </w:r>
        <w:r w:rsidR="00C235EB">
          <w:rPr>
            <w:noProof/>
            <w:webHidden/>
          </w:rPr>
          <w:instrText xml:space="preserve"> PAGEREF _Toc380411596 \h </w:instrText>
        </w:r>
        <w:r>
          <w:rPr>
            <w:noProof/>
            <w:webHidden/>
          </w:rPr>
        </w:r>
        <w:r>
          <w:rPr>
            <w:noProof/>
            <w:webHidden/>
          </w:rPr>
          <w:fldChar w:fldCharType="separate"/>
        </w:r>
        <w:r w:rsidR="00741DB3">
          <w:rPr>
            <w:noProof/>
            <w:webHidden/>
          </w:rPr>
          <w:t>27</w:t>
        </w:r>
        <w:r>
          <w:rPr>
            <w:noProof/>
            <w:webHidden/>
          </w:rPr>
          <w:fldChar w:fldCharType="end"/>
        </w:r>
      </w:hyperlink>
    </w:p>
    <w:p w:rsidR="00C235EB" w:rsidRDefault="006069D0">
      <w:pPr>
        <w:pStyle w:val="TOC1"/>
        <w:tabs>
          <w:tab w:val="right" w:leader="dot" w:pos="9350"/>
        </w:tabs>
        <w:rPr>
          <w:rFonts w:asciiTheme="minorHAnsi" w:eastAsiaTheme="minorEastAsia" w:hAnsiTheme="minorHAnsi" w:cstheme="minorBidi"/>
          <w:noProof/>
          <w:color w:val="auto"/>
          <w:sz w:val="22"/>
          <w:szCs w:val="22"/>
          <w:lang w:eastAsia="en-US"/>
        </w:rPr>
      </w:pPr>
      <w:hyperlink w:anchor="_Toc380411597" w:history="1">
        <w:r w:rsidR="00C235EB" w:rsidRPr="00B17332">
          <w:rPr>
            <w:rStyle w:val="Hyperlink"/>
            <w:noProof/>
          </w:rPr>
          <w:t>S12: Goodness of Fit statistics for the multiplex models for bullying and defending</w:t>
        </w:r>
        <w:r w:rsidR="00C235EB">
          <w:rPr>
            <w:noProof/>
            <w:webHidden/>
          </w:rPr>
          <w:tab/>
        </w:r>
        <w:r>
          <w:rPr>
            <w:noProof/>
            <w:webHidden/>
          </w:rPr>
          <w:fldChar w:fldCharType="begin"/>
        </w:r>
        <w:r w:rsidR="00C235EB">
          <w:rPr>
            <w:noProof/>
            <w:webHidden/>
          </w:rPr>
          <w:instrText xml:space="preserve"> PAGEREF _Toc380411597 \h </w:instrText>
        </w:r>
        <w:r>
          <w:rPr>
            <w:noProof/>
            <w:webHidden/>
          </w:rPr>
        </w:r>
        <w:r>
          <w:rPr>
            <w:noProof/>
            <w:webHidden/>
          </w:rPr>
          <w:fldChar w:fldCharType="separate"/>
        </w:r>
        <w:r w:rsidR="00741DB3">
          <w:rPr>
            <w:noProof/>
            <w:webHidden/>
          </w:rPr>
          <w:t>29</w:t>
        </w:r>
        <w:r>
          <w:rPr>
            <w:noProof/>
            <w:webHidden/>
          </w:rPr>
          <w:fldChar w:fldCharType="end"/>
        </w:r>
      </w:hyperlink>
    </w:p>
    <w:p w:rsidR="00C235EB" w:rsidRDefault="006069D0">
      <w:pPr>
        <w:pStyle w:val="TOC2"/>
        <w:tabs>
          <w:tab w:val="right" w:leader="dot" w:pos="9350"/>
        </w:tabs>
        <w:rPr>
          <w:rFonts w:asciiTheme="minorHAnsi" w:eastAsiaTheme="minorEastAsia" w:hAnsiTheme="minorHAnsi" w:cstheme="minorBidi"/>
          <w:noProof/>
          <w:sz w:val="22"/>
          <w:szCs w:val="22"/>
          <w:lang w:eastAsia="en-US"/>
        </w:rPr>
      </w:pPr>
      <w:hyperlink w:anchor="_Toc380411598" w:history="1">
        <w:r w:rsidR="00C235EB" w:rsidRPr="00B17332">
          <w:rPr>
            <w:rStyle w:val="Hyperlink"/>
            <w:noProof/>
          </w:rPr>
          <w:t>School A</w:t>
        </w:r>
        <w:r w:rsidR="00C235EB">
          <w:rPr>
            <w:noProof/>
            <w:webHidden/>
          </w:rPr>
          <w:tab/>
        </w:r>
        <w:r>
          <w:rPr>
            <w:noProof/>
            <w:webHidden/>
          </w:rPr>
          <w:fldChar w:fldCharType="begin"/>
        </w:r>
        <w:r w:rsidR="00C235EB">
          <w:rPr>
            <w:noProof/>
            <w:webHidden/>
          </w:rPr>
          <w:instrText xml:space="preserve"> PAGEREF _Toc380411598 \h </w:instrText>
        </w:r>
        <w:r>
          <w:rPr>
            <w:noProof/>
            <w:webHidden/>
          </w:rPr>
        </w:r>
        <w:r>
          <w:rPr>
            <w:noProof/>
            <w:webHidden/>
          </w:rPr>
          <w:fldChar w:fldCharType="separate"/>
        </w:r>
        <w:r w:rsidR="00741DB3">
          <w:rPr>
            <w:noProof/>
            <w:webHidden/>
          </w:rPr>
          <w:t>29</w:t>
        </w:r>
        <w:r>
          <w:rPr>
            <w:noProof/>
            <w:webHidden/>
          </w:rPr>
          <w:fldChar w:fldCharType="end"/>
        </w:r>
      </w:hyperlink>
    </w:p>
    <w:p w:rsidR="00C235EB" w:rsidRDefault="006069D0">
      <w:pPr>
        <w:pStyle w:val="TOC2"/>
        <w:tabs>
          <w:tab w:val="right" w:leader="dot" w:pos="9350"/>
        </w:tabs>
        <w:rPr>
          <w:rFonts w:asciiTheme="minorHAnsi" w:eastAsiaTheme="minorEastAsia" w:hAnsiTheme="minorHAnsi" w:cstheme="minorBidi"/>
          <w:noProof/>
          <w:sz w:val="22"/>
          <w:szCs w:val="22"/>
          <w:lang w:eastAsia="en-US"/>
        </w:rPr>
      </w:pPr>
      <w:hyperlink w:anchor="_Toc380411599" w:history="1">
        <w:r w:rsidR="00C235EB" w:rsidRPr="00B17332">
          <w:rPr>
            <w:rStyle w:val="Hyperlink"/>
            <w:noProof/>
          </w:rPr>
          <w:t>School B</w:t>
        </w:r>
        <w:r w:rsidR="00C235EB">
          <w:rPr>
            <w:noProof/>
            <w:webHidden/>
          </w:rPr>
          <w:tab/>
        </w:r>
        <w:r>
          <w:rPr>
            <w:noProof/>
            <w:webHidden/>
          </w:rPr>
          <w:fldChar w:fldCharType="begin"/>
        </w:r>
        <w:r w:rsidR="00C235EB">
          <w:rPr>
            <w:noProof/>
            <w:webHidden/>
          </w:rPr>
          <w:instrText xml:space="preserve"> PAGEREF _Toc380411599 \h </w:instrText>
        </w:r>
        <w:r>
          <w:rPr>
            <w:noProof/>
            <w:webHidden/>
          </w:rPr>
        </w:r>
        <w:r>
          <w:rPr>
            <w:noProof/>
            <w:webHidden/>
          </w:rPr>
          <w:fldChar w:fldCharType="separate"/>
        </w:r>
        <w:r w:rsidR="00741DB3">
          <w:rPr>
            <w:noProof/>
            <w:webHidden/>
          </w:rPr>
          <w:t>31</w:t>
        </w:r>
        <w:r>
          <w:rPr>
            <w:noProof/>
            <w:webHidden/>
          </w:rPr>
          <w:fldChar w:fldCharType="end"/>
        </w:r>
      </w:hyperlink>
    </w:p>
    <w:p w:rsidR="00C235EB" w:rsidRDefault="006069D0">
      <w:pPr>
        <w:pStyle w:val="TOC2"/>
        <w:tabs>
          <w:tab w:val="right" w:leader="dot" w:pos="9350"/>
        </w:tabs>
        <w:rPr>
          <w:rFonts w:asciiTheme="minorHAnsi" w:eastAsiaTheme="minorEastAsia" w:hAnsiTheme="minorHAnsi" w:cstheme="minorBidi"/>
          <w:noProof/>
          <w:sz w:val="22"/>
          <w:szCs w:val="22"/>
          <w:lang w:eastAsia="en-US"/>
        </w:rPr>
      </w:pPr>
      <w:hyperlink w:anchor="_Toc380411600" w:history="1">
        <w:r w:rsidR="00C235EB" w:rsidRPr="00B17332">
          <w:rPr>
            <w:rStyle w:val="Hyperlink"/>
            <w:noProof/>
          </w:rPr>
          <w:t>School C</w:t>
        </w:r>
        <w:r w:rsidR="00C235EB">
          <w:rPr>
            <w:noProof/>
            <w:webHidden/>
          </w:rPr>
          <w:tab/>
        </w:r>
        <w:r>
          <w:rPr>
            <w:noProof/>
            <w:webHidden/>
          </w:rPr>
          <w:fldChar w:fldCharType="begin"/>
        </w:r>
        <w:r w:rsidR="00C235EB">
          <w:rPr>
            <w:noProof/>
            <w:webHidden/>
          </w:rPr>
          <w:instrText xml:space="preserve"> PAGEREF _Toc380411600 \h </w:instrText>
        </w:r>
        <w:r>
          <w:rPr>
            <w:noProof/>
            <w:webHidden/>
          </w:rPr>
        </w:r>
        <w:r>
          <w:rPr>
            <w:noProof/>
            <w:webHidden/>
          </w:rPr>
          <w:fldChar w:fldCharType="separate"/>
        </w:r>
        <w:r w:rsidR="00741DB3">
          <w:rPr>
            <w:noProof/>
            <w:webHidden/>
          </w:rPr>
          <w:t>33</w:t>
        </w:r>
        <w:r>
          <w:rPr>
            <w:noProof/>
            <w:webHidden/>
          </w:rPr>
          <w:fldChar w:fldCharType="end"/>
        </w:r>
      </w:hyperlink>
    </w:p>
    <w:p w:rsidR="0016700E" w:rsidRDefault="006069D0" w:rsidP="0016700E">
      <w:pPr>
        <w:widowControl w:val="0"/>
        <w:spacing w:line="480" w:lineRule="auto"/>
      </w:pPr>
      <w:r>
        <w:fldChar w:fldCharType="end"/>
      </w:r>
    </w:p>
    <w:p w:rsidR="0016700E" w:rsidRDefault="0016700E" w:rsidP="0016700E">
      <w:pPr>
        <w:widowControl w:val="0"/>
        <w:spacing w:line="480" w:lineRule="auto"/>
      </w:pPr>
    </w:p>
    <w:p w:rsidR="0016700E" w:rsidRDefault="0016700E" w:rsidP="0016700E">
      <w:pPr>
        <w:widowControl w:val="0"/>
        <w:spacing w:line="480" w:lineRule="auto"/>
      </w:pPr>
    </w:p>
    <w:p w:rsidR="0016700E" w:rsidRDefault="0016700E" w:rsidP="0016700E">
      <w:pPr>
        <w:widowControl w:val="0"/>
        <w:spacing w:line="480" w:lineRule="auto"/>
      </w:pPr>
    </w:p>
    <w:p w:rsidR="0016700E" w:rsidRDefault="0016700E" w:rsidP="0016700E">
      <w:pPr>
        <w:spacing w:line="480" w:lineRule="auto"/>
        <w:jc w:val="center"/>
      </w:pPr>
      <w:r>
        <w:br w:type="page"/>
      </w:r>
    </w:p>
    <w:p w:rsidR="00683759" w:rsidRDefault="004F5889" w:rsidP="00683759">
      <w:pPr>
        <w:pStyle w:val="Heading1"/>
        <w:spacing w:line="480" w:lineRule="auto"/>
      </w:pPr>
      <w:bookmarkStart w:id="1" w:name="_Toc380411582"/>
      <w:r>
        <w:lastRenderedPageBreak/>
        <w:t>S</w:t>
      </w:r>
      <w:r w:rsidR="0016700E">
        <w:t>1: Graphical representation of the bullying and defending networks</w:t>
      </w:r>
      <w:bookmarkEnd w:id="1"/>
    </w:p>
    <w:p w:rsidR="00683759" w:rsidRDefault="00683759" w:rsidP="00683759">
      <w:pPr>
        <w:pStyle w:val="Heading2"/>
      </w:pPr>
      <w:bookmarkStart w:id="2" w:name="_Toc380411583"/>
      <w:r>
        <w:t>School A</w:t>
      </w:r>
      <w:bookmarkEnd w:id="2"/>
    </w:p>
    <w:tbl>
      <w:tblPr>
        <w:tblStyle w:val="TableGrid"/>
        <w:tblW w:w="11816" w:type="dxa"/>
        <w:tblInd w:w="-92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917"/>
        <w:gridCol w:w="5901"/>
      </w:tblGrid>
      <w:tr w:rsidR="00683759" w:rsidTr="00DA4047">
        <w:tc>
          <w:tcPr>
            <w:tcW w:w="5916" w:type="dxa"/>
            <w:tcBorders>
              <w:top w:val="single" w:sz="4" w:space="0" w:color="auto"/>
              <w:bottom w:val="single" w:sz="4" w:space="0" w:color="auto"/>
            </w:tcBorders>
          </w:tcPr>
          <w:p w:rsidR="00683759" w:rsidRDefault="005A1FB4" w:rsidP="00683759">
            <w:r>
              <w:rPr>
                <w:noProof/>
                <w:lang w:eastAsia="en-US"/>
              </w:rPr>
              <w:drawing>
                <wp:inline distT="0" distB="0" distL="0" distR="0">
                  <wp:extent cx="3530380" cy="2647785"/>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rotWithShape="1">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501" r="-501"/>
                          <a:stretch/>
                        </pic:blipFill>
                        <pic:spPr>
                          <a:xfrm>
                            <a:off x="0" y="0"/>
                            <a:ext cx="3528019" cy="2646015"/>
                          </a:xfrm>
                          <a:prstGeom prst="rect">
                            <a:avLst/>
                          </a:prstGeom>
                        </pic:spPr>
                      </pic:pic>
                    </a:graphicData>
                  </a:graphic>
                </wp:inline>
              </w:drawing>
            </w:r>
          </w:p>
        </w:tc>
        <w:tc>
          <w:tcPr>
            <w:tcW w:w="5900" w:type="dxa"/>
            <w:tcBorders>
              <w:top w:val="single" w:sz="4" w:space="0" w:color="auto"/>
              <w:bottom w:val="single" w:sz="4" w:space="0" w:color="auto"/>
            </w:tcBorders>
          </w:tcPr>
          <w:p w:rsidR="00683759" w:rsidRDefault="005A1FB4" w:rsidP="00683759">
            <w:r>
              <w:rPr>
                <w:noProof/>
                <w:lang w:eastAsia="en-US"/>
              </w:rPr>
              <w:drawing>
                <wp:inline distT="0" distB="0" distL="0" distR="0">
                  <wp:extent cx="3514477" cy="263585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4.JPG"/>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512127" cy="2634096"/>
                          </a:xfrm>
                          <a:prstGeom prst="rect">
                            <a:avLst/>
                          </a:prstGeom>
                        </pic:spPr>
                      </pic:pic>
                    </a:graphicData>
                  </a:graphic>
                </wp:inline>
              </w:drawing>
            </w:r>
          </w:p>
        </w:tc>
      </w:tr>
      <w:tr w:rsidR="00683759" w:rsidTr="00DA4047">
        <w:tc>
          <w:tcPr>
            <w:tcW w:w="5916" w:type="dxa"/>
            <w:tcBorders>
              <w:top w:val="single" w:sz="4" w:space="0" w:color="auto"/>
              <w:bottom w:val="single" w:sz="4" w:space="0" w:color="auto"/>
            </w:tcBorders>
          </w:tcPr>
          <w:p w:rsidR="00683759" w:rsidRDefault="005A1FB4" w:rsidP="00683759">
            <w:r>
              <w:rPr>
                <w:noProof/>
                <w:lang w:eastAsia="en-US"/>
              </w:rPr>
              <w:drawing>
                <wp:inline distT="0" distB="0" distL="0" distR="0">
                  <wp:extent cx="3578087" cy="2683565"/>
                  <wp:effectExtent l="0" t="0" r="381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2.JPG"/>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575695" cy="2681771"/>
                          </a:xfrm>
                          <a:prstGeom prst="rect">
                            <a:avLst/>
                          </a:prstGeom>
                        </pic:spPr>
                      </pic:pic>
                    </a:graphicData>
                  </a:graphic>
                </wp:inline>
              </w:drawing>
            </w:r>
          </w:p>
        </w:tc>
        <w:tc>
          <w:tcPr>
            <w:tcW w:w="5900" w:type="dxa"/>
            <w:tcBorders>
              <w:top w:val="single" w:sz="4" w:space="0" w:color="auto"/>
              <w:bottom w:val="single" w:sz="4" w:space="0" w:color="auto"/>
            </w:tcBorders>
          </w:tcPr>
          <w:p w:rsidR="00683759" w:rsidRDefault="005A1FB4" w:rsidP="00683759">
            <w:r>
              <w:rPr>
                <w:noProof/>
                <w:lang w:eastAsia="en-US"/>
              </w:rPr>
              <w:drawing>
                <wp:inline distT="0" distB="0" distL="0" distR="0">
                  <wp:extent cx="3570136" cy="2677603"/>
                  <wp:effectExtent l="0" t="0" r="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5.JPG"/>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567747" cy="2675812"/>
                          </a:xfrm>
                          <a:prstGeom prst="rect">
                            <a:avLst/>
                          </a:prstGeom>
                        </pic:spPr>
                      </pic:pic>
                    </a:graphicData>
                  </a:graphic>
                </wp:inline>
              </w:drawing>
            </w:r>
          </w:p>
        </w:tc>
      </w:tr>
      <w:tr w:rsidR="00683759" w:rsidTr="00DA4047">
        <w:tc>
          <w:tcPr>
            <w:tcW w:w="5916" w:type="dxa"/>
            <w:tcBorders>
              <w:top w:val="single" w:sz="4" w:space="0" w:color="auto"/>
              <w:bottom w:val="single" w:sz="4" w:space="0" w:color="auto"/>
            </w:tcBorders>
          </w:tcPr>
          <w:p w:rsidR="00683759" w:rsidRDefault="005A1FB4" w:rsidP="00683759">
            <w:r>
              <w:rPr>
                <w:noProof/>
                <w:lang w:eastAsia="en-US"/>
              </w:rPr>
              <w:drawing>
                <wp:inline distT="0" distB="0" distL="0" distR="0">
                  <wp:extent cx="3617844" cy="2713383"/>
                  <wp:effectExtent l="0" t="0" r="190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3.JPG"/>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620935" cy="2715701"/>
                          </a:xfrm>
                          <a:prstGeom prst="rect">
                            <a:avLst/>
                          </a:prstGeom>
                        </pic:spPr>
                      </pic:pic>
                    </a:graphicData>
                  </a:graphic>
                </wp:inline>
              </w:drawing>
            </w:r>
          </w:p>
        </w:tc>
        <w:tc>
          <w:tcPr>
            <w:tcW w:w="5900" w:type="dxa"/>
            <w:tcBorders>
              <w:top w:val="single" w:sz="4" w:space="0" w:color="auto"/>
              <w:bottom w:val="single" w:sz="4" w:space="0" w:color="auto"/>
            </w:tcBorders>
          </w:tcPr>
          <w:p w:rsidR="00683759" w:rsidRDefault="005A1FB4" w:rsidP="00683759">
            <w:r>
              <w:rPr>
                <w:noProof/>
                <w:lang w:eastAsia="en-US"/>
              </w:rPr>
              <w:drawing>
                <wp:inline distT="0" distB="0" distL="0" distR="0">
                  <wp:extent cx="3609893" cy="27074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6.JPG"/>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607479" cy="2705610"/>
                          </a:xfrm>
                          <a:prstGeom prst="rect">
                            <a:avLst/>
                          </a:prstGeom>
                        </pic:spPr>
                      </pic:pic>
                    </a:graphicData>
                  </a:graphic>
                </wp:inline>
              </w:drawing>
            </w:r>
          </w:p>
        </w:tc>
      </w:tr>
    </w:tbl>
    <w:p w:rsidR="00683759" w:rsidRDefault="00683759" w:rsidP="00683759">
      <w:pPr>
        <w:pStyle w:val="Heading2"/>
      </w:pPr>
      <w:bookmarkStart w:id="3" w:name="_Toc380411584"/>
      <w:r>
        <w:lastRenderedPageBreak/>
        <w:t>School B</w:t>
      </w:r>
      <w:bookmarkEnd w:id="3"/>
    </w:p>
    <w:tbl>
      <w:tblPr>
        <w:tblStyle w:val="TableGrid"/>
        <w:tblW w:w="11652" w:type="dxa"/>
        <w:tblInd w:w="-92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827"/>
        <w:gridCol w:w="5827"/>
      </w:tblGrid>
      <w:tr w:rsidR="00683759" w:rsidTr="00C70AC7">
        <w:tc>
          <w:tcPr>
            <w:tcW w:w="5826" w:type="dxa"/>
            <w:tcBorders>
              <w:top w:val="single" w:sz="4" w:space="0" w:color="auto"/>
              <w:bottom w:val="single" w:sz="4" w:space="0" w:color="auto"/>
            </w:tcBorders>
          </w:tcPr>
          <w:p w:rsidR="00683759" w:rsidRDefault="00BD471D" w:rsidP="00C06AAD">
            <w:r>
              <w:rPr>
                <w:noProof/>
                <w:lang w:eastAsia="en-US"/>
              </w:rPr>
              <w:drawing>
                <wp:inline distT="0" distB="0" distL="0" distR="0">
                  <wp:extent cx="3466769" cy="2600077"/>
                  <wp:effectExtent l="0" t="0" r="63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7.JPG"/>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471916" cy="2603938"/>
                          </a:xfrm>
                          <a:prstGeom prst="rect">
                            <a:avLst/>
                          </a:prstGeom>
                        </pic:spPr>
                      </pic:pic>
                    </a:graphicData>
                  </a:graphic>
                </wp:inline>
              </w:drawing>
            </w:r>
          </w:p>
        </w:tc>
        <w:tc>
          <w:tcPr>
            <w:tcW w:w="5826" w:type="dxa"/>
            <w:tcBorders>
              <w:top w:val="single" w:sz="4" w:space="0" w:color="auto"/>
              <w:bottom w:val="single" w:sz="4" w:space="0" w:color="auto"/>
            </w:tcBorders>
          </w:tcPr>
          <w:p w:rsidR="00683759" w:rsidRDefault="00BD471D" w:rsidP="00C06AAD">
            <w:r>
              <w:rPr>
                <w:noProof/>
                <w:lang w:eastAsia="en-US"/>
              </w:rPr>
              <w:drawing>
                <wp:inline distT="0" distB="0" distL="0" distR="0">
                  <wp:extent cx="3458817" cy="2594113"/>
                  <wp:effectExtent l="0" t="0" r="889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0.JPG"/>
                          <pic:cNvPicPr/>
                        </pic:nvPicPr>
                        <pic:blipFill>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460415" cy="2595312"/>
                          </a:xfrm>
                          <a:prstGeom prst="rect">
                            <a:avLst/>
                          </a:prstGeom>
                        </pic:spPr>
                      </pic:pic>
                    </a:graphicData>
                  </a:graphic>
                </wp:inline>
              </w:drawing>
            </w:r>
          </w:p>
        </w:tc>
      </w:tr>
      <w:tr w:rsidR="00683759" w:rsidTr="00C70AC7">
        <w:tc>
          <w:tcPr>
            <w:tcW w:w="5826" w:type="dxa"/>
            <w:tcBorders>
              <w:top w:val="single" w:sz="4" w:space="0" w:color="auto"/>
              <w:bottom w:val="single" w:sz="4" w:space="0" w:color="auto"/>
            </w:tcBorders>
          </w:tcPr>
          <w:p w:rsidR="00683759" w:rsidRDefault="00BD471D" w:rsidP="00C06AAD">
            <w:r>
              <w:rPr>
                <w:noProof/>
                <w:lang w:eastAsia="en-US"/>
              </w:rPr>
              <w:drawing>
                <wp:inline distT="0" distB="0" distL="0" distR="0">
                  <wp:extent cx="3506526" cy="2629894"/>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8.JPG"/>
                          <pic:cNvPicPr/>
                        </pic:nvPicPr>
                        <pic:blipFill>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504183" cy="2628136"/>
                          </a:xfrm>
                          <a:prstGeom prst="rect">
                            <a:avLst/>
                          </a:prstGeom>
                        </pic:spPr>
                      </pic:pic>
                    </a:graphicData>
                  </a:graphic>
                </wp:inline>
              </w:drawing>
            </w:r>
          </w:p>
        </w:tc>
        <w:tc>
          <w:tcPr>
            <w:tcW w:w="5826" w:type="dxa"/>
            <w:tcBorders>
              <w:top w:val="single" w:sz="4" w:space="0" w:color="auto"/>
              <w:bottom w:val="single" w:sz="4" w:space="0" w:color="auto"/>
            </w:tcBorders>
          </w:tcPr>
          <w:p w:rsidR="00683759" w:rsidRDefault="00BD471D" w:rsidP="00C06AAD">
            <w:r>
              <w:rPr>
                <w:noProof/>
                <w:lang w:eastAsia="en-US"/>
              </w:rPr>
              <w:drawing>
                <wp:inline distT="0" distB="0" distL="0" distR="0">
                  <wp:extent cx="3514477" cy="263585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1.JPG"/>
                          <pic:cNvPicPr/>
                        </pic:nvPicPr>
                        <pic:blipFill>
                          <a:blip r:embed="rId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512128" cy="2634096"/>
                          </a:xfrm>
                          <a:prstGeom prst="rect">
                            <a:avLst/>
                          </a:prstGeom>
                        </pic:spPr>
                      </pic:pic>
                    </a:graphicData>
                  </a:graphic>
                </wp:inline>
              </w:drawing>
            </w:r>
          </w:p>
        </w:tc>
      </w:tr>
      <w:tr w:rsidR="00683759" w:rsidTr="00C70AC7">
        <w:tc>
          <w:tcPr>
            <w:tcW w:w="5826" w:type="dxa"/>
            <w:tcBorders>
              <w:top w:val="single" w:sz="4" w:space="0" w:color="auto"/>
              <w:bottom w:val="single" w:sz="4" w:space="0" w:color="auto"/>
            </w:tcBorders>
          </w:tcPr>
          <w:p w:rsidR="00683759" w:rsidRDefault="00BD471D" w:rsidP="00C06AAD">
            <w:r>
              <w:rPr>
                <w:noProof/>
                <w:lang w:eastAsia="en-US"/>
              </w:rPr>
              <w:drawing>
                <wp:inline distT="0" distB="0" distL="0" distR="0">
                  <wp:extent cx="3554234" cy="2665677"/>
                  <wp:effectExtent l="0" t="0" r="8255" b="190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9.JPG"/>
                          <pic:cNvPicPr/>
                        </pic:nvPicPr>
                        <pic:blipFill>
                          <a:blip r:embed="rId2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559048" cy="2669287"/>
                          </a:xfrm>
                          <a:prstGeom prst="rect">
                            <a:avLst/>
                          </a:prstGeom>
                        </pic:spPr>
                      </pic:pic>
                    </a:graphicData>
                  </a:graphic>
                </wp:inline>
              </w:drawing>
            </w:r>
          </w:p>
        </w:tc>
        <w:tc>
          <w:tcPr>
            <w:tcW w:w="5826" w:type="dxa"/>
            <w:tcBorders>
              <w:top w:val="single" w:sz="4" w:space="0" w:color="auto"/>
              <w:bottom w:val="single" w:sz="4" w:space="0" w:color="auto"/>
            </w:tcBorders>
          </w:tcPr>
          <w:p w:rsidR="00683759" w:rsidRDefault="00BD471D" w:rsidP="00C06AAD">
            <w:r>
              <w:rPr>
                <w:noProof/>
                <w:lang w:eastAsia="en-US"/>
              </w:rPr>
              <w:drawing>
                <wp:inline distT="0" distB="0" distL="0" distR="0">
                  <wp:extent cx="3562184" cy="2671638"/>
                  <wp:effectExtent l="0" t="0" r="63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2.JPG"/>
                          <pic:cNvPicPr/>
                        </pic:nvPicPr>
                        <pic:blipFill>
                          <a:blip r:embed="rId2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559804" cy="2669853"/>
                          </a:xfrm>
                          <a:prstGeom prst="rect">
                            <a:avLst/>
                          </a:prstGeom>
                        </pic:spPr>
                      </pic:pic>
                    </a:graphicData>
                  </a:graphic>
                </wp:inline>
              </w:drawing>
            </w:r>
          </w:p>
        </w:tc>
      </w:tr>
    </w:tbl>
    <w:p w:rsidR="00683759" w:rsidRDefault="00683759">
      <w:pPr>
        <w:jc w:val="center"/>
      </w:pPr>
      <w:r>
        <w:br w:type="page"/>
      </w:r>
    </w:p>
    <w:p w:rsidR="00683759" w:rsidRDefault="00683759" w:rsidP="00683759">
      <w:pPr>
        <w:pStyle w:val="Heading2"/>
      </w:pPr>
      <w:bookmarkStart w:id="4" w:name="_Toc380411585"/>
      <w:r>
        <w:lastRenderedPageBreak/>
        <w:t>School C</w:t>
      </w:r>
      <w:bookmarkEnd w:id="4"/>
    </w:p>
    <w:tbl>
      <w:tblPr>
        <w:tblStyle w:val="TableGrid"/>
        <w:tblW w:w="11964" w:type="dxa"/>
        <w:tblInd w:w="-92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989"/>
        <w:gridCol w:w="5976"/>
      </w:tblGrid>
      <w:tr w:rsidR="00683759" w:rsidTr="00C70AC7">
        <w:tc>
          <w:tcPr>
            <w:tcW w:w="5988" w:type="dxa"/>
            <w:tcBorders>
              <w:top w:val="single" w:sz="4" w:space="0" w:color="auto"/>
              <w:bottom w:val="single" w:sz="4" w:space="0" w:color="auto"/>
            </w:tcBorders>
          </w:tcPr>
          <w:p w:rsidR="00683759" w:rsidRDefault="00BD471D" w:rsidP="00C06AAD">
            <w:r>
              <w:rPr>
                <w:noProof/>
                <w:lang w:eastAsia="en-US"/>
              </w:rPr>
              <w:drawing>
                <wp:inline distT="0" distB="0" distL="0" distR="0">
                  <wp:extent cx="3554234" cy="2665677"/>
                  <wp:effectExtent l="0" t="0" r="8255" b="190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3.JPG"/>
                          <pic:cNvPicPr/>
                        </pic:nvPicPr>
                        <pic:blipFill>
                          <a:blip r:embed="rId2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551856" cy="2663894"/>
                          </a:xfrm>
                          <a:prstGeom prst="rect">
                            <a:avLst/>
                          </a:prstGeom>
                        </pic:spPr>
                      </pic:pic>
                    </a:graphicData>
                  </a:graphic>
                </wp:inline>
              </w:drawing>
            </w:r>
          </w:p>
        </w:tc>
        <w:tc>
          <w:tcPr>
            <w:tcW w:w="5976" w:type="dxa"/>
            <w:tcBorders>
              <w:top w:val="single" w:sz="4" w:space="0" w:color="auto"/>
              <w:bottom w:val="single" w:sz="4" w:space="0" w:color="auto"/>
            </w:tcBorders>
          </w:tcPr>
          <w:p w:rsidR="00683759" w:rsidRDefault="00BD471D" w:rsidP="00C06AAD">
            <w:r>
              <w:rPr>
                <w:noProof/>
                <w:lang w:eastAsia="en-US"/>
              </w:rPr>
              <w:drawing>
                <wp:inline distT="0" distB="0" distL="0" distR="0">
                  <wp:extent cx="3554233" cy="2665675"/>
                  <wp:effectExtent l="0" t="0" r="8255" b="190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6.JPG"/>
                          <pic:cNvPicPr/>
                        </pic:nvPicPr>
                        <pic:blipFill>
                          <a:blip r:embed="rId2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555875" cy="2666907"/>
                          </a:xfrm>
                          <a:prstGeom prst="rect">
                            <a:avLst/>
                          </a:prstGeom>
                        </pic:spPr>
                      </pic:pic>
                    </a:graphicData>
                  </a:graphic>
                </wp:inline>
              </w:drawing>
            </w:r>
          </w:p>
        </w:tc>
      </w:tr>
      <w:tr w:rsidR="00683759" w:rsidTr="00C70AC7">
        <w:tc>
          <w:tcPr>
            <w:tcW w:w="5988" w:type="dxa"/>
            <w:tcBorders>
              <w:top w:val="single" w:sz="4" w:space="0" w:color="auto"/>
              <w:bottom w:val="single" w:sz="4" w:space="0" w:color="auto"/>
            </w:tcBorders>
          </w:tcPr>
          <w:p w:rsidR="00683759" w:rsidRDefault="00BD471D" w:rsidP="00C06AAD">
            <w:r>
              <w:rPr>
                <w:noProof/>
                <w:lang w:eastAsia="en-US"/>
              </w:rPr>
              <w:drawing>
                <wp:inline distT="0" distB="0" distL="0" distR="0">
                  <wp:extent cx="3617844" cy="2713383"/>
                  <wp:effectExtent l="0" t="0" r="190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4.JPG"/>
                          <pic:cNvPicPr/>
                        </pic:nvPicPr>
                        <pic:blipFill>
                          <a:blip r:embed="rId2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615426" cy="2711570"/>
                          </a:xfrm>
                          <a:prstGeom prst="rect">
                            <a:avLst/>
                          </a:prstGeom>
                        </pic:spPr>
                      </pic:pic>
                    </a:graphicData>
                  </a:graphic>
                </wp:inline>
              </w:drawing>
            </w:r>
          </w:p>
        </w:tc>
        <w:tc>
          <w:tcPr>
            <w:tcW w:w="5976" w:type="dxa"/>
            <w:tcBorders>
              <w:top w:val="single" w:sz="4" w:space="0" w:color="auto"/>
              <w:bottom w:val="single" w:sz="4" w:space="0" w:color="auto"/>
            </w:tcBorders>
          </w:tcPr>
          <w:p w:rsidR="00683759" w:rsidRDefault="00BD471D" w:rsidP="00C06AAD">
            <w:r>
              <w:rPr>
                <w:noProof/>
                <w:lang w:eastAsia="en-US"/>
              </w:rPr>
              <w:drawing>
                <wp:inline distT="0" distB="0" distL="0" distR="0">
                  <wp:extent cx="3617843" cy="2713382"/>
                  <wp:effectExtent l="0" t="0" r="190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7.JPG"/>
                          <pic:cNvPicPr/>
                        </pic:nvPicPr>
                        <pic:blipFill>
                          <a:blip r:embed="rId2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619715" cy="2714786"/>
                          </a:xfrm>
                          <a:prstGeom prst="rect">
                            <a:avLst/>
                          </a:prstGeom>
                        </pic:spPr>
                      </pic:pic>
                    </a:graphicData>
                  </a:graphic>
                </wp:inline>
              </w:drawing>
            </w:r>
          </w:p>
        </w:tc>
      </w:tr>
      <w:tr w:rsidR="00683759" w:rsidTr="00C70AC7">
        <w:tc>
          <w:tcPr>
            <w:tcW w:w="5988" w:type="dxa"/>
            <w:tcBorders>
              <w:top w:val="single" w:sz="4" w:space="0" w:color="auto"/>
              <w:bottom w:val="single" w:sz="4" w:space="0" w:color="auto"/>
            </w:tcBorders>
          </w:tcPr>
          <w:p w:rsidR="00683759" w:rsidRDefault="00BD471D" w:rsidP="00C06AAD">
            <w:r>
              <w:rPr>
                <w:noProof/>
                <w:lang w:eastAsia="en-US"/>
              </w:rPr>
              <w:drawing>
                <wp:inline distT="0" distB="0" distL="0" distR="0">
                  <wp:extent cx="3665552" cy="274916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5.JPG"/>
                          <pic:cNvPicPr/>
                        </pic:nvPicPr>
                        <pic:blipFill>
                          <a:blip r:embed="rId2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663102" cy="2747327"/>
                          </a:xfrm>
                          <a:prstGeom prst="rect">
                            <a:avLst/>
                          </a:prstGeom>
                        </pic:spPr>
                      </pic:pic>
                    </a:graphicData>
                  </a:graphic>
                </wp:inline>
              </w:drawing>
            </w:r>
          </w:p>
        </w:tc>
        <w:tc>
          <w:tcPr>
            <w:tcW w:w="5976" w:type="dxa"/>
            <w:tcBorders>
              <w:top w:val="single" w:sz="4" w:space="0" w:color="auto"/>
              <w:bottom w:val="single" w:sz="4" w:space="0" w:color="auto"/>
            </w:tcBorders>
          </w:tcPr>
          <w:p w:rsidR="00683759" w:rsidRDefault="00BD471D" w:rsidP="00C06AAD">
            <w:r>
              <w:rPr>
                <w:noProof/>
                <w:lang w:eastAsia="en-US"/>
              </w:rPr>
              <w:drawing>
                <wp:inline distT="0" distB="0" distL="0" distR="0">
                  <wp:extent cx="3657600" cy="27432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8.JPG"/>
                          <pic:cNvPicPr/>
                        </pic:nvPicPr>
                        <pic:blipFill>
                          <a:blip r:embed="rId2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664071" cy="2748054"/>
                          </a:xfrm>
                          <a:prstGeom prst="rect">
                            <a:avLst/>
                          </a:prstGeom>
                        </pic:spPr>
                      </pic:pic>
                    </a:graphicData>
                  </a:graphic>
                </wp:inline>
              </w:drawing>
            </w:r>
          </w:p>
        </w:tc>
      </w:tr>
    </w:tbl>
    <w:p w:rsidR="0016700E" w:rsidRDefault="0016700E" w:rsidP="00683759">
      <w:pPr>
        <w:pStyle w:val="Heading1"/>
        <w:spacing w:line="480" w:lineRule="auto"/>
      </w:pPr>
    </w:p>
    <w:p w:rsidR="0016700E" w:rsidRDefault="0016700E" w:rsidP="0016700E">
      <w:pPr>
        <w:pStyle w:val="Heading1"/>
        <w:sectPr w:rsidR="0016700E" w:rsidSect="007454D1">
          <w:headerReference w:type="default" r:id="rId29"/>
          <w:footerReference w:type="default" r:id="rId30"/>
          <w:pgSz w:w="12240" w:h="15840"/>
          <w:pgMar w:top="720" w:right="1440" w:bottom="720" w:left="1440" w:header="720" w:footer="720" w:gutter="0"/>
          <w:cols w:space="720"/>
          <w:docGrid w:linePitch="360"/>
        </w:sectPr>
      </w:pPr>
    </w:p>
    <w:p w:rsidR="00C14127" w:rsidRDefault="00C14127" w:rsidP="00C14127">
      <w:pPr>
        <w:pStyle w:val="Heading1"/>
        <w:spacing w:line="480" w:lineRule="auto"/>
        <w:ind w:left="720" w:right="720"/>
      </w:pPr>
      <w:bookmarkStart w:id="5" w:name="_Toc380411586"/>
      <w:r>
        <w:lastRenderedPageBreak/>
        <w:t>S2: Stochastic Actor-Based Models with RSiena</w:t>
      </w:r>
      <w:bookmarkEnd w:id="5"/>
    </w:p>
    <w:p w:rsidR="007F4476" w:rsidRDefault="00C14127" w:rsidP="003D292D">
      <w:pPr>
        <w:spacing w:line="480" w:lineRule="auto"/>
        <w:ind w:left="720" w:right="720" w:firstLine="720"/>
      </w:pPr>
      <w:r w:rsidRPr="00C14127">
        <w:t>Interdependent network dynamics for bullying and defending were modeled using stochastic actor-based models (Snijders et al., 2010) by means of the RSiena package (Simulation Investigation for Empirical Network Analysis, version 1.1-2</w:t>
      </w:r>
      <w:r w:rsidR="007F4476">
        <w:t>51</w:t>
      </w:r>
      <w:r w:rsidRPr="00C14127">
        <w:t xml:space="preserve">; Ripley, Snijders, &amp; Preciado, 2013).  The networks change, unobserved, between the observation moments. </w:t>
      </w:r>
      <w:r w:rsidR="008266AD">
        <w:t>T</w:t>
      </w:r>
      <w:r w:rsidRPr="00C14127">
        <w:t xml:space="preserve">he change between the observed time points is modeled. No assumptions have to be made about the determinants of the network structure at the first time point. The model “works” by assuming that at stochastically determined moments, one actor (here: a child) in the model has the opportunity to change one relation (a so-called “micro-step”). An actor does not have to make a change. The sequences of micro-steps result in the observed change from wave to wave. The frequency </w:t>
      </w:r>
      <w:r w:rsidR="008266AD">
        <w:t>with</w:t>
      </w:r>
      <w:r w:rsidRPr="00C14127">
        <w:t xml:space="preserve"> which actors have the opportunity to make change</w:t>
      </w:r>
      <w:r w:rsidR="008266AD">
        <w:t>s</w:t>
      </w:r>
      <w:r w:rsidRPr="00C14127">
        <w:t xml:space="preserve"> is modeled </w:t>
      </w:r>
      <w:r w:rsidR="008266AD">
        <w:t>using</w:t>
      </w:r>
      <w:r w:rsidRPr="00C14127">
        <w:t xml:space="preserve"> the </w:t>
      </w:r>
      <w:r w:rsidRPr="00C14127">
        <w:rPr>
          <w:i/>
        </w:rPr>
        <w:t>rate function</w:t>
      </w:r>
      <w:r w:rsidRPr="00C14127">
        <w:t xml:space="preserve">. The advantage of </w:t>
      </w:r>
      <w:r w:rsidR="008266AD">
        <w:t>us</w:t>
      </w:r>
      <w:r w:rsidRPr="00C14127">
        <w:t xml:space="preserve">ing a model composed of a sequence of many small changes is that instead of specifying the transformation of a network state into a later observed different network, only the probability distribution for the creation and determination of a single relation needs to be specified. </w:t>
      </w:r>
    </w:p>
    <w:p w:rsidR="003D292D" w:rsidRDefault="00C14127" w:rsidP="003D292D">
      <w:pPr>
        <w:spacing w:line="480" w:lineRule="auto"/>
        <w:ind w:left="720" w:right="720" w:firstLine="720"/>
      </w:pPr>
      <w:r w:rsidRPr="00C14127">
        <w:t xml:space="preserve">The evaluation of changes by actors is determined </w:t>
      </w:r>
      <w:r w:rsidR="008266AD">
        <w:t>using</w:t>
      </w:r>
      <w:r w:rsidRPr="00C14127">
        <w:t xml:space="preserve"> the </w:t>
      </w:r>
      <w:r w:rsidRPr="00C14127">
        <w:rPr>
          <w:i/>
        </w:rPr>
        <w:t>objective function</w:t>
      </w:r>
      <w:r w:rsidRPr="00C14127">
        <w:t xml:space="preserve">. The model is actor-based, reflecting the agency of the actors. The objective function is a function of the personal network, as perceived by the focal actors. It expresses how likely it is </w:t>
      </w:r>
      <w:r w:rsidR="008266AD">
        <w:t>that</w:t>
      </w:r>
      <w:r w:rsidRPr="00C14127">
        <w:t xml:space="preserve"> the actors </w:t>
      </w:r>
      <w:r w:rsidR="008266AD">
        <w:t>will</w:t>
      </w:r>
      <w:r w:rsidRPr="00C14127">
        <w:t xml:space="preserve"> change the network in a particular way. Generally, each actor prefers to move in a direction of higher values for the objective function. The effects in the model (see Model Specification</w:t>
      </w:r>
      <w:r w:rsidR="0002025C">
        <w:t>, S3</w:t>
      </w:r>
      <w:r w:rsidRPr="00C14127">
        <w:t>) are incorporated in the objective function. Higher values of (effects in) the objective function can be interpreted as preferences for the creation or maintenance of specific relations.</w:t>
      </w:r>
    </w:p>
    <w:p w:rsidR="003D292D" w:rsidRDefault="003D292D" w:rsidP="003D292D">
      <w:pPr>
        <w:spacing w:line="480" w:lineRule="auto"/>
        <w:ind w:left="720" w:right="720" w:firstLine="720"/>
      </w:pPr>
      <w:r>
        <w:lastRenderedPageBreak/>
        <w:t xml:space="preserve">Students who were not present at a time point (because they had left the school or entered the school in a following wave) were given structural zeros for their relations, specifying that all incoming and outgoing ties </w:t>
      </w:r>
      <w:r w:rsidR="00D17A5A">
        <w:t>we</w:t>
      </w:r>
      <w:r>
        <w:t xml:space="preserve">re fixed to zero and not allowed to change in the simulations. The parameters in the models can be tested by referring the </w:t>
      </w:r>
      <w:r>
        <w:rPr>
          <w:i/>
        </w:rPr>
        <w:t>t</w:t>
      </w:r>
      <w:r>
        <w:t>-ratio (estimate divided by the standard error) to a standard normal distribution. In all cases, good convergence was obtained</w:t>
      </w:r>
      <w:r w:rsidR="00D17A5A">
        <w:t>,</w:t>
      </w:r>
      <w:r>
        <w:t xml:space="preserve"> with all </w:t>
      </w:r>
      <w:r>
        <w:rPr>
          <w:i/>
        </w:rPr>
        <w:t>t</w:t>
      </w:r>
      <w:r>
        <w:t xml:space="preserve">-ratios for convergence less than 0.1 in absolute value, as advised in the RSiena manual </w:t>
      </w:r>
      <w:r w:rsidR="006069D0">
        <w:fldChar w:fldCharType="begin"/>
      </w:r>
      <w:r>
        <w:instrText>ADDIN RW.CITE{{378 Ripley,R.M. 2013}}</w:instrText>
      </w:r>
      <w:r w:rsidR="006069D0">
        <w:fldChar w:fldCharType="separate"/>
      </w:r>
      <w:r>
        <w:t>(Ripley et al., 2013)</w:t>
      </w:r>
      <w:r w:rsidR="006069D0">
        <w:fldChar w:fldCharType="end"/>
      </w:r>
      <w:r>
        <w:t>.</w:t>
      </w:r>
    </w:p>
    <w:p w:rsidR="003D292D" w:rsidRDefault="003D292D" w:rsidP="00C14127">
      <w:pPr>
        <w:spacing w:line="480" w:lineRule="auto"/>
        <w:ind w:left="720" w:right="720" w:firstLine="720"/>
      </w:pPr>
    </w:p>
    <w:p w:rsidR="0047310B" w:rsidRDefault="0047310B">
      <w:pPr>
        <w:jc w:val="center"/>
      </w:pPr>
      <w:r>
        <w:br w:type="page"/>
      </w:r>
    </w:p>
    <w:p w:rsidR="0047310B" w:rsidRDefault="0047310B" w:rsidP="008038CB">
      <w:pPr>
        <w:pStyle w:val="Heading1"/>
        <w:spacing w:line="480" w:lineRule="auto"/>
        <w:ind w:right="720" w:firstLine="720"/>
      </w:pPr>
      <w:bookmarkStart w:id="6" w:name="_Toc380411587"/>
      <w:r>
        <w:lastRenderedPageBreak/>
        <w:t xml:space="preserve">S3: </w:t>
      </w:r>
      <w:r w:rsidRPr="003D5351">
        <w:t>Model Specification</w:t>
      </w:r>
      <w:r>
        <w:t xml:space="preserve">: Uniplex </w:t>
      </w:r>
      <w:r w:rsidR="00592DF5">
        <w:t>parameters</w:t>
      </w:r>
      <w:bookmarkEnd w:id="6"/>
    </w:p>
    <w:p w:rsidR="007F4476" w:rsidRDefault="00047B3C" w:rsidP="00404FEC">
      <w:pPr>
        <w:widowControl w:val="0"/>
        <w:spacing w:line="480" w:lineRule="auto"/>
        <w:ind w:left="720" w:right="720" w:firstLine="720"/>
      </w:pPr>
      <w:r>
        <w:t xml:space="preserve">A </w:t>
      </w:r>
      <w:r w:rsidR="00D17A5A">
        <w:t>number of researchers</w:t>
      </w:r>
      <w:r>
        <w:t xml:space="preserve"> have investigated bullying networks in elementary schools.</w:t>
      </w:r>
      <w:r w:rsidR="001214F4">
        <w:t xml:space="preserve"> Recently, Huitsing et al. (2012) examined the structures of bullying networks. </w:t>
      </w:r>
      <w:r w:rsidR="00D17A5A">
        <w:t>B</w:t>
      </w:r>
      <w:r w:rsidR="00386E33">
        <w:t>ullying networks are</w:t>
      </w:r>
      <w:r w:rsidR="00D17A5A">
        <w:t xml:space="preserve"> generally</w:t>
      </w:r>
      <w:r w:rsidR="00386E33">
        <w:t xml:space="preserve"> expected to have a centralized structure, in which some central bullies target many peers (but usually do not report being victimized themselves), and where some central victims are targeted by many bullies. Another characteristic of bullying networks is that </w:t>
      </w:r>
      <w:r w:rsidR="000276DC">
        <w:t>a large number of</w:t>
      </w:r>
      <w:r w:rsidR="00386E33">
        <w:t xml:space="preserve"> children are uninvolved (isolates), which means that they are neither victim</w:t>
      </w:r>
      <w:r w:rsidR="00CD6EC3">
        <w:t>s</w:t>
      </w:r>
      <w:r w:rsidR="00386E33">
        <w:t xml:space="preserve"> nor bull</w:t>
      </w:r>
      <w:r w:rsidR="00CD6EC3">
        <w:t>ies</w:t>
      </w:r>
      <w:r w:rsidR="00386E33">
        <w:t>.</w:t>
      </w:r>
      <w:r w:rsidR="007F4476">
        <w:t xml:space="preserve"> For bully-victim dyads, one may expect reciprocal bullying (in which two children bully each other) to be relatively unusual because of the power imbalance (bullies exerting power over victims). Nevertheless, </w:t>
      </w:r>
      <w:r w:rsidR="000276DC">
        <w:t xml:space="preserve">in </w:t>
      </w:r>
      <w:r w:rsidR="007F4476">
        <w:t xml:space="preserve">empirical studies on bully-victim dyads </w:t>
      </w:r>
      <w:r w:rsidR="000276DC">
        <w:t xml:space="preserve">researchers have </w:t>
      </w:r>
      <w:r w:rsidR="007F4476">
        <w:t xml:space="preserve">found evidence of reciprocal bullying </w:t>
      </w:r>
      <w:r w:rsidR="006069D0">
        <w:fldChar w:fldCharType="begin"/>
      </w:r>
      <w:r w:rsidR="007F4476">
        <w:instrText>ADDIN RW.CITE{{306 Veenstra,R. 2007; 364 Tolsma, J. 2013; 267 Sijtsema,J.J. 2009}}</w:instrText>
      </w:r>
      <w:r w:rsidR="006069D0">
        <w:fldChar w:fldCharType="separate"/>
      </w:r>
      <w:r w:rsidR="007F4476">
        <w:t>(Sijtsema et al., 2009; Tolsma, van Deurzen, Stark, &amp; Veenstra, 2013; Veenstra et al., 2007)</w:t>
      </w:r>
      <w:r w:rsidR="006069D0">
        <w:fldChar w:fldCharType="end"/>
      </w:r>
      <w:r w:rsidR="007F4476">
        <w:t xml:space="preserve">. </w:t>
      </w:r>
    </w:p>
    <w:p w:rsidR="00BA421D" w:rsidRDefault="00BA421D" w:rsidP="008038CB">
      <w:pPr>
        <w:widowControl w:val="0"/>
        <w:spacing w:line="480" w:lineRule="auto"/>
        <w:ind w:left="720" w:right="720" w:firstLine="720"/>
      </w:pPr>
      <w:r>
        <w:t>Cross-sectional analyses o</w:t>
      </w:r>
      <w:r w:rsidR="000276DC">
        <w:t>f</w:t>
      </w:r>
      <w:r>
        <w:t xml:space="preserve"> victim-defender dyads </w:t>
      </w:r>
      <w:r w:rsidR="000276DC">
        <w:t>have shown</w:t>
      </w:r>
      <w:r>
        <w:t xml:space="preserve"> a strong effect for reciprocal defending, meaning that children defended their defenders </w:t>
      </w:r>
      <w:r w:rsidR="006069D0">
        <w:fldChar w:fldCharType="begin"/>
      </w:r>
      <w:r>
        <w:instrText>ADDIN RW.CITE{{238 Sainio,M. 2011}}</w:instrText>
      </w:r>
      <w:r w:rsidR="006069D0">
        <w:fldChar w:fldCharType="separate"/>
      </w:r>
      <w:r>
        <w:t>(Sainio et al., 2011)</w:t>
      </w:r>
      <w:r w:rsidR="006069D0">
        <w:fldChar w:fldCharType="end"/>
      </w:r>
      <w:r>
        <w:t>. This is in line with</w:t>
      </w:r>
      <w:r w:rsidR="000276DC">
        <w:t xml:space="preserve"> the findings of</w:t>
      </w:r>
      <w:r>
        <w:t xml:space="preserve"> other research on positive networks; friendships and defending are both relations with a positive interpretation, but they are not completely equivalent: friends may defend each other, whereas defending can take place between children who are not necessarily friends. It is likely that the network dynamics for defending will be in line with the known properties of positive networks</w:t>
      </w:r>
      <w:r w:rsidR="001214F4">
        <w:t xml:space="preserve"> </w:t>
      </w:r>
      <w:r w:rsidR="006069D0">
        <w:fldChar w:fldCharType="begin"/>
      </w:r>
      <w:r w:rsidR="001214F4">
        <w:instrText>ADDIN RW.CITE{{314 Veenstra,R. 2012/psee ;}}</w:instrText>
      </w:r>
      <w:r w:rsidR="006069D0">
        <w:fldChar w:fldCharType="separate"/>
      </w:r>
      <w:r w:rsidR="001214F4">
        <w:t>(see Veenstra &amp; Steglich, 2012)</w:t>
      </w:r>
      <w:r w:rsidR="006069D0">
        <w:fldChar w:fldCharType="end"/>
      </w:r>
      <w:r>
        <w:t xml:space="preserve">: not only a high degree of </w:t>
      </w:r>
      <w:r w:rsidRPr="005611EB">
        <w:t>reciprocity</w:t>
      </w:r>
      <w:r w:rsidR="000276DC">
        <w:t>,</w:t>
      </w:r>
      <w:r>
        <w:t xml:space="preserve"> but also transitive closure, suggesting that children defend within subgroups of defenders </w:t>
      </w:r>
    </w:p>
    <w:p w:rsidR="007F4476" w:rsidRDefault="007F4476" w:rsidP="008038CB">
      <w:pPr>
        <w:widowControl w:val="0"/>
        <w:spacing w:line="480" w:lineRule="auto"/>
        <w:ind w:right="720" w:firstLine="720"/>
        <w:rPr>
          <w:b/>
        </w:rPr>
      </w:pPr>
      <w:r>
        <w:rPr>
          <w:b/>
        </w:rPr>
        <w:t>Parameters</w:t>
      </w:r>
    </w:p>
    <w:p w:rsidR="007F4476" w:rsidRPr="00B95C1D" w:rsidRDefault="007F4476" w:rsidP="008038CB">
      <w:pPr>
        <w:widowControl w:val="0"/>
        <w:spacing w:line="480" w:lineRule="auto"/>
        <w:ind w:left="720" w:right="720" w:firstLine="720"/>
        <w:rPr>
          <w:i/>
        </w:rPr>
      </w:pPr>
      <w:r>
        <w:t xml:space="preserve">Several effects were included in the model </w:t>
      </w:r>
      <w:r w:rsidR="00E147F7">
        <w:t xml:space="preserve">and </w:t>
      </w:r>
      <w:r w:rsidR="00D41F92">
        <w:t>used to</w:t>
      </w:r>
      <w:r>
        <w:t xml:space="preserve"> estimate the co-structuration of </w:t>
      </w:r>
      <w:r>
        <w:lastRenderedPageBreak/>
        <w:t xml:space="preserve">bullying and defending ties. Effects can be distinguished </w:t>
      </w:r>
      <w:r w:rsidR="00E10DA5">
        <w:t>as</w:t>
      </w:r>
      <w:r>
        <w:t xml:space="preserve"> </w:t>
      </w:r>
      <w:r>
        <w:rPr>
          <w:i/>
        </w:rPr>
        <w:t>structural effects</w:t>
      </w:r>
      <w:r>
        <w:t xml:space="preserve"> that </w:t>
      </w:r>
      <w:r w:rsidR="00994259">
        <w:t xml:space="preserve">model how the changes in each network depend on itself </w:t>
      </w:r>
      <w:r>
        <w:t xml:space="preserve">and </w:t>
      </w:r>
      <w:r>
        <w:rPr>
          <w:i/>
        </w:rPr>
        <w:t xml:space="preserve">covariate effects </w:t>
      </w:r>
      <w:r w:rsidRPr="00DC768B">
        <w:t>that</w:t>
      </w:r>
      <w:r>
        <w:rPr>
          <w:i/>
        </w:rPr>
        <w:t xml:space="preserve"> </w:t>
      </w:r>
      <w:r w:rsidR="00994259">
        <w:t>model how ch</w:t>
      </w:r>
      <w:r w:rsidR="00E10DA5">
        <w:t>a</w:t>
      </w:r>
      <w:r w:rsidR="00994259">
        <w:t xml:space="preserve">nges in each network depend on </w:t>
      </w:r>
      <w:r w:rsidR="00C21BA3">
        <w:t xml:space="preserve">the </w:t>
      </w:r>
      <w:r>
        <w:t xml:space="preserve">attributes of actors. The effects are also explained in S4 of the supplementary materials, including a reference to the </w:t>
      </w:r>
      <w:r>
        <w:rPr>
          <w:i/>
        </w:rPr>
        <w:t>RSiena</w:t>
      </w:r>
      <w:r w:rsidRPr="00B95C1D">
        <w:softHyphen/>
      </w:r>
      <w:r>
        <w:t xml:space="preserve"> effect names</w:t>
      </w:r>
      <w:r w:rsidRPr="00B95C1D">
        <w:t>.</w:t>
      </w:r>
    </w:p>
    <w:p w:rsidR="000E16B7" w:rsidRDefault="0047310B" w:rsidP="008038CB">
      <w:pPr>
        <w:widowControl w:val="0"/>
        <w:spacing w:line="480" w:lineRule="auto"/>
        <w:ind w:left="720" w:right="720"/>
      </w:pPr>
      <w:r>
        <w:tab/>
        <w:t xml:space="preserve">For both bullying and defending networks, two basic effects were estimated. The </w:t>
      </w:r>
      <w:r>
        <w:rPr>
          <w:i/>
        </w:rPr>
        <w:t xml:space="preserve">outdegree </w:t>
      </w:r>
      <w:r>
        <w:t>effect represents the basic tendency to have relations at all, and is related to the density of the network, which is the proportion of existing relations relative to the total number of possible relations. Because most networks are sparse</w:t>
      </w:r>
      <w:r w:rsidR="00C21BA3">
        <w:t>,</w:t>
      </w:r>
      <w:r>
        <w:t xml:space="preserve"> with a density (far) below 0.5, a negative parameter for </w:t>
      </w:r>
      <w:r w:rsidRPr="00514BB1">
        <w:t>the outdegree effect</w:t>
      </w:r>
      <w:r>
        <w:t xml:space="preserve"> is usually observed</w:t>
      </w:r>
      <w:r w:rsidRPr="00514BB1">
        <w:t xml:space="preserve">. </w:t>
      </w:r>
      <w:r>
        <w:t xml:space="preserve">The </w:t>
      </w:r>
      <w:r>
        <w:rPr>
          <w:i/>
        </w:rPr>
        <w:t>reciprocity</w:t>
      </w:r>
      <w:r>
        <w:t xml:space="preserve"> effect was included to model the tendency to prefer reciprocation of a tie. </w:t>
      </w:r>
    </w:p>
    <w:p w:rsidR="0047310B" w:rsidRPr="00F90967" w:rsidRDefault="0047310B" w:rsidP="008038CB">
      <w:pPr>
        <w:widowControl w:val="0"/>
        <w:spacing w:line="480" w:lineRule="auto"/>
        <w:ind w:left="720" w:right="720"/>
      </w:pPr>
      <w:r>
        <w:tab/>
        <w:t xml:space="preserve">Two degree-related effects were included for bullying and defending. The </w:t>
      </w:r>
      <w:r>
        <w:rPr>
          <w:i/>
        </w:rPr>
        <w:t>indegree-popularity</w:t>
      </w:r>
      <w:r>
        <w:t xml:space="preserve"> effect implies that, when positive, high indegrees (nominations received) reinforce themselves</w:t>
      </w:r>
      <w:r w:rsidR="00E147F7">
        <w:t>. T</w:t>
      </w:r>
      <w:r w:rsidR="00C21BA3">
        <w:t>his</w:t>
      </w:r>
      <w:r>
        <w:t xml:space="preserve"> will lead to a relatively high dispersion of the indegrees. The </w:t>
      </w:r>
      <w:r>
        <w:rPr>
          <w:i/>
        </w:rPr>
        <w:t xml:space="preserve">outdegree-activity </w:t>
      </w:r>
      <w:r>
        <w:t xml:space="preserve">effect implies that, when positive, nodes with higher outdegrees (nominations given) will have an extra propensity to form ties </w:t>
      </w:r>
      <w:r w:rsidR="00C21BA3">
        <w:t>with</w:t>
      </w:r>
      <w:r>
        <w:t xml:space="preserve"> others. Experience has shown that these degree-related effects can be better measured </w:t>
      </w:r>
      <w:r w:rsidR="00C21BA3">
        <w:t>using</w:t>
      </w:r>
      <w:r>
        <w:t xml:space="preserve"> the square roots of the degrees instead of the raw degrees </w:t>
      </w:r>
      <w:r w:rsidR="006069D0">
        <w:fldChar w:fldCharType="begin"/>
      </w:r>
      <w:r>
        <w:instrText>ADDIN RW.CITE{{379 Snijders,T.A.B. 2010}}</w:instrText>
      </w:r>
      <w:r w:rsidR="006069D0">
        <w:fldChar w:fldCharType="separate"/>
      </w:r>
      <w:r>
        <w:t>(Snijders et al., 2010)</w:t>
      </w:r>
      <w:r w:rsidR="006069D0">
        <w:fldChar w:fldCharType="end"/>
      </w:r>
      <w:r>
        <w:t xml:space="preserve">, because there may be diminishing returns on increasingly high degrees. The square root leads to decreased variability, especially at high values, which is compensated </w:t>
      </w:r>
      <w:r w:rsidR="00C21BA3">
        <w:t xml:space="preserve">for </w:t>
      </w:r>
      <w:r>
        <w:t xml:space="preserve">larger parameter values. In addition, a substantial number of children were </w:t>
      </w:r>
      <w:r>
        <w:rPr>
          <w:i/>
        </w:rPr>
        <w:t>isolates</w:t>
      </w:r>
      <w:r>
        <w:t xml:space="preserve"> or </w:t>
      </w:r>
      <w:r>
        <w:rPr>
          <w:i/>
        </w:rPr>
        <w:t xml:space="preserve">one-sided isolates </w:t>
      </w:r>
      <w:r>
        <w:t xml:space="preserve">(referring to so-called </w:t>
      </w:r>
      <w:r>
        <w:rPr>
          <w:i/>
        </w:rPr>
        <w:t>sinks</w:t>
      </w:r>
      <w:r>
        <w:t xml:space="preserve"> or </w:t>
      </w:r>
      <w:r>
        <w:rPr>
          <w:i/>
        </w:rPr>
        <w:t>sources</w:t>
      </w:r>
      <w:r>
        <w:t xml:space="preserve"> – see also Tables 1a, 1b, and 1c of the paper), meaning that actors had either zero in-ties</w:t>
      </w:r>
      <w:r w:rsidR="00C21BA3">
        <w:t xml:space="preserve"> or</w:t>
      </w:r>
      <w:r>
        <w:t xml:space="preserve"> zero out-ties, or both. It appears that zero indegrees were satisfactorily estimated </w:t>
      </w:r>
      <w:r w:rsidR="00C21BA3">
        <w:t>using</w:t>
      </w:r>
      <w:r>
        <w:t xml:space="preserve"> the other effects in the model, but this was not the case for the outdegrees. Therefore, the parameter for </w:t>
      </w:r>
      <w:r>
        <w:rPr>
          <w:i/>
        </w:rPr>
        <w:t>zero outdegrees</w:t>
      </w:r>
      <w:r>
        <w:t xml:space="preserve"> was included, to represent </w:t>
      </w:r>
      <w:r>
        <w:lastRenderedPageBreak/>
        <w:t xml:space="preserve">the tendency to be an isolate with respect to outgoing ties. In addition, initial analyses showed that children with defenders were somewhat unlikely to mention only one defender. To account for the tendency to nominate more than one defender, the effect for </w:t>
      </w:r>
      <w:r>
        <w:rPr>
          <w:i/>
        </w:rPr>
        <w:t>low outdegrees (1 or 2)</w:t>
      </w:r>
      <w:r>
        <w:t xml:space="preserve"> was included. </w:t>
      </w:r>
      <w:r w:rsidR="007F4476">
        <w:t>To obtain well</w:t>
      </w:r>
      <w:r w:rsidR="00C21BA3">
        <w:t>-</w:t>
      </w:r>
      <w:r w:rsidR="007F4476">
        <w:t xml:space="preserve">converged models for bullying in school C, we added the parameter estimate </w:t>
      </w:r>
      <w:r w:rsidR="00C21BA3">
        <w:t>to</w:t>
      </w:r>
      <w:r w:rsidR="007F4476">
        <w:t xml:space="preserve"> model </w:t>
      </w:r>
      <w:r w:rsidR="007F4476">
        <w:rPr>
          <w:i/>
        </w:rPr>
        <w:t>zero or one outdegree</w:t>
      </w:r>
      <w:r w:rsidR="007F4476">
        <w:t xml:space="preserve">. </w:t>
      </w:r>
    </w:p>
    <w:p w:rsidR="0047310B" w:rsidRDefault="0047310B" w:rsidP="008038CB">
      <w:pPr>
        <w:widowControl w:val="0"/>
        <w:spacing w:line="480" w:lineRule="auto"/>
        <w:ind w:left="720" w:right="720"/>
      </w:pPr>
      <w:r>
        <w:tab/>
        <w:t xml:space="preserve">The network closure (or tendency toward transitivity) of the defending network was modeled in line with earlier investigations into friendship dynamics </w:t>
      </w:r>
      <w:r w:rsidR="006069D0">
        <w:fldChar w:fldCharType="begin"/>
      </w:r>
      <w:r>
        <w:instrText>ADDIN RW.CITE{{314 Veenstra,R. 2012; 379 Snijders,T.A.B. 2010}}</w:instrText>
      </w:r>
      <w:r w:rsidR="006069D0">
        <w:fldChar w:fldCharType="separate"/>
      </w:r>
      <w:r>
        <w:t>(Snijders et al., 2010; Veenstra &amp; Steglich, 2012)</w:t>
      </w:r>
      <w:r w:rsidR="006069D0">
        <w:fldChar w:fldCharType="end"/>
      </w:r>
      <w:r>
        <w:t>. Two effects were included to model transitivity directly, by investigating whether “intermediaries” (</w:t>
      </w:r>
      <w:r w:rsidRPr="003269EC">
        <w:rPr>
          <w:i/>
        </w:rPr>
        <w:t>h</w:t>
      </w:r>
      <w:r>
        <w:rPr>
          <w:i/>
        </w:rPr>
        <w:t xml:space="preserve">) </w:t>
      </w:r>
      <w:r>
        <w:t>w</w:t>
      </w:r>
      <w:r w:rsidR="004A31ED">
        <w:t>ould</w:t>
      </w:r>
      <w:r>
        <w:t xml:space="preserve"> add proportionally to the tendency to form transitive closure (</w:t>
      </w:r>
      <w:r w:rsidRPr="003269EC">
        <w:rPr>
          <w:i/>
        </w:rPr>
        <w:t>i → h →j; i → j</w:t>
      </w:r>
      <w:r>
        <w:t>). The first effect (</w:t>
      </w:r>
      <w:r>
        <w:rPr>
          <w:i/>
        </w:rPr>
        <w:t>transitivity: 1 intermediary)</w:t>
      </w:r>
      <w:r>
        <w:t xml:space="preserve"> measure</w:t>
      </w:r>
      <w:r w:rsidR="004A31ED">
        <w:t>d</w:t>
      </w:r>
      <w:r>
        <w:t xml:space="preserve"> whether at least one intermediary </w:t>
      </w:r>
      <w:r>
        <w:rPr>
          <w:i/>
        </w:rPr>
        <w:t xml:space="preserve">h </w:t>
      </w:r>
      <w:r>
        <w:t>exist</w:t>
      </w:r>
      <w:r w:rsidR="004A31ED">
        <w:t>ed</w:t>
      </w:r>
      <w:r>
        <w:t>, and extra intermediaries w</w:t>
      </w:r>
      <w:r w:rsidR="004A31ED">
        <w:t>ould</w:t>
      </w:r>
      <w:r>
        <w:t xml:space="preserve"> not further contribute to the tendency to form the tie </w:t>
      </w:r>
      <w:r w:rsidRPr="003269EC">
        <w:rPr>
          <w:i/>
        </w:rPr>
        <w:t>i → j</w:t>
      </w:r>
      <w:r>
        <w:t>. The second effect (</w:t>
      </w:r>
      <w:r>
        <w:rPr>
          <w:i/>
        </w:rPr>
        <w:t>transitivity: &gt;1 intermediary</w:t>
      </w:r>
      <w:r w:rsidRPr="0020158D">
        <w:t>)</w:t>
      </w:r>
      <w:r>
        <w:t xml:space="preserve"> model</w:t>
      </w:r>
      <w:r w:rsidR="004A31ED">
        <w:t>ed</w:t>
      </w:r>
      <w:r>
        <w:t xml:space="preserve"> that the tie </w:t>
      </w:r>
      <w:r w:rsidRPr="003269EC">
        <w:rPr>
          <w:i/>
        </w:rPr>
        <w:t>i → j</w:t>
      </w:r>
      <w:r>
        <w:t xml:space="preserve"> bec</w:t>
      </w:r>
      <w:r w:rsidR="004A31ED">
        <w:t>a</w:t>
      </w:r>
      <w:r>
        <w:t>me increasingly likely the more indirect connections (two-paths)</w:t>
      </w:r>
      <w:r>
        <w:rPr>
          <w:i/>
        </w:rPr>
        <w:t xml:space="preserve"> </w:t>
      </w:r>
      <w:r w:rsidRPr="003269EC">
        <w:rPr>
          <w:i/>
        </w:rPr>
        <w:t>i → h →j</w:t>
      </w:r>
      <w:r>
        <w:t xml:space="preserve"> there </w:t>
      </w:r>
      <w:r w:rsidR="004A31ED">
        <w:t>we</w:t>
      </w:r>
      <w:r>
        <w:t xml:space="preserve">re. These </w:t>
      </w:r>
      <w:r w:rsidRPr="00E54430">
        <w:rPr>
          <w:i/>
        </w:rPr>
        <w:t>two-paths</w:t>
      </w:r>
      <w:r>
        <w:t xml:space="preserve"> (</w:t>
      </w:r>
      <w:r w:rsidRPr="003269EC">
        <w:rPr>
          <w:i/>
        </w:rPr>
        <w:t>i → h →j</w:t>
      </w:r>
      <w:r>
        <w:rPr>
          <w:i/>
        </w:rPr>
        <w:t xml:space="preserve"> </w:t>
      </w:r>
      <w:r>
        <w:t>but not</w:t>
      </w:r>
      <w:r w:rsidRPr="003269EC">
        <w:rPr>
          <w:i/>
        </w:rPr>
        <w:t xml:space="preserve"> i → j</w:t>
      </w:r>
      <w:r>
        <w:t xml:space="preserve">) were also added to the model to obtain a reversed transitive measure. Finally, we modelled </w:t>
      </w:r>
      <w:r w:rsidRPr="000736DF">
        <w:rPr>
          <w:i/>
        </w:rPr>
        <w:t>3</w:t>
      </w:r>
      <w:r>
        <w:rPr>
          <w:i/>
        </w:rPr>
        <w:t>-</w:t>
      </w:r>
      <w:r w:rsidRPr="000736DF">
        <w:rPr>
          <w:i/>
        </w:rPr>
        <w:t>cycles</w:t>
      </w:r>
      <w:r>
        <w:rPr>
          <w:i/>
        </w:rPr>
        <w:t xml:space="preserve"> </w:t>
      </w:r>
      <w:r>
        <w:t>(</w:t>
      </w:r>
      <w:r w:rsidRPr="003269EC">
        <w:rPr>
          <w:i/>
        </w:rPr>
        <w:t>i → h →</w:t>
      </w:r>
      <w:r>
        <w:rPr>
          <w:i/>
        </w:rPr>
        <w:t xml:space="preserve"> </w:t>
      </w:r>
      <w:r w:rsidRPr="003269EC">
        <w:rPr>
          <w:i/>
        </w:rPr>
        <w:t>j</w:t>
      </w:r>
      <w:r>
        <w:rPr>
          <w:i/>
        </w:rPr>
        <w:t xml:space="preserve"> </w:t>
      </w:r>
      <w:r w:rsidRPr="003269EC">
        <w:rPr>
          <w:i/>
        </w:rPr>
        <w:t>→</w:t>
      </w:r>
      <w:r>
        <w:rPr>
          <w:i/>
        </w:rPr>
        <w:t xml:space="preserve"> i</w:t>
      </w:r>
      <w:r>
        <w:t xml:space="preserve">) to investigate whether defending relations </w:t>
      </w:r>
      <w:r w:rsidR="004A31ED">
        <w:t>we</w:t>
      </w:r>
      <w:r>
        <w:t>re intrinsically non-</w:t>
      </w:r>
      <w:r w:rsidR="00D117C7">
        <w:t>hierarchical</w:t>
      </w:r>
      <w:r>
        <w:t xml:space="preserve">. The other transitivity parameters </w:t>
      </w:r>
      <w:r w:rsidR="004A31ED">
        <w:t>we</w:t>
      </w:r>
      <w:r>
        <w:t xml:space="preserve">re in line with hierarchical ordering, because </w:t>
      </w:r>
      <w:r w:rsidR="004A31ED">
        <w:t>this</w:t>
      </w:r>
      <w:r>
        <w:t xml:space="preserve"> allows the involved actors </w:t>
      </w:r>
      <w:r w:rsidR="004A31ED">
        <w:t xml:space="preserve">to be distinguished and ordered </w:t>
      </w:r>
      <w:r>
        <w:t>according to the number of relations they receive</w:t>
      </w:r>
      <w:r w:rsidR="004A31ED">
        <w:t>d</w:t>
      </w:r>
      <w:r>
        <w:t xml:space="preserve"> and sen</w:t>
      </w:r>
      <w:r w:rsidR="004A31ED">
        <w:t>t</w:t>
      </w:r>
      <w:r>
        <w:t>. Because bullying networks usually</w:t>
      </w:r>
      <w:r w:rsidR="004A31ED">
        <w:t xml:space="preserve"> have</w:t>
      </w:r>
      <w:r>
        <w:t xml:space="preserve"> a more centralized structure, these closure effects were not included for the bullying networks. </w:t>
      </w:r>
      <w:r>
        <w:br w:type="page"/>
      </w:r>
    </w:p>
    <w:p w:rsidR="00C14127" w:rsidRDefault="00C14127" w:rsidP="00C14127">
      <w:pPr>
        <w:jc w:val="center"/>
        <w:sectPr w:rsidR="00C14127" w:rsidSect="00C14127">
          <w:pgSz w:w="12240" w:h="15840"/>
          <w:pgMar w:top="1440" w:right="720" w:bottom="1440" w:left="720" w:header="720" w:footer="720" w:gutter="0"/>
          <w:cols w:space="720"/>
          <w:docGrid w:linePitch="360"/>
        </w:sectPr>
      </w:pPr>
    </w:p>
    <w:p w:rsidR="0047310B" w:rsidRPr="008D61D8" w:rsidRDefault="0047310B" w:rsidP="0047310B">
      <w:pPr>
        <w:pStyle w:val="Heading1"/>
      </w:pPr>
      <w:bookmarkStart w:id="7" w:name="_Toc380411588"/>
      <w:r>
        <w:lastRenderedPageBreak/>
        <w:t>S</w:t>
      </w:r>
      <w:r w:rsidR="00B60265">
        <w:t>4</w:t>
      </w:r>
      <w:r>
        <w:t>: Parameters in the Network Models</w:t>
      </w:r>
      <w:bookmarkEnd w:id="7"/>
    </w:p>
    <w:p w:rsidR="0047310B" w:rsidRDefault="0047310B" w:rsidP="0047310B">
      <w:pPr>
        <w:widowControl w:val="0"/>
      </w:pPr>
    </w:p>
    <w:tbl>
      <w:tblPr>
        <w:tblStyle w:val="TableGrid"/>
        <w:tblW w:w="135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656"/>
        <w:gridCol w:w="1556"/>
        <w:gridCol w:w="6282"/>
        <w:gridCol w:w="1224"/>
        <w:gridCol w:w="576"/>
        <w:gridCol w:w="1236"/>
      </w:tblGrid>
      <w:tr w:rsidR="0047310B" w:rsidTr="003C184C">
        <w:tc>
          <w:tcPr>
            <w:tcW w:w="2656" w:type="dxa"/>
            <w:tcBorders>
              <w:top w:val="single" w:sz="4" w:space="0" w:color="auto"/>
            </w:tcBorders>
          </w:tcPr>
          <w:p w:rsidR="0047310B" w:rsidRDefault="0047310B" w:rsidP="003C184C">
            <w:pPr>
              <w:widowControl w:val="0"/>
            </w:pPr>
            <w:r>
              <w:t>Effect</w:t>
            </w:r>
          </w:p>
        </w:tc>
        <w:tc>
          <w:tcPr>
            <w:tcW w:w="1556" w:type="dxa"/>
            <w:tcBorders>
              <w:top w:val="single" w:sz="4" w:space="0" w:color="auto"/>
              <w:bottom w:val="single" w:sz="4" w:space="0" w:color="auto"/>
            </w:tcBorders>
          </w:tcPr>
          <w:p w:rsidR="0047310B" w:rsidRDefault="0047310B" w:rsidP="003C184C">
            <w:pPr>
              <w:widowControl w:val="0"/>
            </w:pPr>
            <w:r>
              <w:t xml:space="preserve">RSiena </w:t>
            </w:r>
            <w:r>
              <w:br/>
              <w:t>effect name</w:t>
            </w:r>
          </w:p>
        </w:tc>
        <w:tc>
          <w:tcPr>
            <w:tcW w:w="6282" w:type="dxa"/>
            <w:tcBorders>
              <w:top w:val="single" w:sz="4" w:space="0" w:color="auto"/>
              <w:bottom w:val="single" w:sz="4" w:space="0" w:color="auto"/>
            </w:tcBorders>
          </w:tcPr>
          <w:p w:rsidR="0047310B" w:rsidRDefault="0047310B" w:rsidP="003C184C">
            <w:pPr>
              <w:widowControl w:val="0"/>
            </w:pPr>
            <w:r>
              <w:t>Explanation</w:t>
            </w:r>
          </w:p>
        </w:tc>
        <w:tc>
          <w:tcPr>
            <w:tcW w:w="3036" w:type="dxa"/>
            <w:gridSpan w:val="3"/>
            <w:tcBorders>
              <w:top w:val="single" w:sz="4" w:space="0" w:color="auto"/>
              <w:bottom w:val="single" w:sz="4" w:space="0" w:color="auto"/>
            </w:tcBorders>
          </w:tcPr>
          <w:p w:rsidR="0047310B" w:rsidRDefault="0047310B" w:rsidP="003C184C">
            <w:pPr>
              <w:widowControl w:val="0"/>
            </w:pPr>
            <w:r>
              <w:t>Graphical representation</w:t>
            </w:r>
          </w:p>
        </w:tc>
      </w:tr>
      <w:tr w:rsidR="0047310B" w:rsidTr="003C184C">
        <w:tc>
          <w:tcPr>
            <w:tcW w:w="2656" w:type="dxa"/>
          </w:tcPr>
          <w:p w:rsidR="0047310B" w:rsidRPr="006757DF" w:rsidRDefault="0047310B" w:rsidP="003C184C">
            <w:pPr>
              <w:widowControl w:val="0"/>
              <w:rPr>
                <w:i/>
              </w:rPr>
            </w:pPr>
            <w:r>
              <w:rPr>
                <w:i/>
              </w:rPr>
              <w:t>Uniplex Network Effects</w:t>
            </w:r>
          </w:p>
        </w:tc>
        <w:tc>
          <w:tcPr>
            <w:tcW w:w="1556" w:type="dxa"/>
            <w:tcBorders>
              <w:top w:val="single" w:sz="4" w:space="0" w:color="auto"/>
            </w:tcBorders>
          </w:tcPr>
          <w:p w:rsidR="0047310B" w:rsidRDefault="0047310B" w:rsidP="003C184C">
            <w:pPr>
              <w:widowControl w:val="0"/>
            </w:pPr>
          </w:p>
        </w:tc>
        <w:tc>
          <w:tcPr>
            <w:tcW w:w="6282" w:type="dxa"/>
            <w:tcBorders>
              <w:top w:val="single" w:sz="4" w:space="0" w:color="auto"/>
            </w:tcBorders>
          </w:tcPr>
          <w:p w:rsidR="0047310B" w:rsidRDefault="0047310B" w:rsidP="003C184C">
            <w:pPr>
              <w:widowControl w:val="0"/>
            </w:pPr>
          </w:p>
        </w:tc>
        <w:tc>
          <w:tcPr>
            <w:tcW w:w="1224" w:type="dxa"/>
            <w:tcBorders>
              <w:top w:val="single" w:sz="4" w:space="0" w:color="auto"/>
            </w:tcBorders>
          </w:tcPr>
          <w:p w:rsidR="0047310B" w:rsidRDefault="0047310B" w:rsidP="003C184C">
            <w:pPr>
              <w:widowControl w:val="0"/>
            </w:pPr>
          </w:p>
        </w:tc>
        <w:tc>
          <w:tcPr>
            <w:tcW w:w="576" w:type="dxa"/>
            <w:tcBorders>
              <w:top w:val="single" w:sz="4" w:space="0" w:color="auto"/>
            </w:tcBorders>
          </w:tcPr>
          <w:p w:rsidR="0047310B" w:rsidRDefault="0047310B" w:rsidP="003C184C">
            <w:pPr>
              <w:widowControl w:val="0"/>
            </w:pPr>
          </w:p>
        </w:tc>
        <w:tc>
          <w:tcPr>
            <w:tcW w:w="1236" w:type="dxa"/>
            <w:tcBorders>
              <w:top w:val="single" w:sz="4" w:space="0" w:color="auto"/>
            </w:tcBorders>
          </w:tcPr>
          <w:p w:rsidR="0047310B" w:rsidRDefault="0047310B" w:rsidP="003C184C">
            <w:pPr>
              <w:widowControl w:val="0"/>
            </w:pPr>
          </w:p>
        </w:tc>
      </w:tr>
      <w:tr w:rsidR="0047310B" w:rsidTr="003C184C">
        <w:tc>
          <w:tcPr>
            <w:tcW w:w="2656" w:type="dxa"/>
          </w:tcPr>
          <w:p w:rsidR="0047310B" w:rsidRDefault="0047310B" w:rsidP="003C184C">
            <w:pPr>
              <w:widowControl w:val="0"/>
            </w:pPr>
            <w:r>
              <w:t>Rate function</w:t>
            </w:r>
          </w:p>
          <w:p w:rsidR="0047310B" w:rsidRPr="00E40E25" w:rsidRDefault="0047310B" w:rsidP="00E147F7">
            <w:pPr>
              <w:widowControl w:val="0"/>
            </w:pPr>
          </w:p>
        </w:tc>
        <w:tc>
          <w:tcPr>
            <w:tcW w:w="1556" w:type="dxa"/>
          </w:tcPr>
          <w:p w:rsidR="0047310B" w:rsidRDefault="0047310B" w:rsidP="003C184C">
            <w:pPr>
              <w:widowControl w:val="0"/>
            </w:pPr>
            <w:r>
              <w:t>~</w:t>
            </w:r>
          </w:p>
        </w:tc>
        <w:tc>
          <w:tcPr>
            <w:tcW w:w="6282" w:type="dxa"/>
          </w:tcPr>
          <w:p w:rsidR="0047310B" w:rsidRDefault="0047310B" w:rsidP="00653BEF">
            <w:pPr>
              <w:widowControl w:val="0"/>
            </w:pPr>
            <w:r>
              <w:t xml:space="preserve">The frequency </w:t>
            </w:r>
            <w:r w:rsidR="00653BEF">
              <w:t>with</w:t>
            </w:r>
            <w:r>
              <w:t xml:space="preserve"> which actors have the opportunity to make one change </w:t>
            </w:r>
          </w:p>
        </w:tc>
        <w:tc>
          <w:tcPr>
            <w:tcW w:w="1224" w:type="dxa"/>
          </w:tcPr>
          <w:p w:rsidR="0047310B" w:rsidRDefault="0047310B" w:rsidP="003C184C">
            <w:pPr>
              <w:widowControl w:val="0"/>
            </w:pPr>
          </w:p>
        </w:tc>
        <w:tc>
          <w:tcPr>
            <w:tcW w:w="576" w:type="dxa"/>
          </w:tcPr>
          <w:p w:rsidR="0047310B" w:rsidRDefault="0047310B" w:rsidP="003C184C">
            <w:pPr>
              <w:widowControl w:val="0"/>
            </w:pPr>
          </w:p>
        </w:tc>
        <w:tc>
          <w:tcPr>
            <w:tcW w:w="1236" w:type="dxa"/>
          </w:tcPr>
          <w:p w:rsidR="0047310B" w:rsidRDefault="0047310B" w:rsidP="003C184C">
            <w:pPr>
              <w:widowControl w:val="0"/>
            </w:pPr>
          </w:p>
        </w:tc>
      </w:tr>
      <w:tr w:rsidR="0047310B" w:rsidTr="003C184C">
        <w:tc>
          <w:tcPr>
            <w:tcW w:w="2656" w:type="dxa"/>
          </w:tcPr>
          <w:p w:rsidR="0047310B" w:rsidRDefault="0047310B" w:rsidP="003C184C">
            <w:pPr>
              <w:widowControl w:val="0"/>
              <w:tabs>
                <w:tab w:val="left" w:pos="270"/>
                <w:tab w:val="left" w:pos="585"/>
              </w:tabs>
            </w:pPr>
            <w:r>
              <w:t xml:space="preserve">Outdegree </w:t>
            </w:r>
          </w:p>
        </w:tc>
        <w:tc>
          <w:tcPr>
            <w:tcW w:w="1556" w:type="dxa"/>
          </w:tcPr>
          <w:p w:rsidR="0047310B" w:rsidRDefault="0047310B" w:rsidP="003C184C">
            <w:pPr>
              <w:widowControl w:val="0"/>
            </w:pPr>
            <w:r>
              <w:t>density</w:t>
            </w:r>
          </w:p>
        </w:tc>
        <w:tc>
          <w:tcPr>
            <w:tcW w:w="6282" w:type="dxa"/>
          </w:tcPr>
          <w:p w:rsidR="0047310B" w:rsidRDefault="0047310B" w:rsidP="003C184C">
            <w:pPr>
              <w:widowControl w:val="0"/>
            </w:pPr>
            <w:r>
              <w:t>Basic tendency to have ties</w:t>
            </w:r>
          </w:p>
        </w:tc>
        <w:tc>
          <w:tcPr>
            <w:tcW w:w="1224" w:type="dxa"/>
            <w:vAlign w:val="center"/>
          </w:tcPr>
          <w:p w:rsidR="0047310B" w:rsidRDefault="006069D0" w:rsidP="003C184C">
            <w:pPr>
              <w:widowControl w:val="0"/>
            </w:pPr>
            <w:r>
              <w:rPr>
                <w:noProof/>
                <w:lang w:eastAsia="en-US"/>
              </w:rPr>
            </w:r>
            <w:r>
              <w:rPr>
                <w:noProof/>
                <w:lang w:eastAsia="en-US"/>
              </w:rPr>
              <w:pict>
                <v:group id="Canvas 128" o:spid="_x0000_s1026" editas="canvas" style="width:43pt;height:12.5pt;mso-position-horizontal-relative:char;mso-position-vertical-relative:line" coordsize="5454,15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54;height:1581;visibility:visible">
                    <v:fill o:detectmouseclick="t"/>
                    <v:path o:connecttype="none"/>
                  </v:shape>
                  <v:oval id="Oval 12" o:spid="_x0000_s1028" style="position:absolute;left:4105;top:230;width:1327;height:1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rWQqcUA&#10;AADbAAAADwAAAGRycy9kb3ducmV2LnhtbESPQWvCQBCF7wX/wzJCb2ajtqXErCKCWChSatricciO&#10;STA7G7JrEv+9Kwi9zfDevO9NuhpMLTpqXWVZwTSKQRDnVldcKPjJtpN3EM4ja6wtk4IrOVgtR08p&#10;Jtr2/E3dwRcihLBLUEHpfZNI6fKSDLrINsRBO9nWoA9rW0jdYh/CTS1ncfwmDVYcCCU2tCkpPx8u&#10;JnD/vrJmU++Pn7H9nWc7vkxfXkmp5/GwXoDwNPh/8+P6Q4f6M7j/EgaQy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tZCpxQAAANsAAAAPAAAAAAAAAAAAAAAAAJgCAABkcnMv&#10;ZG93bnJldi54bWxQSwUGAAAAAAQABAD1AAAAigMAAAAA&#10;" fillcolor="#0d0d0d [3069]" strokecolor="#0d0d0d [3069]" strokeweight="2pt">
                    <v:textbox>
                      <w:txbxContent>
                        <w:p w:rsidR="006069D0" w:rsidRDefault="006069D0"/>
                      </w:txbxContent>
                    </v:textbox>
                  </v:oval>
                  <v:oval id="Oval 13" o:spid="_x0000_s1029" style="position:absolute;top:233;width:1314;height:1213;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k1MsUA&#10;AADbAAAADwAAAGRycy9kb3ducmV2LnhtbESPQWvCQBCF7wX/wzKCN7NR21JiVhGhVChSatricciO&#10;STA7G7JrEv+9Kwi9zfDevO9Nuh5MLTpqXWVZwSyKQRDnVldcKPjJ3qdvIJxH1lhbJgVXcrBejZ5S&#10;TLTt+Zu6gy9ECGGXoILS+yaR0uUlGXSRbYiDdrKtQR/WtpC6xT6Em1rO4/hVGqw4EEpsaFtSfj5c&#10;TOD+fWXNtt4fP2P7u8g++DJ7fiGlJuNhswThafD/5sf1Tof6C7j/EgaQq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TUyxQAAANsAAAAPAAAAAAAAAAAAAAAAAJgCAABkcnMv&#10;ZG93bnJldi54bWxQSwUGAAAAAAQABAD1AAAAigMAAAAA&#10;" fillcolor="#0d0d0d [3069]" strokecolor="#0d0d0d [3069]" strokeweight="2pt">
                    <v:textbox>
                      <w:txbxContent>
                        <w:p w:rsidR="00DA4047" w:rsidRDefault="00DA4047" w:rsidP="0047310B">
                          <w:pPr>
                            <w:pStyle w:val="NormalWeb"/>
                            <w:spacing w:before="0" w:beforeAutospacing="0" w:after="0" w:afterAutospacing="0"/>
                          </w:pPr>
                          <w:r>
                            <w:rPr>
                              <w:rFonts w:eastAsia="Times New Roman"/>
                            </w:rPr>
                            <w:t> </w:t>
                          </w:r>
                        </w:p>
                      </w:txbxContent>
                    </v:textbox>
                  </v:oval>
                  <v:shapetype id="_x0000_t32" coordsize="21600,21600" o:spt="32" o:oned="t" path="m,l21600,21600e" filled="f">
                    <v:path arrowok="t" fillok="f" o:connecttype="none"/>
                    <o:lock v:ext="edit" shapetype="t"/>
                  </v:shapetype>
                  <v:shape id="Straight Arrow Connector 14" o:spid="_x0000_s1030" type="#_x0000_t32" style="position:absolute;left:1314;top:840;width:2791;height:3;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YsgUsEAAADbAAAADwAAAGRycy9kb3ducmV2LnhtbERPS2vCQBC+F/wPywje6saSVomuIgW1&#10;PRUfB49DdkyC2dmQHU38926h0Nt8fM9ZrHpXqzu1ofJsYDJOQBHn3lZcGDgdN68zUEGQLdaeycCD&#10;AqyWg5cFZtZ3vKf7QQoVQzhkaKAUaTKtQ16SwzD2DXHkLr51KBG2hbYtdjHc1fotST60w4pjQ4kN&#10;fZaUXw83ZwBleuryVH62qb89usvuO2zP78aMhv16Dkqol3/xn/vLxvkp/P4SD9DLJ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5iyBSwQAAANsAAAAPAAAAAAAAAAAAAAAA&#10;AKECAABkcnMvZG93bnJldi54bWxQSwUGAAAAAAQABAD5AAAAjwMAAAAA&#10;" strokecolor="#0d0d0d [3069]" strokeweight="1pt">
                    <v:stroke endarrow="block"/>
                  </v:shape>
                  <w10:wrap type="none"/>
                  <w10:anchorlock/>
                </v:group>
              </w:pict>
            </w:r>
          </w:p>
        </w:tc>
        <w:tc>
          <w:tcPr>
            <w:tcW w:w="576" w:type="dxa"/>
            <w:vAlign w:val="center"/>
          </w:tcPr>
          <w:p w:rsidR="0047310B" w:rsidRDefault="0047310B" w:rsidP="003C184C">
            <w:pPr>
              <w:widowControl w:val="0"/>
            </w:pPr>
          </w:p>
        </w:tc>
        <w:tc>
          <w:tcPr>
            <w:tcW w:w="1236" w:type="dxa"/>
            <w:vAlign w:val="center"/>
          </w:tcPr>
          <w:p w:rsidR="0047310B" w:rsidRDefault="0047310B" w:rsidP="003C184C">
            <w:pPr>
              <w:widowControl w:val="0"/>
            </w:pPr>
          </w:p>
        </w:tc>
      </w:tr>
      <w:tr w:rsidR="0047310B" w:rsidTr="003C184C">
        <w:tc>
          <w:tcPr>
            <w:tcW w:w="2656" w:type="dxa"/>
          </w:tcPr>
          <w:p w:rsidR="0047310B" w:rsidRDefault="0047310B" w:rsidP="003C184C">
            <w:pPr>
              <w:widowControl w:val="0"/>
              <w:tabs>
                <w:tab w:val="left" w:pos="270"/>
              </w:tabs>
            </w:pPr>
            <w:r>
              <w:t>Reciprocity</w:t>
            </w:r>
          </w:p>
        </w:tc>
        <w:tc>
          <w:tcPr>
            <w:tcW w:w="1556" w:type="dxa"/>
          </w:tcPr>
          <w:p w:rsidR="0047310B" w:rsidRDefault="0047310B" w:rsidP="003C184C">
            <w:pPr>
              <w:widowControl w:val="0"/>
            </w:pPr>
            <w:r>
              <w:t>recip</w:t>
            </w:r>
          </w:p>
        </w:tc>
        <w:tc>
          <w:tcPr>
            <w:tcW w:w="6282" w:type="dxa"/>
          </w:tcPr>
          <w:p w:rsidR="0047310B" w:rsidRDefault="0047310B" w:rsidP="003C184C">
            <w:pPr>
              <w:widowControl w:val="0"/>
            </w:pPr>
            <w:r>
              <w:t>Tendency toward reciprocation</w:t>
            </w:r>
          </w:p>
        </w:tc>
        <w:tc>
          <w:tcPr>
            <w:tcW w:w="1224" w:type="dxa"/>
            <w:vAlign w:val="center"/>
          </w:tcPr>
          <w:p w:rsidR="0047310B" w:rsidRDefault="006069D0" w:rsidP="003C184C">
            <w:pPr>
              <w:widowControl w:val="0"/>
            </w:pPr>
            <w:r>
              <w:rPr>
                <w:noProof/>
                <w:lang w:eastAsia="en-US"/>
              </w:rPr>
            </w:r>
            <w:r>
              <w:rPr>
                <w:noProof/>
                <w:lang w:eastAsia="en-US"/>
              </w:rPr>
              <w:pict>
                <v:group id="Canvas 129" o:spid="_x0000_s1031" editas="canvas" style="width:43pt;height:12.5pt;mso-position-horizontal-relative:char;mso-position-vertical-relative:line" coordsize="5454,15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">
                  <v:shape id="_x0000_s1032" type="#_x0000_t75" style="position:absolute;width:5454;height:1581;visibility:visible">
                    <v:fill o:detectmouseclick="t"/>
                    <v:path o:connecttype="none"/>
                  </v:shape>
                  <v:oval id="Oval 15" o:spid="_x0000_s1033" style="position:absolute;left:4105;top:230;width:1327;height:1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wI3cMA&#10;AADbAAAADwAAAGRycy9kb3ducmV2LnhtbESPQYvCMBCF7wv+hzCCN03VVaQaRQRREFm0Kh6HZmyL&#10;zaQ0Ubv/3iwIe5vhvXnfm9miMaV4Uu0Kywr6vQgEcWp1wZmCU7LuTkA4j6yxtEwKfsnBYt76mmGs&#10;7YsP9Dz6TIQQdjEqyL2vYildmpNB17MVcdButjbow1pnUtf4CuGmlIMoGkuDBQdCjhWtckrvx4cJ&#10;3MtPUq3K/XUX2fMw2fCj/z0ipTrtZjkF4anx/+bP9VaH+iP4+yUMIOd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VwI3cMAAADbAAAADwAAAAAAAAAAAAAAAACYAgAAZHJzL2Rv&#10;d25yZXYueG1sUEsFBgAAAAAEAAQA9QAAAIgDAAAAAA==&#10;" fillcolor="#0d0d0d [3069]" strokecolor="#0d0d0d [3069]" strokeweight="2pt">
                    <v:textbox>
                      <w:txbxContent>
                        <w:p w:rsidR="00DA4047" w:rsidRDefault="00DA4047" w:rsidP="0047310B">
                          <w:pPr>
                            <w:rPr>
                              <w:rFonts w:eastAsia="Times New Roman"/>
                            </w:rPr>
                          </w:pPr>
                        </w:p>
                      </w:txbxContent>
                    </v:textbox>
                  </v:oval>
                  <v:oval id="Oval 16" o:spid="_x0000_s1034" style="position:absolute;top:233;width:1314;height:1213;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6WqsMA&#10;AADbAAAADwAAAGRycy9kb3ducmV2LnhtbESPQYvCMBCF7wv+hzCCtzVVV5FqFBFEQWTRqngcmrEt&#10;NpPSRO3+e7MgeJvhvXnfm+m8MaV4UO0Kywp63QgEcWp1wZmCY7L6HoNwHlljaZkU/JGD+az1NcVY&#10;2yfv6XHwmQgh7GJUkHtfxVK6NCeDrmsr4qBdbW3Qh7XOpK7xGcJNKftRNJIGCw6EHCta5pTeDncT&#10;uOffpFqWu8s2sqdBsuZ772dISnXazWICwlPjP+b39UaH+iP4/yUMIGc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Y6WqsMAAADbAAAADwAAAAAAAAAAAAAAAACYAgAAZHJzL2Rv&#10;d25yZXYueG1sUEsFBgAAAAAEAAQA9QAAAIgDAAAAAA==&#10;" fillcolor="#0d0d0d [3069]" strokecolor="#0d0d0d [3069]" strokeweight="2pt">
                    <v:textbox>
                      <w:txbxContent>
                        <w:p w:rsidR="00DA4047" w:rsidRDefault="00DA4047" w:rsidP="0047310B">
                          <w:pPr>
                            <w:pStyle w:val="NormalWeb"/>
                            <w:spacing w:before="0" w:beforeAutospacing="0" w:after="0" w:afterAutospacing="0"/>
                          </w:pPr>
                          <w:r>
                            <w:rPr>
                              <w:rFonts w:eastAsia="Times New Roman"/>
                            </w:rPr>
                            <w:t> </w:t>
                          </w:r>
                        </w:p>
                      </w:txbxContent>
                    </v:textbox>
                  </v:oval>
                  <v:shape id="Straight Arrow Connector 17" o:spid="_x0000_s1035" type="#_x0000_t32" style="position:absolute;left:1314;top:840;width:2791;height:3;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Vm+JcEAAADbAAAADwAAAGRycy9kb3ducmV2LnhtbERPS2vCQBC+F/oflin0VjcVbUqajRSh&#10;Vk/Fx6HHITsmodnZkB1N/PddQfA2H99z8sXoWnWmPjSeDbxOElDEpbcNVwYO+6+Xd1BBkC22nsnA&#10;hQIsiseHHDPrB97SeSeViiEcMjRQi3SZ1qGsyWGY+I44ckffO5QI+0rbHocY7lo9TZI37bDh2FBj&#10;R8uayr/dyRlASQ9DOZOf1cyfLsPxexNWv3Njnp/Gzw9QQqPcxTf32sb5KVx/iQfo4h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JWb4lwQAAANsAAAAPAAAAAAAAAAAAAAAA&#10;AKECAABkcnMvZG93bnJldi54bWxQSwUGAAAAAAQABAD5AAAAjwMAAAAA&#10;" strokecolor="#0d0d0d [3069]" strokeweight="1pt">
                    <v:stroke endarrow="block"/>
                  </v:shape>
                  <w10:wrap type="none"/>
                  <w10:anchorlock/>
                </v:group>
              </w:pict>
            </w:r>
          </w:p>
        </w:tc>
        <w:tc>
          <w:tcPr>
            <w:tcW w:w="576" w:type="dxa"/>
            <w:vAlign w:val="center"/>
          </w:tcPr>
          <w:p w:rsidR="0047310B" w:rsidRDefault="0047310B" w:rsidP="003C184C">
            <w:pPr>
              <w:widowControl w:val="0"/>
            </w:pPr>
            <w:r>
              <w:t>→</w:t>
            </w:r>
          </w:p>
        </w:tc>
        <w:tc>
          <w:tcPr>
            <w:tcW w:w="1236" w:type="dxa"/>
            <w:vAlign w:val="center"/>
          </w:tcPr>
          <w:p w:rsidR="0047310B" w:rsidRDefault="006069D0" w:rsidP="003C184C">
            <w:pPr>
              <w:widowControl w:val="0"/>
            </w:pPr>
            <w:r>
              <w:rPr>
                <w:noProof/>
                <w:lang w:eastAsia="en-US"/>
              </w:rPr>
            </w:r>
            <w:r>
              <w:rPr>
                <w:noProof/>
                <w:lang w:eastAsia="en-US"/>
              </w:rPr>
              <w:pict>
                <v:group id="Canvas 130" o:spid="_x0000_s1036" editas="canvas" style="width:43pt;height:12.5pt;mso-position-horizontal-relative:char;mso-position-vertical-relative:line" coordsize="5454,15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">
                  <v:shape id="_x0000_s1037" type="#_x0000_t75" style="position:absolute;width:5454;height:1581;visibility:visible">
                    <v:fill o:detectmouseclick="t"/>
                    <v:path o:connecttype="none"/>
                  </v:shape>
                  <v:oval id="Oval 18" o:spid="_x0000_s1038" style="position:absolute;left:4105;top:230;width:1327;height:1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12nQ8MA&#10;AADbAAAADwAAAGRycy9kb3ducmV2LnhtbESPTWvCQBCG70L/wzKF3nRjqyLRVYpQKkgRjYrHITtN&#10;QrOzIbtq/Pedg+Bthnk/npkvO1erK7Wh8mxgOEhAEefeVlwYOGRf/SmoEJEt1p7JwJ0CLBcvvTmm&#10;1t94R9d9LJSEcEjRQBljk2od8pIchoFviOX261uHUda20LbFm4S7Wr8nyUQ7rFgaSmxoVVL+t784&#10;6T1ts2ZV/5w3iT9+ZN98GY7GZMzba/c5AxWpi0/xw722gi+w8osMoB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12nQ8MAAADbAAAADwAAAAAAAAAAAAAAAACYAgAAZHJzL2Rv&#10;d25yZXYueG1sUEsFBgAAAAAEAAQA9QAAAIgDAAAAAA==&#10;" fillcolor="#0d0d0d [3069]" strokecolor="#0d0d0d [3069]" strokeweight="2pt">
                    <v:textbox>
                      <w:txbxContent>
                        <w:p w:rsidR="00DA4047" w:rsidRDefault="00DA4047" w:rsidP="0047310B">
                          <w:pPr>
                            <w:rPr>
                              <w:rFonts w:eastAsia="Times New Roman"/>
                            </w:rPr>
                          </w:pPr>
                        </w:p>
                      </w:txbxContent>
                    </v:textbox>
                  </v:oval>
                  <v:oval id="Oval 19" o:spid="_x0000_s1039" style="position:absolute;top:233;width:1314;height:1213;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EC2MMA&#10;AADbAAAADwAAAGRycy9kb3ducmV2LnhtbESP3YrCMBCF7wXfIYzg3Zr6i1uNIoIoiCxrdxcvh2Zs&#10;i82kNFHr2xthwbsZzpnznZkvG1OKG9WusKyg34tAEKdWF5wp+Ek2H1MQziNrLC2Tggc5WC7arTnG&#10;2t75m25Hn4kQwi5GBbn3VSylS3My6Hq2Ig7a2dYGfVjrTOoa7yHclHIQRRNpsOBAyLGidU7p5Xg1&#10;gfv3lVTr8nDaR/Z3mGz52h+NSalup1nNQHhq/Nv8f73Tof4nvH4JA8jF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BEC2MMAAADbAAAADwAAAAAAAAAAAAAAAACYAgAAZHJzL2Rv&#10;d25yZXYueG1sUEsFBgAAAAAEAAQA9QAAAIgDAAAAAA==&#10;" fillcolor="#0d0d0d [3069]" strokecolor="#0d0d0d [3069]" strokeweight="2pt">
                    <v:textbox>
                      <w:txbxContent>
                        <w:p w:rsidR="00DA4047" w:rsidRDefault="00DA4047" w:rsidP="0047310B">
                          <w:pPr>
                            <w:pStyle w:val="NormalWeb"/>
                            <w:spacing w:before="0" w:beforeAutospacing="0" w:after="0" w:afterAutospacing="0"/>
                          </w:pPr>
                          <w:r>
                            <w:rPr>
                              <w:rFonts w:eastAsia="Times New Roman"/>
                            </w:rPr>
                            <w:t> </w:t>
                          </w:r>
                        </w:p>
                      </w:txbxContent>
                    </v:textbox>
                  </v:oval>
                  <v:shape id="Straight Arrow Connector 20" o:spid="_x0000_s1040" type="#_x0000_t32" style="position:absolute;left:1314;top:840;width:2791;height:3;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0Y2pb8AAADbAAAADwAAAGRycy9kb3ducmV2LnhtbERPPW/CMBDdK/EfrENiqcBuBooCBiGk&#10;SllLO3S8xJc4EJ+j2CHpv8dDpY5P7/twml0nHjSE1rOGt40CQVx503Kj4fvrY70DESKywc4zafil&#10;AKfj4uWAufETf9LjGhuRQjjkqMHG2OdShsqSw7DxPXHiaj84jAkOjTQDTincdTJTaisdtpwaLPZ0&#10;sVTdr6PT0NdYlj/mvbCstnhrbjSq8lXr1XI+70FEmuO/+M9dGA1ZWp++pB8gj0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40Y2pb8AAADbAAAADwAAAAAAAAAAAAAAAACh&#10;AgAAZHJzL2Rvd25yZXYueG1sUEsFBgAAAAAEAAQA+QAAAI0DAAAAAA==&#10;" strokecolor="#0d0d0d [3069]" strokeweight="1pt">
                    <v:stroke startarrow="block" endarrow="block"/>
                  </v:shape>
                  <w10:wrap type="none"/>
                  <w10:anchorlock/>
                </v:group>
              </w:pict>
            </w:r>
          </w:p>
        </w:tc>
      </w:tr>
      <w:tr w:rsidR="0047310B" w:rsidTr="003C184C">
        <w:tc>
          <w:tcPr>
            <w:tcW w:w="2656" w:type="dxa"/>
          </w:tcPr>
          <w:p w:rsidR="0047310B" w:rsidRPr="001E608C" w:rsidRDefault="0047310B" w:rsidP="003C184C">
            <w:pPr>
              <w:widowControl w:val="0"/>
              <w:tabs>
                <w:tab w:val="left" w:pos="270"/>
              </w:tabs>
            </w:pPr>
            <w:r>
              <w:t>Indegree-popularity</w:t>
            </w:r>
          </w:p>
        </w:tc>
        <w:tc>
          <w:tcPr>
            <w:tcW w:w="1556" w:type="dxa"/>
          </w:tcPr>
          <w:p w:rsidR="0047310B" w:rsidRPr="001E608C" w:rsidRDefault="0047310B" w:rsidP="003C184C">
            <w:pPr>
              <w:widowControl w:val="0"/>
              <w:tabs>
                <w:tab w:val="left" w:pos="270"/>
              </w:tabs>
            </w:pPr>
            <w:r>
              <w:t>inPopSqrt</w:t>
            </w:r>
          </w:p>
        </w:tc>
        <w:tc>
          <w:tcPr>
            <w:tcW w:w="6282" w:type="dxa"/>
          </w:tcPr>
          <w:p w:rsidR="0047310B" w:rsidRDefault="0047310B" w:rsidP="003C184C">
            <w:pPr>
              <w:widowControl w:val="0"/>
            </w:pPr>
            <w:r>
              <w:t>Reinforcing or maintaining process: Actors with high indegrees will receive more nominations, leading to a dispersed distribution of the indegrees.</w:t>
            </w:r>
          </w:p>
        </w:tc>
        <w:tc>
          <w:tcPr>
            <w:tcW w:w="1224" w:type="dxa"/>
            <w:vAlign w:val="center"/>
          </w:tcPr>
          <w:p w:rsidR="0047310B" w:rsidRPr="00A40EA6" w:rsidRDefault="006069D0" w:rsidP="00E147F7">
            <w:pPr>
              <w:widowControl w:val="0"/>
              <w:rPr>
                <w:sz w:val="20"/>
                <w:szCs w:val="20"/>
              </w:rPr>
            </w:pPr>
            <w:r>
              <w:rPr>
                <w:noProof/>
                <w:sz w:val="20"/>
                <w:szCs w:val="20"/>
                <w:lang w:eastAsia="en-US"/>
              </w:rPr>
            </w:r>
            <w:r>
              <w:rPr>
                <w:noProof/>
                <w:sz w:val="20"/>
                <w:szCs w:val="20"/>
                <w:lang w:eastAsia="en-US"/>
              </w:rPr>
              <w:pict>
                <v:group id="Canvas 479" o:spid="_x0000_s1041" editas="canvas" style="width:42.9pt;height:38pt;mso-position-horizontal-relative:char;mso-position-vertical-relative:line" coordsize="5448,48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">
                  <v:shape id="_x0000_s1042" type="#_x0000_t75" style="position:absolute;width:5448;height:4819;visibility:visible">
                    <v:fill o:detectmouseclick="t"/>
                    <v:path o:connecttype="none"/>
                  </v:shape>
                  <v:oval id="Oval 452" o:spid="_x0000_s1043" style="position:absolute;top:3615;width:1333;height:122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xn+8QA&#10;AADbAAAADwAAAGRycy9kb3ducmV2LnhtbESPX2vCMBTF3wd+h3AHe7OpzsmojSKCOBgytE58vDTX&#10;tqy5KU1su2+/CMIeD+fPj5OuBlOLjlpXWVYwiWIQxLnVFRcKTtl2/A7CeWSNtWVS8EsOVsvRU4qJ&#10;tj0fqDv6QoQRdgkqKL1vEildXpJBF9mGOHhX2xr0QbaF1C32YdzUchrHc2mw4kAosaFNSfnP8WYC&#10;9/yVNZt6f/mM7fdrtuPbZPZGSr08D+sFCE+D/w8/2h9awXQG9y/hB8j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x8Z/vEAAAA2wAAAA8AAAAAAAAAAAAAAAAAmAIAAGRycy9k&#10;b3ducmV2LnhtbFBLBQYAAAAABAAEAPUAAACJAwAAAAA=&#10;" fillcolor="#0d0d0d [3069]" strokecolor="#0d0d0d [3069]" strokeweight="2pt"/>
                  <v:oval id="Oval 453" o:spid="_x0000_s1044" style="position:absolute;left:1896;top:230;width:1327;height:1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zDCYMMA&#10;AADbAAAADwAAAGRycy9kb3ducmV2LnhtbESPX2vCMBTF3wd+h3AHvmmqzjGqUaQgCjKGdhMfL821&#10;LWtuQpNq9+2XgbDHw/nz4yzXvWnEjVpfW1YwGScgiAuray4VfObb0RsIH5A1NpZJwQ95WK8GT0tM&#10;tb3zkW6nUIo4wj5FBVUILpXSFxUZ9GPriKN3ta3BEGVbSt3iPY6bRk6T5FUarDkSKnSUVVR8nzoT&#10;ueeP3GXN++WQ2K9ZvuNu8jInpYbP/WYBIlAf/sOP9l4rmM7h70v8AXL1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zDCYMMAAADbAAAADwAAAAAAAAAAAAAAAACYAgAAZHJzL2Rv&#10;d25yZXYueG1sUEsFBgAAAAAEAAQA9QAAAIgDAAAAAA==&#10;" fillcolor="#0d0d0d [3069]" strokecolor="#0d0d0d [3069]" strokeweight="2pt">
                    <v:textbox>
                      <w:txbxContent>
                        <w:p w:rsidR="00DA4047" w:rsidRDefault="00DA4047" w:rsidP="0047310B">
                          <w:pPr>
                            <w:rPr>
                              <w:rFonts w:eastAsia="Times New Roman"/>
                            </w:rPr>
                          </w:pPr>
                        </w:p>
                      </w:txbxContent>
                    </v:textbox>
                  </v:oval>
                  <v:shape id="Straight Arrow Connector 454" o:spid="_x0000_s1045" type="#_x0000_t32" style="position:absolute;left:666;top:1276;width:1424;height:2339;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baTF8UAAADbAAAADwAAAGRycy9kb3ducmV2LnhtbESPQUvDQBSE70L/w/IK3uzGgFHSboKU&#10;CiIiNi2F3h7ZZxKbfZtm1278964geBxm5htmVU6mFxcaXWdZwe0iAUFcW91xo2C/e7p5AOE8ssbe&#10;Min4JgdlMbtaYa5t4C1dKt+ICGGXo4LW+yGX0tUtGXQLOxBH78OOBn2UYyP1iCHCTS/TJMmkwY7j&#10;QosDrVuqT9WXUXA6vtyHtNqFLBzC5+b1/fx2F85KXc+nxyUIT5P/D/+1n7WCNIPfL/EHyOI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baTF8UAAADbAAAADwAAAAAAAAAA&#10;AAAAAAChAgAAZHJzL2Rvd25yZXYueG1sUEsFBgAAAAAEAAQA+QAAAJMDAAAAAA==&#10;" strokecolor="#0d0d0d [3069]" strokeweight="1pt">
                    <v:stroke endarrow="block"/>
                  </v:shape>
                  <v:oval id="Oval 455" o:spid="_x0000_s1046" style="position:absolute;left:1859;top:3630;width:1314;height:1213;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K75jMMA&#10;AADbAAAADwAAAGRycy9kb3ducmV2LnhtbESPW4vCMBCF3xf2P4RZ8E1TL6tSjSKCKIiIVpd9HJqx&#10;LTaT0kSt/94sCPt4OJePM503phR3ql1hWUG3E4EgTq0uOFNwSlbtMQjnkTWWlknBkxzMZ58fU4y1&#10;ffCB7kefiTDCLkYFufdVLKVLczLoOrYiDt7F1gZ9kHUmdY2PMG5K2YuioTRYcCDkWNEyp/R6vJnA&#10;/dkn1bLc/W4je+4na751B9+kVOurWUxAeGr8f/jd3mgFvRH8fQk/QM5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K75jMMAAADbAAAADwAAAAAAAAAAAAAAAACYAgAAZHJzL2Rv&#10;d25yZXYueG1sUEsFBgAAAAAEAAQA9QAAAIgDAAAAAA==&#10;" fillcolor="#0d0d0d [3069]" strokecolor="#0d0d0d [3069]" strokeweight="2pt">
                    <v:textbox>
                      <w:txbxContent>
                        <w:p w:rsidR="00DA4047" w:rsidRDefault="00DA4047" w:rsidP="0047310B">
                          <w:pPr>
                            <w:pStyle w:val="NormalWeb"/>
                            <w:spacing w:before="0" w:beforeAutospacing="0" w:after="0" w:afterAutospacing="0"/>
                          </w:pPr>
                          <w:r>
                            <w:rPr>
                              <w:rFonts w:eastAsia="Times New Roman"/>
                            </w:rPr>
                            <w:t> </w:t>
                          </w:r>
                        </w:p>
                      </w:txbxContent>
                    </v:textbox>
                  </v:oval>
                  <v:shape id="Straight Arrow Connector 457" o:spid="_x0000_s1047" type="#_x0000_t32" style="position:absolute;left:2558;top:1456;width:1;height:2145;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2Wi/sMAAADbAAAADwAAAGRycy9kb3ducmV2LnhtbERPW2vCMBR+F/Yfwhn4NtMVvFCNMsYG&#10;Q8bQdgx8OzTHttqc1Caa7t8vDwMfP777ajOYVtyod41lBc+TBARxaXXDlYLv4v1pAcJ5ZI2tZVLw&#10;Sw4264fRCjNtA+/plvtKxBB2GSqove8yKV1Zk0E3sR1x5I62N+gj7Cupewwx3LQyTZKZNNhwbKix&#10;o9eaynN+NQrOh+08pHkRZuEnnN4+d5evabgoNX4cXpYgPA3+Lv53f2gFaRwbv8QfINd/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Nlov7DAAAA2wAAAA8AAAAAAAAAAAAA&#10;AAAAoQIAAGRycy9kb3ducmV2LnhtbFBLBQYAAAAABAAEAPkAAACRAwAAAAA=&#10;" strokecolor="#0d0d0d [3069]" strokeweight="1pt">
                    <v:stroke endarrow="block"/>
                  </v:shape>
                  <w10:wrap type="none"/>
                  <w10:anchorlock/>
                </v:group>
              </w:pict>
            </w:r>
          </w:p>
        </w:tc>
        <w:tc>
          <w:tcPr>
            <w:tcW w:w="576" w:type="dxa"/>
            <w:vAlign w:val="center"/>
          </w:tcPr>
          <w:p w:rsidR="0047310B" w:rsidRPr="00A40EA6" w:rsidRDefault="0047310B" w:rsidP="003C184C">
            <w:pPr>
              <w:widowControl w:val="0"/>
              <w:rPr>
                <w:sz w:val="20"/>
                <w:szCs w:val="20"/>
              </w:rPr>
            </w:pPr>
            <w:r w:rsidRPr="00A40EA6">
              <w:rPr>
                <w:sz w:val="20"/>
                <w:szCs w:val="20"/>
              </w:rPr>
              <w:t>→</w:t>
            </w:r>
          </w:p>
        </w:tc>
        <w:tc>
          <w:tcPr>
            <w:tcW w:w="1236" w:type="dxa"/>
            <w:vAlign w:val="center"/>
          </w:tcPr>
          <w:p w:rsidR="0047310B" w:rsidRPr="00A40EA6" w:rsidRDefault="006069D0" w:rsidP="00E147F7">
            <w:pPr>
              <w:widowControl w:val="0"/>
              <w:rPr>
                <w:sz w:val="20"/>
                <w:szCs w:val="20"/>
              </w:rPr>
            </w:pPr>
            <w:r>
              <w:rPr>
                <w:noProof/>
                <w:sz w:val="20"/>
                <w:szCs w:val="20"/>
                <w:lang w:eastAsia="en-US"/>
              </w:rPr>
            </w:r>
            <w:r>
              <w:rPr>
                <w:noProof/>
                <w:sz w:val="20"/>
                <w:szCs w:val="20"/>
                <w:lang w:eastAsia="en-US"/>
              </w:rPr>
              <w:pict>
                <v:group id="Canvas 530" o:spid="_x0000_s1048" editas="canvas" style="width:42.9pt;height:38pt;mso-position-horizontal-relative:char;mso-position-vertical-relative:line" coordsize="5448,48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">
                  <v:shape id="_x0000_s1049" type="#_x0000_t75" style="position:absolute;width:5448;height:4819;visibility:visible">
                    <v:fill o:detectmouseclick="t"/>
                    <v:path o:connecttype="none"/>
                  </v:shape>
                  <v:oval id="Oval 406" o:spid="_x0000_s1050" style="position:absolute;top:3615;width:1333;height:122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3IZcMA&#10;AADbAAAADwAAAGRycy9kb3ducmV2LnhtbESPW4vCMBCF3xf2P4RZ8E1TLytajSKCKIiIVpd9HJqx&#10;LTaT0kSt/94sCPt4OJePM503phR3ql1hWUG3E4EgTq0uOFNwSlbtEQjnkTWWlknBkxzMZ58fU4y1&#10;ffCB7kefiTDCLkYFufdVLKVLczLoOrYiDt7F1gZ9kHUmdY2PMG5K2YuioTRYcCDkWNEyp/R6vJnA&#10;/dkn1bLc/W4je+4na751B9+kVOurWUxAeGr8f/jd3mgFvTH8fQk/QM5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n3IZcMAAADbAAAADwAAAAAAAAAAAAAAAACYAgAAZHJzL2Rv&#10;d25yZXYueG1sUEsFBgAAAAAEAAQA9QAAAIgDAAAAAA==&#10;" fillcolor="#0d0d0d [3069]" strokecolor="#0d0d0d [3069]" strokeweight="2pt"/>
                  <v:oval id="Oval 407" o:spid="_x0000_s1051" style="position:absolute;left:1896;top:230;width:1327;height:1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6rD8UA&#10;AADcAAAADwAAAGRycy9kb3ducmV2LnhtbESPX2vCMBTF34V9h3AHe5uprh3SGUUE2WCIrFXZ46W5&#10;a8uam9LEtvv2Rhj4eDh/fpzlejSN6KlztWUFs2kEgriwuuZSwTHfPS9AOI+ssbFMCv7IwXr1MFli&#10;qu3AX9RnvhRhhF2KCirv21RKV1Rk0E1tSxy8H9sZ9EF2pdQdDmHcNHIeRa/SYM2BUGFL24qK3+xi&#10;Avd8yNtts//+jOzpJX/nyyxOSKmnx3HzBsLT6O/h//aHVhAnc7idCUdAr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3qsPxQAAANwAAAAPAAAAAAAAAAAAAAAAAJgCAABkcnMv&#10;ZG93bnJldi54bWxQSwUGAAAAAAQABAD1AAAAigMAAAAA&#10;" fillcolor="#0d0d0d [3069]" strokecolor="#0d0d0d [3069]" strokeweight="2pt">
                    <v:textbox>
                      <w:txbxContent>
                        <w:p w:rsidR="00DA4047" w:rsidRDefault="00DA4047" w:rsidP="0047310B">
                          <w:pPr>
                            <w:rPr>
                              <w:rFonts w:eastAsia="Times New Roman"/>
                            </w:rPr>
                          </w:pPr>
                        </w:p>
                      </w:txbxContent>
                    </v:textbox>
                  </v:oval>
                  <v:oval id="Oval 408" o:spid="_x0000_s1052" style="position:absolute;left:3771;top:3605;width:1321;height:121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5IOlMUA&#10;AADcAAAADwAAAGRycy9kb3ducmV2LnhtbESPX2vCMBTF34V9h3AHe5up2g7pjCLC2GCIrFXZ46W5&#10;a8uam9LEtvv2Rhj4eDh/fpzVZjSN6KlztWUFs2kEgriwuuZSwTF/e16CcB5ZY2OZFPyRg836YbLC&#10;VNuBv6jPfCnCCLsUFVTet6mUrqjIoJvaljh4P7Yz6IPsSqk7HMK4aeQ8il6kwZoDocKWdhUVv9nF&#10;BO75kLe7Zv/9GdnTIn/nyyxOSKmnx3H7CsLT6O/h//aHVhAnC7idCUdAr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g6UxQAAANwAAAAPAAAAAAAAAAAAAAAAAJgCAABkcnMv&#10;ZG93bnJldi54bWxQSwUGAAAAAAQABAD1AAAAigMAAAAA&#10;" fillcolor="#0d0d0d [3069]" strokecolor="#0d0d0d [3069]" strokeweight="2pt">
                    <v:textbox>
                      <w:txbxContent>
                        <w:p w:rsidR="00DA4047" w:rsidRDefault="00DA4047" w:rsidP="0047310B">
                          <w:pPr>
                            <w:pStyle w:val="NormalWeb"/>
                            <w:spacing w:before="0" w:beforeAutospacing="0" w:after="0" w:afterAutospacing="0"/>
                          </w:pPr>
                          <w:r>
                            <w:rPr>
                              <w:rFonts w:eastAsia="Times New Roman"/>
                            </w:rPr>
                            <w:t> </w:t>
                          </w:r>
                        </w:p>
                      </w:txbxContent>
                    </v:textbox>
                  </v:oval>
                  <v:shape id="Straight Arrow Connector 409" o:spid="_x0000_s1053" type="#_x0000_t32" style="position:absolute;left:666;top:1276;width:1424;height:2339;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9jycccAAADcAAAADwAAAGRycy9kb3ducmV2LnhtbESP3WrCQBSE7wu+w3KE3tWN4h/RVUQs&#10;lFJKG0Xw7pA9TVKzZ2N268a3dwuFXg4z8w2zXHemFldqXWVZwXCQgCDOra64UHDYPz/NQTiPrLG2&#10;TApu5GC96j0sMdU28CddM1+ICGGXooLS+yaV0uUlGXQD2xBH78u2Bn2UbSF1iyHCTS1HSTKVBiuO&#10;CyU2tC0pP2c/RsH59DoLo2wfpuEYvndvH5f3Sbgo9djvNgsQnjr/H/5rv2gF48kYfs/EIyBXd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z2PJxxwAAANwAAAAPAAAAAAAA&#10;AAAAAAAAAKECAABkcnMvZG93bnJldi54bWxQSwUGAAAAAAQABAD5AAAAlQMAAAAA&#10;" strokecolor="#0d0d0d [3069]" strokeweight="1pt">
                    <v:stroke endarrow="block"/>
                  </v:shape>
                  <v:shape id="Straight Arrow Connector 410" o:spid="_x0000_s1054" type="#_x0000_t32" style="position:absolute;left:3028;top:1276;width:1404;height:2329;flip:x 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43B7MUAAADcAAAADwAAAGRycy9kb3ducmV2LnhtbESPT2vCQBTE74LfYXkFb7pJ/Ut0I7YQ&#10;KvRitJfeHtlnEpp9G7Jbk357Vyh4HGbmN8xuP5hG3KhztWUF8SwCQVxYXXOp4OuSTTcgnEfW2Fgm&#10;BX/kYJ+ORztMtO05p9vZlyJA2CWooPK+TaR0RUUG3cy2xMG72s6gD7Irpe6wD3DTyNcoWkmDNYeF&#10;Clt6r6j4Of8aBezzeJ2/rb5P7urm9tSsP4bsU6nJy3DYgvA0+Gf4v33UChbLJTzOhCMg0z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443B7MUAAADcAAAADwAAAAAAAAAA&#10;AAAAAAChAgAAZHJzL2Rvd25yZXYueG1sUEsFBgAAAAAEAAQA+QAAAJMDAAAAAA==&#10;" strokecolor="#0d0d0d [3069]" strokeweight="1pt">
                    <v:stroke endarrow="block"/>
                  </v:shape>
                  <v:oval id="Oval 411" o:spid="_x0000_s1055" style="position:absolute;left:1859;top:3630;width:1314;height:1213;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KkIl8UA&#10;AADcAAAADwAAAGRycy9kb3ducmV2LnhtbESPX2vCMBTF3wW/Q7iDvWmqazfpjCLCmDBkzG6yx0tz&#10;1xabm9LEtn77RRB8PJw/P85yPZhadNS6yrKC2TQCQZxbXXGh4Dt7myxAOI+ssbZMCi7kYL0aj5aY&#10;atvzF3UHX4gwwi5FBaX3TSqly0sy6Ka2IQ7en20N+iDbQuoW+zBuajmPomdpsOJAKLGhbUn56XA2&#10;gXv8zJptvf/9iOzPU/bO51mckFKPD8PmFYSnwd/Dt/ZOK4iTF7ieCUdArv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qQiXxQAAANwAAAAPAAAAAAAAAAAAAAAAAJgCAABkcnMv&#10;ZG93bnJldi54bWxQSwUGAAAAAAQABAD1AAAAigMAAAAA&#10;" fillcolor="#0d0d0d [3069]" strokecolor="#0d0d0d [3069]" strokeweight="2pt">
                    <v:textbox>
                      <w:txbxContent>
                        <w:p w:rsidR="00DA4047" w:rsidRDefault="00DA4047" w:rsidP="0047310B">
                          <w:pPr>
                            <w:pStyle w:val="NormalWeb"/>
                            <w:spacing w:before="0" w:beforeAutospacing="0" w:after="0" w:afterAutospacing="0"/>
                          </w:pPr>
                          <w:r>
                            <w:rPr>
                              <w:rFonts w:eastAsia="Times New Roman"/>
                            </w:rPr>
                            <w:t> </w:t>
                          </w:r>
                        </w:p>
                      </w:txbxContent>
                    </v:textbox>
                  </v:oval>
                  <v:shape id="Straight Arrow Connector 412" o:spid="_x0000_s1056" type="#_x0000_t32" style="position:absolute;left:2558;top:1456;width:1;height:2145;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pX4dMQAAADcAAAADwAAAGRycy9kb3ducmV2LnhtbERPXWvCMBR9F/wP4Qp7m6ky3ahGkbHB&#10;EBlbOwa+XZprW21uahNN/ffLw8DHw/lernvTiCt1rrasYDJOQBAXVtdcKvjJ3x9fQDiPrLGxTApu&#10;5GC9Gg6WmGob+JuumS9FDGGXooLK+zaV0hUVGXRj2xJH7mA7gz7CrpS6wxDDTSOnSTKXBmuODRW2&#10;9FpRccouRsFpv30O0ywP8/Abjm+7r/PnLJyVehj1mwUIT72/i//dH1rB0yyujWfiEZCr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lfh0xAAAANwAAAAPAAAAAAAAAAAA&#10;AAAAAKECAABkcnMvZG93bnJldi54bWxQSwUGAAAAAAQABAD5AAAAkgMAAAAA&#10;" strokecolor="#0d0d0d [3069]" strokeweight="1pt">
                    <v:stroke endarrow="block"/>
                  </v:shape>
                  <w10:wrap type="none"/>
                  <w10:anchorlock/>
                </v:group>
              </w:pict>
            </w:r>
          </w:p>
        </w:tc>
      </w:tr>
      <w:tr w:rsidR="0047310B" w:rsidTr="003C184C">
        <w:tc>
          <w:tcPr>
            <w:tcW w:w="2656" w:type="dxa"/>
          </w:tcPr>
          <w:p w:rsidR="0047310B" w:rsidRDefault="0047310B" w:rsidP="003C184C">
            <w:pPr>
              <w:widowControl w:val="0"/>
              <w:tabs>
                <w:tab w:val="left" w:pos="270"/>
              </w:tabs>
            </w:pPr>
            <w:r>
              <w:t>Outdegree-activity</w:t>
            </w:r>
          </w:p>
        </w:tc>
        <w:tc>
          <w:tcPr>
            <w:tcW w:w="1556" w:type="dxa"/>
          </w:tcPr>
          <w:p w:rsidR="0047310B" w:rsidRDefault="0047310B" w:rsidP="003C184C">
            <w:pPr>
              <w:widowControl w:val="0"/>
              <w:tabs>
                <w:tab w:val="left" w:pos="270"/>
              </w:tabs>
            </w:pPr>
            <w:r>
              <w:t>outActSqrt</w:t>
            </w:r>
          </w:p>
        </w:tc>
        <w:tc>
          <w:tcPr>
            <w:tcW w:w="6282" w:type="dxa"/>
          </w:tcPr>
          <w:p w:rsidR="0047310B" w:rsidRDefault="0047310B" w:rsidP="003C184C">
            <w:pPr>
              <w:widowControl w:val="0"/>
            </w:pPr>
            <w:r>
              <w:t>Reinforcing or maintaining process: Actors with high outdegrees will give more nominations, leading to a dispersed distribution of the outdegrees.</w:t>
            </w:r>
          </w:p>
        </w:tc>
        <w:tc>
          <w:tcPr>
            <w:tcW w:w="1224" w:type="dxa"/>
            <w:vAlign w:val="center"/>
          </w:tcPr>
          <w:p w:rsidR="0047310B" w:rsidRPr="00A40EA6" w:rsidRDefault="006069D0" w:rsidP="00E147F7">
            <w:pPr>
              <w:widowControl w:val="0"/>
              <w:rPr>
                <w:sz w:val="20"/>
                <w:szCs w:val="20"/>
              </w:rPr>
            </w:pPr>
            <w:r>
              <w:rPr>
                <w:noProof/>
                <w:sz w:val="20"/>
                <w:szCs w:val="20"/>
                <w:lang w:eastAsia="en-US"/>
              </w:rPr>
            </w:r>
            <w:r>
              <w:rPr>
                <w:noProof/>
                <w:sz w:val="20"/>
                <w:szCs w:val="20"/>
                <w:lang w:eastAsia="en-US"/>
              </w:rPr>
              <w:pict>
                <v:group id="Canvas 257" o:spid="_x0000_s1057" editas="canvas" style="width:42.9pt;height:38pt;mso-position-horizontal-relative:char;mso-position-vertical-relative:line" coordsize="5448,48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">
                  <v:shape id="_x0000_s1058" type="#_x0000_t75" style="position:absolute;width:5448;height:4819;visibility:visible">
                    <v:fill o:detectmouseclick="t"/>
                    <v:path o:connecttype="none"/>
                  </v:shape>
                  <v:oval id="Oval 458" o:spid="_x0000_s1059" style="position:absolute;top:229;width:1333;height:123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no5fsUA&#10;AADcAAAADwAAAGRycy9kb3ducmV2LnhtbESPX2vCMBTF3wW/Q7iDvWmqa8fsjCLCmDBkzG6yx0tz&#10;1xabm9LEtn77RRB8PJw/P85yPZhadNS6yrKC2TQCQZxbXXGh4Dt7m7yAcB5ZY22ZFFzIwXo1Hi0x&#10;1bbnL+oOvhBhhF2KCkrvm1RKl5dk0E1tQxy8P9sa9EG2hdQt9mHc1HIeRc/SYMWBUGJD25Ly0+Fs&#10;Avf4mTXbev/7Edmfp+ydz7M4IaUeH4bNKwhPg7+Hb+2dVhAnC7ieCUdArv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ejl+xQAAANwAAAAPAAAAAAAAAAAAAAAAAJgCAABkcnMv&#10;ZG93bnJldi54bWxQSwUGAAAAAAQABAD1AAAAigMAAAAA&#10;" fillcolor="#0d0d0d [3069]" strokecolor="#0d0d0d [3069]" strokeweight="2pt"/>
                  <v:oval id="Oval 459" o:spid="_x0000_s1060" style="position:absolute;left:1896;top:230;width:1327;height:1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xaXsIA&#10;AADcAAAADwAAAGRycy9kb3ducmV2LnhtbERPTWvCQBC9F/wPywi91U2sFYmuIoHSQimlRsXjkB2T&#10;YHY2ZFdN/33nUOjx8b5Xm8G16kZ9aDwbSCcJKOLS24YrA/vi9WkBKkRki61nMvBDATbr0cMKM+vv&#10;/E23XayUhHDI0EAdY5dpHcqaHIaJ74iFO/veYRTYV9r2eJdw1+ppksy1w4alocaO8prKy+7qpPf4&#10;VXR5+3n6SPzhuXjjazp7IWMex8N2CSrSEP/Ff+53a2A2l/lyRo6AXv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BLFpewgAAANwAAAAPAAAAAAAAAAAAAAAAAJgCAABkcnMvZG93&#10;bnJldi54bWxQSwUGAAAAAAQABAD1AAAAhwMAAAAA&#10;" fillcolor="#0d0d0d [3069]" strokecolor="#0d0d0d [3069]" strokeweight="2pt">
                    <v:textbox>
                      <w:txbxContent>
                        <w:p w:rsidR="00DA4047" w:rsidRDefault="00DA4047" w:rsidP="0047310B">
                          <w:pPr>
                            <w:rPr>
                              <w:rFonts w:eastAsia="Times New Roman"/>
                            </w:rPr>
                          </w:pPr>
                        </w:p>
                      </w:txbxContent>
                    </v:textbox>
                  </v:oval>
                  <v:shape id="Straight Arrow Connector 460" o:spid="_x0000_s1061" type="#_x0000_t32" style="position:absolute;left:666;top:1459;width:1386;height:2348;flip:x 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E8+FMAAAADcAAAADwAAAGRycy9kb3ducmV2LnhtbERPTYvCMBC9L/gfwgje1tRVrNSm4gri&#10;gherXrwNzdgWm0lpotZ/vzkIHh/vO131phEP6lxtWcFkHIEgLqyuuVRwPm2/FyCcR9bYWCYFL3Kw&#10;ygZfKSbaPjmnx9GXIoSwS1BB5X2bSOmKigy6sW2JA3e1nUEfYFdK3eEzhJtG/kTRXBqsOTRU2NKm&#10;ouJ2vBsF7PNJnP/OLwd3dVN7aOJdv90rNRr26yUIT73/iN/uP61gFof54Uw4AjL7B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LhPPhTAAAAA3AAAAA8AAAAAAAAAAAAAAAAA&#10;oQIAAGRycy9kb3ducmV2LnhtbFBLBQYAAAAABAAEAPkAAACOAwAAAAA=&#10;" strokecolor="#0d0d0d [3069]" strokeweight="1pt">
                    <v:stroke endarrow="block"/>
                  </v:shape>
                  <v:oval id="Oval 470" o:spid="_x0000_s1062" style="position:absolute;left:1859;top:3630;width:1314;height:1213;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7lpGMQA&#10;AADcAAAADwAAAGRycy9kb3ducmV2LnhtbESPX2vCMBTF3wd+h3AF32ba6VSqUUQYCkNEq+Ljpbm2&#10;xeamNFG7b28Ggz0ezp8fZ7ZoTSUe1LjSsoK4H4EgzqwuOVdwTL/eJyCcR9ZYWSYFP+RgMe+8zTDR&#10;9sl7ehx8LsIIuwQVFN7XiZQuK8ig69uaOHhX2xj0QTa51A0+w7ip5EcUjaTBkgOhwJpWBWW3w90E&#10;7nmX1qtqe/mO7GmQrvkeDz9JqV63XU5BeGr9f/ivvdEKhuMYfs+EIyDn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u5aRjEAAAA3AAAAA8AAAAAAAAAAAAAAAAAmAIAAGRycy9k&#10;b3ducmV2LnhtbFBLBQYAAAAABAAEAPUAAACJAwAAAAA=&#10;" fillcolor="#0d0d0d [3069]" strokecolor="#0d0d0d [3069]" strokeweight="2pt">
                    <v:textbox>
                      <w:txbxContent>
                        <w:p w:rsidR="00DA4047" w:rsidRDefault="00DA4047" w:rsidP="0047310B">
                          <w:pPr>
                            <w:pStyle w:val="NormalWeb"/>
                            <w:spacing w:before="0" w:beforeAutospacing="0" w:after="0" w:afterAutospacing="0"/>
                          </w:pPr>
                          <w:r>
                            <w:rPr>
                              <w:rFonts w:eastAsia="Times New Roman"/>
                            </w:rPr>
                            <w:t> </w:t>
                          </w:r>
                        </w:p>
                      </w:txbxContent>
                    </v:textbox>
                  </v:oval>
                  <v:shape id="Straight Arrow Connector 471" o:spid="_x0000_s1063" type="#_x0000_t32" style="position:absolute;left:2558;top:1456;width:1;height:2145;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4Q2ZccAAADcAAAADwAAAGRycy9kb3ducmV2LnhtbESPQWvCQBSE74X+h+UVeqsbbasSXaWI&#10;QimlaBTB2yP7TFKzb2N2ddN/3y0UPA4z8w0znXemFldqXWVZQb+XgCDOra64ULDbrp7GIJxH1lhb&#10;JgU/5GA+u7+bYqpt4A1dM1+ICGGXooLS+yaV0uUlGXQ92xBH72hbgz7KtpC6xRDhppaDJBlKgxXH&#10;hRIbWpSUn7KLUXA6fIzCINuGYdiH7+Xn+vz1Gs5KPT50bxMQnjp/C/+337WCl9Ez/J2JR0DOf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3hDZlxwAAANwAAAAPAAAAAAAA&#10;AAAAAAAAAKECAABkcnMvZG93bnJldi54bWxQSwUGAAAAAAQABAD5AAAAlQMAAAAA&#10;" strokecolor="#0d0d0d [3069]" strokeweight="1pt">
                    <v:stroke endarrow="block"/>
                  </v:shape>
                  <w10:wrap type="none"/>
                  <w10:anchorlock/>
                </v:group>
              </w:pict>
            </w:r>
          </w:p>
        </w:tc>
        <w:tc>
          <w:tcPr>
            <w:tcW w:w="576" w:type="dxa"/>
            <w:vAlign w:val="center"/>
          </w:tcPr>
          <w:p w:rsidR="0047310B" w:rsidRPr="00A40EA6" w:rsidRDefault="0047310B" w:rsidP="003C184C">
            <w:pPr>
              <w:widowControl w:val="0"/>
              <w:rPr>
                <w:sz w:val="20"/>
                <w:szCs w:val="20"/>
              </w:rPr>
            </w:pPr>
            <w:r w:rsidRPr="00A40EA6">
              <w:rPr>
                <w:sz w:val="20"/>
                <w:szCs w:val="20"/>
              </w:rPr>
              <w:t>→</w:t>
            </w:r>
          </w:p>
        </w:tc>
        <w:tc>
          <w:tcPr>
            <w:tcW w:w="1236" w:type="dxa"/>
            <w:vAlign w:val="center"/>
          </w:tcPr>
          <w:p w:rsidR="0047310B" w:rsidRPr="00A40EA6" w:rsidRDefault="006069D0" w:rsidP="00E147F7">
            <w:pPr>
              <w:widowControl w:val="0"/>
              <w:rPr>
                <w:sz w:val="20"/>
                <w:szCs w:val="20"/>
              </w:rPr>
            </w:pPr>
            <w:r>
              <w:rPr>
                <w:noProof/>
                <w:sz w:val="20"/>
                <w:szCs w:val="20"/>
                <w:lang w:eastAsia="en-US"/>
              </w:rPr>
            </w:r>
            <w:r>
              <w:rPr>
                <w:noProof/>
                <w:sz w:val="20"/>
                <w:szCs w:val="20"/>
                <w:lang w:eastAsia="en-US"/>
              </w:rPr>
              <w:pict>
                <v:group id="Canvas 532" o:spid="_x0000_s1064" editas="canvas" style="width:42.9pt;height:38pt;mso-position-horizontal-relative:char;mso-position-vertical-relative:line" coordsize="5448,48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">
                  <v:shape id="_x0000_s1065" type="#_x0000_t75" style="position:absolute;width:5448;height:4819;visibility:visible">
                    <v:fill o:detectmouseclick="t"/>
                    <v:path o:connecttype="none"/>
                  </v:shape>
                  <v:oval id="Oval 512" o:spid="_x0000_s1066" style="position:absolute;top:229;width:1333;height:123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qZfcMA&#10;AADcAAAADwAAAGRycy9kb3ducmV2LnhtbESP3YrCMBCF7wXfIcyCd5q6a0W6RhFhWUFEtCpeDs1s&#10;W7aZlCZqfXsjCF4ezs/Hmc5bU4krNa60rGA4iEAQZ1aXnCs4pD/9CQjnkTVWlknBnRzMZ93OFBNt&#10;b7yj697nIoywS1BB4X2dSOmyggy6ga2Jg/dnG4M+yCaXusFbGDeV/IyisTRYciAUWNOyoOx/fzGB&#10;e9qm9bLanNeRPX6lv3wZjmJSqvfRLr5BeGr9O/xqr7SCOB7B80w4AnL2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pqZfcMAAADcAAAADwAAAAAAAAAAAAAAAACYAgAAZHJzL2Rv&#10;d25yZXYueG1sUEsFBgAAAAAEAAQA9QAAAIgDAAAAAA==&#10;" fillcolor="#0d0d0d [3069]" strokecolor="#0d0d0d [3069]" strokeweight="2pt"/>
                  <v:oval id="Oval 513" o:spid="_x0000_s1067" style="position:absolute;left:1896;top:230;width:1327;height:1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dY85sMA&#10;AADcAAAADwAAAGRycy9kb3ducmV2LnhtbESPW4vCMBCF3wX/QxjBN029dFm6RhFBFGSRtavs49CM&#10;bbGZlCZq/fcbQfDxcC4fZ7ZoTSVu1LjSsoLRMAJBnFldcq7gN10PPkE4j6yxskwKHuRgMe92Zpho&#10;e+cfuh18LsIIuwQVFN7XiZQuK8igG9qaOHhn2xj0QTa51A3ew7ip5DiKPqTBkgOhwJpWBWWXw9UE&#10;7mmf1qvq+28X2eMk3fB1NI1JqX6vXX6B8NT6d/jV3moFcRzD80w4AnL+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dY85sMAAADcAAAADwAAAAAAAAAAAAAAAACYAgAAZHJzL2Rv&#10;d25yZXYueG1sUEsFBgAAAAAEAAQA9QAAAIgDAAAAAA==&#10;" fillcolor="#0d0d0d [3069]" strokecolor="#0d0d0d [3069]" strokeweight="2pt">
                    <v:textbox>
                      <w:txbxContent>
                        <w:p w:rsidR="00DA4047" w:rsidRDefault="00DA4047" w:rsidP="0047310B">
                          <w:pPr>
                            <w:rPr>
                              <w:rFonts w:eastAsia="Times New Roman"/>
                            </w:rPr>
                          </w:pPr>
                        </w:p>
                      </w:txbxContent>
                    </v:textbox>
                  </v:oval>
                  <v:oval id="Oval 514" o:spid="_x0000_s1068" style="position:absolute;left:3815;top:243;width:1321;height:121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QSikcUA&#10;AADcAAAADwAAAGRycy9kb3ducmV2LnhtbESPX2vCMBTF3wd+h3AHe5upmxXpmooUxgYiQ6vi46W5&#10;a8uam9Kk2n37RRj4eDh/fpx0NZpWXKh3jWUFs2kEgri0uuFKwaF4f16CcB5ZY2uZFPySg1U2eUgx&#10;0fbKO7rsfSXCCLsEFdTed4mUrqzJoJvajjh437Y36IPsK6l7vIZx08qXKFpIgw0HQo0d5TWVP/vB&#10;BO7pq+jydnveRPb4WnzwMJvHpNTT47h+A+Fp9Pfwf/tTK4jjBdzOhCMgs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BKKRxQAAANwAAAAPAAAAAAAAAAAAAAAAAJgCAABkcnMv&#10;ZG93bnJldi54bWxQSwUGAAAAAAQABAD1AAAAigMAAAAA&#10;" fillcolor="#0d0d0d [3069]" strokecolor="#0d0d0d [3069]" strokeweight="2pt">
                    <v:textbox>
                      <w:txbxContent>
                        <w:p w:rsidR="00DA4047" w:rsidRDefault="00DA4047" w:rsidP="0047310B">
                          <w:pPr>
                            <w:pStyle w:val="NormalWeb"/>
                            <w:spacing w:before="0" w:beforeAutospacing="0" w:after="0" w:afterAutospacing="0"/>
                          </w:pPr>
                          <w:r>
                            <w:rPr>
                              <w:rFonts w:eastAsia="Times New Roman"/>
                            </w:rPr>
                            <w:t> </w:t>
                          </w:r>
                        </w:p>
                      </w:txbxContent>
                    </v:textbox>
                  </v:oval>
                  <v:shape id="Straight Arrow Connector 515" o:spid="_x0000_s1069" type="#_x0000_t32" style="position:absolute;left:666;top:1459;width:1386;height:2348;flip:x 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vL1ncIAAADcAAAADwAAAGRycy9kb3ducmV2LnhtbESPQYvCMBSE74L/ITzBm6auaKUaxRXE&#10;BS9WvXh7NM+22LyUJmr99xtB8DjMzDfMYtWaSjyocaVlBaNhBII4s7rkXMH5tB3MQDiPrLGyTApe&#10;5GC17HYWmGj75JQeR5+LAGGXoILC+zqR0mUFGXRDWxMH72obgz7IJpe6wWeAm0r+RNFUGiw5LBRY&#10;06ag7Ha8GwXs01Gc/k4vB3d1Y3uo4l273SvV77XrOQhPrf+GP+0/rWAyieF9JhwBufw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vL1ncIAAADcAAAADwAAAAAAAAAAAAAA&#10;AAChAgAAZHJzL2Rvd25yZXYueG1sUEsFBgAAAAAEAAQA+QAAAJADAAAAAA==&#10;" strokecolor="#0d0d0d [3069]" strokeweight="1pt">
                    <v:stroke endarrow="block"/>
                  </v:shape>
                  <v:shape id="Straight Arrow Connector 516" o:spid="_x0000_s1070" type="#_x0000_t32" style="position:absolute;left:2981;top:1462;width:1495;height:2345;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HT36cMAAADcAAAADwAAAGRycy9kb3ducmV2LnhtbERPXWvCMBR9H/gfwhX2NlOFulGNMkRh&#10;iMisY7C3S3NtO5ub2kRT/715GOzxcL7ny9404kadqy0rGI8SEMSF1TWXCr6Om5c3EM4ja2wsk4I7&#10;OVguBk9zzLQNfKBb7ksRQ9hlqKDyvs2kdEVFBt3ItsSRO9nOoI+wK6XuMMRw08hJkkylwZpjQ4Ut&#10;rSoqzvnVKDj/bF/DJD+GafgOv+vd52WfhotSz8P+fQbCU+//xX/uD60gTePaeCYeAbl4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R09+nDAAAA3AAAAA8AAAAAAAAAAAAA&#10;AAAAoQIAAGRycy9kb3ducmV2LnhtbFBLBQYAAAAABAAEAPkAAACRAwAAAAA=&#10;" strokecolor="#0d0d0d [3069]" strokeweight="1pt">
                    <v:stroke endarrow="block"/>
                  </v:shape>
                  <v:oval id="Oval 517" o:spid="_x0000_s1071" style="position:absolute;left:1859;top:3630;width:1314;height:1213;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Js248QA&#10;AADcAAAADwAAAGRycy9kb3ducmV2LnhtbESPX2vCMBTF3wW/Q7iCbzPtXGWrpiLCUBhDtJv4eGmu&#10;bbG5KU3U7tsvg4GPh/Pnx1kse9OIG3WutqwgnkQgiAuray4VfOXvT68gnEfW2FgmBT/kYJkNBwtM&#10;tb3znm4HX4owwi5FBZX3bSqlKyoy6Ca2JQ7e2XYGfZBdKXWH9zBuGvkcRTNpsOZAqLCldUXF5XA1&#10;gXvc5e26+Tx9RPZ7mm/4Gr8kpNR41K/mIDz1/hH+b2+1giR5g78z4QjI7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ibNuPEAAAA3AAAAA8AAAAAAAAAAAAAAAAAmAIAAGRycy9k&#10;b3ducmV2LnhtbFBLBQYAAAAABAAEAPUAAACJAwAAAAA=&#10;" fillcolor="#0d0d0d [3069]" strokecolor="#0d0d0d [3069]" strokeweight="2pt">
                    <v:textbox>
                      <w:txbxContent>
                        <w:p w:rsidR="00DA4047" w:rsidRDefault="00DA4047" w:rsidP="0047310B">
                          <w:pPr>
                            <w:pStyle w:val="NormalWeb"/>
                            <w:spacing w:before="0" w:beforeAutospacing="0" w:after="0" w:afterAutospacing="0"/>
                          </w:pPr>
                          <w:r>
                            <w:rPr>
                              <w:rFonts w:eastAsia="Times New Roman"/>
                            </w:rPr>
                            <w:t> </w:t>
                          </w:r>
                        </w:p>
                      </w:txbxContent>
                    </v:textbox>
                  </v:oval>
                  <v:shape id="Straight Arrow Connector 518" o:spid="_x0000_s1072" type="#_x0000_t32" style="position:absolute;left:2558;top:1456;width:1;height:2145;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G4xUsMAAADcAAAADwAAAGRycy9kb3ducmV2LnhtbERPXWvCMBR9F/wP4Qp701TBOqpRhmww&#10;hgytY7C3S3NtO5ub2mSm/vvlQfDxcL5Xm9404kqdqy0rmE4SEMSF1TWXCr6Ob+NnEM4ja2wsk4Ib&#10;Odish4MVZtoGPtA196WIIewyVFB532ZSuqIig25iW+LInWxn0EfYlVJ3GGK4aeQsSVJpsObYUGFL&#10;24qKc/5nFJx/PhZhlh9DGr7D7+tuf/mch4tST6P+ZQnCU+8f4rv7XSuYp3F+PBOPgFz/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RuMVLDAAAA3AAAAA8AAAAAAAAAAAAA&#10;AAAAoQIAAGRycy9kb3ducmV2LnhtbFBLBQYAAAAABAAEAPkAAACRAwAAAAA=&#10;" strokecolor="#0d0d0d [3069]" strokeweight="1pt">
                    <v:stroke endarrow="block"/>
                  </v:shape>
                  <w10:wrap type="none"/>
                  <w10:anchorlock/>
                </v:group>
              </w:pict>
            </w:r>
          </w:p>
        </w:tc>
      </w:tr>
      <w:tr w:rsidR="0047310B" w:rsidTr="003C184C">
        <w:tc>
          <w:tcPr>
            <w:tcW w:w="2656" w:type="dxa"/>
          </w:tcPr>
          <w:p w:rsidR="0047310B" w:rsidRDefault="0047310B" w:rsidP="003C184C">
            <w:pPr>
              <w:pStyle w:val="HTMLPreformatted"/>
              <w:widowControl w:val="0"/>
              <w:tabs>
                <w:tab w:val="clear" w:pos="916"/>
                <w:tab w:val="clear" w:pos="1832"/>
                <w:tab w:val="clear" w:pos="3664"/>
                <w:tab w:val="clear" w:pos="4580"/>
                <w:tab w:val="clear" w:pos="5496"/>
                <w:tab w:val="clear" w:pos="6412"/>
                <w:tab w:val="clear" w:pos="7328"/>
                <w:tab w:val="clear" w:pos="8244"/>
                <w:tab w:val="clear" w:pos="9160"/>
                <w:tab w:val="clear" w:pos="10076"/>
                <w:tab w:val="left" w:pos="270"/>
                <w:tab w:val="left" w:pos="720"/>
                <w:tab w:val="left" w:pos="1680"/>
                <w:tab w:val="left" w:pos="2280"/>
              </w:tabs>
              <w:rPr>
                <w:rFonts w:ascii="Times New Roman" w:hAnsi="Times New Roman"/>
                <w:sz w:val="24"/>
                <w:szCs w:val="24"/>
              </w:rPr>
            </w:pPr>
            <w:r>
              <w:rPr>
                <w:rFonts w:ascii="Times New Roman" w:hAnsi="Times New Roman"/>
                <w:sz w:val="24"/>
                <w:szCs w:val="24"/>
              </w:rPr>
              <w:t xml:space="preserve">Transitivity </w:t>
            </w:r>
            <w:r>
              <w:rPr>
                <w:rFonts w:ascii="Times New Roman" w:hAnsi="Times New Roman"/>
                <w:sz w:val="24"/>
                <w:szCs w:val="24"/>
              </w:rPr>
              <w:br/>
              <w:t>(1 intermediary)</w:t>
            </w:r>
          </w:p>
        </w:tc>
        <w:tc>
          <w:tcPr>
            <w:tcW w:w="1556" w:type="dxa"/>
          </w:tcPr>
          <w:p w:rsidR="0047310B" w:rsidRDefault="0047310B" w:rsidP="003C184C">
            <w:pPr>
              <w:pStyle w:val="HTMLPreformatted"/>
              <w:widowControl w:val="0"/>
              <w:tabs>
                <w:tab w:val="clear" w:pos="916"/>
                <w:tab w:val="clear" w:pos="1832"/>
                <w:tab w:val="clear" w:pos="3664"/>
                <w:tab w:val="clear" w:pos="4580"/>
                <w:tab w:val="clear" w:pos="5496"/>
                <w:tab w:val="clear" w:pos="6412"/>
                <w:tab w:val="clear" w:pos="7328"/>
                <w:tab w:val="clear" w:pos="8244"/>
                <w:tab w:val="clear" w:pos="9160"/>
                <w:tab w:val="clear" w:pos="10076"/>
                <w:tab w:val="left" w:pos="270"/>
                <w:tab w:val="left" w:pos="720"/>
                <w:tab w:val="left" w:pos="1680"/>
                <w:tab w:val="left" w:pos="2280"/>
              </w:tabs>
              <w:rPr>
                <w:rFonts w:ascii="Times New Roman" w:hAnsi="Times New Roman"/>
                <w:sz w:val="24"/>
                <w:szCs w:val="24"/>
              </w:rPr>
            </w:pPr>
            <w:r>
              <w:rPr>
                <w:rFonts w:ascii="Times New Roman" w:hAnsi="Times New Roman"/>
                <w:sz w:val="24"/>
                <w:szCs w:val="24"/>
              </w:rPr>
              <w:t>transTies</w:t>
            </w:r>
          </w:p>
        </w:tc>
        <w:tc>
          <w:tcPr>
            <w:tcW w:w="6282" w:type="dxa"/>
          </w:tcPr>
          <w:p w:rsidR="0047310B" w:rsidRDefault="0047310B" w:rsidP="00653BEF">
            <w:pPr>
              <w:widowControl w:val="0"/>
            </w:pPr>
            <w:r>
              <w:t>Transitive closure (</w:t>
            </w:r>
            <w:r w:rsidRPr="003269EC">
              <w:rPr>
                <w:i/>
              </w:rPr>
              <w:t>i → h →j; i → j</w:t>
            </w:r>
            <w:r>
              <w:t xml:space="preserve">) when at least one intermediary </w:t>
            </w:r>
            <w:r>
              <w:rPr>
                <w:i/>
              </w:rPr>
              <w:t xml:space="preserve">h </w:t>
            </w:r>
            <w:r>
              <w:t>exist</w:t>
            </w:r>
            <w:r w:rsidR="00653BEF">
              <w:t>s</w:t>
            </w:r>
            <w:r>
              <w:t xml:space="preserve">. Extra intermediaries will not further contribute to the tendency to form the tie </w:t>
            </w:r>
            <w:r w:rsidRPr="003269EC">
              <w:rPr>
                <w:i/>
              </w:rPr>
              <w:t>i → j</w:t>
            </w:r>
          </w:p>
        </w:tc>
        <w:tc>
          <w:tcPr>
            <w:tcW w:w="1224" w:type="dxa"/>
            <w:vMerge w:val="restart"/>
            <w:vAlign w:val="center"/>
          </w:tcPr>
          <w:p w:rsidR="0047310B" w:rsidRDefault="006069D0" w:rsidP="003C184C">
            <w:pPr>
              <w:widowControl w:val="0"/>
              <w:rPr>
                <w:noProof/>
                <w:lang w:val="nl-NL" w:eastAsia="nl-NL"/>
              </w:rPr>
            </w:pPr>
            <w:r>
              <w:rPr>
                <w:noProof/>
                <w:lang w:eastAsia="en-US"/>
              </w:rPr>
            </w:r>
            <w:r w:rsidRPr="006069D0">
              <w:rPr>
                <w:noProof/>
                <w:lang w:eastAsia="en-US"/>
              </w:rPr>
              <w:pict>
                <v:group id="Canvas 134" o:spid="_x0000_s1073" editas="canvas" style="width:42.9pt;height:38pt;mso-position-horizontal-relative:char;mso-position-vertical-relative:line" coordsize="5448,48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">
                  <v:shape id="_x0000_s1074" type="#_x0000_t75" style="position:absolute;width:5448;height:4819;visibility:visible">
                    <v:fill o:detectmouseclick="t"/>
                    <v:path o:connecttype="none"/>
                  </v:shape>
                  <v:oval id="Oval 479" o:spid="_x0000_s1075" style="position:absolute;top:3615;width:1333;height:122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9lHsUA&#10;AADcAAAADwAAAGRycy9kb3ducmV2LnhtbESPW2vCQBCF3wv+h2UE33TjrdWYVUQoLZRSmlTxcciO&#10;STA7G7Krpv++Kwh9PJzLx0k2nanFlVpXWVYwHkUgiHOrKy4U/GSvwwUI55E11pZJwS852Kx7TwnG&#10;2t74m66pL0QYYRejgtL7JpbS5SUZdCPbEAfvZFuDPsi2kLrFWxg3tZxE0bM0WHEglNjQrqT8nF5M&#10;4B6+smZXfx4/IrufZm98Gc/mpNSg321XIDx1/j/8aL9rBbOXJdzPhCMg1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z2UexQAAANwAAAAPAAAAAAAAAAAAAAAAAJgCAABkcnMv&#10;ZG93bnJldi54bWxQSwUGAAAAAAQABAD1AAAAigMAAAAA&#10;" fillcolor="#0d0d0d [3069]" strokecolor="#0d0d0d [3069]" strokeweight="2pt"/>
                  <v:oval id="Oval 106" o:spid="_x0000_s1076" style="position:absolute;left:1896;top:230;width:1327;height:1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ghlcUA&#10;AADcAAAADwAAAGRycy9kb3ducmV2LnhtbESPQWvCQBCF70L/wzKF3nRXqyKpq4hQWigiJio9Dtlp&#10;EpqdDdlV4793BcHbDO/N+97Ml52txZlaXznWMBwoEMS5MxUXGvbZZ38Gwgdkg7Vj0nAlD8vFS2+O&#10;iXEX3tE5DYWIIewT1FCG0CRS+rwki37gGuKo/bnWYohrW0jT4iWG21qOlJpKixVHQokNrUvK/9OT&#10;jdzjNmvW9eb3R7nDe/bFp+F4Qlq/vXarDxCBuvA0P66/TayvpnB/Jk4gF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OCGVxQAAANwAAAAPAAAAAAAAAAAAAAAAAJgCAABkcnMv&#10;ZG93bnJldi54bWxQSwUGAAAAAAQABAD1AAAAigMAAAAA&#10;" fillcolor="#0d0d0d [3069]" strokecolor="#0d0d0d [3069]" strokeweight="2pt">
                    <v:textbox>
                      <w:txbxContent>
                        <w:p w:rsidR="00DA4047" w:rsidRDefault="00DA4047" w:rsidP="0047310B">
                          <w:pPr>
                            <w:rPr>
                              <w:rFonts w:eastAsia="Times New Roman"/>
                            </w:rPr>
                          </w:pPr>
                        </w:p>
                      </w:txbxContent>
                    </v:textbox>
                  </v:oval>
                  <v:oval id="Oval 107" o:spid="_x0000_s1077" style="position:absolute;left:3771;top:3605;width:1321;height:121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SEDsUA&#10;AADcAAAADwAAAGRycy9kb3ducmV2LnhtbESPQWsCMRCF7wX/Q5iCN020tpXVKCIUBSmiq+Jx2Ex3&#10;FzeTZRN1/fdNQehthvfmfW+m89ZW4kaNLx1rGPQVCOLMmZJzDYf0qzcG4QOywcoxaXiQh/ms8zLF&#10;xLg77+i2D7mIIewT1FCEUCdS+qwgi77vauKo/bjGYohrk0vT4D2G20oOlfqQFkuOhAJrWhaUXfZX&#10;G7mnbVovq+/zRrnjW7ri62D0Tlp3X9vFBESgNvybn9drE+urT/h7Jk4gZ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IQOxQAAANwAAAAPAAAAAAAAAAAAAAAAAJgCAABkcnMv&#10;ZG93bnJldi54bWxQSwUGAAAAAAQABAD1AAAAigMAAAAA&#10;" fillcolor="#0d0d0d [3069]" strokecolor="#0d0d0d [3069]" strokeweight="2pt">
                    <v:textbox>
                      <w:txbxContent>
                        <w:p w:rsidR="00DA4047" w:rsidRDefault="00DA4047" w:rsidP="0047310B">
                          <w:pPr>
                            <w:pStyle w:val="NormalWeb"/>
                            <w:spacing w:before="0" w:beforeAutospacing="0" w:after="0" w:afterAutospacing="0"/>
                          </w:pPr>
                          <w:r>
                            <w:rPr>
                              <w:rFonts w:eastAsia="Times New Roman"/>
                            </w:rPr>
                            <w:t> </w:t>
                          </w:r>
                        </w:p>
                      </w:txbxContent>
                    </v:textbox>
                  </v:oval>
                  <v:shape id="Straight Arrow Connector 108" o:spid="_x0000_s1078" type="#_x0000_t32" style="position:absolute;left:666;top:1276;width:1424;height:2339;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Eh07ccAAADcAAAADwAAAGRycy9kb3ducmV2LnhtbESPQWvCQBCF7wX/wzKCt7qpoC3RVUpp&#10;oRSRNpaCtyE7TVKzszG7deO/dw6F3mZ4b977ZrUZXKvO1IfGs4G7aQaKuPS24crA5/7l9gFUiMgW&#10;W89k4EIBNuvRzQpz6xN/0LmIlZIQDjkaqGPscq1DWZPDMPUdsWjfvncYZe0rbXtMEu5aPcuyhXbY&#10;sDTU2NFTTeWx+HUGjoe3+zQr9mmRvtLP8/b9tJunkzGT8fC4BBVpiP/mv+tXK/iZ0MozMoFeX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MSHTtxwAAANwAAAAPAAAAAAAA&#10;AAAAAAAAAKECAABkcnMvZG93bnJldi54bWxQSwUGAAAAAAQABAD5AAAAlQMAAAAA&#10;" strokecolor="#0d0d0d [3069]" strokeweight="1pt">
                    <v:stroke endarrow="block"/>
                  </v:shape>
                  <v:shape id="Straight Arrow Connector 109" o:spid="_x0000_s1079" type="#_x0000_t32" style="position:absolute;left:3028;top:1276;width:1404;height:2329;flip:x 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4tSAMIAAADcAAAADwAAAGRycy9kb3ducmV2LnhtbERPS2sCMRC+C/6HMIXealLFUrcbRQs+&#10;Lj3UR3sdNrMPupmETdT13zeFgrf5+J6TL3rbigt1oXGs4XmkQBAXzjRcaTge1k+vIEJENtg6Jg03&#10;CrCYDwc5ZsZd+ZMu+1iJFMIhQw11jD6TMhQ1WQwj54kTV7rOYkywq6Tp8JrCbSvHSr1Iiw2nhho9&#10;vddU/OzPVsNEqg1/+K/lZKpW4930tC39+lvrx4d++QYiUh/v4n/3zqT5agZ/z6QL5PwX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4tSAMIAAADcAAAADwAAAAAAAAAAAAAA&#10;AAChAgAAZHJzL2Rvd25yZXYueG1sUEsFBgAAAAAEAAQA+QAAAJADAAAAAA==&#10;" strokecolor="#0d0d0d [3069]" strokeweight="1pt">
                    <v:stroke startarrow="block"/>
                  </v:shape>
                  <w10:wrap type="none"/>
                  <w10:anchorlock/>
                </v:group>
              </w:pict>
            </w:r>
          </w:p>
        </w:tc>
        <w:tc>
          <w:tcPr>
            <w:tcW w:w="576" w:type="dxa"/>
            <w:vMerge w:val="restart"/>
            <w:vAlign w:val="center"/>
          </w:tcPr>
          <w:p w:rsidR="0047310B" w:rsidRDefault="0047310B" w:rsidP="003C184C">
            <w:pPr>
              <w:widowControl w:val="0"/>
            </w:pPr>
            <w:r>
              <w:t>→</w:t>
            </w:r>
          </w:p>
        </w:tc>
        <w:tc>
          <w:tcPr>
            <w:tcW w:w="1236" w:type="dxa"/>
            <w:vMerge w:val="restart"/>
            <w:vAlign w:val="center"/>
          </w:tcPr>
          <w:p w:rsidR="0047310B" w:rsidRDefault="006069D0" w:rsidP="003C184C">
            <w:pPr>
              <w:widowControl w:val="0"/>
              <w:rPr>
                <w:noProof/>
                <w:lang w:val="nl-NL" w:eastAsia="nl-NL"/>
              </w:rPr>
            </w:pPr>
            <w:r>
              <w:rPr>
                <w:noProof/>
                <w:lang w:eastAsia="en-US"/>
              </w:rPr>
            </w:r>
            <w:r w:rsidRPr="006069D0">
              <w:rPr>
                <w:noProof/>
                <w:lang w:eastAsia="en-US"/>
              </w:rPr>
              <w:pict>
                <v:group id="Canvas 135" o:spid="_x0000_s1080" editas="canvas" style="width:42.9pt;height:38pt;mso-position-horizontal-relative:char;mso-position-vertical-relative:line" coordsize="5448,48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">
                  <v:shape id="_x0000_s1081" type="#_x0000_t75" style="position:absolute;width:5448;height:4819;visibility:visible">
                    <v:fill o:detectmouseclick="t"/>
                    <v:path o:connecttype="none"/>
                  </v:shape>
                  <v:oval id="Oval 111" o:spid="_x0000_s1082" style="position:absolute;top:3615;width:1333;height:122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wgvPMQA&#10;AADcAAAADwAAAGRycy9kb3ducmV2LnhtbESPQYvCMBCF7wv7H8II3jStuiJdoyyCKIgsWhWPQzPb&#10;FptJaaLWf28EYW8zvDfvezOdt6YSN2pcaVlB3I9AEGdWl5wrOKTL3gSE88gaK8uk4EEO5rPPjykm&#10;2t55R7e9z0UIYZeggsL7OpHSZQUZdH1bEwftzzYGfVibXOoG7yHcVHIQRWNpsORAKLCmRUHZZX81&#10;gXv6TetFtT1vInscpiu+xqMvUqrbaX++QXhq/b/5fb3WoX4cw+uZMIGcP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sILzzEAAAA3AAAAA8AAAAAAAAAAAAAAAAAmAIAAGRycy9k&#10;b3ducmV2LnhtbFBLBQYAAAAABAAEAPUAAACJAwAAAAA=&#10;" fillcolor="#0d0d0d [3069]" strokecolor="#0d0d0d [3069]" strokeweight="2pt"/>
                  <v:oval id="Oval 112" o:spid="_x0000_s1083" style="position:absolute;left:1896;top:230;width:1327;height:1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9qxS8QA&#10;AADcAAAADwAAAGRycy9kb3ducmV2LnhtbESPQYvCMBCF7wv+hzCCN02r7iLVKCKIgsiyVsXj0Ixt&#10;sZmUJmr3328EYW8zvDfvezNbtKYSD2pcaVlBPIhAEGdWl5wrOKbr/gSE88gaK8uk4JccLOadjxkm&#10;2j75hx4Hn4sQwi5BBYX3dSKlywoy6Aa2Jg7a1TYGfVibXOoGnyHcVHIYRV/SYMmBUGBNq4Ky2+Fu&#10;Avf8ndaran/ZRfY0Sjd8j8efpFSv2y6nIDy1/t/8vt7qUD8ewuuZMIGc/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vasUvEAAAA3AAAAA8AAAAAAAAAAAAAAAAAmAIAAGRycy9k&#10;b3ducmV2LnhtbFBLBQYAAAAABAAEAPUAAACJAwAAAAA=&#10;" fillcolor="#0d0d0d [3069]" strokecolor="#0d0d0d [3069]" strokeweight="2pt">
                    <v:textbox>
                      <w:txbxContent>
                        <w:p w:rsidR="00DA4047" w:rsidRDefault="00DA4047" w:rsidP="0047310B">
                          <w:pPr>
                            <w:rPr>
                              <w:rFonts w:eastAsia="Times New Roman"/>
                            </w:rPr>
                          </w:pPr>
                        </w:p>
                      </w:txbxContent>
                    </v:textbox>
                  </v:oval>
                  <v:oval id="Oval 113" o:spid="_x0000_s1084" style="position:absolute;left:3771;top:3605;width:1321;height:121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JYU0MQA&#10;AADcAAAADwAAAGRycy9kb3ducmV2LnhtbESPQYvCMBCF7wv+hzCCN02r7iLVKCKIgsiyVsXj0Ixt&#10;sZmUJmr3328EYW8zvDfvezNbtKYSD2pcaVlBPIhAEGdWl5wrOKbr/gSE88gaK8uk4JccLOadjxkm&#10;2j75hx4Hn4sQwi5BBYX3dSKlywoy6Aa2Jg7a1TYGfVibXOoGnyHcVHIYRV/SYMmBUGBNq4Ky2+Fu&#10;Avf8ndaran/ZRfY0Sjd8j8efpFSv2y6nIDy1/t/8vt7qUD8eweuZMIGc/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SWFNDEAAAA3AAAAA8AAAAAAAAAAAAAAAAAmAIAAGRycy9k&#10;b3ducmV2LnhtbFBLBQYAAAAABAAEAPUAAACJAwAAAAA=&#10;" fillcolor="#0d0d0d [3069]" strokecolor="#0d0d0d [3069]" strokeweight="2pt">
                    <v:textbox>
                      <w:txbxContent>
                        <w:p w:rsidR="00DA4047" w:rsidRDefault="00DA4047" w:rsidP="0047310B">
                          <w:pPr>
                            <w:pStyle w:val="NormalWeb"/>
                            <w:spacing w:before="0" w:beforeAutospacing="0" w:after="0" w:afterAutospacing="0"/>
                          </w:pPr>
                          <w:r>
                            <w:rPr>
                              <w:rFonts w:eastAsia="Times New Roman"/>
                            </w:rPr>
                            <w:t> </w:t>
                          </w:r>
                        </w:p>
                      </w:txbxContent>
                    </v:textbox>
                  </v:oval>
                  <v:shape id="Straight Arrow Connector 114" o:spid="_x0000_s1085" type="#_x0000_t32" style="position:absolute;left:666;top:1276;width:1424;height:2339;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NzoNcQAAADcAAAADwAAAGRycy9kb3ducmV2LnhtbERP22rCQBB9L/gPyxT6VjdKvZC6ioiF&#10;IlI0iuDbkJ0mqdnZmF3d9O+7hULf5nCuM1t0phZ3al1lWcGgn4Agzq2uuFBwPLw9T0E4j6yxtkwK&#10;vsnBYt57mGGqbeA93TNfiBjCLkUFpfdNKqXLSzLo+rYhjtynbQ36CNtC6hZDDDe1HCbJWBqsODaU&#10;2NCqpPyS3YyCy3kzCcPsEMbhFL7W2931YxSuSj09dstXEJ46/y/+c7/rOH/wAr/PxAvk/A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I3Og1xAAAANwAAAAPAAAAAAAAAAAA&#10;AAAAAKECAABkcnMvZG93bnJldi54bWxQSwUGAAAAAAQABAD5AAAAkgMAAAAA&#10;" strokecolor="#0d0d0d [3069]" strokeweight="1pt">
                    <v:stroke endarrow="block"/>
                  </v:shape>
                  <v:shape id="Straight Arrow Connector 115" o:spid="_x0000_s1086" type="#_x0000_t32" style="position:absolute;left:3028;top:1276;width:1404;height:2329;flip:x 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x/O2MIAAADcAAAADwAAAGRycy9kb3ducmV2LnhtbERPS2sCMRC+F/ofwgjeaqKyIqtRbMHH&#10;pQcfrddhM+4ubiZhk+r675tCwdt8fM+ZLzvbiBu1oXasYThQIIgLZ2ouNZyO67cpiBCRDTaOScOD&#10;AiwXry9zzI27855uh1iKFMIhRw1VjD6XMhQVWQwD54kTd3GtxZhgW0rT4j2F20aOlJpIizWnhgo9&#10;fVRUXA8/VsNYqg1/+u/VOFPvo132tb349Vnrfq9bzUBE6uJT/O/emTR/mMHfM+kCufg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x/O2MIAAADcAAAADwAAAAAAAAAAAAAA&#10;AAChAgAAZHJzL2Rvd25yZXYueG1sUEsFBgAAAAAEAAQA+QAAAJADAAAAAA==&#10;" strokecolor="#0d0d0d [3069]" strokeweight="1pt">
                    <v:stroke startarrow="block"/>
                  </v:shape>
                  <v:shape id="Straight Arrow Connector 116" o:spid="_x0000_s1087" type="#_x0000_t32" style="position:absolute;left:1333;top:4214;width:2438;height:15;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CFuxMMAAADcAAAADwAAAGRycy9kb3ducmV2LnhtbERPS2vCQBC+F/wPywje6iYeQkldRXyU&#10;XiqYinocs2MSzc6G7Krx37tCobf5+J4znnamFjdqXWVZQTyMQBDnVldcKNj+rt4/QDiPrLG2TAoe&#10;5GA66b2NMdX2zhu6Zb4QIYRdigpK75tUSpeXZNANbUMcuJNtDfoA20LqFu8h3NRyFEWJNFhxaCix&#10;oXlJ+SW7GgXy55isD/Fu22Xrg9vzbHReLr6UGvS72ScIT53/F/+5v3WYHyfweiZcICd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ghbsTDAAAA3AAAAA8AAAAAAAAAAAAA&#10;AAAAoQIAAGRycy9kb3ducmV2LnhtbFBLBQYAAAAABAAEAPkAAACRAwAAAAA=&#10;" strokecolor="#0d0d0d [3069]" strokeweight="1pt">
                    <v:stroke startarrow="block"/>
                  </v:shape>
                  <w10:wrap type="none"/>
                  <w10:anchorlock/>
                </v:group>
              </w:pict>
            </w:r>
          </w:p>
        </w:tc>
      </w:tr>
      <w:tr w:rsidR="0047310B" w:rsidTr="003C184C">
        <w:tc>
          <w:tcPr>
            <w:tcW w:w="2656" w:type="dxa"/>
          </w:tcPr>
          <w:p w:rsidR="0047310B" w:rsidRDefault="0047310B" w:rsidP="003C184C">
            <w:pPr>
              <w:pStyle w:val="HTMLPreformatted"/>
              <w:widowControl w:val="0"/>
              <w:tabs>
                <w:tab w:val="clear" w:pos="916"/>
                <w:tab w:val="clear" w:pos="1832"/>
                <w:tab w:val="clear" w:pos="3664"/>
                <w:tab w:val="clear" w:pos="4580"/>
                <w:tab w:val="clear" w:pos="5496"/>
                <w:tab w:val="clear" w:pos="6412"/>
                <w:tab w:val="clear" w:pos="7328"/>
                <w:tab w:val="clear" w:pos="8244"/>
                <w:tab w:val="clear" w:pos="9160"/>
                <w:tab w:val="clear" w:pos="10076"/>
                <w:tab w:val="left" w:pos="270"/>
                <w:tab w:val="left" w:pos="720"/>
                <w:tab w:val="left" w:pos="1680"/>
                <w:tab w:val="left" w:pos="2280"/>
              </w:tabs>
              <w:rPr>
                <w:rFonts w:ascii="Times New Roman" w:hAnsi="Times New Roman"/>
                <w:sz w:val="24"/>
                <w:szCs w:val="24"/>
              </w:rPr>
            </w:pPr>
            <w:r>
              <w:rPr>
                <w:rFonts w:ascii="Times New Roman" w:hAnsi="Times New Roman"/>
                <w:sz w:val="24"/>
                <w:szCs w:val="24"/>
              </w:rPr>
              <w:t xml:space="preserve">Transitivity </w:t>
            </w:r>
            <w:r>
              <w:rPr>
                <w:rFonts w:ascii="Times New Roman" w:hAnsi="Times New Roman"/>
                <w:sz w:val="24"/>
                <w:szCs w:val="24"/>
              </w:rPr>
              <w:br/>
              <w:t>(&gt;1 intermediary)</w:t>
            </w:r>
          </w:p>
        </w:tc>
        <w:tc>
          <w:tcPr>
            <w:tcW w:w="1556" w:type="dxa"/>
          </w:tcPr>
          <w:p w:rsidR="0047310B" w:rsidRDefault="0047310B" w:rsidP="003C184C">
            <w:pPr>
              <w:pStyle w:val="HTMLPreformatted"/>
              <w:widowControl w:val="0"/>
              <w:tabs>
                <w:tab w:val="clear" w:pos="916"/>
                <w:tab w:val="clear" w:pos="1832"/>
                <w:tab w:val="clear" w:pos="3664"/>
                <w:tab w:val="clear" w:pos="4580"/>
                <w:tab w:val="clear" w:pos="5496"/>
                <w:tab w:val="clear" w:pos="6412"/>
                <w:tab w:val="clear" w:pos="7328"/>
                <w:tab w:val="clear" w:pos="8244"/>
                <w:tab w:val="clear" w:pos="9160"/>
                <w:tab w:val="clear" w:pos="10076"/>
                <w:tab w:val="left" w:pos="270"/>
                <w:tab w:val="left" w:pos="720"/>
                <w:tab w:val="left" w:pos="1680"/>
                <w:tab w:val="left" w:pos="2280"/>
              </w:tabs>
              <w:rPr>
                <w:rFonts w:ascii="Times New Roman" w:hAnsi="Times New Roman"/>
                <w:sz w:val="24"/>
                <w:szCs w:val="24"/>
              </w:rPr>
            </w:pPr>
            <w:r>
              <w:rPr>
                <w:rFonts w:ascii="Times New Roman" w:hAnsi="Times New Roman"/>
                <w:sz w:val="24"/>
                <w:szCs w:val="24"/>
              </w:rPr>
              <w:t>transTrip</w:t>
            </w:r>
          </w:p>
        </w:tc>
        <w:tc>
          <w:tcPr>
            <w:tcW w:w="6282" w:type="dxa"/>
          </w:tcPr>
          <w:p w:rsidR="0047310B" w:rsidRDefault="0047310B" w:rsidP="003C184C">
            <w:pPr>
              <w:widowControl w:val="0"/>
            </w:pPr>
            <w:r>
              <w:t>Transitive closure (</w:t>
            </w:r>
            <w:r w:rsidRPr="003269EC">
              <w:rPr>
                <w:i/>
              </w:rPr>
              <w:t>i → h →j; i → j</w:t>
            </w:r>
            <w:r>
              <w:t xml:space="preserve">): More intermediaries </w:t>
            </w:r>
            <w:r w:rsidRPr="00E40E25">
              <w:rPr>
                <w:i/>
              </w:rPr>
              <w:t>h</w:t>
            </w:r>
            <w:r>
              <w:t xml:space="preserve"> </w:t>
            </w:r>
            <w:r w:rsidRPr="00E40E25">
              <w:t>add</w:t>
            </w:r>
            <w:r>
              <w:t xml:space="preserve"> proportionally to the tendency to form tie </w:t>
            </w:r>
            <w:r w:rsidRPr="003269EC">
              <w:rPr>
                <w:i/>
              </w:rPr>
              <w:t>i → j</w:t>
            </w:r>
            <w:r>
              <w:t>.</w:t>
            </w:r>
          </w:p>
        </w:tc>
        <w:tc>
          <w:tcPr>
            <w:tcW w:w="1224" w:type="dxa"/>
            <w:vMerge/>
            <w:vAlign w:val="center"/>
          </w:tcPr>
          <w:p w:rsidR="0047310B" w:rsidRDefault="0047310B" w:rsidP="003C184C">
            <w:pPr>
              <w:widowControl w:val="0"/>
            </w:pPr>
          </w:p>
        </w:tc>
        <w:tc>
          <w:tcPr>
            <w:tcW w:w="576" w:type="dxa"/>
            <w:vMerge/>
            <w:vAlign w:val="center"/>
          </w:tcPr>
          <w:p w:rsidR="0047310B" w:rsidRDefault="0047310B" w:rsidP="003C184C">
            <w:pPr>
              <w:widowControl w:val="0"/>
            </w:pPr>
          </w:p>
        </w:tc>
        <w:tc>
          <w:tcPr>
            <w:tcW w:w="1236" w:type="dxa"/>
            <w:vMerge/>
            <w:vAlign w:val="center"/>
          </w:tcPr>
          <w:p w:rsidR="0047310B" w:rsidRDefault="0047310B" w:rsidP="003C184C">
            <w:pPr>
              <w:widowControl w:val="0"/>
            </w:pPr>
          </w:p>
        </w:tc>
      </w:tr>
      <w:tr w:rsidR="0047310B" w:rsidTr="003C184C">
        <w:tc>
          <w:tcPr>
            <w:tcW w:w="2656" w:type="dxa"/>
          </w:tcPr>
          <w:p w:rsidR="0047310B" w:rsidRDefault="0047310B" w:rsidP="003C184C">
            <w:pPr>
              <w:pStyle w:val="HTMLPreformatted"/>
              <w:widowControl w:val="0"/>
              <w:tabs>
                <w:tab w:val="clear" w:pos="916"/>
                <w:tab w:val="clear" w:pos="1832"/>
                <w:tab w:val="clear" w:pos="3664"/>
                <w:tab w:val="clear" w:pos="4580"/>
                <w:tab w:val="clear" w:pos="5496"/>
                <w:tab w:val="clear" w:pos="6412"/>
                <w:tab w:val="clear" w:pos="7328"/>
                <w:tab w:val="clear" w:pos="8244"/>
                <w:tab w:val="clear" w:pos="9160"/>
                <w:tab w:val="clear" w:pos="10076"/>
                <w:tab w:val="left" w:pos="270"/>
                <w:tab w:val="left" w:pos="720"/>
                <w:tab w:val="left" w:pos="1680"/>
                <w:tab w:val="left" w:pos="2280"/>
              </w:tabs>
              <w:ind w:left="360" w:hanging="360"/>
              <w:rPr>
                <w:rFonts w:ascii="Times New Roman" w:hAnsi="Times New Roman"/>
                <w:sz w:val="24"/>
                <w:szCs w:val="24"/>
              </w:rPr>
            </w:pPr>
            <w:r>
              <w:rPr>
                <w:rFonts w:ascii="Times New Roman" w:hAnsi="Times New Roman"/>
                <w:sz w:val="24"/>
                <w:szCs w:val="24"/>
              </w:rPr>
              <w:t>3-Cycles</w:t>
            </w:r>
          </w:p>
        </w:tc>
        <w:tc>
          <w:tcPr>
            <w:tcW w:w="1556" w:type="dxa"/>
          </w:tcPr>
          <w:p w:rsidR="0047310B" w:rsidRDefault="0047310B" w:rsidP="003C184C">
            <w:pPr>
              <w:pStyle w:val="HTMLPreformatted"/>
              <w:widowControl w:val="0"/>
              <w:tabs>
                <w:tab w:val="clear" w:pos="916"/>
                <w:tab w:val="clear" w:pos="1832"/>
                <w:tab w:val="clear" w:pos="3664"/>
                <w:tab w:val="clear" w:pos="4580"/>
                <w:tab w:val="clear" w:pos="5496"/>
                <w:tab w:val="clear" w:pos="6412"/>
                <w:tab w:val="clear" w:pos="7328"/>
                <w:tab w:val="clear" w:pos="8244"/>
                <w:tab w:val="clear" w:pos="9160"/>
                <w:tab w:val="clear" w:pos="10076"/>
                <w:tab w:val="left" w:pos="270"/>
                <w:tab w:val="left" w:pos="720"/>
                <w:tab w:val="left" w:pos="1680"/>
                <w:tab w:val="left" w:pos="2280"/>
              </w:tabs>
              <w:ind w:left="360" w:hanging="360"/>
              <w:rPr>
                <w:rFonts w:ascii="Times New Roman" w:hAnsi="Times New Roman"/>
                <w:sz w:val="24"/>
                <w:szCs w:val="24"/>
              </w:rPr>
            </w:pPr>
            <w:r>
              <w:rPr>
                <w:rFonts w:ascii="Times New Roman" w:hAnsi="Times New Roman"/>
                <w:sz w:val="24"/>
                <w:szCs w:val="24"/>
              </w:rPr>
              <w:t xml:space="preserve">cycle3 </w:t>
            </w:r>
          </w:p>
        </w:tc>
        <w:tc>
          <w:tcPr>
            <w:tcW w:w="6282" w:type="dxa"/>
          </w:tcPr>
          <w:p w:rsidR="0047310B" w:rsidRDefault="0047310B" w:rsidP="003C184C">
            <w:pPr>
              <w:widowControl w:val="0"/>
            </w:pPr>
            <w:r>
              <w:t>Tendency toward generalized exchange in a non-hierarchial setting</w:t>
            </w:r>
          </w:p>
        </w:tc>
        <w:tc>
          <w:tcPr>
            <w:tcW w:w="1224" w:type="dxa"/>
            <w:vAlign w:val="center"/>
          </w:tcPr>
          <w:p w:rsidR="0047310B" w:rsidRPr="00A40EA6" w:rsidRDefault="006069D0" w:rsidP="003C184C">
            <w:pPr>
              <w:widowControl w:val="0"/>
              <w:rPr>
                <w:noProof/>
                <w:sz w:val="20"/>
                <w:szCs w:val="20"/>
                <w:lang w:val="nl-NL" w:eastAsia="nl-NL"/>
              </w:rPr>
            </w:pPr>
            <w:r>
              <w:rPr>
                <w:noProof/>
                <w:sz w:val="20"/>
                <w:szCs w:val="20"/>
                <w:lang w:eastAsia="en-US"/>
              </w:rPr>
            </w:r>
            <w:r w:rsidRPr="006069D0">
              <w:rPr>
                <w:noProof/>
                <w:sz w:val="20"/>
                <w:szCs w:val="20"/>
                <w:lang w:eastAsia="en-US"/>
              </w:rPr>
              <w:pict>
                <v:group id="Canvas 119" o:spid="_x0000_s1088" editas="canvas" style="width:42.9pt;height:38pt;mso-position-horizontal-relative:char;mso-position-vertical-relative:line" coordsize="5448,48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">
                  <v:shape id="_x0000_s1089" type="#_x0000_t75" style="position:absolute;width:5448;height:4819;visibility:visible">
                    <v:fill o:detectmouseclick="t"/>
                    <v:path o:connecttype="none"/>
                  </v:shape>
                  <v:oval id="Oval 114" o:spid="_x0000_s1090" style="position:absolute;top:3615;width:1333;height:122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0S08YA&#10;AADcAAAADwAAAGRycy9kb3ducmV2LnhtbESPQWvCQBCF74L/YZlCb3WTVltJ3YQilAoiYtJKj0N2&#10;mgSzsyG7avz3rlDwNsN78743i2wwrThR7xrLCuJJBIK4tLrhSsF38fk0B+E8ssbWMim4kIMsHY8W&#10;mGh75h2dcl+JEMIuQQW1910ipStrMugmtiMO2p/tDfqw9pXUPZ5DuGnlcxS9SoMNB0KNHS1rKg/5&#10;0QTuflt0y3bzu47sz0vxxcd4OiOlHh+Gj3cQngZ/N/9fr3SoH7/B7ZkwgUy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0S08YAAADcAAAADwAAAAAAAAAAAAAAAACYAgAAZHJz&#10;L2Rvd25yZXYueG1sUEsFBgAAAAAEAAQA9QAAAIsDAAAAAA==&#10;" fillcolor="#0d0d0d [3069]" strokecolor="#0d0d0d [3069]" strokeweight="2pt"/>
                  <v:oval id="Oval 115" o:spid="_x0000_s1091" style="position:absolute;left:1896;top:230;width:1327;height:1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jKGocQA&#10;AADcAAAADwAAAGRycy9kb3ducmV2LnhtbESPTWvCQBCG70L/wzIFb7pJ/UBSVylCaaFI0aj0OGSn&#10;SWh2NmRXjf/eORS8zTDvxzPLde8adaEu1J4NpOMEFHHhbc2lgUP+PlqAChHZYuOZDNwowHr1NFhi&#10;Zv2Vd3TZx1JJCIcMDVQxtpnWoajIYRj7llhuv75zGGXtSm07vEq4a/RLksy1w5qlocKWNhUVf/uz&#10;k97Td95umu3PV+KPk/yDz+l0RsYMn/u3V1CR+vgQ/7s/reCnQivPyAR6d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oyhqHEAAAA3AAAAA8AAAAAAAAAAAAAAAAAmAIAAGRycy9k&#10;b3ducmV2LnhtbFBLBQYAAAAABAAEAPUAAACJAwAAAAA=&#10;" fillcolor="#0d0d0d [3069]" strokecolor="#0d0d0d [3069]" strokeweight="2pt">
                    <v:textbox>
                      <w:txbxContent>
                        <w:p w:rsidR="00DA4047" w:rsidRDefault="00DA4047" w:rsidP="0047310B">
                          <w:pPr>
                            <w:rPr>
                              <w:rFonts w:eastAsia="Times New Roman"/>
                            </w:rPr>
                          </w:pPr>
                        </w:p>
                      </w:txbxContent>
                    </v:textbox>
                  </v:oval>
                  <v:oval id="Oval 116" o:spid="_x0000_s1092" style="position:absolute;left:3771;top:3605;width:1321;height:121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X4jOsYA&#10;AADcAAAADwAAAGRycy9kb3ducmV2LnhtbESPQWvCQBCF74L/YZlCb3WTVktN3YQilAoiYtJKj0N2&#10;mgSzsyG7avz3rlDwNsN78743i2wwrThR7xrLCuJJBIK4tLrhSsF38fn0BsJ5ZI2tZVJwIQdZOh4t&#10;MNH2zDs65b4SIYRdggpq77tESlfWZNBNbEcctD/bG/Rh7SupezyHcNPK5yh6lQYbDoQaO1rWVB7y&#10;ownc/bbolu3mdx3Zn5fii4/xdEZKPT4MH+8gPA3+bv6/XulQP57D7ZkwgUy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X4jOsYAAADcAAAADwAAAAAAAAAAAAAAAACYAgAAZHJz&#10;L2Rvd25yZXYueG1sUEsFBgAAAAAEAAQA9QAAAIsDAAAAAA==&#10;" fillcolor="#0d0d0d [3069]" strokecolor="#0d0d0d [3069]" strokeweight="2pt">
                    <v:textbox>
                      <w:txbxContent>
                        <w:p w:rsidR="00DA4047" w:rsidRDefault="00DA4047" w:rsidP="0047310B">
                          <w:pPr>
                            <w:pStyle w:val="NormalWeb"/>
                            <w:spacing w:before="0" w:beforeAutospacing="0" w:after="0" w:afterAutospacing="0"/>
                          </w:pPr>
                          <w:r>
                            <w:rPr>
                              <w:rFonts w:eastAsia="Times New Roman"/>
                            </w:rPr>
                            <w:t> </w:t>
                          </w:r>
                        </w:p>
                      </w:txbxContent>
                    </v:textbox>
                  </v:oval>
                  <v:shape id="Straight Arrow Connector 117" o:spid="_x0000_s1093" type="#_x0000_t32" style="position:absolute;left:666;top:1276;width:1424;height:2339;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Yski8cAAADcAAAADwAAAGRycy9kb3ducmV2LnhtbESPQUvDQBCF74L/YRmhN7sx0Cppt0VE&#10;QYqIpiL0NmSnSdrsbJrdduO/dw6Ctxnem/e+Wa5H16kLDaH1bOBumoEirrxtuTbwtX25fQAVIrLF&#10;zjMZ+KEA69X11RIL6xN/0qWMtZIQDgUaaGLsC61D1ZDDMPU9sWh7PziMsg61tgMmCXedzrNsrh22&#10;LA0N9vTUUHUsz87Acbe5T3m5TfP0nQ7Pbx+n91k6GTO5GR8XoCKN8d/8d/1qBT8XfHlGJtCr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5iySLxwAAANwAAAAPAAAAAAAA&#10;AAAAAAAAAKECAABkcnMvZG93bnJldi54bWxQSwUGAAAAAAQABAD5AAAAlQMAAAAA&#10;" strokecolor="#0d0d0d [3069]" strokeweight="1pt">
                    <v:stroke endarrow="block"/>
                  </v:shape>
                  <v:shape id="Straight Arrow Connector 118" o:spid="_x0000_s1094" type="#_x0000_t32" style="position:absolute;left:3028;top:1276;width:1404;height:2329;flip:x 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kgCZsIAAADcAAAADwAAAGRycy9kb3ducmV2LnhtbERPTWsCMRC9F/ofwgi91cQVpaxGsYLV&#10;Sw9qW6/DZtxd3EzCJur67xtB8DaP9znTeWcbcaE21I41DPoKBHHhTM2lhp/96v0DRIjIBhvHpOFG&#10;Aeaz15cp5sZdeUuXXSxFCuGQo4YqRp9LGYqKLIa+88SJO7rWYkywLaVp8ZrCbSMzpcbSYs2poUJP&#10;y4qK0+5sNQyl+uJv/7cYjtRnthn9ro9+ddD6rdctJiAidfEpfrg3Js3PBnB/Jl0g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kgCZsIAAADcAAAADwAAAAAAAAAAAAAA&#10;AAChAgAAZHJzL2Rvd25yZXYueG1sUEsFBgAAAAAEAAQA+QAAAJADAAAAAA==&#10;" strokecolor="#0d0d0d [3069]" strokeweight="1pt">
                    <v:stroke startarrow="block"/>
                  </v:shape>
                  <w10:wrap type="none"/>
                  <w10:anchorlock/>
                </v:group>
              </w:pict>
            </w:r>
          </w:p>
        </w:tc>
        <w:tc>
          <w:tcPr>
            <w:tcW w:w="576" w:type="dxa"/>
            <w:vAlign w:val="center"/>
          </w:tcPr>
          <w:p w:rsidR="0047310B" w:rsidRPr="00A40EA6" w:rsidRDefault="0047310B" w:rsidP="003C184C">
            <w:pPr>
              <w:widowControl w:val="0"/>
              <w:rPr>
                <w:sz w:val="20"/>
                <w:szCs w:val="20"/>
              </w:rPr>
            </w:pPr>
            <w:r w:rsidRPr="00A40EA6">
              <w:rPr>
                <w:sz w:val="20"/>
                <w:szCs w:val="20"/>
              </w:rPr>
              <w:t>→</w:t>
            </w:r>
          </w:p>
        </w:tc>
        <w:tc>
          <w:tcPr>
            <w:tcW w:w="1236" w:type="dxa"/>
            <w:vAlign w:val="center"/>
          </w:tcPr>
          <w:p w:rsidR="0047310B" w:rsidRPr="00A40EA6" w:rsidRDefault="006069D0" w:rsidP="003C184C">
            <w:pPr>
              <w:widowControl w:val="0"/>
              <w:rPr>
                <w:noProof/>
                <w:sz w:val="20"/>
                <w:szCs w:val="20"/>
                <w:lang w:val="nl-NL" w:eastAsia="nl-NL"/>
              </w:rPr>
            </w:pPr>
            <w:r>
              <w:rPr>
                <w:noProof/>
                <w:sz w:val="20"/>
                <w:szCs w:val="20"/>
                <w:lang w:eastAsia="en-US"/>
              </w:rPr>
            </w:r>
            <w:r w:rsidRPr="006069D0">
              <w:rPr>
                <w:noProof/>
                <w:sz w:val="20"/>
                <w:szCs w:val="20"/>
                <w:lang w:eastAsia="en-US"/>
              </w:rPr>
              <w:pict>
                <v:group id="Canvas 125" o:spid="_x0000_s1095" editas="canvas" style="width:42.9pt;height:38pt;mso-position-horizontal-relative:char;mso-position-vertical-relative:line" coordsize="5448,48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">
                  <v:shape id="_x0000_s1096" type="#_x0000_t75" style="position:absolute;width:5448;height:4819;visibility:visible">
                    <v:fill o:detectmouseclick="t"/>
                    <v:path o:connecttype="none"/>
                  </v:shape>
                  <v:oval id="Oval 120" o:spid="_x0000_s1097" style="position:absolute;top:3615;width:1333;height:122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bZ79sYA&#10;AADcAAAADwAAAGRycy9kb3ducmV2LnhtbESPQWvCQBCF74L/YRmht7pJWqWkrqEIpYUioqnS45Cd&#10;JqHZ2ZBdk/jvXaHgbYb35n1vVtloGtFT52rLCuJ5BIK4sLrmUsF3/v74AsJ5ZI2NZVJwIQfZejpZ&#10;YartwHvqD74UIYRdigoq79tUSldUZNDNbUsctF/bGfRh7UqpOxxCuGlkEkVLabDmQKiwpU1Fxd/h&#10;bAL3tMvbTbP9+Yrs8Sn/4HP8vCClHmbj2ysIT6O/m/+vP3WonyRweyZMINd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bZ79sYAAADcAAAADwAAAAAAAAAAAAAAAACYAgAAZHJz&#10;L2Rvd25yZXYueG1sUEsFBgAAAAAEAAQA9QAAAIsDAAAAAA==&#10;" fillcolor="#0d0d0d [3069]" strokecolor="#0d0d0d [3069]" strokeweight="2pt"/>
                  <v:oval id="Oval 121" o:spid="_x0000_s1098" style="position:absolute;left:1896;top:230;width:1327;height:1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rebcYA&#10;AADcAAAADwAAAGRycy9kb3ducmV2LnhtbESP3WrCQBCF7wt9h2UE78zGn4qkWaUIpYKUolHxcshO&#10;k2B2NmQ3MX37bkHo3QznzPnOpJvB1KKn1lWWFUyjGARxbnXFhYJT9j5ZgXAeWWNtmRT8kIPN+vkp&#10;xUTbOx+oP/pChBB2CSoovW8SKV1ekkEX2YY4aN+2NejD2hZSt3gP4aaWszheSoMVB0KJDW1Lym/H&#10;zgTu5StrtvXndR/b8zz74G66eCGlxqPh7RWEp8H/mx/XOx3qz+bw90yYQK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vrebcYAAADcAAAADwAAAAAAAAAAAAAAAACYAgAAZHJz&#10;L2Rvd25yZXYueG1sUEsFBgAAAAAEAAQA9QAAAIsDAAAAAA==&#10;" fillcolor="#0d0d0d [3069]" strokecolor="#0d0d0d [3069]" strokeweight="2pt">
                    <v:textbox style="mso-next-textbox:#Oval 121">
                      <w:txbxContent>
                        <w:p w:rsidR="00DA4047" w:rsidRDefault="00DA4047" w:rsidP="0047310B">
                          <w:pPr>
                            <w:rPr>
                              <w:rFonts w:eastAsia="Times New Roman"/>
                            </w:rPr>
                          </w:pPr>
                        </w:p>
                      </w:txbxContent>
                    </v:textbox>
                  </v:oval>
                  <v:oval id="Oval 122" o:spid="_x0000_s1099" style="position:absolute;left:3771;top:3605;width:1321;height:121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NGGcQA&#10;AADcAAAADwAAAGRycy9kb3ducmV2LnhtbESP3YrCMBCF7xd8hzCCd5r6syLVKCKIgsiiVfFyaMa2&#10;2ExKE7X79htB2LsZzpnznZktGlOKJ9WusKyg34tAEKdWF5wpOCXr7gSE88gaS8uk4JccLOatrxnG&#10;2r74QM+jz0QIYRejgtz7KpbSpTkZdD1bEQftZmuDPqx1JnWNrxBuSjmIorE0WHAg5FjRKqf0fnyY&#10;wL38JNWq3F93kT0Pkw0/+qNvUqrTbpZTEJ4a/2/+XG91qD8YwfuZMIGc/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UTRhnEAAAA3AAAAA8AAAAAAAAAAAAAAAAAmAIAAGRycy9k&#10;b3ducmV2LnhtbFBLBQYAAAAABAAEAPUAAACJAwAAAAA=&#10;" fillcolor="#0d0d0d [3069]" strokecolor="#0d0d0d [3069]" strokeweight="2pt">
                    <v:textbox style="mso-next-textbox:#Oval 122">
                      <w:txbxContent>
                        <w:p w:rsidR="00DA4047" w:rsidRDefault="00DA4047" w:rsidP="0047310B">
                          <w:pPr>
                            <w:pStyle w:val="NormalWeb"/>
                            <w:spacing w:before="0" w:beforeAutospacing="0" w:after="0" w:afterAutospacing="0"/>
                          </w:pPr>
                          <w:r>
                            <w:rPr>
                              <w:rFonts w:eastAsia="Times New Roman"/>
                            </w:rPr>
                            <w:t> </w:t>
                          </w:r>
                        </w:p>
                      </w:txbxContent>
                    </v:textbox>
                  </v:oval>
                  <v:shape id="Straight Arrow Connector 123" o:spid="_x0000_s1100" type="#_x0000_t32" style="position:absolute;left:666;top:1276;width:1424;height:2339;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fyHE8QAAADcAAAADwAAAGRycy9kb3ducmV2LnhtbERP32vCMBB+H+x/CCfsbaYWdFKNMsYG&#10;Y4holcHejuZsO5tLbTJT/3sjDHy7j+/nzZe9acSZOldbVjAaJiCIC6trLhXsdx/PUxDOI2tsLJOC&#10;CzlYLh4f5phpG3hL59yXIoawy1BB5X2bSemKigy6oW2JI3ewnUEfYVdK3WGI4aaRaZJMpMGaY0OF&#10;Lb1VVBzzP6Pg+PP1EtJ8FybhO/y+rzan9TiclHoa9K8zEJ56fxf/uz91nJ+O4fZMvEAur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p/IcTxAAAANwAAAAPAAAAAAAAAAAA&#10;AAAAAKECAABkcnMvZG93bnJldi54bWxQSwUGAAAAAAQABAD5AAAAkgMAAAAA&#10;" strokecolor="#0d0d0d [3069]" strokeweight="1pt">
                    <v:stroke endarrow="block"/>
                  </v:shape>
                  <v:shape id="Straight Arrow Connector 124" o:spid="_x0000_s1101" type="#_x0000_t32" style="position:absolute;left:3028;top:1276;width:1404;height:2329;flip:x 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aGaEsIAAADcAAAADwAAAGRycy9kb3ducmV2LnhtbERPTWsCMRC9C/6HMEJvmriilNUotmDr&#10;pQe1rddhM+4ubiZhk+r6701B8DaP9zmLVWcbcaE21I41jEcKBHHhTM2lhu/DZvgKIkRkg41j0nCj&#10;AKtlv7fA3Lgr7+iyj6VIIRxy1FDF6HMpQ1GRxTBynjhxJ9dajAm2pTQtXlO4bWSm1ExarDk1VOjp&#10;vaLivP+zGiZSffCX/11Ppuot205/Pk9+c9T6ZdCt5yAidfEpfri3Js3PZvD/TLpALu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aGaEsIAAADcAAAADwAAAAAAAAAAAAAA&#10;AAChAgAAZHJzL2Rvd25yZXYueG1sUEsFBgAAAAAEAAQA+QAAAJADAAAAAA==&#10;" strokecolor="#0d0d0d [3069]" strokeweight="1pt">
                    <v:stroke startarrow="block"/>
                  </v:shape>
                  <v:shape id="Straight Arrow Connector 180" o:spid="_x0000_s1102" type="#_x0000_t32" style="position:absolute;left:1333;top:4214;width:2438;height:15;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mK8/8QAAADcAAAADwAAAGRycy9kb3ducmV2LnhtbERP32vCMBB+H+x/CCfsbaYWplKNImOD&#10;ITK2KoJvR3O21eZSm8x0/70RBnu7j+/nzZe9acSVOldbVjAaJiCIC6trLhXstu/PUxDOI2tsLJOC&#10;X3KwXDw+zDHTNvA3XXNfihjCLkMFlfdtJqUrKjLohrYljtzRdgZ9hF0pdYchhptGpkkylgZrjg0V&#10;tvRaUXHOf4yC82E9CWm+DeOwD6e3zdfl8yVclHoa9KsZCE+9/xf/uT90nJ9O4P5MvEAub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2Yrz/xAAAANwAAAAPAAAAAAAAAAAA&#10;AAAAAKECAABkcnMvZG93bnJldi54bWxQSwUGAAAAAAQABAD5AAAAkgMAAAAA&#10;" strokecolor="#0d0d0d [3069]" strokeweight="1pt">
                    <v:stroke endarrow="block"/>
                  </v:shape>
                  <w10:wrap type="none"/>
                  <w10:anchorlock/>
                </v:group>
              </w:pict>
            </w:r>
          </w:p>
        </w:tc>
      </w:tr>
      <w:tr w:rsidR="0047310B" w:rsidTr="003C184C">
        <w:tc>
          <w:tcPr>
            <w:tcW w:w="2656" w:type="dxa"/>
          </w:tcPr>
          <w:p w:rsidR="0047310B" w:rsidRDefault="0047310B" w:rsidP="003C184C">
            <w:pPr>
              <w:pStyle w:val="HTMLPreformatted"/>
              <w:widowControl w:val="0"/>
              <w:tabs>
                <w:tab w:val="clear" w:pos="916"/>
                <w:tab w:val="clear" w:pos="1832"/>
                <w:tab w:val="clear" w:pos="3664"/>
                <w:tab w:val="clear" w:pos="4580"/>
                <w:tab w:val="clear" w:pos="5496"/>
                <w:tab w:val="clear" w:pos="6412"/>
                <w:tab w:val="clear" w:pos="7328"/>
                <w:tab w:val="clear" w:pos="8244"/>
                <w:tab w:val="clear" w:pos="9160"/>
                <w:tab w:val="clear" w:pos="10076"/>
                <w:tab w:val="left" w:pos="270"/>
                <w:tab w:val="left" w:pos="720"/>
                <w:tab w:val="left" w:pos="1680"/>
                <w:tab w:val="left" w:pos="2280"/>
              </w:tabs>
              <w:ind w:left="360" w:hanging="360"/>
              <w:rPr>
                <w:rFonts w:ascii="Times New Roman" w:hAnsi="Times New Roman"/>
                <w:sz w:val="24"/>
                <w:szCs w:val="24"/>
              </w:rPr>
            </w:pPr>
            <w:r>
              <w:rPr>
                <w:rFonts w:ascii="Times New Roman" w:hAnsi="Times New Roman"/>
                <w:sz w:val="24"/>
                <w:szCs w:val="24"/>
              </w:rPr>
              <w:t>Two-paths</w:t>
            </w:r>
          </w:p>
        </w:tc>
        <w:tc>
          <w:tcPr>
            <w:tcW w:w="1556" w:type="dxa"/>
          </w:tcPr>
          <w:p w:rsidR="0047310B" w:rsidRDefault="0047310B" w:rsidP="003C184C">
            <w:pPr>
              <w:pStyle w:val="HTMLPreformatted"/>
              <w:widowControl w:val="0"/>
              <w:tabs>
                <w:tab w:val="clear" w:pos="916"/>
                <w:tab w:val="clear" w:pos="1832"/>
                <w:tab w:val="clear" w:pos="3664"/>
                <w:tab w:val="clear" w:pos="4580"/>
                <w:tab w:val="clear" w:pos="5496"/>
                <w:tab w:val="clear" w:pos="6412"/>
                <w:tab w:val="clear" w:pos="7328"/>
                <w:tab w:val="clear" w:pos="8244"/>
                <w:tab w:val="clear" w:pos="9160"/>
                <w:tab w:val="clear" w:pos="10076"/>
                <w:tab w:val="left" w:pos="270"/>
                <w:tab w:val="left" w:pos="720"/>
                <w:tab w:val="left" w:pos="1680"/>
                <w:tab w:val="left" w:pos="2280"/>
              </w:tabs>
              <w:ind w:left="360" w:hanging="360"/>
              <w:rPr>
                <w:rFonts w:ascii="Times New Roman" w:hAnsi="Times New Roman"/>
                <w:sz w:val="24"/>
                <w:szCs w:val="24"/>
              </w:rPr>
            </w:pPr>
            <w:r>
              <w:rPr>
                <w:rFonts w:ascii="Times New Roman" w:hAnsi="Times New Roman"/>
                <w:sz w:val="24"/>
                <w:szCs w:val="24"/>
              </w:rPr>
              <w:t>nbrDist2</w:t>
            </w:r>
          </w:p>
        </w:tc>
        <w:tc>
          <w:tcPr>
            <w:tcW w:w="6282" w:type="dxa"/>
          </w:tcPr>
          <w:p w:rsidR="0047310B" w:rsidRDefault="0047310B" w:rsidP="003C184C">
            <w:pPr>
              <w:widowControl w:val="0"/>
            </w:pPr>
            <w:r>
              <w:t>Tendency for actors to keep others at a distance (converse of transitive closure)</w:t>
            </w:r>
          </w:p>
        </w:tc>
        <w:tc>
          <w:tcPr>
            <w:tcW w:w="1224" w:type="dxa"/>
            <w:vAlign w:val="center"/>
          </w:tcPr>
          <w:p w:rsidR="0047310B" w:rsidRDefault="006069D0" w:rsidP="003C184C">
            <w:pPr>
              <w:widowControl w:val="0"/>
            </w:pPr>
            <w:r>
              <w:rPr>
                <w:noProof/>
                <w:lang w:eastAsia="en-US"/>
              </w:rPr>
            </w:r>
            <w:r>
              <w:rPr>
                <w:noProof/>
                <w:lang w:eastAsia="en-US"/>
              </w:rPr>
              <w:pict>
                <v:group id="Canvas 703" o:spid="_x0000_s1103" editas="canvas" style="width:42.9pt;height:38pt;mso-position-horizontal-relative:char;mso-position-vertical-relative:line" coordsize="5448,48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">
                  <v:shape id="_x0000_s1104" type="#_x0000_t75" style="position:absolute;width:5448;height:4819;visibility:visible">
                    <v:fill o:detectmouseclick="t"/>
                    <v:path o:connecttype="none"/>
                  </v:shape>
                  <v:oval id="Oval 544" o:spid="_x0000_s1105" style="position:absolute;top:3615;width:1333;height:122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0MPoMMA&#10;AADcAAAADwAAAGRycy9kb3ducmV2LnhtbESP3YrCMBCF7wXfIcyCd5q6W0W6RhFhWUFEtCpeDs1s&#10;W7aZlCZqfXsjCF4ezs/Hmc5bU4krNa60rGA4iEAQZ1aXnCs4pD/9CQjnkTVWlknBnRzMZ93OFBNt&#10;b7yj697nIoywS1BB4X2dSOmyggy6ga2Jg/dnG4M+yCaXusFbGDeV/IyisTRYciAUWNOyoOx/fzGB&#10;e9qm9bLanNeRPX6lv3wZxiNSqvfRLr5BeGr9O/xqr7SCURzD80w4AnL2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0MPoMMAAADcAAAADwAAAAAAAAAAAAAAAACYAgAAZHJzL2Rv&#10;d25yZXYueG1sUEsFBgAAAAAEAAQA9QAAAIgDAAAAAA==&#10;" fillcolor="#0d0d0d [3069]" strokecolor="#0d0d0d [3069]" strokeweight="2pt"/>
                  <v:oval id="Oval 545" o:spid="_x0000_s1106" style="position:absolute;left:1896;top:230;width:1327;height:1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A+qO8MA&#10;AADcAAAADwAAAGRycy9kb3ducmV2LnhtbESP3YrCMBCF7wXfIcyCd5q6a0W6RhFhWUFEtCpeDs1s&#10;W7aZlCZqfXsjCF4ezs/Hmc5bU4krNa60rGA4iEAQZ1aXnCs4pD/9CQjnkTVWlknBnRzMZ93OFBNt&#10;b7yj697nIoywS1BB4X2dSOmyggy6ga2Jg/dnG4M+yCaXusFbGDeV/IyisTRYciAUWNOyoOx/fzGB&#10;e9qm9bLanNeRPX6lv3wZjmJSqvfRLr5BeGr9O/xqr7SCeBTD80w4AnL2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A+qO8MAAADcAAAADwAAAAAAAAAAAAAAAACYAgAAZHJzL2Rv&#10;d25yZXYueG1sUEsFBgAAAAAEAAQA9QAAAIgDAAAAAA==&#10;" fillcolor="#0d0d0d [3069]" strokecolor="#0d0d0d [3069]" strokeweight="2pt">
                    <v:textbox style="mso-next-textbox:#Oval 545">
                      <w:txbxContent>
                        <w:p w:rsidR="00DA4047" w:rsidRDefault="00DA4047" w:rsidP="0047310B">
                          <w:pPr>
                            <w:rPr>
                              <w:rFonts w:eastAsia="Times New Roman"/>
                            </w:rPr>
                          </w:pPr>
                        </w:p>
                      </w:txbxContent>
                    </v:textbox>
                  </v:oval>
                  <v:oval id="Oval 546" o:spid="_x0000_s1107" style="position:absolute;left:3771;top:3605;width:1321;height:121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N00TMUA&#10;AADcAAAADwAAAGRycy9kb3ducmV2LnhtbESPX2vCMBTF3wf7DuEO9jZTt7ZIZ5QhjAkislZlj5fm&#10;ri1rbkoTbf32RhD2eDh/fpz5cjStOFPvGssKppMIBHFpdcOVgn3x+TID4TyyxtYyKbiQg+Xi8WGO&#10;mbYDf9M595UII+wyVFB732VSurImg25iO+Lg/dreoA+yr6TucQjjppWvUZRKgw0HQo0drWoq//KT&#10;CdzjruhW7fZnE9nDW/HFp2mckFLPT+PHOwhPo/8P39trrSCJU7idCUdAL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3TRMxQAAANwAAAAPAAAAAAAAAAAAAAAAAJgCAABkcnMv&#10;ZG93bnJldi54bWxQSwUGAAAAAAQABAD1AAAAigMAAAAA&#10;" fillcolor="#0d0d0d [3069]" strokecolor="#0d0d0d [3069]" strokeweight="2pt">
                    <v:textbox style="mso-next-textbox:#Oval 546">
                      <w:txbxContent>
                        <w:p w:rsidR="00DA4047" w:rsidRDefault="00DA4047" w:rsidP="0047310B">
                          <w:pPr>
                            <w:pStyle w:val="NormalWeb"/>
                            <w:spacing w:before="0" w:beforeAutospacing="0" w:after="0" w:afterAutospacing="0"/>
                          </w:pPr>
                          <w:r>
                            <w:rPr>
                              <w:rFonts w:eastAsia="Times New Roman"/>
                            </w:rPr>
                            <w:t> </w:t>
                          </w:r>
                        </w:p>
                      </w:txbxContent>
                    </v:textbox>
                  </v:oval>
                  <v:shape id="Straight Arrow Connector 547" o:spid="_x0000_s1108" type="#_x0000_t32" style="position:absolute;left:666;top:1276;width:1424;height:2339;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L1RscAAADcAAAADwAAAGRycy9kb3ducmV2LnhtbESP3WrCQBSE74W+w3KE3ulGqT9EVyml&#10;hVJK0SiCd4fsaZKaPRuzWzd9e1coeDnMzDfMct2ZWlyodZVlBaNhAoI4t7riQsF+9zaYg3AeWWNt&#10;mRT8kYP16qG3xFTbwFu6ZL4QEcIuRQWl900qpctLMuiGtiGO3rdtDfoo20LqFkOEm1qOk2QqDVYc&#10;F0ps6KWk/JT9GgWn48csjLNdmIZD+Hn93Jy/JuGs1GO/e16A8NT5e/i//a4VTJ5mcDsTj4BcX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wMvVGxwAAANwAAAAPAAAAAAAA&#10;AAAAAAAAAKECAABkcnMvZG93bnJldi54bWxQSwUGAAAAAAQABAD5AAAAlQMAAAAA&#10;" strokecolor="#0d0d0d [3069]" strokeweight="1pt">
                    <v:stroke endarrow="block"/>
                  </v:shape>
                  <v:shape id="Straight Arrow Connector 548" o:spid="_x0000_s1109" type="#_x0000_t32" style="position:absolute;left:3028;top:1276;width:1404;height:2329;flip:x 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SLiQsIAAADcAAAADwAAAGRycy9kb3ducmV2LnhtbERPyW7CMBC9V+IfrEHqrdgsqVDAIFqJ&#10;lksPUJbrKB6SiHhsxS6Ev8cHpB6f3j5fdrYRV2pD7VjDcKBAEBfO1Fxq2P+u36YgQkQ22DgmDXcK&#10;sFz0XuaYG3fjLV13sRQphEOOGqoYfS5lKCqyGAbOEyfu7FqLMcG2lKbFWwq3jRwp9S4t1pwaKvT0&#10;WVFx2f1ZDWOpvvjHH1fjTH2MNtnh++zXJ61f+91qBiJSF//FT/fGaMgmaW06k46AXD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9SLiQsIAAADcAAAADwAAAAAAAAAAAAAA&#10;AAChAgAAZHJzL2Rvd25yZXYueG1sUEsFBgAAAAAEAAQA+QAAAJADAAAAAA==&#10;" strokecolor="#0d0d0d [3069]" strokeweight="1pt">
                    <v:stroke startarrow="block"/>
                  </v:shape>
                  <w10:wrap type="none"/>
                  <w10:anchorlock/>
                </v:group>
              </w:pict>
            </w:r>
          </w:p>
        </w:tc>
        <w:tc>
          <w:tcPr>
            <w:tcW w:w="576" w:type="dxa"/>
            <w:vAlign w:val="center"/>
          </w:tcPr>
          <w:p w:rsidR="0047310B" w:rsidRDefault="0047310B" w:rsidP="003C184C">
            <w:pPr>
              <w:widowControl w:val="0"/>
            </w:pPr>
            <w:r>
              <w:t>→</w:t>
            </w:r>
          </w:p>
        </w:tc>
        <w:tc>
          <w:tcPr>
            <w:tcW w:w="1236" w:type="dxa"/>
            <w:vAlign w:val="center"/>
          </w:tcPr>
          <w:p w:rsidR="0047310B" w:rsidRDefault="006069D0" w:rsidP="003C184C">
            <w:pPr>
              <w:widowControl w:val="0"/>
            </w:pPr>
            <w:r>
              <w:rPr>
                <w:noProof/>
                <w:lang w:eastAsia="en-US"/>
              </w:rPr>
            </w:r>
            <w:r>
              <w:rPr>
                <w:noProof/>
                <w:lang w:eastAsia="en-US"/>
              </w:rPr>
              <w:pict>
                <v:group id="Canvas 704" o:spid="_x0000_s1110" editas="canvas" style="width:42.9pt;height:38pt;mso-position-horizontal-relative:char;mso-position-vertical-relative:line" coordsize="5448,48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">
                  <v:shape id="_x0000_s1111" type="#_x0000_t75" style="position:absolute;width:5448;height:4819;visibility:visible">
                    <v:fill o:detectmouseclick="t"/>
                    <v:path o:connecttype="none"/>
                  </v:shape>
                  <v:oval id="Oval 549" o:spid="_x0000_s1112" style="position:absolute;top:3615;width:1333;height:122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UKgPsUA&#10;AADcAAAADwAAAGRycy9kb3ducmV2LnhtbESPX2vCMBTF3wW/Q7iDvWmqa8fsjCLCmDBkzG6yx0tz&#10;1xabm9LEtn77RRB8PJw/P85yPZhadNS6yrKC2TQCQZxbXXGh4Dt7m7yAcB5ZY22ZFFzIwXo1Hi0x&#10;1bbnL+oOvhBhhF2KCkrvm1RKl5dk0E1tQxy8P9sa9EG2hdQt9mHc1HIeRc/SYMWBUGJD25Ly0+Fs&#10;Avf4mTXbev/7Edmfp+ydz7M4IaUeH4bNKwhPg7+Hb+2dVpDEC7ieCUdArv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QqA+xQAAANwAAAAPAAAAAAAAAAAAAAAAAJgCAABkcnMv&#10;ZG93bnJldi54bWxQSwUGAAAAAAQABAD1AAAAigMAAAAA&#10;" fillcolor="#0d0d0d [3069]" strokecolor="#0d0d0d [3069]" strokeweight="2pt"/>
                  <v:oval id="Oval 550" o:spid="_x0000_s1113" style="position:absolute;left:1896;top:230;width:1327;height:1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GffsIA&#10;AADcAAAADwAAAGRycy9kb3ducmV2LnhtbERPTWvCQBC9F/wPywi91Y1tIxJdRYTSQpGiUfE4ZMck&#10;mJ0N2VXTf985CD0+3vd82btG3agLtWcD41ECirjwtubSwD7/eJmCChHZYuOZDPxSgOVi8DTHzPo7&#10;b+m2i6WSEA4ZGqhibDOtQ1GRwzDyLbFwZ985jAK7UtsO7xLuGv2aJBPtsGZpqLCldUXFZXd10nv8&#10;ydt1szl9J/7wln/ydfyekjHPw341AxWpj//ih/vLGkhTmS9n5Ajox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5oZ9+wgAAANwAAAAPAAAAAAAAAAAAAAAAAJgCAABkcnMvZG93&#10;bnJldi54bWxQSwUGAAAAAAQABAD1AAAAhwMAAAAA&#10;" fillcolor="#0d0d0d [3069]" strokecolor="#0d0d0d [3069]" strokeweight="2pt">
                    <v:textbox>
                      <w:txbxContent>
                        <w:p w:rsidR="00DA4047" w:rsidRDefault="00DA4047" w:rsidP="0047310B">
                          <w:pPr>
                            <w:rPr>
                              <w:rFonts w:eastAsia="Times New Roman"/>
                            </w:rPr>
                          </w:pPr>
                        </w:p>
                      </w:txbxContent>
                    </v:textbox>
                  </v:oval>
                  <v:oval id="Oval 551" o:spid="_x0000_s1114" style="position:absolute;left:3771;top:3605;width:1321;height:121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u065cQA&#10;AADcAAAADwAAAGRycy9kb3ducmV2LnhtbESPX2vCMBTF3wW/Q7jC3jTtZmV0RhmCKIiI7Tb2eGnu&#10;2rLmpjRR67c3guDj4fz5cebL3jTiTJ2rLSuIJxEI4sLqmksFX/l6/A7CeWSNjWVScCUHy8VwMMdU&#10;2wsf6Zz5UoQRdikqqLxvUyldUZFBN7EtcfD+bGfQB9mVUnd4CeOmka9RNJMGaw6ECltaVVT8ZycT&#10;uD+HvF01+99dZL/f8g2f4mlCSr2M+s8PEJ56/ww/2lutIEliuJ8JR0Au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btOuXEAAAA3AAAAA8AAAAAAAAAAAAAAAAAmAIAAGRycy9k&#10;b3ducmV2LnhtbFBLBQYAAAAABAAEAPUAAACJAwAAAAA=&#10;" fillcolor="#0d0d0d [3069]" strokecolor="#0d0d0d [3069]" strokeweight="2pt">
                    <v:textbox>
                      <w:txbxContent>
                        <w:p w:rsidR="00DA4047" w:rsidRDefault="00DA4047" w:rsidP="0047310B">
                          <w:pPr>
                            <w:pStyle w:val="NormalWeb"/>
                            <w:spacing w:before="0" w:beforeAutospacing="0" w:after="0" w:afterAutospacing="0"/>
                          </w:pPr>
                          <w:r>
                            <w:rPr>
                              <w:rFonts w:eastAsia="Times New Roman"/>
                            </w:rPr>
                            <w:t> </w:t>
                          </w:r>
                        </w:p>
                      </w:txbxContent>
                    </v:textbox>
                  </v:oval>
                  <v:shape id="Straight Arrow Connector 552" o:spid="_x0000_s1115" type="#_x0000_t32" style="position:absolute;left:666;top:1276;width:1424;height:2339;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ZzAA8YAAADcAAAADwAAAGRycy9kb3ducmV2LnhtbESPQWvCQBSE7wX/w/KE3urGQGyJrlJE&#10;oRQpbSyCt0f2maRm38bs1o3/vlso9DjMzDfMYjWYVlypd41lBdNJAoK4tLrhSsHnfvvwBMJ5ZI2t&#10;ZVJwIwer5ehugbm2gT/oWvhKRAi7HBXU3ne5lK6syaCb2I44eifbG/RR9pXUPYYIN61Mk2QmDTYc&#10;F2rsaF1TeS6+jYLz8fUxpMU+zMIhfG1275e3LFyUuh8Pz3MQngb/H/5rv2gFWZbC75l4BOTy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WcwAPGAAAA3AAAAA8AAAAAAAAA&#10;AAAAAAAAoQIAAGRycy9kb3ducmV2LnhtbFBLBQYAAAAABAAEAPkAAACUAwAAAAA=&#10;" strokecolor="#0d0d0d [3069]" strokeweight="1pt">
                    <v:stroke endarrow="block"/>
                  </v:shape>
                  <v:shape id="Straight Arrow Connector 553" o:spid="_x0000_s1116" type="#_x0000_t32" style="position:absolute;left:3028;top:1276;width:1404;height:2329;flip:x 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l/m7sQAAADcAAAADwAAAGRycy9kb3ducmV2LnhtbESPzWsCMRTE70L/h/AK3jSpy0rZGsUK&#10;flx60H5dH5vn7tLNS9hEXf/7RhA8DjPzG2a26G0rztSFxrGGl7ECQVw603Cl4etzPXoFESKywdYx&#10;abhSgMX8aTDDwrgL7+l8iJVIEA4Faqhj9IWUoazJYhg7T5y8o+ssxiS7SpoOLwluWzlRaiotNpwW&#10;avS0qqn8O5yshkyqDX/4n2WWq/fJLv/eHv36V+vhc798AxGpj4/wvb0zGvI8g9uZdATk/B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X+buxAAAANwAAAAPAAAAAAAAAAAA&#10;AAAAAKECAABkcnMvZG93bnJldi54bWxQSwUGAAAAAAQABAD5AAAAkgMAAAAA&#10;" strokecolor="#0d0d0d [3069]" strokeweight="1pt">
                    <v:stroke startarrow="block"/>
                  </v:shape>
                  <w10:wrap type="none"/>
                  <w10:anchorlock/>
                </v:group>
              </w:pict>
            </w:r>
          </w:p>
        </w:tc>
      </w:tr>
      <w:tr w:rsidR="0047310B" w:rsidTr="003C184C">
        <w:tc>
          <w:tcPr>
            <w:tcW w:w="2656" w:type="dxa"/>
          </w:tcPr>
          <w:p w:rsidR="0047310B" w:rsidRDefault="0047310B" w:rsidP="003C184C">
            <w:pPr>
              <w:widowControl w:val="0"/>
              <w:tabs>
                <w:tab w:val="left" w:pos="270"/>
              </w:tabs>
            </w:pPr>
            <w:r>
              <w:t>Zero outdegrees</w:t>
            </w:r>
          </w:p>
        </w:tc>
        <w:tc>
          <w:tcPr>
            <w:tcW w:w="1556" w:type="dxa"/>
          </w:tcPr>
          <w:p w:rsidR="0047310B" w:rsidRDefault="0047310B" w:rsidP="003C184C">
            <w:pPr>
              <w:widowControl w:val="0"/>
              <w:tabs>
                <w:tab w:val="left" w:pos="270"/>
              </w:tabs>
            </w:pPr>
            <w:r>
              <w:t>outTrunc (1)</w:t>
            </w:r>
          </w:p>
        </w:tc>
        <w:tc>
          <w:tcPr>
            <w:tcW w:w="6282" w:type="dxa"/>
          </w:tcPr>
          <w:p w:rsidR="0047310B" w:rsidRDefault="0047310B" w:rsidP="0047310B">
            <w:pPr>
              <w:widowControl w:val="0"/>
            </w:pPr>
            <w:r>
              <w:t xml:space="preserve">Tendency to be an isolate with respect to outgoing ties </w:t>
            </w:r>
          </w:p>
        </w:tc>
        <w:tc>
          <w:tcPr>
            <w:tcW w:w="1224" w:type="dxa"/>
            <w:vAlign w:val="center"/>
          </w:tcPr>
          <w:p w:rsidR="0047310B" w:rsidRPr="00A40EA6" w:rsidRDefault="0047310B" w:rsidP="00E147F7">
            <w:pPr>
              <w:widowControl w:val="0"/>
              <w:rPr>
                <w:sz w:val="20"/>
                <w:szCs w:val="20"/>
              </w:rPr>
            </w:pPr>
          </w:p>
        </w:tc>
        <w:tc>
          <w:tcPr>
            <w:tcW w:w="576" w:type="dxa"/>
            <w:vAlign w:val="center"/>
          </w:tcPr>
          <w:p w:rsidR="0047310B" w:rsidRDefault="0047310B" w:rsidP="003C184C">
            <w:pPr>
              <w:widowControl w:val="0"/>
              <w:tabs>
                <w:tab w:val="left" w:pos="270"/>
              </w:tabs>
            </w:pPr>
          </w:p>
        </w:tc>
        <w:tc>
          <w:tcPr>
            <w:tcW w:w="1236" w:type="dxa"/>
          </w:tcPr>
          <w:p w:rsidR="0047310B" w:rsidRDefault="0047310B" w:rsidP="003C184C">
            <w:pPr>
              <w:widowControl w:val="0"/>
            </w:pPr>
          </w:p>
        </w:tc>
      </w:tr>
      <w:tr w:rsidR="00D117C7" w:rsidTr="003C184C">
        <w:tc>
          <w:tcPr>
            <w:tcW w:w="2656" w:type="dxa"/>
          </w:tcPr>
          <w:p w:rsidR="00D117C7" w:rsidRPr="00D117C7" w:rsidRDefault="00D117C7" w:rsidP="003C184C">
            <w:pPr>
              <w:widowControl w:val="0"/>
              <w:tabs>
                <w:tab w:val="left" w:pos="270"/>
              </w:tabs>
            </w:pPr>
            <w:r>
              <w:t>Zero or one outdegree</w:t>
            </w:r>
          </w:p>
        </w:tc>
        <w:tc>
          <w:tcPr>
            <w:tcW w:w="1556" w:type="dxa"/>
          </w:tcPr>
          <w:p w:rsidR="00D117C7" w:rsidRDefault="00D117C7" w:rsidP="003C184C">
            <w:pPr>
              <w:widowControl w:val="0"/>
              <w:tabs>
                <w:tab w:val="left" w:pos="270"/>
              </w:tabs>
            </w:pPr>
            <w:r>
              <w:t>outTrunc (2)</w:t>
            </w:r>
          </w:p>
        </w:tc>
        <w:tc>
          <w:tcPr>
            <w:tcW w:w="6282" w:type="dxa"/>
          </w:tcPr>
          <w:p w:rsidR="00D117C7" w:rsidRDefault="00D117C7" w:rsidP="00D117C7">
            <w:pPr>
              <w:widowControl w:val="0"/>
            </w:pPr>
            <w:r>
              <w:t>Tendency to nominate, but not more than one actor</w:t>
            </w:r>
          </w:p>
        </w:tc>
        <w:tc>
          <w:tcPr>
            <w:tcW w:w="1224" w:type="dxa"/>
            <w:vAlign w:val="center"/>
          </w:tcPr>
          <w:p w:rsidR="00D117C7" w:rsidRPr="00A40EA6" w:rsidRDefault="00D117C7" w:rsidP="00E147F7">
            <w:pPr>
              <w:widowControl w:val="0"/>
              <w:rPr>
                <w:sz w:val="20"/>
                <w:szCs w:val="20"/>
              </w:rPr>
            </w:pPr>
          </w:p>
        </w:tc>
        <w:tc>
          <w:tcPr>
            <w:tcW w:w="576" w:type="dxa"/>
            <w:vAlign w:val="center"/>
          </w:tcPr>
          <w:p w:rsidR="00D117C7" w:rsidRDefault="00D117C7" w:rsidP="003C184C">
            <w:pPr>
              <w:widowControl w:val="0"/>
              <w:tabs>
                <w:tab w:val="left" w:pos="270"/>
              </w:tabs>
            </w:pPr>
          </w:p>
        </w:tc>
        <w:tc>
          <w:tcPr>
            <w:tcW w:w="1236" w:type="dxa"/>
          </w:tcPr>
          <w:p w:rsidR="00D117C7" w:rsidRDefault="00D117C7" w:rsidP="003C184C">
            <w:pPr>
              <w:widowControl w:val="0"/>
            </w:pPr>
          </w:p>
        </w:tc>
      </w:tr>
      <w:tr w:rsidR="00D117C7" w:rsidTr="003C184C">
        <w:tc>
          <w:tcPr>
            <w:tcW w:w="2656" w:type="dxa"/>
            <w:tcBorders>
              <w:bottom w:val="single" w:sz="4" w:space="0" w:color="auto"/>
            </w:tcBorders>
          </w:tcPr>
          <w:p w:rsidR="00D117C7" w:rsidRPr="006757DF" w:rsidRDefault="00D117C7" w:rsidP="003C184C">
            <w:pPr>
              <w:widowControl w:val="0"/>
              <w:tabs>
                <w:tab w:val="left" w:pos="270"/>
              </w:tabs>
            </w:pPr>
            <w:r>
              <w:t>L</w:t>
            </w:r>
            <w:r w:rsidRPr="006757DF">
              <w:t>ow outdegrees (1 or 2)</w:t>
            </w:r>
          </w:p>
        </w:tc>
        <w:tc>
          <w:tcPr>
            <w:tcW w:w="1556" w:type="dxa"/>
            <w:tcBorders>
              <w:bottom w:val="single" w:sz="4" w:space="0" w:color="auto"/>
            </w:tcBorders>
          </w:tcPr>
          <w:p w:rsidR="00D117C7" w:rsidRDefault="00D117C7" w:rsidP="003C184C">
            <w:pPr>
              <w:widowControl w:val="0"/>
              <w:tabs>
                <w:tab w:val="left" w:pos="270"/>
              </w:tabs>
            </w:pPr>
            <w:r>
              <w:t>outTrunc (3)</w:t>
            </w:r>
          </w:p>
        </w:tc>
        <w:tc>
          <w:tcPr>
            <w:tcW w:w="6282" w:type="dxa"/>
            <w:tcBorders>
              <w:bottom w:val="single" w:sz="4" w:space="0" w:color="auto"/>
            </w:tcBorders>
          </w:tcPr>
          <w:p w:rsidR="00D117C7" w:rsidRDefault="00D117C7" w:rsidP="0047310B">
            <w:pPr>
              <w:widowControl w:val="0"/>
            </w:pPr>
            <w:r>
              <w:t xml:space="preserve">Tendency to nominate, but not more than two actors </w:t>
            </w:r>
          </w:p>
        </w:tc>
        <w:tc>
          <w:tcPr>
            <w:tcW w:w="1224" w:type="dxa"/>
            <w:tcBorders>
              <w:bottom w:val="single" w:sz="4" w:space="0" w:color="auto"/>
            </w:tcBorders>
            <w:vAlign w:val="center"/>
          </w:tcPr>
          <w:p w:rsidR="00D117C7" w:rsidRPr="00A40EA6" w:rsidRDefault="00D117C7" w:rsidP="00E147F7">
            <w:pPr>
              <w:widowControl w:val="0"/>
              <w:rPr>
                <w:sz w:val="20"/>
                <w:szCs w:val="20"/>
              </w:rPr>
            </w:pPr>
          </w:p>
        </w:tc>
        <w:tc>
          <w:tcPr>
            <w:tcW w:w="576" w:type="dxa"/>
            <w:tcBorders>
              <w:bottom w:val="single" w:sz="4" w:space="0" w:color="auto"/>
            </w:tcBorders>
            <w:vAlign w:val="center"/>
          </w:tcPr>
          <w:p w:rsidR="00D117C7" w:rsidRDefault="00D117C7" w:rsidP="003C184C">
            <w:pPr>
              <w:widowControl w:val="0"/>
              <w:tabs>
                <w:tab w:val="left" w:pos="270"/>
              </w:tabs>
            </w:pPr>
          </w:p>
        </w:tc>
        <w:tc>
          <w:tcPr>
            <w:tcW w:w="1236" w:type="dxa"/>
            <w:tcBorders>
              <w:bottom w:val="single" w:sz="4" w:space="0" w:color="auto"/>
            </w:tcBorders>
          </w:tcPr>
          <w:p w:rsidR="00D117C7" w:rsidRDefault="00D117C7" w:rsidP="003C184C">
            <w:pPr>
              <w:widowControl w:val="0"/>
            </w:pPr>
          </w:p>
        </w:tc>
      </w:tr>
    </w:tbl>
    <w:p w:rsidR="00D117C7" w:rsidRDefault="00D117C7" w:rsidP="0047310B">
      <w:pPr>
        <w:widowControl w:val="0"/>
        <w:rPr>
          <w:i/>
        </w:rPr>
      </w:pPr>
    </w:p>
    <w:p w:rsidR="0047310B" w:rsidRDefault="0047310B" w:rsidP="0047310B">
      <w:pPr>
        <w:widowControl w:val="0"/>
        <w:rPr>
          <w:i/>
        </w:rPr>
      </w:pPr>
      <w:r>
        <w:rPr>
          <w:i/>
        </w:rPr>
        <w:t xml:space="preserve">(Table continues </w:t>
      </w:r>
      <w:r w:rsidR="00C4597D">
        <w:rPr>
          <w:i/>
        </w:rPr>
        <w:t>on</w:t>
      </w:r>
      <w:r>
        <w:rPr>
          <w:i/>
        </w:rPr>
        <w:t xml:space="preserve"> next page)</w:t>
      </w:r>
    </w:p>
    <w:p w:rsidR="0047310B" w:rsidRDefault="0047310B" w:rsidP="0047310B">
      <w:pPr>
        <w:widowControl w:val="0"/>
        <w:jc w:val="center"/>
        <w:rPr>
          <w:i/>
        </w:rPr>
      </w:pPr>
      <w:r>
        <w:rPr>
          <w:i/>
        </w:rPr>
        <w:br w:type="page"/>
      </w:r>
    </w:p>
    <w:p w:rsidR="0047310B" w:rsidRDefault="0047310B" w:rsidP="0047310B">
      <w:pPr>
        <w:widowControl w:val="0"/>
        <w:spacing w:line="360" w:lineRule="auto"/>
        <w:rPr>
          <w:i/>
        </w:rPr>
      </w:pPr>
      <w:r>
        <w:rPr>
          <w:i/>
        </w:rPr>
        <w:lastRenderedPageBreak/>
        <w:t xml:space="preserve">Table </w:t>
      </w:r>
      <w:r w:rsidR="00B60265">
        <w:rPr>
          <w:i/>
        </w:rPr>
        <w:t xml:space="preserve">S4 </w:t>
      </w:r>
      <w:r w:rsidRPr="00DE5026">
        <w:rPr>
          <w:i/>
        </w:rPr>
        <w:t>(continued)</w:t>
      </w:r>
    </w:p>
    <w:tbl>
      <w:tblPr>
        <w:tblStyle w:val="TableGrid"/>
        <w:tblW w:w="134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2660"/>
        <w:gridCol w:w="1559"/>
        <w:gridCol w:w="6237"/>
        <w:gridCol w:w="1206"/>
        <w:gridCol w:w="576"/>
        <w:gridCol w:w="1206"/>
      </w:tblGrid>
      <w:tr w:rsidR="0047310B" w:rsidTr="003C184C">
        <w:tc>
          <w:tcPr>
            <w:tcW w:w="2660" w:type="dxa"/>
            <w:tcBorders>
              <w:top w:val="single" w:sz="4" w:space="0" w:color="auto"/>
            </w:tcBorders>
          </w:tcPr>
          <w:p w:rsidR="0047310B" w:rsidRDefault="0047310B" w:rsidP="003C184C">
            <w:pPr>
              <w:widowControl w:val="0"/>
            </w:pPr>
            <w:r>
              <w:t>Effect</w:t>
            </w:r>
          </w:p>
        </w:tc>
        <w:tc>
          <w:tcPr>
            <w:tcW w:w="1559" w:type="dxa"/>
            <w:tcBorders>
              <w:top w:val="single" w:sz="4" w:space="0" w:color="auto"/>
              <w:bottom w:val="single" w:sz="4" w:space="0" w:color="auto"/>
            </w:tcBorders>
          </w:tcPr>
          <w:p w:rsidR="0047310B" w:rsidRDefault="0047310B" w:rsidP="003C184C">
            <w:pPr>
              <w:widowControl w:val="0"/>
            </w:pPr>
            <w:r>
              <w:t xml:space="preserve">RSiena </w:t>
            </w:r>
            <w:r>
              <w:br/>
              <w:t>effect name</w:t>
            </w:r>
          </w:p>
        </w:tc>
        <w:tc>
          <w:tcPr>
            <w:tcW w:w="6237" w:type="dxa"/>
            <w:tcBorders>
              <w:top w:val="single" w:sz="4" w:space="0" w:color="auto"/>
              <w:bottom w:val="single" w:sz="4" w:space="0" w:color="auto"/>
            </w:tcBorders>
          </w:tcPr>
          <w:p w:rsidR="0047310B" w:rsidRDefault="0047310B" w:rsidP="003C184C">
            <w:pPr>
              <w:widowControl w:val="0"/>
            </w:pPr>
            <w:r>
              <w:t>Explanation</w:t>
            </w:r>
          </w:p>
        </w:tc>
        <w:tc>
          <w:tcPr>
            <w:tcW w:w="2988" w:type="dxa"/>
            <w:gridSpan w:val="3"/>
            <w:tcBorders>
              <w:top w:val="single" w:sz="4" w:space="0" w:color="auto"/>
              <w:bottom w:val="single" w:sz="4" w:space="0" w:color="auto"/>
            </w:tcBorders>
          </w:tcPr>
          <w:p w:rsidR="0047310B" w:rsidRDefault="0047310B" w:rsidP="003C184C">
            <w:pPr>
              <w:widowControl w:val="0"/>
            </w:pPr>
            <w:r>
              <w:t>Graphical representation</w:t>
            </w:r>
          </w:p>
        </w:tc>
      </w:tr>
      <w:tr w:rsidR="0047310B" w:rsidTr="003C184C">
        <w:tc>
          <w:tcPr>
            <w:tcW w:w="4219" w:type="dxa"/>
            <w:gridSpan w:val="2"/>
          </w:tcPr>
          <w:p w:rsidR="0047310B" w:rsidRDefault="0047310B" w:rsidP="003C184C">
            <w:pPr>
              <w:widowControl w:val="0"/>
            </w:pPr>
            <w:r>
              <w:rPr>
                <w:i/>
              </w:rPr>
              <w:t>Multiplex Dyadic Network Effects</w:t>
            </w:r>
          </w:p>
        </w:tc>
        <w:tc>
          <w:tcPr>
            <w:tcW w:w="6237" w:type="dxa"/>
            <w:tcBorders>
              <w:top w:val="single" w:sz="4" w:space="0" w:color="auto"/>
            </w:tcBorders>
          </w:tcPr>
          <w:p w:rsidR="0047310B" w:rsidRDefault="0047310B" w:rsidP="003C184C">
            <w:pPr>
              <w:widowControl w:val="0"/>
            </w:pPr>
          </w:p>
        </w:tc>
        <w:tc>
          <w:tcPr>
            <w:tcW w:w="1206" w:type="dxa"/>
            <w:tcBorders>
              <w:top w:val="single" w:sz="4" w:space="0" w:color="auto"/>
            </w:tcBorders>
            <w:vAlign w:val="center"/>
          </w:tcPr>
          <w:p w:rsidR="0047310B" w:rsidRDefault="0047310B" w:rsidP="003C184C">
            <w:pPr>
              <w:widowControl w:val="0"/>
            </w:pPr>
          </w:p>
        </w:tc>
        <w:tc>
          <w:tcPr>
            <w:tcW w:w="576" w:type="dxa"/>
            <w:tcBorders>
              <w:top w:val="single" w:sz="4" w:space="0" w:color="auto"/>
            </w:tcBorders>
            <w:vAlign w:val="center"/>
          </w:tcPr>
          <w:p w:rsidR="0047310B" w:rsidRDefault="0047310B" w:rsidP="003C184C">
            <w:pPr>
              <w:pStyle w:val="HTMLPreformatted"/>
              <w:widowControl w:val="0"/>
              <w:tabs>
                <w:tab w:val="clear" w:pos="916"/>
                <w:tab w:val="clear" w:pos="1832"/>
                <w:tab w:val="clear" w:pos="3664"/>
                <w:tab w:val="clear" w:pos="4580"/>
                <w:tab w:val="clear" w:pos="5496"/>
                <w:tab w:val="clear" w:pos="6412"/>
                <w:tab w:val="clear" w:pos="7328"/>
                <w:tab w:val="clear" w:pos="8244"/>
                <w:tab w:val="clear" w:pos="9160"/>
                <w:tab w:val="clear" w:pos="10076"/>
                <w:tab w:val="left" w:pos="270"/>
                <w:tab w:val="left" w:pos="720"/>
                <w:tab w:val="left" w:pos="1680"/>
                <w:tab w:val="left" w:pos="2280"/>
              </w:tabs>
              <w:rPr>
                <w:rFonts w:ascii="Times New Roman" w:hAnsi="Times New Roman"/>
                <w:sz w:val="24"/>
                <w:szCs w:val="24"/>
              </w:rPr>
            </w:pPr>
          </w:p>
        </w:tc>
        <w:tc>
          <w:tcPr>
            <w:tcW w:w="1206" w:type="dxa"/>
            <w:tcBorders>
              <w:top w:val="single" w:sz="4" w:space="0" w:color="auto"/>
            </w:tcBorders>
          </w:tcPr>
          <w:p w:rsidR="0047310B" w:rsidRDefault="0047310B" w:rsidP="003C184C">
            <w:pPr>
              <w:widowControl w:val="0"/>
            </w:pPr>
          </w:p>
        </w:tc>
      </w:tr>
      <w:tr w:rsidR="0047310B" w:rsidTr="003C184C">
        <w:tc>
          <w:tcPr>
            <w:tcW w:w="2660" w:type="dxa"/>
          </w:tcPr>
          <w:p w:rsidR="0047310B" w:rsidRPr="00BB6B68" w:rsidRDefault="0047310B" w:rsidP="003C184C">
            <w:pPr>
              <w:widowControl w:val="0"/>
            </w:pPr>
            <w:r w:rsidRPr="00B95148">
              <w:rPr>
                <w:i/>
              </w:rPr>
              <w:t>W</w:t>
            </w:r>
            <w:r>
              <w:t xml:space="preserve"> </w:t>
            </w:r>
            <w:r w:rsidRPr="003269EC">
              <w:rPr>
                <w:i/>
              </w:rPr>
              <w:t>→</w:t>
            </w:r>
            <w:r>
              <w:rPr>
                <w:i/>
              </w:rPr>
              <w:t xml:space="preserve"> </w:t>
            </w:r>
            <w:r w:rsidRPr="00B95148">
              <w:rPr>
                <w:i/>
              </w:rPr>
              <w:t>X</w:t>
            </w:r>
          </w:p>
        </w:tc>
        <w:tc>
          <w:tcPr>
            <w:tcW w:w="1559" w:type="dxa"/>
          </w:tcPr>
          <w:p w:rsidR="0047310B" w:rsidRDefault="0047310B" w:rsidP="003C184C">
            <w:pPr>
              <w:widowControl w:val="0"/>
            </w:pPr>
            <w:r>
              <w:t>crprod</w:t>
            </w:r>
          </w:p>
        </w:tc>
        <w:tc>
          <w:tcPr>
            <w:tcW w:w="6237" w:type="dxa"/>
          </w:tcPr>
          <w:p w:rsidR="0047310B" w:rsidRPr="00BB6B68" w:rsidRDefault="0047310B" w:rsidP="003C184C">
            <w:pPr>
              <w:widowControl w:val="0"/>
            </w:pPr>
            <w:r>
              <w:t xml:space="preserve">Effect of a tie in network </w:t>
            </w:r>
            <w:r w:rsidRPr="00BB6B68">
              <w:rPr>
                <w:i/>
              </w:rPr>
              <w:t>W</w:t>
            </w:r>
            <w:r>
              <w:t xml:space="preserve"> on a tie in network </w:t>
            </w:r>
            <w:r w:rsidRPr="00BB6B68">
              <w:rPr>
                <w:i/>
              </w:rPr>
              <w:t>X</w:t>
            </w:r>
            <w:r>
              <w:t xml:space="preserve"> (for same dyad </w:t>
            </w:r>
            <w:r w:rsidRPr="003269EC">
              <w:rPr>
                <w:i/>
              </w:rPr>
              <w:t>i → j</w:t>
            </w:r>
            <w:r>
              <w:t>)</w:t>
            </w:r>
          </w:p>
        </w:tc>
        <w:tc>
          <w:tcPr>
            <w:tcW w:w="1206" w:type="dxa"/>
            <w:vAlign w:val="center"/>
          </w:tcPr>
          <w:p w:rsidR="0047310B" w:rsidRDefault="006069D0" w:rsidP="003C184C">
            <w:pPr>
              <w:widowControl w:val="0"/>
            </w:pPr>
            <w:r>
              <w:rPr>
                <w:noProof/>
                <w:lang w:eastAsia="en-US"/>
              </w:rPr>
            </w:r>
            <w:r>
              <w:rPr>
                <w:noProof/>
                <w:lang w:eastAsia="en-US"/>
              </w:rPr>
              <w:pict>
                <v:group id="Canvas 538" o:spid="_x0000_s1117" editas="canvas" style="width:43pt;height:12.5pt;mso-position-horizontal-relative:char;mso-position-vertical-relative:line" coordsize="5454,15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">
                  <v:shape id="_x0000_s1118" type="#_x0000_t75" style="position:absolute;width:5454;height:1581;visibility:visible">
                    <v:fill o:detectmouseclick="t"/>
                    <v:path o:connecttype="none"/>
                  </v:shape>
                  <v:oval id="Oval 535" o:spid="_x0000_s1119" style="position:absolute;left:4105;top:230;width:1327;height:1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tg6FsMA&#10;AADcAAAADwAAAGRycy9kb3ducmV2LnhtbESP3YrCMBCF7wXfIYzgnabqrko1igiiIMuiVfFyaMa2&#10;2ExKE7X79mZhYS8P5+fjzJeNKcWTaldYVjDoRyCIU6sLzhSckk1vCsJ5ZI2lZVLwQw6Wi3ZrjrG2&#10;Lz7Q8+gzEUbYxagg976KpXRpTgZd31bEwbvZ2qAPss6krvEVxk0ph1E0lgYLDoQcK1rnlN6PDxO4&#10;l++kWpdf131kz6Nky4/Bxycp1e00qxkIT43/D/+1d1rBeDKB3zPhCMjFG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tg6FsMAAADcAAAADwAAAAAAAAAAAAAAAACYAgAAZHJzL2Rv&#10;d25yZXYueG1sUEsFBgAAAAAEAAQA9QAAAIgDAAAAAA==&#10;" fillcolor="#0d0d0d [3069]" strokecolor="#0d0d0d [3069]" strokeweight="2pt">
                    <v:textbox>
                      <w:txbxContent>
                        <w:p w:rsidR="00DA4047" w:rsidRDefault="00DA4047" w:rsidP="0047310B">
                          <w:pPr>
                            <w:rPr>
                              <w:rFonts w:eastAsia="Times New Roman"/>
                            </w:rPr>
                          </w:pPr>
                        </w:p>
                      </w:txbxContent>
                    </v:textbox>
                  </v:oval>
                  <v:oval id="Oval 536" o:spid="_x0000_s1120" style="position:absolute;top:233;width:1314;height:1213;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0euZMIA&#10;AADcAAAADwAAAGRycy9kb3ducmV2LnhtbERPTWvCQBC9C/0PyxS86UataUldpQiiIFJq2tLjkJ0m&#10;odnZkF01/ffOQfD4eN+LVe8adaYu1J4NTMYJKOLC25pLA5/5ZvQCKkRki41nMvBPAVbLh8ECM+sv&#10;/EHnYyyVhHDI0EAVY5tpHYqKHIaxb4mF+/WdwyiwK7Xt8CLhrtHTJEm1w5qlocKW1hUVf8eTk97v&#10;97xdN4effeK/ZvmWT5OnORkzfOzfXkFF6uNdfHPvrIH0WdbKGTkCenk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R65kwgAAANwAAAAPAAAAAAAAAAAAAAAAAJgCAABkcnMvZG93&#10;bnJldi54bWxQSwUGAAAAAAQABAD1AAAAhwMAAAAA&#10;" fillcolor="#0d0d0d [3069]" strokecolor="#0d0d0d [3069]" strokeweight="2pt">
                    <v:textbox>
                      <w:txbxContent>
                        <w:p w:rsidR="00DA4047" w:rsidRDefault="00DA4047" w:rsidP="0047310B">
                          <w:pPr>
                            <w:pStyle w:val="NormalWeb"/>
                            <w:spacing w:before="0" w:beforeAutospacing="0" w:after="0" w:afterAutospacing="0"/>
                          </w:pPr>
                          <w:r>
                            <w:rPr>
                              <w:rFonts w:eastAsia="Times New Roman"/>
                            </w:rPr>
                            <w:t> </w:t>
                          </w:r>
                        </w:p>
                      </w:txbxContent>
                    </v:textbox>
                  </v:oval>
                  <v:shape id="Straight Arrow Connector 537" o:spid="_x0000_s1121" type="#_x0000_t32" style="position:absolute;left:1121;top:409;width:3179;height:2;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6hvbscAAADcAAAADwAAAGRycy9kb3ducmV2LnhtbESPQWvCQBSE74L/YXlCb3VTobGmriLS&#10;Qiml2CiCt0f2NUnNvo3ZrRv/vVsoeBxm5htmvuxNI87UudqygodxAoK4sLrmUsFu+3r/BMJ5ZI2N&#10;ZVJwIQfLxXAwx0zbwF90zn0pIoRdhgoq79tMSldUZNCNbUscvW/bGfRRdqXUHYYIN42cJEkqDdYc&#10;FypsaV1Rccx/jYLj4X0aJvk2pGEffl4+NqfPx3BS6m7Ur55BeOr9LfzfftMK0ukM/s7EIyA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7qG9uxwAAANwAAAAPAAAAAAAA&#10;AAAAAAAAAKECAABkcnMvZG93bnJldi54bWxQSwUGAAAAAAQABAD5AAAAlQMAAAAA&#10;" strokecolor="#0d0d0d [3069]" strokeweight="1pt">
                    <v:stroke endarrow="block"/>
                  </v:shape>
                  <w10:wrap type="none"/>
                  <w10:anchorlock/>
                </v:group>
              </w:pict>
            </w:r>
          </w:p>
        </w:tc>
        <w:tc>
          <w:tcPr>
            <w:tcW w:w="576" w:type="dxa"/>
            <w:vAlign w:val="center"/>
          </w:tcPr>
          <w:p w:rsidR="0047310B" w:rsidRDefault="0047310B" w:rsidP="003C184C">
            <w:pPr>
              <w:widowControl w:val="0"/>
            </w:pPr>
            <w:r w:rsidRPr="008A1A2F">
              <w:t>→</w:t>
            </w:r>
          </w:p>
        </w:tc>
        <w:tc>
          <w:tcPr>
            <w:tcW w:w="1206" w:type="dxa"/>
            <w:vAlign w:val="center"/>
          </w:tcPr>
          <w:p w:rsidR="0047310B" w:rsidRDefault="006069D0" w:rsidP="003C184C">
            <w:pPr>
              <w:widowControl w:val="0"/>
            </w:pPr>
            <w:r>
              <w:rPr>
                <w:noProof/>
                <w:lang w:eastAsia="en-US"/>
              </w:rPr>
            </w:r>
            <w:r>
              <w:rPr>
                <w:noProof/>
                <w:lang w:eastAsia="en-US"/>
              </w:rPr>
              <w:pict>
                <v:group id="Canvas 542" o:spid="_x0000_s1122" editas="canvas" style="width:43pt;height:12.5pt;mso-position-horizontal-relative:char;mso-position-vertical-relative:line" coordsize="5454,15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">
                  <v:shape id="_x0000_s1123" type="#_x0000_t75" style="position:absolute;width:5454;height:1581;visibility:visible">
                    <v:fill o:detectmouseclick="t"/>
                    <v:path o:connecttype="none"/>
                  </v:shape>
                  <v:oval id="Oval 539" o:spid="_x0000_s1124" style="position:absolute;left:4105;top:230;width:1327;height:1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OTSRcIA&#10;AADcAAAADwAAAGRycy9kb3ducmV2LnhtbERPTWvCQBC9F/oflil4qxtrK5K6CUUoCkWKRsXjkJ0m&#10;odnZkF01/fedg+Dx8b4X+eBadaE+NJ4NTMYJKOLS24YrA/vi83kOKkRki61nMvBHAfLs8WGBqfVX&#10;3tJlFyslIRxSNFDH2KVah7Imh2HsO2LhfnzvMArsK217vEq4a/VLksy0w4alocaOljWVv7uzk97j&#10;d9Et283pK/GHabHi8+T1jYwZPQ0f76AiDfEuvrnX1sBsLvPljBwBnf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c5NJFwgAAANwAAAAPAAAAAAAAAAAAAAAAAJgCAABkcnMvZG93&#10;bnJldi54bWxQSwUGAAAAAAQABAD1AAAAhwMAAAAA&#10;" fillcolor="#0d0d0d [3069]" strokecolor="#0d0d0d [3069]" strokeweight="2pt">
                    <v:textbox>
                      <w:txbxContent>
                        <w:p w:rsidR="00DA4047" w:rsidRDefault="00DA4047" w:rsidP="0047310B">
                          <w:pPr>
                            <w:rPr>
                              <w:rFonts w:eastAsia="Times New Roman"/>
                            </w:rPr>
                          </w:pPr>
                        </w:p>
                      </w:txbxContent>
                    </v:textbox>
                  </v:oval>
                  <v:oval id="Oval 540" o:spid="_x0000_s1125" style="position:absolute;top:233;width:1314;height:1213;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h33sMA&#10;AADcAAAADwAAAGRycy9kb3ducmV2LnhtbESPW4vCMBCF3wX/QxjBN03rDekaRYRlFxYRrbvs49CM&#10;bbGZlCZq/fdGEHw8nMvHWaxaU4krNa60rCAeRiCIM6tLzhUc08/BHITzyBory6TgTg5Wy25ngYm2&#10;N97T9eBzEUbYJaig8L5OpHRZQQbd0NbEwTvZxqAPssmlbvAWxk0lR1E0kwZLDoQCa9oUlJ0PFxO4&#10;f7u03lTb/5/I/o7TL77Ekykp1e+16w8Qnlr/Dr/a31rBbB7D80w4AnL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6h33sMAAADcAAAADwAAAAAAAAAAAAAAAACYAgAAZHJzL2Rv&#10;d25yZXYueG1sUEsFBgAAAAAEAAQA9QAAAIgDAAAAAA==&#10;" fillcolor="#0d0d0d [3069]" strokecolor="#0d0d0d [3069]" strokeweight="2pt">
                    <v:textbox>
                      <w:txbxContent>
                        <w:p w:rsidR="00DA4047" w:rsidRDefault="00DA4047" w:rsidP="0047310B">
                          <w:pPr>
                            <w:pStyle w:val="NormalWeb"/>
                            <w:spacing w:before="0" w:beforeAutospacing="0" w:after="0" w:afterAutospacing="0"/>
                          </w:pPr>
                          <w:r>
                            <w:rPr>
                              <w:rFonts w:eastAsia="Times New Roman"/>
                            </w:rPr>
                            <w:t> </w:t>
                          </w:r>
                        </w:p>
                      </w:txbxContent>
                    </v:textbox>
                  </v:oval>
                  <v:shape id="Straight Arrow Connector 541" o:spid="_x0000_s1126" type="#_x0000_t32" style="position:absolute;left:1121;top:409;width:3179;height:2;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NmNOMYAAADcAAAADwAAAGRycy9kb3ducmV2LnhtbESPQWvCQBSE74L/YXlCb7ppoKmkrlJE&#10;QUqRGkuht0f2NUnNvo3ZrZv+e7dQ8DjMzDfMYjWYVlyod41lBfezBARxaXXDlYL343Y6B+E8ssbW&#10;Min4JQer5Xi0wFzbwAe6FL4SEcIuRwW1910upStrMuhmtiOO3pftDfoo+0rqHkOEm1amSZJJgw3H&#10;hRo7WtdUnoofo+D0+fIY0uIYsvARvjevb+f9QzgrdTcZnp9AeBr8Lfzf3mkF2TyFvzPxCMjlF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DZjTjGAAAA3AAAAA8AAAAAAAAA&#10;AAAAAAAAoQIAAGRycy9kb3ducmV2LnhtbFBLBQYAAAAABAAEAPkAAACUAwAAAAA=&#10;" strokecolor="#0d0d0d [3069]" strokeweight="1pt">
                    <v:stroke endarrow="block"/>
                  </v:shape>
                  <v:shape id="Straight Arrow Connector 256" o:spid="_x0000_s1127" type="#_x0000_t32" style="position:absolute;left:1121;top:1269;width:3179;height:7;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LOiocUAAADcAAAADwAAAGRycy9kb3ducmV2LnhtbESP3WrCQBSE74W+w3IK3pmNFiWkrqKF&#10;gqBUTH+uT7OnSdrs2bC7anx7tyB4OczMN8x82ZtWnMj5xrKCcZKCIC6tbrhS8PH+OspA+ICssbVM&#10;Ci7kYbl4GMwx1/bMBzoVoRIRwj5HBXUIXS6lL2sy6BPbEUfvxzqDIUpXSe3wHOGmlZM0nUmDDceF&#10;Gjt6qan8K45GwVp+/RYbzA5uN9mu+++37jPbT5UaPvarZxCB+nAP39obrWCWPcH/mXgE5OI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LOiocUAAADcAAAADwAAAAAAAAAA&#10;AAAAAAChAgAAZHJzL2Rvd25yZXYueG1sUEsFBgAAAAAEAAQA+QAAAJMDAAAAAA==&#10;" strokecolor="#0d0d0d [3069]" strokeweight="1pt">
                    <v:stroke dashstyle="dash" endarrow="block"/>
                  </v:shape>
                  <w10:wrap type="none"/>
                  <w10:anchorlock/>
                </v:group>
              </w:pict>
            </w:r>
          </w:p>
        </w:tc>
      </w:tr>
      <w:tr w:rsidR="0047310B" w:rsidTr="003C184C">
        <w:tc>
          <w:tcPr>
            <w:tcW w:w="10456" w:type="dxa"/>
            <w:gridSpan w:val="3"/>
          </w:tcPr>
          <w:p w:rsidR="0047310B" w:rsidRDefault="0047310B" w:rsidP="003C184C">
            <w:pPr>
              <w:widowControl w:val="0"/>
            </w:pPr>
            <w:r>
              <w:rPr>
                <w:i/>
              </w:rPr>
              <w:t>Multiplex Degree-related Network Effects</w:t>
            </w:r>
          </w:p>
        </w:tc>
        <w:tc>
          <w:tcPr>
            <w:tcW w:w="1206" w:type="dxa"/>
            <w:vAlign w:val="center"/>
          </w:tcPr>
          <w:p w:rsidR="0047310B" w:rsidRPr="001D242B" w:rsidRDefault="0047310B" w:rsidP="003C184C">
            <w:pPr>
              <w:widowControl w:val="0"/>
              <w:rPr>
                <w:noProof/>
                <w:sz w:val="20"/>
                <w:szCs w:val="20"/>
                <w:lang w:eastAsia="nl-NL"/>
              </w:rPr>
            </w:pPr>
          </w:p>
        </w:tc>
        <w:tc>
          <w:tcPr>
            <w:tcW w:w="576" w:type="dxa"/>
            <w:vAlign w:val="center"/>
          </w:tcPr>
          <w:p w:rsidR="0047310B" w:rsidRPr="00A40EA6" w:rsidRDefault="0047310B" w:rsidP="003C184C">
            <w:pPr>
              <w:widowControl w:val="0"/>
              <w:rPr>
                <w:sz w:val="20"/>
                <w:szCs w:val="20"/>
              </w:rPr>
            </w:pPr>
          </w:p>
        </w:tc>
        <w:tc>
          <w:tcPr>
            <w:tcW w:w="1206" w:type="dxa"/>
            <w:vAlign w:val="center"/>
          </w:tcPr>
          <w:p w:rsidR="0047310B" w:rsidRPr="001D242B" w:rsidRDefault="0047310B" w:rsidP="003C184C">
            <w:pPr>
              <w:widowControl w:val="0"/>
              <w:rPr>
                <w:noProof/>
                <w:sz w:val="20"/>
                <w:szCs w:val="20"/>
                <w:lang w:eastAsia="nl-NL"/>
              </w:rPr>
            </w:pPr>
          </w:p>
        </w:tc>
      </w:tr>
      <w:tr w:rsidR="00741F01" w:rsidTr="003C184C">
        <w:tc>
          <w:tcPr>
            <w:tcW w:w="2660" w:type="dxa"/>
          </w:tcPr>
          <w:p w:rsidR="00741F01" w:rsidRDefault="00741F01" w:rsidP="003C184C">
            <w:pPr>
              <w:widowControl w:val="0"/>
            </w:pPr>
            <w:r>
              <w:t xml:space="preserve">Indegree </w:t>
            </w:r>
            <w:r w:rsidRPr="00B95148">
              <w:rPr>
                <w:i/>
              </w:rPr>
              <w:t>W</w:t>
            </w:r>
            <w:r>
              <w:t xml:space="preserve"> </w:t>
            </w:r>
            <w:r w:rsidRPr="003269EC">
              <w:rPr>
                <w:i/>
              </w:rPr>
              <w:t>→</w:t>
            </w:r>
            <w:r>
              <w:rPr>
                <w:i/>
              </w:rPr>
              <w:t xml:space="preserve"> </w:t>
            </w:r>
            <w:r>
              <w:t xml:space="preserve">Indegree </w:t>
            </w:r>
            <w:r w:rsidRPr="00B95148">
              <w:rPr>
                <w:i/>
              </w:rPr>
              <w:t>X</w:t>
            </w:r>
          </w:p>
        </w:tc>
        <w:tc>
          <w:tcPr>
            <w:tcW w:w="1559" w:type="dxa"/>
          </w:tcPr>
          <w:p w:rsidR="00741F01" w:rsidRDefault="00741F01" w:rsidP="003C184C">
            <w:pPr>
              <w:widowControl w:val="0"/>
            </w:pPr>
            <w:r w:rsidRPr="00BB6B68">
              <w:t>inPopIntn</w:t>
            </w:r>
          </w:p>
        </w:tc>
        <w:tc>
          <w:tcPr>
            <w:tcW w:w="6237" w:type="dxa"/>
          </w:tcPr>
          <w:p w:rsidR="00741F01" w:rsidRDefault="00741F01" w:rsidP="003C184C">
            <w:pPr>
              <w:widowControl w:val="0"/>
            </w:pPr>
            <w:r>
              <w:t xml:space="preserve">Effect of indegree in network </w:t>
            </w:r>
            <w:r>
              <w:rPr>
                <w:i/>
              </w:rPr>
              <w:t xml:space="preserve">W </w:t>
            </w:r>
            <w:r>
              <w:t xml:space="preserve">on indegree in network </w:t>
            </w:r>
            <w:r>
              <w:rPr>
                <w:i/>
              </w:rPr>
              <w:t>X</w:t>
            </w:r>
          </w:p>
        </w:tc>
        <w:tc>
          <w:tcPr>
            <w:tcW w:w="1206" w:type="dxa"/>
            <w:vAlign w:val="center"/>
          </w:tcPr>
          <w:p w:rsidR="00741F01" w:rsidRDefault="006069D0" w:rsidP="003C184C">
            <w:pPr>
              <w:widowControl w:val="0"/>
            </w:pPr>
            <w:r>
              <w:rPr>
                <w:noProof/>
                <w:lang w:eastAsia="en-US"/>
              </w:rPr>
            </w:r>
            <w:r>
              <w:rPr>
                <w:noProof/>
                <w:lang w:eastAsia="en-US"/>
              </w:rPr>
              <w:pict>
                <v:group id="Canvas 146" o:spid="_x0000_s1249" editas="canvas" style="width:42.9pt;height:38pt;mso-position-horizontal-relative:char;mso-position-vertical-relative:line" coordsize="5448,48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">
                  <v:shape id="_x0000_s1250" type="#_x0000_t75" style="position:absolute;width:5448;height:4819;visibility:visible">
                    <v:fill o:detectmouseclick="t"/>
                    <v:path o:connecttype="none"/>
                  </v:shape>
                  <v:oval id="Oval 141" o:spid="_x0000_s1251" style="position:absolute;top:3514;width:1333;height:123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LsAIcUA&#10;AADcAAAADwAAAGRycy9kb3ducmV2LnhtbESP3YrCMBCF74V9hzAL3mna9QepRlkEUZBFtCpeDs1s&#10;W7aZlCZqfXuzIHg3wzlzvjOzRWsqcaPGlZYVxP0IBHFmdcm5gmO66k1AOI+ssbJMCh7kYDH/6Mww&#10;0fbOe7odfC5CCLsEFRTe14mULivIoOvbmjhov7Yx6MPa5FI3eA/hppJfUTSWBksOhAJrWhaU/R2u&#10;JnDPu7ReVj+XbWRPg3TN13g4IqW6n+33FISn1r/Nr+uNDvWHMfw/EyaQ8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uwAhxQAAANwAAAAPAAAAAAAAAAAAAAAAAJgCAABkcnMv&#10;ZG93bnJldi54bWxQSwUGAAAAAAQABAD1AAAAigMAAAAA&#10;" fillcolor="#0d0d0d [3069]" strokecolor="#0d0d0d [3069]" strokeweight="2pt"/>
                  <v:oval id="Oval 142" o:spid="_x0000_s1252" style="position:absolute;left:1896;top:230;width:1327;height:1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dRRMIA&#10;AADcAAAADwAAAGRycy9kb3ducmV2LnhtbERPTWvCQBC9F/wPywi91Y2iJURXEVtRjzVevA3ZMUmb&#10;nU13tyb9964geJvH+5zFqjeNuJLztWUF41ECgriwuuZSwSnfvqUgfEDW2FgmBf/kYbUcvCww07bj&#10;L7oeQyliCPsMFVQhtJmUvqjIoB/ZljhyF+sMhghdKbXDLoabRk6S5F0arDk2VNjSpqLi5/hnFHx8&#10;79IDp+733I3P+8vB5p+7Wa7U67Bfz0EE6sNT/HDvdZw/ncD9mXiBXN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h1FEwgAAANwAAAAPAAAAAAAAAAAAAAAAAJgCAABkcnMvZG93&#10;bnJldi54bWxQSwUGAAAAAAQABAD1AAAAhwMAAAAA&#10;" fillcolor="#0d0d0d [3069]" strokecolor="#0d0d0d [3069]" strokeweight="4.5pt">
                    <v:textbox style="mso-next-textbox:#Oval 142">
                      <w:txbxContent>
                        <w:p w:rsidR="00DA4047" w:rsidRDefault="00DA4047">
                          <w:pPr>
                            <w:rPr>
                              <w:rFonts w:eastAsia="Times New Roman"/>
                            </w:rPr>
                          </w:pPr>
                        </w:p>
                      </w:txbxContent>
                    </v:textbox>
                  </v:oval>
                  <v:shape id="Straight Arrow Connector 144" o:spid="_x0000_s1253" type="#_x0000_t32" style="position:absolute;left:666;top:1276;width:1424;height:2339;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2/HKMQAAADcAAAADwAAAGRycy9kb3ducmV2LnhtbERP32vCMBB+F/wfwgl7m6ninFSjjKEw&#10;xhiuiuDb0ZxttbnUJjPdf78MBr7dx/fzFqvO1OJGrassKxgNExDEudUVFwr2u83jDITzyBpry6Tg&#10;hxyslv3eAlNtA3/RLfOFiCHsUlRQet+kUrq8JINuaBviyJ1sa9BH2BZStxhiuKnlOEmm0mDFsaHE&#10;hl5Lyi/Zt1FwOb4/h3G2C9NwCOf1x/b6+RSuSj0Mupc5CE+dv4v/3W86zp9M4O+ZeIFc/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bb8coxAAAANwAAAAPAAAAAAAAAAAA&#10;AAAAAKECAABkcnMvZG93bnJldi54bWxQSwUGAAAAAAQABAD5AAAAkgMAAAAA&#10;" strokecolor="#0d0d0d [3069]" strokeweight="1pt">
                    <v:stroke endarrow="block"/>
                  </v:shape>
                  <w10:wrap type="none"/>
                  <w10:anchorlock/>
                </v:group>
              </w:pict>
            </w:r>
          </w:p>
        </w:tc>
        <w:tc>
          <w:tcPr>
            <w:tcW w:w="576" w:type="dxa"/>
            <w:vAlign w:val="center"/>
          </w:tcPr>
          <w:p w:rsidR="00741F01" w:rsidRDefault="00741F01" w:rsidP="003C184C">
            <w:pPr>
              <w:widowControl w:val="0"/>
            </w:pPr>
            <w:r>
              <w:t>→</w:t>
            </w:r>
          </w:p>
        </w:tc>
        <w:tc>
          <w:tcPr>
            <w:tcW w:w="1206" w:type="dxa"/>
            <w:vAlign w:val="center"/>
          </w:tcPr>
          <w:p w:rsidR="00741F01" w:rsidRDefault="006069D0" w:rsidP="003C184C">
            <w:pPr>
              <w:widowControl w:val="0"/>
            </w:pPr>
            <w:r>
              <w:rPr>
                <w:noProof/>
                <w:lang w:eastAsia="en-US"/>
              </w:rPr>
            </w:r>
            <w:r>
              <w:rPr>
                <w:noProof/>
                <w:lang w:eastAsia="en-US"/>
              </w:rPr>
              <w:pict>
                <v:group id="Canvas 152" o:spid="_x0000_s1242" editas="canvas" style="width:42.9pt;height:38pt;mso-position-horizontal-relative:char;mso-position-vertical-relative:line" coordsize="5448,48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">
                  <v:shape id="_x0000_s1243" type="#_x0000_t75" style="position:absolute;width:5448;height:4819;visibility:visible">
                    <v:fill o:detectmouseclick="t"/>
                    <v:path o:connecttype="none"/>
                  </v:shape>
                  <v:oval id="Oval 147" o:spid="_x0000_s1244" style="position:absolute;top:3615;width:1333;height:122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B49zsUA&#10;AADcAAAADwAAAGRycy9kb3ducmV2LnhtbESP3YrCMBCF7xd8hzCCd5r6syrVKCKIgiyi1WUvh2Zs&#10;i82kNFHr228WhL2b4Zw535n5sjGleFDtCssK+r0IBHFqdcGZgnOy6U5BOI+ssbRMCl7kYLlofcwx&#10;1vbJR3qcfCZCCLsYFeTeV7GULs3JoOvZijhoV1sb9GGtM6lrfIZwU8pBFI2lwYIDIceK1jmlt9Pd&#10;BO73IanW5dfPPrKXYbLle3/0SUp12s1qBsJT4//N7+udDvVHE/h7JkwgF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oHj3OxQAAANwAAAAPAAAAAAAAAAAAAAAAAJgCAABkcnMv&#10;ZG93bnJldi54bWxQSwUGAAAAAAQABAD1AAAAigMAAAAA&#10;" fillcolor="#0d0d0d [3069]" strokecolor="#0d0d0d [3069]" strokeweight="2pt"/>
                  <v:oval id="Oval 148" o:spid="_x0000_s1245" style="position:absolute;left:1896;top:230;width:1327;height:1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W9mrsUA&#10;AADcAAAADwAAAGRycy9kb3ducmV2LnhtbESPQW/CMAyF75P4D5GRdhsp0zZVHQEhtgk4jnLhZjWm&#10;7WickmS0+/fzYdJutt7ze58Xq9F16kYhtp4NzGcZKOLK25ZrA8fy4yEHFROyxc4zGfihCKvl5G6B&#10;hfUDf9LtkGolIRwLNNCk1Bdax6ohh3Hme2LRzj44TLKGWtuAg4S7Tj9m2Yt22LI0NNjTpqHqcvh2&#10;Bt6+tvme83A9DfPT7rz35fv2uTTmfjquX0ElGtO/+e96ZwX/SWjlGZlAL3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b2auxQAAANwAAAAPAAAAAAAAAAAAAAAAAJgCAABkcnMv&#10;ZG93bnJldi54bWxQSwUGAAAAAAQABAD1AAAAigMAAAAA&#10;" fillcolor="#0d0d0d [3069]" strokecolor="#0d0d0d [3069]" strokeweight="4.5pt">
                    <v:textbox style="mso-next-textbox:#Oval 148">
                      <w:txbxContent>
                        <w:p w:rsidR="00DA4047" w:rsidRDefault="00DA4047">
                          <w:pPr>
                            <w:rPr>
                              <w:rFonts w:eastAsia="Times New Roman"/>
                            </w:rPr>
                          </w:pPr>
                        </w:p>
                      </w:txbxContent>
                    </v:textbox>
                  </v:oval>
                  <v:oval id="Oval 149" o:spid="_x0000_s1246" style="position:absolute;left:3771;top:3605;width:1321;height:121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s0MJ8UA&#10;AADcAAAADwAAAGRycy9kb3ducmV2LnhtbESP3YrCMBCF7xd8hzCCd5r6s6LVKCKIgiyi1WUvh2Zs&#10;i82kNFHr228WhL2b4Zw535n5sjGleFDtCssK+r0IBHFqdcGZgnOy6U5AOI+ssbRMCl7kYLlofcwx&#10;1vbJR3qcfCZCCLsYFeTeV7GULs3JoOvZijhoV1sb9GGtM6lrfIZwU8pBFI2lwYIDIceK1jmlt9Pd&#10;BO73IanW5dfPPrKXYbLle3/0SUp12s1qBsJT4//N7+udDvVHU/h7JkwgF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2zQwnxQAAANwAAAAPAAAAAAAAAAAAAAAAAJgCAABkcnMv&#10;ZG93bnJldi54bWxQSwUGAAAAAAQABAD1AAAAigMAAAAA&#10;" fillcolor="#0d0d0d [3069]" strokecolor="#0d0d0d [3069]" strokeweight="2pt">
                    <v:textbox style="mso-next-textbox:#Oval 149">
                      <w:txbxContent>
                        <w:p w:rsidR="00DA4047" w:rsidRDefault="00DA4047">
                          <w:pPr>
                            <w:pStyle w:val="NormalWeb"/>
                            <w:spacing w:before="0" w:beforeAutospacing="0" w:after="0" w:afterAutospacing="0"/>
                          </w:pPr>
                          <w:r>
                            <w:rPr>
                              <w:rFonts w:eastAsia="Times New Roman"/>
                            </w:rPr>
                            <w:t> </w:t>
                          </w:r>
                        </w:p>
                      </w:txbxContent>
                    </v:textbox>
                  </v:oval>
                  <v:shape id="Straight Arrow Connector 150" o:spid="_x0000_s1247" type="#_x0000_t32" style="position:absolute;left:666;top:1276;width:1424;height:2339;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Y1X9scAAADcAAAADwAAAGRycy9kb3ducmV2LnhtbESPQWvCQBCF74X+h2UK3uqmgrZEVyml&#10;BZFSaiyCtyE7JqnZ2Zhd3fTfdw6F3mZ4b977ZrEaXKuu1IfGs4GHcQaKuPS24crA1+7t/glUiMgW&#10;W89k4IcCrJa3NwvMrU+8pWsRKyUhHHI0UMfY5VqHsiaHYew7YtGOvncYZe0rbXtMEu5aPcmymXbY&#10;sDTU2NFLTeWpuDgDp8PmMU2KXZqlffp+ff88f0zT2ZjR3fA8BxVpiP/mv+u1Ffyp4MszMoFe/g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hjVf2xwAAANwAAAAPAAAAAAAA&#10;AAAAAAAAAKECAABkcnMvZG93bnJldi54bWxQSwUGAAAAAAQABAD5AAAAlQMAAAAA&#10;" strokecolor="#0d0d0d [3069]" strokeweight="1pt">
                    <v:stroke endarrow="block"/>
                  </v:shape>
                  <v:shape id="Straight Arrow Connector 151" o:spid="_x0000_s1248" type="#_x0000_t32" style="position:absolute;left:3028;top:1276;width:1404;height:2329;flip:x 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5OnqcIAAADcAAAADwAAAGRycy9kb3ducmV2LnhtbERPS2sCMRC+F/wPYQRvNatgka1Rii/a&#10;W12l4G3YjJutyWTZRHf775tCwdt8fM9ZrHpnxZ3aUHtWMBlnIIhLr2uuFJyOu+c5iBCRNVrPpOCH&#10;AqyWg6cF5tp3fKB7ESuRQjjkqMDE2ORShtKQwzD2DXHiLr51GBNsK6lb7FK4s3KaZS/SYc2pwWBD&#10;a0Pltbg5BdZ86/BBn+cvu911h7Api/1trtRo2L+9gojUx4f43/2u0/zZBP6eSRfI5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05OnqcIAAADcAAAADwAAAAAAAAAAAAAA&#10;AAChAgAAZHJzL2Rvd25yZXYueG1sUEsFBgAAAAAEAAQA+QAAAJADAAAAAA==&#10;" strokecolor="#0d0d0d [3069]" strokeweight="1pt">
                    <v:stroke dashstyle="dash" endarrow="block"/>
                  </v:shape>
                  <w10:wrap type="none"/>
                  <w10:anchorlock/>
                </v:group>
              </w:pict>
            </w:r>
          </w:p>
        </w:tc>
      </w:tr>
      <w:tr w:rsidR="00741F01" w:rsidTr="003C184C">
        <w:tc>
          <w:tcPr>
            <w:tcW w:w="2660" w:type="dxa"/>
          </w:tcPr>
          <w:p w:rsidR="00741F01" w:rsidRDefault="00741F01" w:rsidP="003C184C">
            <w:pPr>
              <w:widowControl w:val="0"/>
            </w:pPr>
            <w:r>
              <w:t xml:space="preserve">Outdegree </w:t>
            </w:r>
            <w:r w:rsidRPr="00B95148">
              <w:rPr>
                <w:i/>
              </w:rPr>
              <w:t>W</w:t>
            </w:r>
            <w:r>
              <w:t xml:space="preserve"> </w:t>
            </w:r>
            <w:r w:rsidRPr="003269EC">
              <w:rPr>
                <w:i/>
              </w:rPr>
              <w:t>→</w:t>
            </w:r>
            <w:r>
              <w:rPr>
                <w:i/>
              </w:rPr>
              <w:t xml:space="preserve"> </w:t>
            </w:r>
            <w:r>
              <w:t xml:space="preserve">Outdegree </w:t>
            </w:r>
            <w:r w:rsidRPr="00B95148">
              <w:rPr>
                <w:i/>
              </w:rPr>
              <w:t>X</w:t>
            </w:r>
          </w:p>
        </w:tc>
        <w:tc>
          <w:tcPr>
            <w:tcW w:w="1559" w:type="dxa"/>
          </w:tcPr>
          <w:p w:rsidR="00741F01" w:rsidRDefault="00741F01" w:rsidP="003C184C">
            <w:pPr>
              <w:widowControl w:val="0"/>
            </w:pPr>
            <w:r w:rsidRPr="00B95148">
              <w:t>outActIntn</w:t>
            </w:r>
          </w:p>
        </w:tc>
        <w:tc>
          <w:tcPr>
            <w:tcW w:w="6237" w:type="dxa"/>
          </w:tcPr>
          <w:p w:rsidR="00741F01" w:rsidRDefault="00741F01" w:rsidP="003C184C">
            <w:pPr>
              <w:widowControl w:val="0"/>
            </w:pPr>
            <w:r>
              <w:t xml:space="preserve">Effect of outdegree in network </w:t>
            </w:r>
            <w:r>
              <w:rPr>
                <w:i/>
              </w:rPr>
              <w:t xml:space="preserve">W </w:t>
            </w:r>
            <w:r>
              <w:t xml:space="preserve">on outdegree in network </w:t>
            </w:r>
            <w:r>
              <w:rPr>
                <w:i/>
              </w:rPr>
              <w:t>X</w:t>
            </w:r>
          </w:p>
        </w:tc>
        <w:tc>
          <w:tcPr>
            <w:tcW w:w="1206" w:type="dxa"/>
            <w:vAlign w:val="center"/>
          </w:tcPr>
          <w:p w:rsidR="00741F01" w:rsidRDefault="006069D0" w:rsidP="003C184C">
            <w:pPr>
              <w:widowControl w:val="0"/>
            </w:pPr>
            <w:r>
              <w:rPr>
                <w:noProof/>
                <w:lang w:eastAsia="en-US"/>
              </w:rPr>
            </w:r>
            <w:r>
              <w:rPr>
                <w:noProof/>
                <w:lang w:eastAsia="en-US"/>
              </w:rPr>
              <w:pict>
                <v:group id="Canvas 480" o:spid="_x0000_s1297" editas="canvas" style="width:42.9pt;height:38pt;mso-position-horizontal-relative:char;mso-position-vertical-relative:line" coordsize="5448,48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">
                  <v:shape id="_x0000_s1298" type="#_x0000_t75" style="position:absolute;width:5448;height:4819;visibility:visible">
                    <v:fill o:detectmouseclick="t"/>
                    <v:path o:connecttype="none"/>
                  </v:shape>
                  <v:oval id="Oval 184" o:spid="_x0000_s1299" style="position:absolute;top:3615;width:1333;height:122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3UZI8UA&#10;AADcAAAADwAAAGRycy9kb3ducmV2LnhtbESPQWvCQBCF7wX/wzJCb80mVkuIrkEEUZAimrZ4HLLT&#10;JDQ7G7Krxn/vFgq9zfDevO/NIh9MK67Uu8aygiSKQRCXVjdcKfgoNi8pCOeRNbaWScGdHOTL0dMC&#10;M21vfKTryVcihLDLUEHtfZdJ6cqaDLrIdsRB+7a9QR/WvpK6x1sIN62cxPGbNNhwINTY0bqm8ud0&#10;MYH7dSi6dft+3sf287XY8iWZzkip5/GwmoPwNPh/89/1Tof66RR+nwkTyO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dRkjxQAAANwAAAAPAAAAAAAAAAAAAAAAAJgCAABkcnMv&#10;ZG93bnJldi54bWxQSwUGAAAAAAQABAD1AAAAigMAAAAA&#10;" fillcolor="#0d0d0d [3069]" strokecolor="#0d0d0d [3069]" strokeweight="2pt"/>
                  <v:oval id="Oval 185" o:spid="_x0000_s1300" style="position:absolute;left:1896;top:230;width:1327;height:1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dzqsIA&#10;AADcAAAADwAAAGRycy9kb3ducmV2LnhtbERPS4vCMBC+L/gfwgje1lTBpXSNIj5Qj2v34m1oxrba&#10;TGoSbf33m4WFvc3H95z5sjeNeJLztWUFk3ECgriwuuZSwXe+e09B+ICssbFMCl7kYbkYvM0x07bj&#10;L3qeQiliCPsMFVQhtJmUvqjIoB/bljhyF+sMhghdKbXDLoabRk6T5EMarDk2VNjSuqLidnoYBZvr&#10;Pj1y6u7nbnI+XI423+5nuVKjYb/6BBGoD//iP/dBx/npDH6fiRfIx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w13OqwgAAANwAAAAPAAAAAAAAAAAAAAAAAJgCAABkcnMvZG93&#10;bnJldi54bWxQSwUGAAAAAAQABAD1AAAAhwMAAAAA&#10;" fillcolor="#0d0d0d [3069]" strokecolor="#0d0d0d [3069]" strokeweight="4.5pt">
                    <v:textbox style="mso-next-textbox:#Oval 185">
                      <w:txbxContent>
                        <w:p w:rsidR="00DA4047" w:rsidRDefault="00DA4047">
                          <w:pPr>
                            <w:rPr>
                              <w:rFonts w:eastAsia="Times New Roman"/>
                            </w:rPr>
                          </w:pPr>
                        </w:p>
                      </w:txbxContent>
                    </v:textbox>
                  </v:oval>
                  <v:shape id="Straight Arrow Connector 186" o:spid="_x0000_s1301" type="#_x0000_t32" style="position:absolute;left:666;top:1276;width:1424;height:2339;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v7Q8QAAADcAAAADwAAAGRycy9kb3ducmV2LnhtbERPS2vCQBC+C/0PyxR6Mxs9BEldReyD&#10;XhQaQ+txmh2TtNnZkF2T+O/dguBtPr7nLNejaURPnastK5hFMQjiwuqaSwX54W26AOE8ssbGMim4&#10;kIP16mGyxFTbgT+pz3wpQgi7FBVU3replK6oyKCLbEscuJPtDPoAu1LqDocQbho5j+NEGqw5NFTY&#10;0rai4i87GwVy95Psj7OvfMz2R/fNm/nv68u7Uk+P4+YZhKfR38U394cO8xcJ/D8TLpCrK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K/tDxAAAANwAAAAPAAAAAAAAAAAA&#10;AAAAAKECAABkcnMvZG93bnJldi54bWxQSwUGAAAAAAQABAD5AAAAkgMAAAAA&#10;" strokecolor="#0d0d0d [3069]" strokeweight="1pt">
                    <v:stroke startarrow="block"/>
                  </v:shape>
                  <w10:wrap type="none"/>
                  <w10:anchorlock/>
                </v:group>
              </w:pict>
            </w:r>
          </w:p>
        </w:tc>
        <w:tc>
          <w:tcPr>
            <w:tcW w:w="576" w:type="dxa"/>
            <w:vAlign w:val="center"/>
          </w:tcPr>
          <w:p w:rsidR="00741F01" w:rsidRPr="002D4FD2" w:rsidRDefault="00741F01" w:rsidP="003C184C">
            <w:pPr>
              <w:widowControl w:val="0"/>
            </w:pPr>
            <w:r>
              <w:t>→</w:t>
            </w:r>
          </w:p>
        </w:tc>
        <w:tc>
          <w:tcPr>
            <w:tcW w:w="1206" w:type="dxa"/>
            <w:vAlign w:val="center"/>
          </w:tcPr>
          <w:p w:rsidR="00741F01" w:rsidRDefault="006069D0" w:rsidP="003C184C">
            <w:pPr>
              <w:widowControl w:val="0"/>
            </w:pPr>
            <w:r>
              <w:rPr>
                <w:noProof/>
                <w:lang w:eastAsia="en-US"/>
              </w:rPr>
            </w:r>
            <w:r>
              <w:rPr>
                <w:noProof/>
                <w:lang w:eastAsia="en-US"/>
              </w:rPr>
              <w:pict>
                <v:group id="Canvas 481" o:spid="_x0000_s1290" editas="canvas" style="width:42.9pt;height:38pt;mso-position-horizontal-relative:char;mso-position-vertical-relative:line" coordsize="5448,48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">
                  <v:shape id="_x0000_s1291" type="#_x0000_t75" style="position:absolute;width:5448;height:4819;visibility:visible">
                    <v:fill o:detectmouseclick="t"/>
                    <v:path o:connecttype="none"/>
                  </v:shape>
                  <v:oval id="Oval 187" o:spid="_x0000_s1292" style="position:absolute;top:3615;width:1333;height:122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eHVMQA&#10;AADcAAAADwAAAGRycy9kb3ducmV2LnhtbESPQYvCMBCF7wv+hzCCN03VXZVqFBHEhUVEq+JxaMa2&#10;2ExKE7X7782CsLcZ3pv3vZktGlOKB9WusKyg34tAEKdWF5wpOCbr7gSE88gaS8uk4JccLOatjxnG&#10;2j55T4+Dz0QIYRejgtz7KpbSpTkZdD1bEQftamuDPqx1JnWNzxBuSjmIopE0WHAg5FjRKqf0drib&#10;wD3vkmpVbi8/kT0Nkw3f+59fpFSn3SynIDw1/t/8vv7Wof5kDH/PhAnk/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Onh1TEAAAA3AAAAA8AAAAAAAAAAAAAAAAAmAIAAGRycy9k&#10;b3ducmV2LnhtbFBLBQYAAAAABAAEAPUAAACJAwAAAAA=&#10;" fillcolor="#0d0d0d [3069]" strokecolor="#0d0d0d [3069]" strokeweight="2pt"/>
                  <v:oval id="Oval 188" o:spid="_x0000_s1293" style="position:absolute;left:1896;top:230;width:1327;height:1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bcNMQA&#10;AADcAAAADwAAAGRycy9kb3ducmV2LnhtbESPQW/CMAyF75P2HyJP2m2kTNpUFQKaxibgCOXCzWpM&#10;W2ickmS0+/fzYRI3W+/5vc/z5eg6daMQW88GppMMFHHlbcu1gUP5/ZKDignZYueZDPxShOXi8WGO&#10;hfUD7+i2T7WSEI4FGmhS6gutY9WQwzjxPbFoJx8cJllDrW3AQcJdp1+z7F07bFkaGuzps6Hqsv9x&#10;Blbndb7lPFyPw/S4OW19+bV+K415fho/ZqASjelu/r/eWMHPhVaekQn04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7W3DTEAAAA3AAAAA8AAAAAAAAAAAAAAAAAmAIAAGRycy9k&#10;b3ducmV2LnhtbFBLBQYAAAAABAAEAPUAAACJAwAAAAA=&#10;" fillcolor="#0d0d0d [3069]" strokecolor="#0d0d0d [3069]" strokeweight="4.5pt">
                    <v:textbox style="mso-next-textbox:#Oval 188">
                      <w:txbxContent>
                        <w:p w:rsidR="00DA4047" w:rsidRDefault="00DA4047">
                          <w:pPr>
                            <w:rPr>
                              <w:rFonts w:eastAsia="Times New Roman"/>
                            </w:rPr>
                          </w:pPr>
                        </w:p>
                      </w:txbxContent>
                    </v:textbox>
                  </v:oval>
                  <v:oval id="Oval 189" o:spid="_x0000_s1294" style="position:absolute;left:3771;top:3605;width:1321;height:121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S2vcQA&#10;AADcAAAADwAAAGRycy9kb3ducmV2LnhtbESPQYvCMBCF74L/IYzgTVN1Fa1GEUEUlkW0uuxxaMa2&#10;2ExKE7X77zcLgrcZ3pv3vVmsGlOKB9WusKxg0I9AEKdWF5wpOCfb3hSE88gaS8uk4JccrJbt1gJj&#10;bZ98pMfJZyKEsItRQe59FUvp0pwMur6tiIN2tbVBH9Y6k7rGZwg3pRxG0UQaLDgQcqxok1N6O91N&#10;4H4fkmpTfv18RvYySnZ8H3yMSalup1nPQXhq/Nv8ut7rUH86g/9nwgRy+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10tr3EAAAA3AAAAA8AAAAAAAAAAAAAAAAAmAIAAGRycy9k&#10;b3ducmV2LnhtbFBLBQYAAAAABAAEAPUAAACJAwAAAAA=&#10;" fillcolor="#0d0d0d [3069]" strokecolor="#0d0d0d [3069]" strokeweight="2pt">
                    <v:textbox style="mso-next-textbox:#Oval 189">
                      <w:txbxContent>
                        <w:p w:rsidR="00DA4047" w:rsidRDefault="00DA4047">
                          <w:pPr>
                            <w:pStyle w:val="NormalWeb"/>
                            <w:spacing w:before="0" w:beforeAutospacing="0" w:after="0" w:afterAutospacing="0"/>
                          </w:pPr>
                          <w:r>
                            <w:rPr>
                              <w:rFonts w:eastAsia="Times New Roman"/>
                            </w:rPr>
                            <w:t> </w:t>
                          </w:r>
                        </w:p>
                      </w:txbxContent>
                    </v:textbox>
                  </v:oval>
                  <v:shape id="Straight Arrow Connector 190" o:spid="_x0000_s1295" type="#_x0000_t32" style="position:absolute;left:666;top:1276;width:1424;height:2339;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VdQccYAAADcAAAADwAAAGRycy9kb3ducmV2LnhtbESPQW/CMAyF75P4D5GRdhspHBDrCAgB&#10;m7iARIcGR9N4bUfjVE0G5d/jw6TdbL3n9z5P552r1ZXaUHk2MBwkoIhzbysuDBw+318moEJEtlh7&#10;JgN3CjCf9Z6mmFp/4z1ds1goCeGQooEyxibVOuQlOQwD3xCL9u1bh1HWttC2xZuEu1qPkmSsHVYs&#10;DSU2tCwpv2S/zoDense70/Dr0GW7UzjyYvSzXn0Y89zvFm+gInXx3/x3vbGC/yr48oxMoGc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VXUHHGAAAA3AAAAA8AAAAAAAAA&#10;AAAAAAAAoQIAAGRycy9kb3ducmV2LnhtbFBLBQYAAAAABAAEAPkAAACUAwAAAAA=&#10;" strokecolor="#0d0d0d [3069]" strokeweight="1pt">
                    <v:stroke startarrow="block"/>
                  </v:shape>
                  <v:shape id="Straight Arrow Connector 191" o:spid="_x0000_s1296" type="#_x0000_t32" style="position:absolute;left:3028;top:1276;width:1404;height:2329;flip:x 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CcncAAAADcAAAADwAAAGRycy9kb3ducmV2LnhtbERPTYvCMBC9L/gfwgje1tQ9yG41iohC&#10;DyJsV/A6NGMTbCaliW333xthYW/zeJ+z3o6uET11wXpWsJhnIIgrry3XCi4/x/dPECEia2w8k4Jf&#10;CrDdTN7WmGs/8Df1ZaxFCuGQowITY5tLGSpDDsPct8SJu/nOYUywq6XucEjhrpEfWbaUDi2nBoMt&#10;7Q1V9/LhFJyGgq6Fsc7b2A+n47lcHtpSqdl03K1ARBrjv/jPXeg0/2sBr2fSBXLzB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EXgnJ3AAAAA3AAAAA8AAAAAAAAAAAAAAAAA&#10;oQIAAGRycy9kb3ducmV2LnhtbFBLBQYAAAAABAAEAPkAAACOAwAAAAA=&#10;" strokecolor="#0d0d0d [3069]" strokeweight="1pt">
                    <v:stroke dashstyle="dash" startarrow="block"/>
                  </v:shape>
                  <w10:wrap type="none"/>
                  <w10:anchorlock/>
                </v:group>
              </w:pict>
            </w:r>
          </w:p>
        </w:tc>
      </w:tr>
      <w:tr w:rsidR="00741F01" w:rsidTr="003C184C">
        <w:tc>
          <w:tcPr>
            <w:tcW w:w="2660" w:type="dxa"/>
          </w:tcPr>
          <w:p w:rsidR="00741F01" w:rsidRDefault="00741F01" w:rsidP="003C184C">
            <w:pPr>
              <w:widowControl w:val="0"/>
            </w:pPr>
            <w:r>
              <w:t xml:space="preserve">Outdegree </w:t>
            </w:r>
            <w:r w:rsidRPr="00B95148">
              <w:rPr>
                <w:i/>
              </w:rPr>
              <w:t>W</w:t>
            </w:r>
            <w:r>
              <w:t xml:space="preserve"> </w:t>
            </w:r>
            <w:r w:rsidRPr="003269EC">
              <w:rPr>
                <w:i/>
              </w:rPr>
              <w:t>→</w:t>
            </w:r>
            <w:r>
              <w:rPr>
                <w:i/>
              </w:rPr>
              <w:t xml:space="preserve"> </w:t>
            </w:r>
            <w:r>
              <w:t xml:space="preserve">Indegree </w:t>
            </w:r>
            <w:r w:rsidRPr="00B95148">
              <w:rPr>
                <w:i/>
              </w:rPr>
              <w:t>X</w:t>
            </w:r>
          </w:p>
        </w:tc>
        <w:tc>
          <w:tcPr>
            <w:tcW w:w="1559" w:type="dxa"/>
          </w:tcPr>
          <w:p w:rsidR="00741F01" w:rsidRDefault="00741F01" w:rsidP="003C184C">
            <w:pPr>
              <w:widowControl w:val="0"/>
            </w:pPr>
            <w:r>
              <w:t>inPopIntn</w:t>
            </w:r>
          </w:p>
        </w:tc>
        <w:tc>
          <w:tcPr>
            <w:tcW w:w="6237" w:type="dxa"/>
          </w:tcPr>
          <w:p w:rsidR="00741F01" w:rsidRDefault="00741F01" w:rsidP="003C184C">
            <w:pPr>
              <w:widowControl w:val="0"/>
            </w:pPr>
            <w:r>
              <w:t xml:space="preserve">Effect of outdegree in network </w:t>
            </w:r>
            <w:r>
              <w:rPr>
                <w:i/>
              </w:rPr>
              <w:t xml:space="preserve">W </w:t>
            </w:r>
            <w:r>
              <w:t xml:space="preserve">on indegree in network </w:t>
            </w:r>
            <w:r>
              <w:rPr>
                <w:i/>
              </w:rPr>
              <w:t>X</w:t>
            </w:r>
          </w:p>
        </w:tc>
        <w:tc>
          <w:tcPr>
            <w:tcW w:w="1206" w:type="dxa"/>
            <w:vAlign w:val="center"/>
          </w:tcPr>
          <w:p w:rsidR="00741F01" w:rsidRDefault="006069D0" w:rsidP="003C184C">
            <w:pPr>
              <w:widowControl w:val="0"/>
            </w:pPr>
            <w:r>
              <w:rPr>
                <w:noProof/>
                <w:lang w:eastAsia="en-US"/>
              </w:rPr>
            </w:r>
            <w:r>
              <w:rPr>
                <w:noProof/>
                <w:lang w:eastAsia="en-US"/>
              </w:rPr>
              <w:pict>
                <v:group id="Canvas 182" o:spid="_x0000_s1309" editas="canvas" style="width:42.9pt;height:38pt;mso-position-horizontal-relative:char;mso-position-vertical-relative:line" coordsize="5448,48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">
                  <v:shape id="_x0000_s1310" type="#_x0000_t75" style="position:absolute;width:5448;height:4819;visibility:visible">
                    <v:fill o:detectmouseclick="t"/>
                    <v:path o:connecttype="none"/>
                  </v:shape>
                  <v:oval id="Oval 153" o:spid="_x0000_s1311" style="position:absolute;top:3615;width:1333;height:122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ytEMUA&#10;AADcAAAADwAAAGRycy9kb3ducmV2LnhtbESPQWvCQBCF74X+h2UEb3WjqSKpqxRBLBQpGhWPQ3aa&#10;BLOzS3aj6b93C4XeZnhv3vdmsepNI27U+tqygvEoAUFcWF1zqeCYb17mIHxA1thYJgU/5GG1fH5a&#10;YKbtnfd0O4RSxBD2GSqoQnCZlL6oyKAfWUcctW/bGgxxbUupW7zHcNPISZLMpMGaI6FCR+uKiuuh&#10;M5F7/srdutldPhN7SvMtd+PXKSk1HPTvbyAC9eHf/Hf9oWP9aQq/z8QJ5PI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K0QxQAAANwAAAAPAAAAAAAAAAAAAAAAAJgCAABkcnMv&#10;ZG93bnJldi54bWxQSwUGAAAAAAQABAD1AAAAigMAAAAA&#10;" fillcolor="#0d0d0d [3069]" strokecolor="#0d0d0d [3069]" strokeweight="2pt"/>
                  <v:oval id="Oval 154" o:spid="_x0000_s1312" style="position:absolute;left:1896;top:230;width:1327;height:1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fv6dsIA&#10;AADcAAAADwAAAGRycy9kb3ducmV2LnhtbERPS2vCQBC+F/wPyxR6qxulSoiuUnygHjVevA3ZMUmb&#10;nY27q0n/fbdQ8DYf33Pmy9404kHO15YVjIYJCOLC6ppLBed8+56C8AFZY2OZFPyQh+Vi8DLHTNuO&#10;j/Q4hVLEEPYZKqhCaDMpfVGRQT+0LXHkrtYZDBG6UmqHXQw3jRwnyVQarDk2VNjSqqLi+3Q3CtZf&#10;u/TAqbtdutFlfz3YfLOb5Eq9vfafMxCB+vAU/7v3Os6ffMDfM/ECufg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h+/p2wgAAANwAAAAPAAAAAAAAAAAAAAAAAJgCAABkcnMvZG93&#10;bnJldi54bWxQSwUGAAAAAAQABAD1AAAAhwMAAAAA&#10;" fillcolor="#0d0d0d [3069]" strokecolor="#0d0d0d [3069]" strokeweight="4.5pt">
                    <v:textbox style="mso-next-textbox:#Oval 154">
                      <w:txbxContent>
                        <w:p w:rsidR="00DA4047" w:rsidRDefault="00DA4047">
                          <w:pPr>
                            <w:rPr>
                              <w:rFonts w:eastAsia="Times New Roman"/>
                            </w:rPr>
                          </w:pPr>
                        </w:p>
                      </w:txbxContent>
                    </v:textbox>
                  </v:oval>
                  <v:shape id="Straight Arrow Connector 155" o:spid="_x0000_s1313" type="#_x0000_t32" style="position:absolute;left:666;top:1276;width:1424;height:2339;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plJc8IAAADcAAAADwAAAGRycy9kb3ducmV2LnhtbERPTYvCMBC9C/6HMMLeNFVQpBpFdnXx&#10;omBXVo9jM7bdbSaliVr/vREEb/N4nzOdN6YUV6pdYVlBvxeBIE6tLjhTsP9ZdccgnEfWWFomBXdy&#10;MJ+1W1OMtb3xjq6Jz0QIYRejgtz7KpbSpTkZdD1bEQfubGuDPsA6k7rGWwg3pRxE0UgaLDg05FjR&#10;Z07pf3IxCuTmNNoe+7/7Jtke3YEXg7/l17dSH51mMQHhqfFv8cu91mH+cAjPZ8IFcvY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plJc8IAAADcAAAADwAAAAAAAAAAAAAA&#10;AAChAgAAZHJzL2Rvd25yZXYueG1sUEsFBgAAAAAEAAQA+QAAAJADAAAAAA==&#10;" strokecolor="#0d0d0d [3069]" strokeweight="1pt">
                    <v:stroke startarrow="block"/>
                  </v:shape>
                  <w10:wrap type="none"/>
                  <w10:anchorlock/>
                </v:group>
              </w:pict>
            </w:r>
          </w:p>
        </w:tc>
        <w:tc>
          <w:tcPr>
            <w:tcW w:w="576" w:type="dxa"/>
            <w:vAlign w:val="center"/>
          </w:tcPr>
          <w:p w:rsidR="00741F01" w:rsidRDefault="00741F01" w:rsidP="003C184C">
            <w:pPr>
              <w:widowControl w:val="0"/>
            </w:pPr>
            <w:r>
              <w:t>→</w:t>
            </w:r>
          </w:p>
        </w:tc>
        <w:tc>
          <w:tcPr>
            <w:tcW w:w="1206" w:type="dxa"/>
            <w:vAlign w:val="center"/>
          </w:tcPr>
          <w:p w:rsidR="00741F01" w:rsidRDefault="006069D0" w:rsidP="003C184C">
            <w:pPr>
              <w:widowControl w:val="0"/>
            </w:pPr>
            <w:r>
              <w:rPr>
                <w:noProof/>
                <w:lang w:eastAsia="en-US"/>
              </w:rPr>
            </w:r>
            <w:r>
              <w:rPr>
                <w:noProof/>
                <w:lang w:eastAsia="en-US"/>
              </w:rPr>
              <w:pict>
                <v:group id="Canvas 183" o:spid="_x0000_s1302" editas="canvas" style="width:42.9pt;height:38pt;mso-position-horizontal-relative:char;mso-position-vertical-relative:line" coordsize="5448,48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">
                  <v:shape id="_x0000_s1303" type="#_x0000_t75" style="position:absolute;width:5448;height:4819;visibility:visible">
                    <v:fill o:detectmouseclick="t"/>
                    <v:path o:connecttype="none"/>
                  </v:shape>
                  <v:oval id="Oval 384" o:spid="_x0000_s1304" style="position:absolute;top:3615;width:1333;height:122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F3wsUA&#10;AADcAAAADwAAAGRycy9kb3ducmV2LnhtbESPW2vCQBCF3wX/wzKFvtWNNRaJriJCaaEUadKKj0N2&#10;TEKzsyG7ufjv3ULBx8O5fJzNbjS16Kl1lWUF81kEgji3uuJCwXf2+rQC4TyyxtoyKbiSg912Otlg&#10;ou3AX9SnvhBhhF2CCkrvm0RKl5dk0M1sQxy8i20N+iDbQuoWhzBuavkcRS/SYMWBUGJDh5Ly37Qz&#10;gXs6Zs2h/jx/RPZnkb1xN4+XpNTjw7hfg/A0+nv4v/2uFSxWMfydCUdAbm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sXfCxQAAANwAAAAPAAAAAAAAAAAAAAAAAJgCAABkcnMv&#10;ZG93bnJldi54bWxQSwUGAAAAAAQABAD1AAAAigMAAAAA&#10;" fillcolor="#0d0d0d [3069]" strokecolor="#0d0d0d [3069]" strokeweight="2pt"/>
                  <v:oval id="Oval 385" o:spid="_x0000_s1305" style="position:absolute;left:1896;top:230;width:1327;height:1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RMdS8QA&#10;AADcAAAADwAAAGRycy9kb3ducmV2LnhtbESPQWvCQBSE7wX/w/IEb3VjxRKiq4htUY81Xrw9ss8k&#10;mn2b7m5N/PduoeBxmJlvmMWqN424kfO1ZQWTcQKCuLC65lLBMf96TUH4gKyxsUwK7uRhtRy8LDDT&#10;tuNvuh1CKSKEfYYKqhDaTEpfVGTQj21LHL2zdQZDlK6U2mEX4aaRb0nyLg3WHBcqbGlTUXE9/BoF&#10;H5dtuufU/Zy6yWl33tv8czvLlRoN+/UcRKA+PMP/7Z1WME1n8HcmHgG5f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0THUvEAAAA3AAAAA8AAAAAAAAAAAAAAAAAmAIAAGRycy9k&#10;b3ducmV2LnhtbFBLBQYAAAAABAAEAPUAAACJAwAAAAA=&#10;" fillcolor="#0d0d0d [3069]" strokecolor="#0d0d0d [3069]" strokeweight="4.5pt">
                    <v:textbox style="mso-next-textbox:#Oval 385">
                      <w:txbxContent>
                        <w:p w:rsidR="00DA4047" w:rsidRDefault="00DA4047">
                          <w:pPr>
                            <w:rPr>
                              <w:rFonts w:eastAsia="Times New Roman"/>
                            </w:rPr>
                          </w:pPr>
                        </w:p>
                      </w:txbxContent>
                    </v:textbox>
                  </v:oval>
                  <v:oval id="Oval 386" o:spid="_x0000_s1306" style="position:absolute;left:3771;top:3605;width:1321;height:121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S9MLsMA&#10;AADcAAAADwAAAGRycy9kb3ducmV2LnhtbESP3YrCMBCF7wXfIYywd5q6uiLVKCIsK8gitipeDs3Y&#10;FptJaaLWt98IC14ezs/HmS9bU4k7Na60rGA4iEAQZ1aXnCs4pN/9KQjnkTVWlknBkxwsF93OHGNt&#10;H7yne+JzEUbYxaig8L6OpXRZQQbdwNbEwbvYxqAPssmlbvARxk0lP6NoIg2WHAgF1rQuKLsmNxO4&#10;p11ar6vf8zayx1H6w7fh+IuU+ui1qxkIT61/h//bG61gNJ3A60w4AnL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S9MLsMAAADcAAAADwAAAAAAAAAAAAAAAACYAgAAZHJzL2Rv&#10;d25yZXYueG1sUEsFBgAAAAAEAAQA9QAAAIgDAAAAAA==&#10;" fillcolor="#0d0d0d [3069]" strokecolor="#0d0d0d [3069]" strokeweight="2pt">
                    <v:textbox style="mso-next-textbox:#Oval 386">
                      <w:txbxContent>
                        <w:p w:rsidR="00DA4047" w:rsidRDefault="00DA4047">
                          <w:pPr>
                            <w:pStyle w:val="NormalWeb"/>
                            <w:spacing w:before="0" w:beforeAutospacing="0" w:after="0" w:afterAutospacing="0"/>
                          </w:pPr>
                          <w:r>
                            <w:rPr>
                              <w:rFonts w:eastAsia="Times New Roman"/>
                            </w:rPr>
                            <w:t> </w:t>
                          </w:r>
                        </w:p>
                      </w:txbxContent>
                    </v:textbox>
                  </v:oval>
                  <v:shape id="Straight Arrow Connector 387" o:spid="_x0000_s1307" type="#_x0000_t32" style="position:absolute;left:666;top:1276;width:1424;height:2339;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qMwOcYAAADcAAAADwAAAGRycy9kb3ducmV2LnhtbESPQWvCQBSE74X+h+UVeqsbU1CJrhK0&#10;FS8KpqF6fM2+Jmmzb0N21fjvXaHQ4zAz3zCzRW8acabO1ZYVDAcRCOLC6ppLBfnH+8sEhPPIGhvL&#10;pOBKDhbzx4cZJtpeeE/nzJciQNglqKDyvk2kdEVFBt3AtsTB+7adQR9kV0rd4SXATSPjKBpJgzWH&#10;hQpbWlZU/GYno0Buv0a74/Az77Pd0R04jX/eVmulnp/6dArCU+//w3/tjVbwOhnD/Uw4AnJ+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KjMDnGAAAA3AAAAA8AAAAAAAAA&#10;AAAAAAAAoQIAAGRycy9kb3ducmV2LnhtbFBLBQYAAAAABAAEAPkAAACUAwAAAAA=&#10;" strokecolor="#0d0d0d [3069]" strokeweight="1pt">
                    <v:stroke startarrow="block"/>
                  </v:shape>
                  <v:shape id="Straight Arrow Connector 181" o:spid="_x0000_s1308" type="#_x0000_t32" style="position:absolute;left:3028;top:1276;width:1404;height:2329;flip:x 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fOL7sIAAADcAAAADwAAAGRycy9kb3ducmV2LnhtbERPTWvCQBC9F/oflil4azZ6KCF1FbFV&#10;6q1GKfQ2ZKfZ6O5syK4m/ffdguBtHu9z5svRWXGlPrSeFUyzHARx7XXLjYLjYfNcgAgRWaP1TAp+&#10;KcBy8fgwx1L7gfd0rWIjUgiHEhWYGLtSylAbchgy3xEn7sf3DmOCfSN1j0MKd1bO8vxFOmw5NRjs&#10;aG2oPlcXp8Cakw47+vz+su+bYR/e6mp7KZSaPI2rVxCRxngX39wfOs0vpvD/TLpALv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fOL7sIAAADcAAAADwAAAAAAAAAAAAAA&#10;AAChAgAAZHJzL2Rvd25yZXYueG1sUEsFBgAAAAAEAAQA+QAAAJADAAAAAA==&#10;" strokecolor="#0d0d0d [3069]" strokeweight="1pt">
                    <v:stroke dashstyle="dash" endarrow="block"/>
                  </v:shape>
                  <w10:wrap type="none"/>
                  <w10:anchorlock/>
                </v:group>
              </w:pict>
            </w:r>
          </w:p>
        </w:tc>
      </w:tr>
      <w:tr w:rsidR="00741F01" w:rsidTr="003C184C">
        <w:tc>
          <w:tcPr>
            <w:tcW w:w="4219" w:type="dxa"/>
            <w:gridSpan w:val="2"/>
          </w:tcPr>
          <w:p w:rsidR="00741F01" w:rsidRDefault="00741F01" w:rsidP="003C184C">
            <w:pPr>
              <w:widowControl w:val="0"/>
            </w:pPr>
            <w:r>
              <w:rPr>
                <w:i/>
              </w:rPr>
              <w:t>Multiplex triadic Network Effects</w:t>
            </w:r>
          </w:p>
        </w:tc>
        <w:tc>
          <w:tcPr>
            <w:tcW w:w="6237" w:type="dxa"/>
          </w:tcPr>
          <w:p w:rsidR="00741F01" w:rsidRDefault="00741F01" w:rsidP="003C184C">
            <w:pPr>
              <w:widowControl w:val="0"/>
            </w:pPr>
          </w:p>
        </w:tc>
        <w:tc>
          <w:tcPr>
            <w:tcW w:w="1206" w:type="dxa"/>
            <w:vAlign w:val="center"/>
          </w:tcPr>
          <w:p w:rsidR="00741F01" w:rsidRDefault="00741F01" w:rsidP="003C184C">
            <w:pPr>
              <w:widowControl w:val="0"/>
            </w:pPr>
          </w:p>
        </w:tc>
        <w:tc>
          <w:tcPr>
            <w:tcW w:w="576" w:type="dxa"/>
            <w:vAlign w:val="center"/>
          </w:tcPr>
          <w:p w:rsidR="00741F01" w:rsidRDefault="00741F01" w:rsidP="003C184C">
            <w:pPr>
              <w:widowControl w:val="0"/>
            </w:pPr>
          </w:p>
        </w:tc>
        <w:tc>
          <w:tcPr>
            <w:tcW w:w="1206" w:type="dxa"/>
            <w:vAlign w:val="center"/>
          </w:tcPr>
          <w:p w:rsidR="00741F01" w:rsidRDefault="00741F01" w:rsidP="003C184C">
            <w:pPr>
              <w:widowControl w:val="0"/>
            </w:pPr>
          </w:p>
        </w:tc>
      </w:tr>
      <w:tr w:rsidR="00741F01" w:rsidTr="003C184C">
        <w:tc>
          <w:tcPr>
            <w:tcW w:w="2660" w:type="dxa"/>
          </w:tcPr>
          <w:p w:rsidR="00741F01" w:rsidRPr="00C87B69" w:rsidRDefault="00741F01" w:rsidP="003C184C">
            <w:pPr>
              <w:widowControl w:val="0"/>
            </w:pPr>
            <w:r>
              <w:t xml:space="preserve">Agreement in </w:t>
            </w:r>
            <w:r>
              <w:rPr>
                <w:i/>
              </w:rPr>
              <w:t>W</w:t>
            </w:r>
            <w:r>
              <w:t xml:space="preserve"> </w:t>
            </w:r>
            <w:r w:rsidRPr="003269EC">
              <w:rPr>
                <w:i/>
              </w:rPr>
              <w:t>→</w:t>
            </w:r>
            <w:r>
              <w:rPr>
                <w:i/>
              </w:rPr>
              <w:t xml:space="preserve"> </w:t>
            </w:r>
            <w:r>
              <w:t>X</w:t>
            </w:r>
          </w:p>
        </w:tc>
        <w:tc>
          <w:tcPr>
            <w:tcW w:w="1559" w:type="dxa"/>
          </w:tcPr>
          <w:p w:rsidR="00741F01" w:rsidRDefault="00741F01" w:rsidP="003C184C">
            <w:pPr>
              <w:widowControl w:val="0"/>
            </w:pPr>
            <w:r>
              <w:t>from</w:t>
            </w:r>
          </w:p>
        </w:tc>
        <w:tc>
          <w:tcPr>
            <w:tcW w:w="6237" w:type="dxa"/>
          </w:tcPr>
          <w:p w:rsidR="00741F01" w:rsidRPr="00C87B69" w:rsidRDefault="00741F01" w:rsidP="00C4597D">
            <w:pPr>
              <w:widowControl w:val="0"/>
            </w:pPr>
            <w:r>
              <w:t xml:space="preserve">Agreement of actors with respect to their </w:t>
            </w:r>
            <w:r>
              <w:rPr>
                <w:i/>
              </w:rPr>
              <w:t>W</w:t>
            </w:r>
            <w:r w:rsidR="00C4597D">
              <w:t xml:space="preserve"> </w:t>
            </w:r>
            <w:r>
              <w:t xml:space="preserve">choices. The contribution of the tie </w:t>
            </w:r>
            <w:r>
              <w:rPr>
                <w:i/>
              </w:rPr>
              <w:t>X</w:t>
            </w:r>
            <w:r>
              <w:t xml:space="preserve"> is proportional to the number of joint</w:t>
            </w:r>
            <w:r>
              <w:rPr>
                <w:i/>
              </w:rPr>
              <w:t xml:space="preserve"> W</w:t>
            </w:r>
            <w:r>
              <w:t xml:space="preserve"> choices.</w:t>
            </w:r>
          </w:p>
        </w:tc>
        <w:tc>
          <w:tcPr>
            <w:tcW w:w="1206" w:type="dxa"/>
            <w:vAlign w:val="center"/>
          </w:tcPr>
          <w:p w:rsidR="00741F01" w:rsidRDefault="006069D0" w:rsidP="003C184C">
            <w:pPr>
              <w:widowControl w:val="0"/>
            </w:pPr>
            <w:r>
              <w:rPr>
                <w:noProof/>
                <w:lang w:eastAsia="en-US"/>
              </w:rPr>
            </w:r>
            <w:r>
              <w:rPr>
                <w:noProof/>
                <w:lang w:eastAsia="en-US"/>
              </w:rPr>
              <w:pict>
                <v:group id="Canvas 1" o:spid="_x0000_s1128" editas="canvas" style="width:42.9pt;height:38pt;mso-position-horizontal-relative:char;mso-position-vertical-relative:line" coordsize="5448,48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">
                  <v:shape id="_x0000_s1129" type="#_x0000_t75" style="position:absolute;width:5448;height:4819;visibility:visible">
                    <v:fill o:detectmouseclick="t"/>
                    <v:path o:connecttype="none"/>
                  </v:shape>
                  <v:oval id="Oval 2" o:spid="_x0000_s1130" style="position:absolute;top:3615;width:1333;height:122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odhQcUA&#10;AADcAAAADwAAAGRycy9kb3ducmV2LnhtbESPX2vCMBTF3wW/Q7jC3mbarU7pTEWEsYEMWatjj5fm&#10;ri02N6WJWr/9Igx8PJw/P85yNZhWnKl3jWUF8TQCQVxa3XClYF+8PS5AOI+ssbVMCq7kYJWNR0tM&#10;tb3wF51zX4kwwi5FBbX3XSqlK2sy6Ka2Iw7er+0N+iD7SuoeL2HctPIpil6kwYYDocaONjWVx/xk&#10;Avd7V3Sb9vNnG9nDc/HOpziZkVIPk2H9CsLT4O/h//aHVjBPEridCUdAZ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h2FBxQAAANwAAAAPAAAAAAAAAAAAAAAAAJgCAABkcnMv&#10;ZG93bnJldi54bWxQSwUGAAAAAAQABAD1AAAAigMAAAAA&#10;" fillcolor="#0d0d0d [3069]" strokecolor="#0d0d0d [3069]" strokeweight="2pt"/>
                  <v:oval id="Oval 100" o:spid="_x0000_s1131" style="position:absolute;left:1896;top:230;width:1327;height:1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cvE2sUA&#10;AADcAAAADwAAAGRycy9kb3ducmV2LnhtbESPX2vCMBTF3wW/Q7iDvWmqazfpjCLCmDBkzG6yx0tz&#10;1xabm9LEtn77RRB8PJw/P85yPZhadNS6yrKC2TQCQZxbXXGh4Dt7myxAOI+ssbZMCi7kYL0aj5aY&#10;atvzF3UHX4gwwi5FBaX3TSqly0sy6Ka2IQ7en20N+iDbQuoW+zBuajmPomdpsOJAKLGhbUn56XA2&#10;gXv8zJptvf/9iOzPU/bO51mckFKPD8PmFYSnwd/Dt/ZOK3iJE7ieCUdArv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By8TaxQAAANwAAAAPAAAAAAAAAAAAAAAAAJgCAABkcnMv&#10;ZG93bnJldi54bWxQSwUGAAAAAAQABAD1AAAAigMAAAAA&#10;" fillcolor="#0d0d0d [3069]" strokecolor="#0d0d0d [3069]" strokeweight="2pt">
                    <v:textbox>
                      <w:txbxContent>
                        <w:p w:rsidR="00DA4047" w:rsidRDefault="00DA4047" w:rsidP="0047310B">
                          <w:pPr>
                            <w:rPr>
                              <w:rFonts w:eastAsia="Times New Roman"/>
                            </w:rPr>
                          </w:pPr>
                        </w:p>
                      </w:txbxContent>
                    </v:textbox>
                  </v:oval>
                  <v:oval id="Oval 101" o:spid="_x0000_s1132" style="position:absolute;left:3771;top:3605;width:1321;height:121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RlarcUA&#10;AADcAAAADwAAAGRycy9kb3ducmV2LnhtbESPX2vCMBTF3wW/Q7iDvWmqq510RhFhTBgyZjfZ46W5&#10;a4vNTWliW7/9Igh7PJw/P85qM5hadNS6yrKC2TQCQZxbXXGh4Ct7nSxBOI+ssbZMCq7kYLMej1aY&#10;atvzJ3VHX4gwwi5FBaX3TSqly0sy6Ka2IQ7er20N+iDbQuoW+zBuajmPokQarDgQSmxoV1J+Pl5M&#10;4J4+smZXH37eI/v9lL3xZRYvSKnHh2H7AsLT4P/D9/ZeK3iOE7idCUdAr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GVqtxQAAANwAAAAPAAAAAAAAAAAAAAAAAJgCAABkcnMv&#10;ZG93bnJldi54bWxQSwUGAAAAAAQABAD1AAAAigMAAAAA&#10;" fillcolor="#0d0d0d [3069]" strokecolor="#0d0d0d [3069]" strokeweight="2pt">
                    <v:textbox>
                      <w:txbxContent>
                        <w:p w:rsidR="00DA4047" w:rsidRDefault="00DA4047" w:rsidP="0047310B">
                          <w:pPr>
                            <w:pStyle w:val="NormalWeb"/>
                            <w:spacing w:before="0" w:beforeAutospacing="0" w:after="0" w:afterAutospacing="0"/>
                          </w:pPr>
                          <w:r>
                            <w:rPr>
                              <w:rFonts w:eastAsia="Times New Roman"/>
                            </w:rPr>
                            <w:t> </w:t>
                          </w:r>
                        </w:p>
                      </w:txbxContent>
                    </v:textbox>
                  </v:oval>
                  <v:shape id="Straight Arrow Connector 3" o:spid="_x0000_s1133" type="#_x0000_t32" style="position:absolute;left:666;top:1276;width:1424;height:2339;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pInp8QAAADcAAAADwAAAGRycy9kb3ducmV2LnhtbESPQYvCMBSE78L+h/AEb5rqitZqlLVQ&#10;ELxo3cMeH82zLTYvpclq/fdGWNjjMDPfMJtdbxpxp87VlhVMJxEI4sLqmksF35dsHINwHlljY5kU&#10;PMnBbvsx2GCi7YPPdM99KQKEXYIKKu/bREpXVGTQTWxLHLyr7Qz6ILtS6g4fAW4aOYuihTRYc1io&#10;sKW0ouKW/xoFh/30mH3Gqx+dXk2cXYoU81Oq1GjYf61BeOr9f/ivfdAKlvMlvM+EIyC3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qkienxAAAANwAAAAPAAAAAAAAAAAA&#10;AAAAAKECAABkcnMvZG93bnJldi54bWxQSwUGAAAAAAQABAD5AAAAkgMAAAAA&#10;" strokecolor="#0d0d0d [3069]" strokeweight="1pt">
                    <v:stroke dashstyle="dash" endarrow="block"/>
                  </v:shape>
                  <v:shape id="Straight Arrow Connector 103" o:spid="_x0000_s1134" type="#_x0000_t32" style="position:absolute;left:3028;top:1276;width:1404;height:2329;flip:x 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TtaEcIAAADcAAAADwAAAGRycy9kb3ducmV2LnhtbERPz2vCMBS+D/wfwhN2m6lDtHRGGU6H&#10;u2knwm6P5q3plryUJtr635vDYMeP7/dyPTgrrtSFxrOC6SQDQVx53XCt4PS5e8pBhIis0XomBTcK&#10;sF6NHpZYaN/zka5lrEUK4VCgAhNjW0gZKkMOw8S3xIn79p3DmGBXS91hn8Kdlc9ZNpcOG04NBlva&#10;GKp+y4tTYM2PDh90+Drb7a4/hreqfL/kSj2Oh9cXEJGG+C/+c++1gsUsrU1n0hGQqz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TtaEcIAAADcAAAADwAAAAAAAAAAAAAA&#10;AAChAgAAZHJzL2Rvd25yZXYueG1sUEsFBgAAAAAEAAQA+QAAAJADAAAAAA==&#10;" strokecolor="#0d0d0d [3069]" strokeweight="1pt">
                    <v:stroke dashstyle="dash" endarrow="block"/>
                  </v:shape>
                  <w10:wrap type="none"/>
                  <w10:anchorlock/>
                </v:group>
              </w:pict>
            </w:r>
          </w:p>
        </w:tc>
        <w:tc>
          <w:tcPr>
            <w:tcW w:w="576" w:type="dxa"/>
            <w:vAlign w:val="center"/>
          </w:tcPr>
          <w:p w:rsidR="00741F01" w:rsidRPr="002D4FD2" w:rsidRDefault="00741F01" w:rsidP="003C184C">
            <w:pPr>
              <w:widowControl w:val="0"/>
            </w:pPr>
            <w:r w:rsidRPr="002D4FD2">
              <w:t>→</w:t>
            </w:r>
          </w:p>
        </w:tc>
        <w:tc>
          <w:tcPr>
            <w:tcW w:w="1206" w:type="dxa"/>
            <w:vAlign w:val="center"/>
          </w:tcPr>
          <w:p w:rsidR="00741F01" w:rsidRDefault="006069D0" w:rsidP="003C184C">
            <w:pPr>
              <w:widowControl w:val="0"/>
            </w:pPr>
            <w:r>
              <w:rPr>
                <w:noProof/>
                <w:lang w:eastAsia="en-US"/>
              </w:rPr>
            </w:r>
            <w:r>
              <w:rPr>
                <w:noProof/>
                <w:lang w:eastAsia="en-US"/>
              </w:rPr>
              <w:pict>
                <v:group id="Canvas 10" o:spid="_x0000_s1135" editas="canvas" style="width:42.9pt;height:38pt;mso-position-horizontal-relative:char;mso-position-vertical-relative:line" coordsize="5448,48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">
                  <v:shape id="_x0000_s1136" type="#_x0000_t75" style="position:absolute;width:5448;height:4819;visibility:visible">
                    <v:fill o:detectmouseclick="t"/>
                    <v:path o:connecttype="none"/>
                  </v:shape>
                  <v:oval id="Oval 4" o:spid="_x0000_s1137" style="position:absolute;top:3615;width:1333;height:122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IbO38UA&#10;AADcAAAADwAAAGRycy9kb3ducmV2LnhtbESPW2vCQBCF3wv+h2UE33TjrdWYVUQoLZRSmlTxcciO&#10;STA7G7Krpv++Kwh9PJzLx0k2nanFlVpXWVYwHkUgiHOrKy4U/GSvwwUI55E11pZJwS852Kx7TwnG&#10;2t74m66pL0QYYRejgtL7JpbS5SUZdCPbEAfvZFuDPsi2kLrFWxg3tZxE0bM0WHEglNjQrqT8nF5M&#10;4B6+smZXfx4/IrufZm98Gc/mpNSg321XIDx1/j/8aL9rBS+zJdzPhCMg1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hs7fxQAAANwAAAAPAAAAAAAAAAAAAAAAAJgCAABkcnMv&#10;ZG93bnJldi54bWxQSwUGAAAAAAQABAD1AAAAigMAAAAA&#10;" fillcolor="#0d0d0d [3069]" strokecolor="#0d0d0d [3069]" strokeweight="2pt"/>
                  <v:oval id="Oval 5" o:spid="_x0000_s1138" style="position:absolute;left:1896;top:230;width:1327;height:1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Xxn8IA&#10;AADcAAAADwAAAGRycy9kb3ducmV2LnhtbERPTWvCQBC9C/0PyxR6042ttpK6ShFKBZHSRKXHITtN&#10;QrOzIbtq/PfOQfD4eN/zZe8adaIu1J4NjEcJKOLC25pLA7v8czgDFSKyxcYzGbhQgOXiYTDH1Poz&#10;/9Api6WSEA4pGqhibFOtQ1GRwzDyLbFwf75zGAV2pbYdniXcNfo5SV61w5qlocKWVhUV/9nRSe/h&#10;O29XzfZ3k/j9S/7Fx/FkSsY8PfYf76Ai9fEuvrnX1sDbVObLGTkCenE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ZfGfwgAAANwAAAAPAAAAAAAAAAAAAAAAAJgCAABkcnMvZG93&#10;bnJldi54bWxQSwUGAAAAAAQABAD1AAAAhwMAAAAA&#10;" fillcolor="#0d0d0d [3069]" strokecolor="#0d0d0d [3069]" strokeweight="2pt">
                    <v:textbox>
                      <w:txbxContent>
                        <w:p w:rsidR="00DA4047" w:rsidRDefault="00DA4047" w:rsidP="0047310B">
                          <w:pPr>
                            <w:rPr>
                              <w:rFonts w:eastAsia="Times New Roman"/>
                            </w:rPr>
                          </w:pPr>
                        </w:p>
                      </w:txbxContent>
                    </v:textbox>
                  </v:oval>
                  <v:oval id="Oval 6" o:spid="_x0000_s1139" style="position:absolute;left:3771;top:3605;width:1321;height:121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ylUBMQA&#10;AADcAAAADwAAAGRycy9kb3ducmV2LnhtbESPW2vCQBCF3wv+h2UE3+omtV6IriJCUZAiGhUfh+yY&#10;BLOzIbtq+u/dQqGPh3P5OLNFayrxoMaVlhXE/QgEcWZ1ybmCY/r1PgHhPLLGyjIp+CEHi3nnbYaJ&#10;tk/e0+PgcxFG2CWooPC+TqR0WUEGXd/WxMG72sagD7LJpW7wGcZNJT+iaCQNlhwIBda0Kii7He4m&#10;cM+7tF5V35dtZE+DdM33+HNISvW67XIKwlPr/8N/7Y1WMB7G8HsmHAE5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spVATEAAAA3AAAAA8AAAAAAAAAAAAAAAAAmAIAAGRycy9k&#10;b3ducmV2LnhtbFBLBQYAAAAABAAEAPUAAACJAwAAAAA=&#10;" fillcolor="#0d0d0d [3069]" strokecolor="#0d0d0d [3069]" strokeweight="2pt">
                    <v:textbox>
                      <w:txbxContent>
                        <w:p w:rsidR="00DA4047" w:rsidRDefault="00DA4047" w:rsidP="0047310B">
                          <w:pPr>
                            <w:pStyle w:val="NormalWeb"/>
                            <w:spacing w:before="0" w:beforeAutospacing="0" w:after="0" w:afterAutospacing="0"/>
                          </w:pPr>
                          <w:r>
                            <w:rPr>
                              <w:rFonts w:eastAsia="Times New Roman"/>
                            </w:rPr>
                            <w:t> </w:t>
                          </w:r>
                        </w:p>
                      </w:txbxContent>
                    </v:textbox>
                  </v:oval>
                  <v:shape id="Straight Arrow Connector 7" o:spid="_x0000_s1140" type="#_x0000_t32" style="position:absolute;left:666;top:1276;width:1424;height:2339;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wS4sUAAADcAAAADwAAAGRycy9kb3ducmV2LnhtbESPQWvCQBSE70L/w/IKvZmNltoYXaUN&#10;BIReNOnB42P3mQSzb0N2q+m/7xYKPQ4z8w2z3U+2FzcafedYwSJJQRBrZzpuFHzW5TwD4QOywd4x&#10;KfgmD/vdw2yLuXF3PtGtCo2IEPY5KmhDGHIpvW7Jok/cQBy9ixsthijHRpoR7xFue7lM05W02HFc&#10;aHGgoiV9rb6sgsP74qN8ztZnU1xsVta6wOpYKPX0OL1tQASawn/4r30wCl5flvB7Jh4Bufs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wS4sUAAADcAAAADwAAAAAAAAAA&#10;AAAAAAChAgAAZHJzL2Rvd25yZXYueG1sUEsFBgAAAAAEAAQA+QAAAJMDAAAAAA==&#10;" strokecolor="#0d0d0d [3069]" strokeweight="1pt">
                    <v:stroke dashstyle="dash" endarrow="block"/>
                  </v:shape>
                  <v:shape id="Straight Arrow Connector 8" o:spid="_x0000_s1141" type="#_x0000_t32" style="position:absolute;left:3028;top:1276;width:1404;height:2329;flip:x 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ZevcUAAADcAAAADwAAAGRycy9kb3ducmV2LnhtbESPQWsCMRSE7wX/Q3gFbzXbllZZjSK2&#10;SnvTVQRvj83rZmvysmyiu/33TaHgcZiZb5jZondWXKkNtWcFj6MMBHHpdc2VgsN+/TABESKyRuuZ&#10;FPxQgMV8cDfDXPuOd3QtYiUShEOOCkyMTS5lKA05DCPfECfvy7cOY5JtJXWLXYI7K5+y7FU6rDkt&#10;GGxoZag8FxenwJpvHT5pezra93W3C29lsblMlBre98spiEh9vIX/2x9awfjlGf7OpCMg5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ZevcUAAADcAAAADwAAAAAAAAAA&#10;AAAAAAChAgAAZHJzL2Rvd25yZXYueG1sUEsFBgAAAAAEAAQA+QAAAJMDAAAAAA==&#10;" strokecolor="#0d0d0d [3069]" strokeweight="1pt">
                    <v:stroke dashstyle="dash" endarrow="block"/>
                  </v:shape>
                  <v:shape id="Straight Arrow Connector 9" o:spid="_x0000_s1142" type="#_x0000_t32" style="position:absolute;left:1333;top:4214;width:2438;height:15;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P2TDccAAADcAAAADwAAAGRycy9kb3ducmV2LnhtbESP3WrCQBSE74W+w3KE3ulGqT9EVyml&#10;hVJK0SiCd4fsaZKaPRuzWzd9e1coeDnMzDfMct2ZWlyodZVlBaNhAoI4t7riQsF+9zaYg3AeWWNt&#10;mRT8kYP16qG3xFTbwFu6ZL4QEcIuRQWl900qpctLMuiGtiGO3rdtDfoo20LqFkOEm1qOk2QqDVYc&#10;F0ps6KWk/JT9GgWn48csjLNdmIZD+Hn93Jy/JuGs1GO/e16A8NT5e/i//a4VzCZPcDsTj4BcX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o/ZMNxwAAANwAAAAPAAAAAAAA&#10;AAAAAAAAAKECAABkcnMvZG93bnJldi54bWxQSwUGAAAAAAQABAD5AAAAlQMAAAAA&#10;" strokecolor="#0d0d0d [3069]" strokeweight="1pt">
                    <v:stroke endarrow="block"/>
                  </v:shape>
                  <w10:wrap type="none"/>
                  <w10:anchorlock/>
                </v:group>
              </w:pict>
            </w:r>
          </w:p>
        </w:tc>
      </w:tr>
      <w:tr w:rsidR="00741F01" w:rsidTr="003C184C">
        <w:tc>
          <w:tcPr>
            <w:tcW w:w="2660" w:type="dxa"/>
          </w:tcPr>
          <w:p w:rsidR="00741F01" w:rsidRPr="00C87B69" w:rsidRDefault="00741F01" w:rsidP="003C184C">
            <w:pPr>
              <w:widowControl w:val="0"/>
            </w:pPr>
            <w:r>
              <w:rPr>
                <w:i/>
              </w:rPr>
              <w:t>W</w:t>
            </w:r>
            <w:r>
              <w:t xml:space="preserve"> leading to agreement along </w:t>
            </w:r>
            <w:r>
              <w:rPr>
                <w:i/>
              </w:rPr>
              <w:t>X</w:t>
            </w:r>
          </w:p>
        </w:tc>
        <w:tc>
          <w:tcPr>
            <w:tcW w:w="1559" w:type="dxa"/>
          </w:tcPr>
          <w:p w:rsidR="00741F01" w:rsidRDefault="00741F01" w:rsidP="003C184C">
            <w:pPr>
              <w:widowControl w:val="0"/>
            </w:pPr>
            <w:r>
              <w:t>to</w:t>
            </w:r>
          </w:p>
        </w:tc>
        <w:tc>
          <w:tcPr>
            <w:tcW w:w="6237" w:type="dxa"/>
          </w:tcPr>
          <w:p w:rsidR="00741F01" w:rsidRPr="00C87B69" w:rsidRDefault="00741F01" w:rsidP="00C4597D">
            <w:pPr>
              <w:widowControl w:val="0"/>
            </w:pPr>
            <w:r>
              <w:t xml:space="preserve">Actors have the tendency to make the same outgoing </w:t>
            </w:r>
            <w:r>
              <w:rPr>
                <w:i/>
              </w:rPr>
              <w:t>X</w:t>
            </w:r>
            <w:r w:rsidR="00C4597D">
              <w:t xml:space="preserve"> </w:t>
            </w:r>
            <w:r>
              <w:t xml:space="preserve">choices as those </w:t>
            </w:r>
            <w:r w:rsidR="00C4597D">
              <w:t>with</w:t>
            </w:r>
            <w:r>
              <w:t xml:space="preserve"> whom they have a </w:t>
            </w:r>
            <w:r>
              <w:rPr>
                <w:i/>
              </w:rPr>
              <w:t>W</w:t>
            </w:r>
            <w:r w:rsidR="00C4597D">
              <w:t xml:space="preserve"> </w:t>
            </w:r>
            <w:r>
              <w:t>tie.</w:t>
            </w:r>
          </w:p>
        </w:tc>
        <w:tc>
          <w:tcPr>
            <w:tcW w:w="1206" w:type="dxa"/>
            <w:vAlign w:val="center"/>
          </w:tcPr>
          <w:p w:rsidR="00741F01" w:rsidRDefault="006069D0" w:rsidP="003C184C">
            <w:pPr>
              <w:widowControl w:val="0"/>
            </w:pPr>
            <w:r>
              <w:rPr>
                <w:noProof/>
                <w:lang w:eastAsia="en-US"/>
              </w:rPr>
            </w:r>
            <w:r>
              <w:rPr>
                <w:noProof/>
                <w:lang w:eastAsia="en-US"/>
              </w:rPr>
              <w:pict>
                <v:group id="Canvas 401" o:spid="_x0000_s1143" editas="canvas" style="width:42.9pt;height:38pt;mso-position-horizontal-relative:char;mso-position-vertical-relative:line" coordsize="5448,48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">
                  <v:shape id="_x0000_s1144" type="#_x0000_t75" style="position:absolute;width:5448;height:4819;visibility:visible">
                    <v:fill o:detectmouseclick="t"/>
                    <v:path o:connecttype="none"/>
                  </v:shape>
                  <v:oval id="Oval 395" o:spid="_x0000_s1145" style="position:absolute;top:3615;width:1333;height:122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WiKSMUA&#10;AADcAAAADwAAAGRycy9kb3ducmV2LnhtbESPX2vCMBTF3wW/Q7jC3jTtOqd0piLC2GAMWatjj5fm&#10;ri02N6WJ2n37RRB8PJw/P85qPZhWnKl3jWUF8SwCQVxa3XClYF+8TpcgnEfW2FomBX/kYJ2NRytM&#10;tb3wF51zX4kwwi5FBbX3XSqlK2sy6Ga2Iw7er+0N+iD7SuoeL2HctPIxip6lwYYDocaOtjWVx/xk&#10;Avd7V3Tb9vPnI7KHpHjjU/w0J6UeJsPmBYSnwd/Dt/a7VrBIErieCUdAZ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5aIpIxQAAANwAAAAPAAAAAAAAAAAAAAAAAJgCAABkcnMv&#10;ZG93bnJldi54bWxQSwUGAAAAAAQABAD1AAAAigMAAAAA&#10;" fillcolor="#0d0d0d [3069]" strokecolor="#0d0d0d [3069]" strokeweight="2pt"/>
                  <v:oval id="Oval 396" o:spid="_x0000_s1146" style="position:absolute;left:1896;top:230;width:1327;height:1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oESPMUA&#10;AADcAAAADwAAAGRycy9kb3ducmV2LnhtbESPX2vCMBTF3wW/Q7iDvdnUqZt0pmUIQ2HIWLvJHi/N&#10;XVtsbkoTtfv2RhB8PJw/P84qG0wrTtS7xrKCaRSDIC6tbrhS8F28T5YgnEfW2FomBf/kIEvHoxUm&#10;2p75i065r0QYYZeggtr7LpHSlTUZdJHtiIP3Z3uDPsi+krrHcxg3rXyK42dpsOFAqLGjdU3lIT+a&#10;wN1/Ft263f1+xPZnVmz4OJ0vSKnHh+HtFYSnwd/Dt/ZWK3iZzeF6JhwBm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2gRI8xQAAANwAAAAPAAAAAAAAAAAAAAAAAJgCAABkcnMv&#10;ZG93bnJldi54bWxQSwUGAAAAAAQABAD1AAAAigMAAAAA&#10;" fillcolor="#0d0d0d [3069]" strokecolor="#0d0d0d [3069]" strokeweight="2pt">
                    <v:textbox>
                      <w:txbxContent>
                        <w:p w:rsidR="00DA4047" w:rsidRDefault="00DA4047" w:rsidP="0047310B">
                          <w:pPr>
                            <w:rPr>
                              <w:rFonts w:eastAsia="Times New Roman"/>
                            </w:rPr>
                          </w:pPr>
                        </w:p>
                      </w:txbxContent>
                    </v:textbox>
                  </v:oval>
                  <v:oval id="Oval 397" o:spid="_x0000_s1147" style="position:absolute;left:3771;top:3605;width:1321;height:121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c23p8MA&#10;AADcAAAADwAAAGRycy9kb3ducmV2LnhtbESPW4vCMBCF3wX/Q5iFfdPUu3SNIsKyCyKiVdnHoZlt&#10;i82kNFHrvzeC4OPhXD7ObNGYUlypdoVlBb1uBII4tbrgTMEh+e5MQTiPrLG0TAru5GAxb7dmGGt7&#10;4x1d9z4TYYRdjApy76tYSpfmZNB1bUUcvH9bG/RB1pnUNd7CuCllP4rG0mDBgZBjRauc0vP+YgL3&#10;tE2qVbn5W0f2OEh++NIbjkipz49m+QXCU+Pf4Vf7VyuYDEbwPBOOgJ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c23p8MAAADcAAAADwAAAAAAAAAAAAAAAACYAgAAZHJzL2Rv&#10;d25yZXYueG1sUEsFBgAAAAAEAAQA9QAAAIgDAAAAAA==&#10;" fillcolor="#0d0d0d [3069]" strokecolor="#0d0d0d [3069]" strokeweight="2pt">
                    <v:textbox>
                      <w:txbxContent>
                        <w:p w:rsidR="00DA4047" w:rsidRDefault="00DA4047" w:rsidP="0047310B">
                          <w:pPr>
                            <w:pStyle w:val="NormalWeb"/>
                            <w:spacing w:before="0" w:beforeAutospacing="0" w:after="0" w:afterAutospacing="0"/>
                          </w:pPr>
                          <w:r>
                            <w:rPr>
                              <w:rFonts w:eastAsia="Times New Roman"/>
                            </w:rPr>
                            <w:t> </w:t>
                          </w:r>
                        </w:p>
                      </w:txbxContent>
                    </v:textbox>
                  </v:oval>
                  <v:shape id="Straight Arrow Connector 398" o:spid="_x0000_s1148" type="#_x0000_t32" style="position:absolute;left:666;top:1276;width:1424;height:2339;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djxQcQAAADcAAAADwAAAGRycy9kb3ducmV2LnhtbESPQYvCMBSE74L/ITxhb5qqoN1qlN1C&#10;QdiLth72+GiebbF5KU3U7r/fCILHYWa+Ybb7wbTiTr1rLCuYzyIQxKXVDVcKzkU2jUE4j6yxtUwK&#10;/sjBfjcebTHR9sEnuue+EgHCLkEFtfddIqUrazLoZrYjDt7F9gZ9kH0ldY+PADetXETRShpsOCzU&#10;2FFaU3nNb0bB4Xv+ky3jz1+dXkycFWWK+TFV6mMyfG1AeBr8O/xqH7SC9XIFzzPhCMjd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d2PFBxAAAANwAAAAPAAAAAAAAAAAA&#10;AAAAAKECAABkcnMvZG93bnJldi54bWxQSwUGAAAAAAQABAD5AAAAkgMAAAAA&#10;" strokecolor="#0d0d0d [3069]" strokeweight="1pt">
                    <v:stroke dashstyle="dash" endarrow="block"/>
                  </v:shape>
                  <v:shape id="Straight Arrow Connector 400" o:spid="_x0000_s1149" type="#_x0000_t32" style="position:absolute;left:1333;top:4214;width:2438;height:15;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fDo2scAAADcAAAADwAAAGRycy9kb3ducmV2LnhtbESPQWvCQBSE7wX/w/KE3uqmlhpJXUWk&#10;hVKk2CiCt0f2NUnNvo3ZrRv/vSsUehxm5htmtuhNI87UudqygsdRAoK4sLrmUsFu+/YwBeE8ssbG&#10;Mim4kIPFfHA3w0zbwF90zn0pIoRdhgoq79tMSldUZNCNbEscvW/bGfRRdqXUHYYIN40cJ8lEGqw5&#10;LlTY0qqi4pj/GgXHw0caxvk2TMI+/LyuN6fP53BS6n7YL19AeOr9f/iv/a4VpE8p3M7EIyDn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F8OjaxwAAANwAAAAPAAAAAAAA&#10;AAAAAAAAAKECAABkcnMvZG93bnJldi54bWxQSwUGAAAAAAQABAD5AAAAlQMAAAAA&#10;" strokecolor="#0d0d0d [3069]" strokeweight="1pt">
                    <v:stroke endarrow="block"/>
                  </v:shape>
                  <w10:wrap type="none"/>
                  <w10:anchorlock/>
                </v:group>
              </w:pict>
            </w:r>
          </w:p>
        </w:tc>
        <w:tc>
          <w:tcPr>
            <w:tcW w:w="576" w:type="dxa"/>
            <w:vAlign w:val="center"/>
          </w:tcPr>
          <w:p w:rsidR="00741F01" w:rsidRPr="002D4FD2" w:rsidRDefault="00741F01" w:rsidP="003C184C">
            <w:pPr>
              <w:widowControl w:val="0"/>
            </w:pPr>
            <w:r w:rsidRPr="002D4FD2">
              <w:t>→</w:t>
            </w:r>
          </w:p>
        </w:tc>
        <w:tc>
          <w:tcPr>
            <w:tcW w:w="1206" w:type="dxa"/>
            <w:vAlign w:val="center"/>
          </w:tcPr>
          <w:p w:rsidR="00741F01" w:rsidRDefault="006069D0" w:rsidP="003C184C">
            <w:pPr>
              <w:widowControl w:val="0"/>
            </w:pPr>
            <w:r>
              <w:rPr>
                <w:noProof/>
                <w:lang w:eastAsia="en-US"/>
              </w:rPr>
            </w:r>
            <w:r>
              <w:rPr>
                <w:noProof/>
                <w:lang w:eastAsia="en-US"/>
              </w:rPr>
              <w:pict>
                <v:group id="Canvas 394" o:spid="_x0000_s1150" editas="canvas" style="width:42.9pt;height:38pt;mso-position-horizontal-relative:char;mso-position-vertical-relative:line" coordsize="5448,48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">
                  <v:shape id="_x0000_s1151" type="#_x0000_t75" style="position:absolute;width:5448;height:4819;visibility:visible">
                    <v:fill o:detectmouseclick="t"/>
                    <v:path o:connecttype="none"/>
                  </v:shape>
                  <v:oval id="Oval 179" o:spid="_x0000_s1152" style="position:absolute;top:3615;width:1333;height:122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8wYOcIA&#10;AADcAAAADwAAAGRycy9kb3ducmV2LnhtbERPTWvCQBC9C/0PyxS86cZaW0ldpQjSgkhpotLjkJ0m&#10;odnZkF01/ffOQfD4eN+LVe8adaYu1J4NTMYJKOLC25pLA/t8M5qDChHZYuOZDPxTgNXyYbDA1PoL&#10;f9M5i6WSEA4pGqhibFOtQ1GRwzD2LbFwv75zGAV2pbYdXiTcNfopSV60w5qlocKW1hUVf9nJSe/x&#10;K2/Xze5nm/jDNP/g0+R5RsYMH/v3N1CR+ngX39yf1sDrVNbKGTkCenk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3zBg5wgAAANwAAAAPAAAAAAAAAAAAAAAAAJgCAABkcnMvZG93&#10;bnJldi54bWxQSwUGAAAAAAQABAD1AAAAhwMAAAAA&#10;" fillcolor="#0d0d0d [3069]" strokecolor="#0d0d0d [3069]" strokeweight="2pt"/>
                  <v:oval id="Oval 388" o:spid="_x0000_s1153" style="position:absolute;left:1896;top:230;width:1327;height:1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C9osQA&#10;AADcAAAADwAAAGRycy9kb3ducmV2LnhtbESPX2vCMBTF3wW/Q7iCbzZ16uY6owxBFGSM2Tn2eGmu&#10;bbG5KU3U+u2NIPh4OH9+nNmiNZU4U+NKywqGUQyCOLO65FzBb7oaTEE4j6yxskwKruRgMe92Zpho&#10;e+EfOu98LsIIuwQVFN7XiZQuK8igi2xNHLyDbQz6IJtc6gYvYdxU8iWOX6XBkgOhwJqWBWXH3ckE&#10;7t93Wi+rr/9tbPejdM2n4XhCSvV77ecHCE+tf4Yf7Y1W8DZ6h/uZcATk/A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iAvaLEAAAA3AAAAA8AAAAAAAAAAAAAAAAAmAIAAGRycy9k&#10;b3ducmV2LnhtbFBLBQYAAAAABAAEAPUAAACJAwAAAAA=&#10;" fillcolor="#0d0d0d [3069]" strokecolor="#0d0d0d [3069]" strokeweight="2pt">
                    <v:textbox>
                      <w:txbxContent>
                        <w:p w:rsidR="00DA4047" w:rsidRDefault="00DA4047" w:rsidP="0047310B">
                          <w:pPr>
                            <w:rPr>
                              <w:rFonts w:eastAsia="Times New Roman"/>
                            </w:rPr>
                          </w:pPr>
                        </w:p>
                      </w:txbxContent>
                    </v:textbox>
                  </v:oval>
                  <v:oval id="Oval 389" o:spid="_x0000_s1154" style="position:absolute;left:3771;top:3605;width:1321;height:121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bxnQsIA&#10;AADcAAAADwAAAGRycy9kb3ducmV2LnhtbERPTWvCQBC9F/oflhF6043WqqSuIkKpUIpoVHocsmMS&#10;mp0N2VXjv+8chB4f73u+7FytrtSGyrOB4SABRZx7W3Fh4JB99GegQkS2WHsmA3cKsFw8P80xtf7G&#10;O7ruY6EkhEOKBsoYm1TrkJfkMAx8Qyzc2bcOo8C20LbFm4S7Wo+SZKIdViwNJTa0Lin/3V+c9J62&#10;WbOuv3++En98zT75Mhy/kTEvvW71DipSF//FD/fGGpiOZb6ckSOgF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vGdCwgAAANwAAAAPAAAAAAAAAAAAAAAAAJgCAABkcnMvZG93&#10;bnJldi54bWxQSwUGAAAAAAQABAD1AAAAhwMAAAAA&#10;" fillcolor="#0d0d0d [3069]" strokecolor="#0d0d0d [3069]" strokeweight="2pt">
                    <v:textbox>
                      <w:txbxContent>
                        <w:p w:rsidR="00DA4047" w:rsidRDefault="00DA4047" w:rsidP="0047310B">
                          <w:pPr>
                            <w:pStyle w:val="NormalWeb"/>
                            <w:spacing w:before="0" w:beforeAutospacing="0" w:after="0" w:afterAutospacing="0"/>
                          </w:pPr>
                          <w:r>
                            <w:rPr>
                              <w:rFonts w:eastAsia="Times New Roman"/>
                            </w:rPr>
                            <w:t> </w:t>
                          </w:r>
                        </w:p>
                      </w:txbxContent>
                    </v:textbox>
                  </v:oval>
                  <v:shape id="Straight Arrow Connector 390" o:spid="_x0000_s1155" type="#_x0000_t32" style="position:absolute;left:666;top:1276;width:1424;height:2339;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jcaSMQAAADcAAAADwAAAGRycy9kb3ducmV2LnhtbESPQWvCQBSE7wX/w/IEb3WTKjVNXcUG&#10;AkIvNemhx0f2mQSzb0N21fjv3YLgcZiZb5j1djSduNDgWssK4nkEgriyuuVawW+ZvyYgnEfW2Fkm&#10;BTdysN1MXtaYanvlA10KX4sAYZeigsb7PpXSVQ0ZdHPbEwfvaAeDPsihlnrAa4CbTr5F0bs02HJY&#10;aLCnrKHqVJyNgv1X/J0vko8/nR1NkpdVhsVPptRsOu4+QXga/TP8aO+1gtUyhv8z4QjIzR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KNxpIxAAAANwAAAAPAAAAAAAAAAAA&#10;AAAAAKECAABkcnMvZG93bnJldi54bWxQSwUGAAAAAAQABAD5AAAAkgMAAAAA&#10;" strokecolor="#0d0d0d [3069]" strokeweight="1pt">
                    <v:stroke dashstyle="dash" endarrow="block"/>
                  </v:shape>
                  <v:shape id="Straight Arrow Connector 391" o:spid="_x0000_s1156" type="#_x0000_t32" style="position:absolute;left:3028;top:1276;width:1404;height:2329;flip:x 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NNt+8QAAADcAAAADwAAAGRycy9kb3ducmV2LnhtbESPQWsCMRSE70L/Q3iF3jSrFJWtUaSt&#10;RW+6iuDtsXndbJu8LJvobv99IxR6HGbmG2ax6p0VN2pD7VnBeJSBIC69rrlScDpuhnMQISJrtJ5J&#10;wQ8FWC0fBgvMte/4QLciViJBOOSowMTY5FKG0pDDMPINcfI+feswJtlWUrfYJbizcpJlU+mw5rRg&#10;sKFXQ+V3cXUKrPnSYUf7y9m+b7pDeCuLj+tcqafHfv0CIlIf/8N/7a1WMHuewP1MOgJy+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Q0237xAAAANwAAAAPAAAAAAAAAAAA&#10;AAAAAKECAABkcnMvZG93bnJldi54bWxQSwUGAAAAAAQABAD5AAAAkgMAAAAA&#10;" strokecolor="#0d0d0d [3069]" strokeweight="1pt">
                    <v:stroke dashstyle="dash" endarrow="block"/>
                  </v:shape>
                  <v:shape id="Straight Arrow Connector 392" o:spid="_x0000_s1157" type="#_x0000_t32" style="position:absolute;left:1333;top:4214;width:2438;height:15;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s2dpMcAAADcAAAADwAAAGRycy9kb3ducmV2LnhtbESPQWvCQBSE74X+h+UVeqsbbasSXaWI&#10;QimlaBTB2yP7TFKzb2N2ddN/3y0UPA4z8w0znXemFldqXWVZQb+XgCDOra64ULDbrp7GIJxH1lhb&#10;JgU/5GA+u7+bYqpt4A1dM1+ICGGXooLS+yaV0uUlGXQ92xBH72hbgz7KtpC6xRDhppaDJBlKgxXH&#10;hRIbWpSUn7KLUXA6fIzCINuGYdiH7+Xn+vz1Gs5KPT50bxMQnjp/C/+337WC0csz/J2JR0DOf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izZ2kxwAAANwAAAAPAAAAAAAA&#10;AAAAAAAAAKECAABkcnMvZG93bnJldi54bWxQSwUGAAAAAAQABAD5AAAAlQMAAAAA&#10;" strokecolor="#0d0d0d [3069]" strokeweight="1pt">
                    <v:stroke endarrow="block"/>
                  </v:shape>
                  <w10:wrap type="none"/>
                  <w10:anchorlock/>
                </v:group>
              </w:pict>
            </w:r>
          </w:p>
        </w:tc>
      </w:tr>
      <w:tr w:rsidR="00741F01" w:rsidTr="003C184C">
        <w:tc>
          <w:tcPr>
            <w:tcW w:w="2660" w:type="dxa"/>
          </w:tcPr>
          <w:p w:rsidR="00741F01" w:rsidRDefault="00741F01" w:rsidP="003C184C">
            <w:pPr>
              <w:widowControl w:val="0"/>
            </w:pPr>
            <w:r>
              <w:t>Closure of shared incoming ties</w:t>
            </w:r>
          </w:p>
        </w:tc>
        <w:tc>
          <w:tcPr>
            <w:tcW w:w="1559" w:type="dxa"/>
          </w:tcPr>
          <w:p w:rsidR="00741F01" w:rsidRDefault="00741F01" w:rsidP="003C184C">
            <w:pPr>
              <w:widowControl w:val="0"/>
            </w:pPr>
            <w:r>
              <w:t>sharedIn</w:t>
            </w:r>
          </w:p>
        </w:tc>
        <w:tc>
          <w:tcPr>
            <w:tcW w:w="6237" w:type="dxa"/>
          </w:tcPr>
          <w:p w:rsidR="00741F01" w:rsidRPr="00C87B69" w:rsidRDefault="00741F01" w:rsidP="003C184C">
            <w:pPr>
              <w:widowControl w:val="0"/>
            </w:pPr>
            <w:r>
              <w:t xml:space="preserve">Shared incoming </w:t>
            </w:r>
            <w:r>
              <w:rPr>
                <w:i/>
              </w:rPr>
              <w:t>W</w:t>
            </w:r>
            <w:r>
              <w:t xml:space="preserve"> ties contribute to the tie </w:t>
            </w:r>
            <w:r>
              <w:rPr>
                <w:i/>
              </w:rPr>
              <w:t>X</w:t>
            </w:r>
            <w:r>
              <w:t>.</w:t>
            </w:r>
          </w:p>
        </w:tc>
        <w:tc>
          <w:tcPr>
            <w:tcW w:w="1206" w:type="dxa"/>
            <w:vAlign w:val="center"/>
          </w:tcPr>
          <w:p w:rsidR="00741F01" w:rsidRDefault="006069D0" w:rsidP="003C184C">
            <w:pPr>
              <w:widowControl w:val="0"/>
            </w:pPr>
            <w:r>
              <w:rPr>
                <w:noProof/>
                <w:lang w:eastAsia="en-US"/>
              </w:rPr>
            </w:r>
            <w:r>
              <w:rPr>
                <w:noProof/>
                <w:lang w:eastAsia="en-US"/>
              </w:rPr>
              <w:pict>
                <v:group id="Canvas 16" o:spid="_x0000_s1158" editas="canvas" style="width:42.9pt;height:38pt;mso-position-horizontal-relative:char;mso-position-vertical-relative:line" coordsize="5448,48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">
                  <v:shape id="_x0000_s1159" type="#_x0000_t75" style="position:absolute;width:5448;height:4819;visibility:visible">
                    <v:fill o:detectmouseclick="t"/>
                    <v:path o:connecttype="none"/>
                  </v:shape>
                  <v:oval id="Oval 11" o:spid="_x0000_s1160" style="position:absolute;top:3615;width:1333;height:122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BJSB8QA&#10;AADcAAAADwAAAGRycy9kb3ducmV2LnhtbESPX2vCMBTF3wW/Q7iCbzPtXN2opiLCUBhDtJv4eGmu&#10;bbG5KU3U7tsvg4GPh/Pnx1kse9OIG3WutqwgnkQgiAuray4VfOXvT28gnEfW2FgmBT/kYJkNBwtM&#10;tb3znm4HX4owwi5FBZX3bSqlKyoy6Ca2JQ7e2XYGfZBdKXWH9zBuGvkcRTNpsOZAqLCldUXF5XA1&#10;gXvc5e26+Tx9RPZ7mm/4Gr8kpNR41K/mIDz1/hH+b2+1gtckgb8z4QjI7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QSUgfEAAAA3AAAAA8AAAAAAAAAAAAAAAAAmAIAAGRycy9k&#10;b3ducmV2LnhtbFBLBQYAAAAABAAEAPUAAACJAwAAAAA=&#10;" fillcolor="#0d0d0d [3069]" strokecolor="#0d0d0d [3069]" strokeweight="2pt"/>
                  <v:oval id="Oval 12" o:spid="_x0000_s1161" style="position:absolute;left:1896;top:230;width:1327;height:1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MDMcMUA&#10;AADcAAAADwAAAGRycy9kb3ducmV2LnhtbESPX2vCMBTF3wd+h3AF32bqXDupRhmCOJAxZjfx8dJc&#10;22JzU5rY1m+/DAZ7PJw/P85qM5hadNS6yrKC2TQCQZxbXXGh4CvbPS5AOI+ssbZMCu7kYLMePaww&#10;1bbnT+qOvhBhhF2KCkrvm1RKl5dk0E1tQxy8i20N+iDbQuoW+zBuavkURYk0WHEglNjQtqT8eryZ&#10;wD19ZM22fj8fIvs9z/Z8mz3HpNRkPLwuQXga/H/4r/2mFbzECfyeCUdAr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wMxwxQAAANwAAAAPAAAAAAAAAAAAAAAAAJgCAABkcnMv&#10;ZG93bnJldi54bWxQSwUGAAAAAAQABAD1AAAAigMAAAAA&#10;" fillcolor="#0d0d0d [3069]" strokecolor="#0d0d0d [3069]" strokeweight="2pt">
                    <v:textbox>
                      <w:txbxContent>
                        <w:p w:rsidR="00DA4047" w:rsidRDefault="00DA4047" w:rsidP="0047310B">
                          <w:pPr>
                            <w:rPr>
                              <w:rFonts w:eastAsia="Times New Roman"/>
                            </w:rPr>
                          </w:pPr>
                        </w:p>
                      </w:txbxContent>
                    </v:textbox>
                  </v:oval>
                  <v:oval id="Oval 13" o:spid="_x0000_s1162" style="position:absolute;left:3771;top:3605;width:1321;height:121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4xp68UA&#10;AADcAAAADwAAAGRycy9kb3ducmV2LnhtbESPX2vCMBTF3wd+h3AF39bUuU6pRhmCOJAxZjfx8dJc&#10;22JzU5rY1m+/DAZ7PJw/P85qM5hadNS6yrKCaRSDIM6trrhQ8JXtHhcgnEfWWFsmBXdysFmPHlaY&#10;atvzJ3VHX4gwwi5FBaX3TSqly0sy6CLbEAfvYluDPsi2kLrFPoybWj7F8Ys0WHEglNjQtqT8eryZ&#10;wD19ZM22fj8fYvs9y/Z8mz4npNRkPLwuQXga/H/4r/2mFcyTOfyeCUdAr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bjGnrxQAAANwAAAAPAAAAAAAAAAAAAAAAAJgCAABkcnMv&#10;ZG93bnJldi54bWxQSwUGAAAAAAQABAD1AAAAigMAAAAA&#10;" fillcolor="#0d0d0d [3069]" strokecolor="#0d0d0d [3069]" strokeweight="2pt">
                    <v:textbox>
                      <w:txbxContent>
                        <w:p w:rsidR="00DA4047" w:rsidRDefault="00DA4047" w:rsidP="0047310B">
                          <w:pPr>
                            <w:pStyle w:val="NormalWeb"/>
                            <w:spacing w:before="0" w:beforeAutospacing="0" w:after="0" w:afterAutospacing="0"/>
                          </w:pPr>
                          <w:r>
                            <w:rPr>
                              <w:rFonts w:eastAsia="Times New Roman"/>
                            </w:rPr>
                            <w:t> </w:t>
                          </w:r>
                        </w:p>
                      </w:txbxContent>
                    </v:textbox>
                  </v:oval>
                  <v:shape id="Straight Arrow Connector 14" o:spid="_x0000_s1163" type="#_x0000_t32" style="position:absolute;left:666;top:1276;width:1424;height:2339;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CSg/cMAAADcAAAADwAAAGRycy9kb3ducmV2LnhtbERPPW/CMBDdkfgP1iGxgQMSFAUMokAR&#10;Qzs0VGW9xtc4ND5HsQuhv74ekBif3vdi1dpKXKjxpWMFo2ECgjh3uuRCwcfxZTAD4QOyxsoxKbiR&#10;h9Wy21lgqt2V3+mShULEEPYpKjAh1KmUPjdk0Q9dTRy5b9dYDBE2hdQNXmO4reQ4SabSYsmxwWBN&#10;G0P5T/ZrFWRf61ez+6Ni+8mn/Zs97M/Pu7FS/V67noMI1IaH+O4+aAVPk7g2nolHQC7/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AkoP3DAAAA3AAAAA8AAAAAAAAAAAAA&#10;AAAAoQIAAGRycy9kb3ducmV2LnhtbFBLBQYAAAAABAAEAPkAAACRAwAAAAA=&#10;" strokecolor="#0d0d0d [3069]" strokeweight="1pt">
                    <v:stroke dashstyle="dash" startarrow="block"/>
                  </v:shape>
                  <v:shape id="Straight Arrow Connector 15" o:spid="_x0000_s1164" type="#_x0000_t32" style="position:absolute;left:3028;top:1276;width:1404;height:2329;flip:x 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mTo+cMAAADcAAAADwAAAGRycy9kb3ducmV2LnhtbESPQWvCQBSE7wX/w/KE3upGobZGVxGp&#10;kIMITQu9PrKv2aXZtyG7TeK/dwXB4zAz3zCb3ega0VMXrGcF81kGgrjy2nKt4Pvr+PIOIkRkjY1n&#10;UnChALvt5GmDufYDf1JfxlokCIccFZgY21zKUBlyGGa+JU7er+8cxiS7WuoOhwR3jVxk2VI6tJwW&#10;DLZ0MFT9lf9OwWko6Kcw1nkb++F0PJfLj7ZU6nk67tcgIo3xEb63C63g7XUFtzPpCMjtF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Zk6PnDAAAA3AAAAA8AAAAAAAAAAAAA&#10;AAAAoQIAAGRycy9kb3ducmV2LnhtbFBLBQYAAAAABAAEAPkAAACRAwAAAAA=&#10;" strokecolor="#0d0d0d [3069]" strokeweight="1pt">
                    <v:stroke dashstyle="dash" startarrow="block"/>
                  </v:shape>
                  <w10:wrap type="none"/>
                  <w10:anchorlock/>
                </v:group>
              </w:pict>
            </w:r>
          </w:p>
        </w:tc>
        <w:tc>
          <w:tcPr>
            <w:tcW w:w="576" w:type="dxa"/>
            <w:vAlign w:val="center"/>
          </w:tcPr>
          <w:p w:rsidR="00741F01" w:rsidRPr="002D4FD2" w:rsidRDefault="00741F01" w:rsidP="003C184C">
            <w:pPr>
              <w:widowControl w:val="0"/>
            </w:pPr>
            <w:r w:rsidRPr="002D4FD2">
              <w:t>→</w:t>
            </w:r>
          </w:p>
        </w:tc>
        <w:tc>
          <w:tcPr>
            <w:tcW w:w="1206" w:type="dxa"/>
            <w:vAlign w:val="center"/>
          </w:tcPr>
          <w:p w:rsidR="00741F01" w:rsidRDefault="006069D0" w:rsidP="003C184C">
            <w:pPr>
              <w:widowControl w:val="0"/>
            </w:pPr>
            <w:r>
              <w:rPr>
                <w:noProof/>
                <w:lang w:eastAsia="en-US"/>
              </w:rPr>
            </w:r>
            <w:r>
              <w:rPr>
                <w:noProof/>
                <w:lang w:eastAsia="en-US"/>
              </w:rPr>
              <w:pict>
                <v:group id="Canvas 23" o:spid="_x0000_s1165" editas="canvas" style="width:42.9pt;height:38pt;mso-position-horizontal-relative:char;mso-position-vertical-relative:line" coordsize="5448,48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">
                  <v:shape id="_x0000_s1166" type="#_x0000_t75" style="position:absolute;width:5448;height:4819;visibility:visible">
                    <v:fill o:detectmouseclick="t"/>
                    <v:path o:connecttype="none"/>
                  </v:shape>
                  <v:oval id="Oval 17" o:spid="_x0000_s1167" style="position:absolute;top:3615;width:1333;height:122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gk7IsIA&#10;AADcAAAADwAAAGRycy9kb3ducmV2LnhtbERPTWvCQBC9C/0PyxS86UataUldpQiiIFJq2tLjkJ0m&#10;odnZkF01/ffOQfD4eN+LVe8adaYu1J4NTMYJKOLC25pLA5/5ZvQCKkRki41nMvBPAVbLh8ECM+sv&#10;/EHnYyyVhHDI0EAVY5tpHYqKHIaxb4mF+/WdwyiwK7Xt8CLhrtHTJEm1w5qlocKW1hUVf8eTk97v&#10;97xdN4effeK/ZvmWT5OnORkzfOzfXkFF6uNdfHPvrIHnVObLGTkCenk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CTsiwgAAANwAAAAPAAAAAAAAAAAAAAAAAJgCAABkcnMvZG93&#10;bnJldi54bWxQSwUGAAAAAAQABAD1AAAAhwMAAAAA&#10;" fillcolor="#0d0d0d [3069]" strokecolor="#0d0d0d [3069]" strokeweight="2pt"/>
                  <v:oval id="Oval 18" o:spid="_x0000_s1168" style="position:absolute;left:1896;top:230;width:1327;height:1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UWeucQA&#10;AADcAAAADwAAAGRycy9kb3ducmV2LnhtbESPX2vCMBTF3wd+h3AF32baualUo4gwFGSIVsXHS3Nt&#10;i81NaaJ2394MBj4ezp8fZzpvTSXu1LjSsoK4H4EgzqwuOVdwSL/fxyCcR9ZYWSYFv+RgPuu8TTHR&#10;9sE7uu99LsIIuwQVFN7XiZQuK8ig69uaOHgX2xj0QTa51A0+wrip5EcUDaXBkgOhwJqWBWXX/c0E&#10;7mmb1svq57yJ7HGQrvgWf36RUr1uu5iA8NT6V/i/vdYKRsMY/s6EIyBn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VFnrnEAAAA3AAAAA8AAAAAAAAAAAAAAAAAmAIAAGRycy9k&#10;b3ducmV2LnhtbFBLBQYAAAAABAAEAPUAAACJAwAAAAA=&#10;" fillcolor="#0d0d0d [3069]" strokecolor="#0d0d0d [3069]" strokeweight="2pt">
                    <v:textbox>
                      <w:txbxContent>
                        <w:p w:rsidR="00DA4047" w:rsidRDefault="00DA4047" w:rsidP="0047310B">
                          <w:pPr>
                            <w:rPr>
                              <w:rFonts w:eastAsia="Times New Roman"/>
                            </w:rPr>
                          </w:pPr>
                        </w:p>
                      </w:txbxContent>
                    </v:textbox>
                  </v:oval>
                  <v:oval id="Oval 19" o:spid="_x0000_s1169" style="position:absolute;left:3771;top:3605;width:1321;height:121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ZcAzsUA&#10;AADcAAAADwAAAGRycy9kb3ducmV2LnhtbESPX2vCMBTF3wd+h3AF32Zq3ZxUo4zCUJAxZjfx8dJc&#10;22JzU5q0dt/eDAZ7PJw/P856O5ha9NS6yrKC2TQCQZxbXXGh4Ct7e1yCcB5ZY22ZFPyQg+1m9LDG&#10;RNsbf1J/9IUII+wSVFB63yRSurwkg25qG+LgXWxr0AfZFlK3eAvjppZxFC2kwYoDocSG0pLy67Ez&#10;gXv6yJq0fj8fIvs9z3bczZ6eSanJeHhdgfA0+P/wX3uvFbwsYvg9E46A3N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lwDOxQAAANwAAAAPAAAAAAAAAAAAAAAAAJgCAABkcnMv&#10;ZG93bnJldi54bWxQSwUGAAAAAAQABAD1AAAAigMAAAAA&#10;" fillcolor="#0d0d0d [3069]" strokecolor="#0d0d0d [3069]" strokeweight="2pt">
                    <v:textbox>
                      <w:txbxContent>
                        <w:p w:rsidR="00DA4047" w:rsidRDefault="00DA4047" w:rsidP="0047310B">
                          <w:pPr>
                            <w:pStyle w:val="NormalWeb"/>
                            <w:spacing w:before="0" w:beforeAutospacing="0" w:after="0" w:afterAutospacing="0"/>
                          </w:pPr>
                          <w:r>
                            <w:rPr>
                              <w:rFonts w:eastAsia="Times New Roman"/>
                            </w:rPr>
                            <w:t> </w:t>
                          </w:r>
                        </w:p>
                      </w:txbxContent>
                    </v:textbox>
                  </v:oval>
                  <v:shape id="Straight Arrow Connector 20" o:spid="_x0000_s1170" type="#_x0000_t32" style="position:absolute;left:666;top:1276;width:1424;height:2339;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Oz4McYAAADcAAAADwAAAGRycy9kb3ducmV2LnhtbESPzW7CMBCE70h9B2srcQOnIEGVYhD/&#10;4kAPTav2uo23cSBeR7GBtE+PkZB6HM3MN5rJrLWVOFPjS8cKnvoJCOLc6ZILBR/vm94zCB+QNVaO&#10;ScEveZhNHzoTTLW78Buds1CICGGfogITQp1K6XNDFn3f1cTR+3GNxRBlU0jd4CXCbSUHSTKSFkuO&#10;CwZrWhrKj9nJKsi+53uz/qNi9clf21e72x4W64FS3cd2/gIiUBv+w/f2TisYj4ZwOxOPgJxe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Ds+DHGAAAA3AAAAA8AAAAAAAAA&#10;AAAAAAAAoQIAAGRycy9kb3ducmV2LnhtbFBLBQYAAAAABAAEAPkAAACUAwAAAAA=&#10;" strokecolor="#0d0d0d [3069]" strokeweight="1pt">
                    <v:stroke dashstyle="dash" startarrow="block"/>
                  </v:shape>
                  <v:shape id="Straight Arrow Connector 21" o:spid="_x0000_s1171" type="#_x0000_t32" style="position:absolute;left:3028;top:1276;width:1404;height:2329;flip:x 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gmN2sMAAADcAAAADwAAAGRycy9kb3ducmV2LnhtbESPQWvCQBSE74X+h+UVequbSkklukoR&#10;hRyk0Ch4fWSf2cXs25Bdk/TfdwuCx2FmvmFWm8m1YqA+WM8K3mcZCOLaa8uNgtNx/7YAESKyxtYz&#10;KfilAJv189MKC+1H/qGhio1IEA4FKjAxdoWUoTbkMMx8R5y8i+8dxiT7RuoexwR3rZxnWS4dWk4L&#10;BjvaGqqv1c0pOIwlnUtjnbdxGA/77yrfdZVSry/T1xJEpCk+wvd2qRV85h/wfyYdAbn+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YJjdrDAAAA3AAAAA8AAAAAAAAAAAAA&#10;AAAAoQIAAGRycy9kb3ducmV2LnhtbFBLBQYAAAAABAAEAPkAAACRAwAAAAA=&#10;" strokecolor="#0d0d0d [3069]" strokeweight="1pt">
                    <v:stroke dashstyle="dash" startarrow="block"/>
                  </v:shape>
                  <v:shape id="Straight Arrow Connector 22" o:spid="_x0000_s1172" type="#_x0000_t32" style="position:absolute;left:1333;top:4214;width:2438;height:15;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d38K8YAAADcAAAADwAAAGRycy9kb3ducmV2LnhtbESPQWvCQBSE7wX/w/KE3upGwSipq4hY&#10;KKVIjaXQ2yP7mqRm38bs1o3/3hUKHoeZ+YZZrHrTiDN1rrasYDxKQBAXVtdcKvg8vDzNQTiPrLGx&#10;TAou5GC1HDwsMNM28J7OuS9FhLDLUEHlfZtJ6YqKDLqRbYmj92M7gz7KrpS6wxDhppGTJEmlwZrj&#10;QoUtbSoqjvmfUXD8fpuFSX4IafgKv9v3j9NuGk5KPQ779TMIT72/h//br1rBLJ3C7Uw8AnJ5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nd/CvGAAAA3AAAAA8AAAAAAAAA&#10;AAAAAAAAoQIAAGRycy9kb3ducmV2LnhtbFBLBQYAAAAABAAEAPkAAACUAwAAAAA=&#10;" strokecolor="#0d0d0d [3069]" strokeweight="1pt">
                    <v:stroke endarrow="block"/>
                  </v:shape>
                  <w10:wrap type="none"/>
                  <w10:anchorlock/>
                </v:group>
              </w:pict>
            </w:r>
          </w:p>
        </w:tc>
      </w:tr>
      <w:tr w:rsidR="00D117C7" w:rsidTr="00D117C7">
        <w:tc>
          <w:tcPr>
            <w:tcW w:w="2660" w:type="dxa"/>
          </w:tcPr>
          <w:p w:rsidR="00D117C7" w:rsidRDefault="00D117C7" w:rsidP="00D117C7">
            <w:pPr>
              <w:widowControl w:val="0"/>
            </w:pPr>
            <w:r>
              <w:rPr>
                <w:i/>
              </w:rPr>
              <w:t>W</w:t>
            </w:r>
            <w:r>
              <w:t xml:space="preserve"> leading to incoming ties for </w:t>
            </w:r>
            <w:r>
              <w:rPr>
                <w:i/>
              </w:rPr>
              <w:t>X</w:t>
            </w:r>
          </w:p>
        </w:tc>
        <w:tc>
          <w:tcPr>
            <w:tcW w:w="1559" w:type="dxa"/>
          </w:tcPr>
          <w:p w:rsidR="00D117C7" w:rsidRDefault="00D117C7" w:rsidP="003C184C">
            <w:pPr>
              <w:widowControl w:val="0"/>
            </w:pPr>
            <w:r w:rsidRPr="00D117C7">
              <w:t>cl.XWX</w:t>
            </w:r>
          </w:p>
        </w:tc>
        <w:tc>
          <w:tcPr>
            <w:tcW w:w="6237" w:type="dxa"/>
          </w:tcPr>
          <w:p w:rsidR="00D117C7" w:rsidRDefault="00D117C7" w:rsidP="00C4597D">
            <w:pPr>
              <w:widowControl w:val="0"/>
            </w:pPr>
            <w:r>
              <w:t>T</w:t>
            </w:r>
            <w:r w:rsidRPr="00D117C7">
              <w:t xml:space="preserve">endency toward closure of mixed </w:t>
            </w:r>
            <w:r w:rsidRPr="00D117C7">
              <w:rPr>
                <w:i/>
              </w:rPr>
              <w:t>X</w:t>
            </w:r>
            <w:r w:rsidRPr="00D117C7">
              <w:t xml:space="preserve"> </w:t>
            </w:r>
            <w:r w:rsidRPr="002D4FD2">
              <w:t>→</w:t>
            </w:r>
            <w:r w:rsidRPr="00D117C7">
              <w:t xml:space="preserve"> </w:t>
            </w:r>
            <w:r w:rsidRPr="00D117C7">
              <w:rPr>
                <w:i/>
              </w:rPr>
              <w:t>W</w:t>
            </w:r>
            <w:r w:rsidRPr="00D117C7">
              <w:t xml:space="preserve"> two</w:t>
            </w:r>
            <w:r>
              <w:t>-</w:t>
            </w:r>
            <w:r w:rsidRPr="00D117C7">
              <w:t xml:space="preserve">paths </w:t>
            </w:r>
            <w:r w:rsidR="00C4597D">
              <w:t>through</w:t>
            </w:r>
            <w:r w:rsidRPr="00D117C7">
              <w:t xml:space="preserve"> a tie</w:t>
            </w:r>
            <w:r>
              <w:t xml:space="preserve"> </w:t>
            </w:r>
            <w:r>
              <w:rPr>
                <w:i/>
              </w:rPr>
              <w:t>X</w:t>
            </w:r>
            <w:r w:rsidRPr="00D117C7">
              <w:t>.</w:t>
            </w:r>
          </w:p>
        </w:tc>
        <w:tc>
          <w:tcPr>
            <w:tcW w:w="1206" w:type="dxa"/>
            <w:vAlign w:val="center"/>
          </w:tcPr>
          <w:p w:rsidR="00D117C7" w:rsidRDefault="006069D0" w:rsidP="003C184C">
            <w:pPr>
              <w:widowControl w:val="0"/>
              <w:rPr>
                <w:noProof/>
                <w:lang w:eastAsia="en-US"/>
              </w:rPr>
            </w:pPr>
            <w:r>
              <w:pict>
                <v:group id="Canvas 947" o:spid="_x0000_s1353" editas="canvas" style="width:42.9pt;height:38pt;mso-position-horizontal-relative:char;mso-position-vertical-relative:line" coordsize="5448,4819" o:gfxdata="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">
                  <v:shape id="_x0000_s1354" type="#_x0000_t75" style="position:absolute;width:5448;height:4819;visibility:visible">
                    <v:fill o:detectmouseclick="t"/>
                    <v:path o:connecttype="none"/>
                  </v:shape>
                  <v:oval id="Oval 935" o:spid="_x0000_s1355" style="position:absolute;top:3615;width:1333;height:122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gsbMMA&#10;AADcAAAADwAAAGRycy9kb3ducmV2LnhtbESPW4vCMBCF3wX/Q5iFfdPUK9o1igjLLoiIVmUfh2a2&#10;LTaT0kSt/94Igo+Hc/k4s0VjSnGl2hWWFfS6EQji1OqCMwWH5LszAeE8ssbSMim4k4PFvN2aYazt&#10;jXd03ftMhBF2MSrIva9iKV2ak0HXtRVx8P5tbdAHWWdS13gL46aU/SgaS4MFB0KOFa1ySs/7iwnc&#10;0zapVuXmbx3Z4yD54UtvOCKlPj+a5RcIT41/h1/tX61gOhjB80w4AnL+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ZgsbMMAAADcAAAADwAAAAAAAAAAAAAAAACYAgAAZHJzL2Rv&#10;d25yZXYueG1sUEsFBgAAAAAEAAQA9QAAAIgDAAAAAA==&#10;" fillcolor="#0d0d0d [3069]" strokecolor="#0d0d0d [3069]" strokeweight="2pt"/>
                  <v:oval id="Oval 936" o:spid="_x0000_s1356" style="position:absolute;left:1896;top:230;width:1327;height:1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UqyG8MA&#10;AADcAAAADwAAAGRycy9kb3ducmV2LnhtbESPW4vCMBCF3wX/Q5iFfdPUK9o1igjLLoiIVmUfh2a2&#10;LTaT0kSt/94Igo+Hc/k4s0VjSnGl2hWWFfS6EQji1OqCMwWH5LszAeE8ssbSMim4k4PFvN2aYazt&#10;jXd03ftMhBF2MSrIva9iKV2ak0HXtRVx8P5tbdAHWWdS13gL46aU/SgaS4MFB0KOFa1ySs/7iwnc&#10;0zapVuXmbx3Z4yD54UtvOCKlPj+a5RcIT41/h1/tX61gOhjD80w4AnL+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UqyG8MAAADcAAAADwAAAAAAAAAAAAAAAACYAgAAZHJzL2Rv&#10;d25yZXYueG1sUEsFBgAAAAAEAAQA9QAAAIgDAAAAAA==&#10;" fillcolor="#0d0d0d [3069]" strokecolor="#0d0d0d [3069]" strokeweight="2pt">
                    <v:textbox style="mso-next-textbox:#Oval 936">
                      <w:txbxContent>
                        <w:p w:rsidR="00DA4047" w:rsidRDefault="00DA4047">
                          <w:pPr>
                            <w:rPr>
                              <w:rFonts w:eastAsia="Times New Roman"/>
                            </w:rPr>
                          </w:pPr>
                        </w:p>
                      </w:txbxContent>
                    </v:textbox>
                  </v:oval>
                  <v:oval id="Oval 943" o:spid="_x0000_s1357" style="position:absolute;left:3771;top:3605;width:1321;height:121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ti/sUA&#10;AADcAAAADwAAAGRycy9kb3ducmV2LnhtbESPX2vCMBTF3wW/Q7iDvdnUqWN2pmUIQ2HIWLvJHi/N&#10;XVtsbkoTtfv2RhB8PJw/P84qG0wrTtS7xrKCaRSDIC6tbrhS8F28T15AOI+ssbVMCv7JQZaORytM&#10;tD3zF51yX4kwwi5BBbX3XSKlK2sy6CLbEQfvz/YGfZB9JXWP5zBuWvkUx8/SYMOBUGNH65rKQ340&#10;gbv/LLp1u/v9iO3PrNjwcTpfkFKPD8PbKwhPg7+Hb+2tVrCcz+B6JhwBm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hO2L+xQAAANwAAAAPAAAAAAAAAAAAAAAAAJgCAABkcnMv&#10;ZG93bnJldi54bWxQSwUGAAAAAAQABAD1AAAAigMAAAAA&#10;" fillcolor="#0d0d0d [3069]" strokecolor="#0d0d0d [3069]" strokeweight="2pt">
                    <v:textbox style="mso-next-textbox:#Oval 943">
                      <w:txbxContent>
                        <w:p w:rsidR="00DA4047" w:rsidRDefault="00DA4047">
                          <w:pPr>
                            <w:pStyle w:val="NormalWeb"/>
                            <w:spacing w:before="0" w:beforeAutospacing="0" w:after="0" w:afterAutospacing="0"/>
                          </w:pPr>
                          <w:r>
                            <w:rPr>
                              <w:rFonts w:eastAsia="Times New Roman"/>
                            </w:rPr>
                            <w:t> </w:t>
                          </w:r>
                        </w:p>
                      </w:txbxContent>
                    </v:textbox>
                  </v:oval>
                  <v:shape id="Straight Arrow Connector 944" o:spid="_x0000_s1358" type="#_x0000_t32" style="position:absolute;left:666;top:1276;width:1424;height:2339;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OWn7sYAAADcAAAADwAAAGRycy9kb3ducmV2LnhtbESPQWsCMRSE74X+h/AKvdVsRaRdjWJb&#10;FQ96cBV7fd28blY3L8sm6uqvN0Khx2FmvmGG49ZW4kSNLx0reO0kIIhzp0suFGw3s5c3ED4ga6wc&#10;k4ILeRiPHh+GmGp35jWdslCICGGfogITQp1K6XNDFn3H1cTR+3WNxRBlU0jd4DnCbSW7SdKXFkuO&#10;CwZr+jSUH7KjVZD9TJZmeqXia8ff85VdzPcf065Sz0/tZAAiUBv+w3/thVbw3uvB/Uw8AnJ0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Tlp+7GAAAA3AAAAA8AAAAAAAAA&#10;AAAAAAAAoQIAAGRycy9kb3ducmV2LnhtbFBLBQYAAAAABAAEAPkAAACUAwAAAAA=&#10;" strokecolor="#0d0d0d [3069]" strokeweight="1pt">
                    <v:stroke dashstyle="dash" startarrow="block"/>
                  </v:shape>
                  <v:shape id="Straight Arrow Connector 946" o:spid="_x0000_s1359" type="#_x0000_t32" style="position:absolute;left:1333;top:4214;width:2438;height:15;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u+l98cAAADcAAAADwAAAGRycy9kb3ducmV2LnhtbESPQWvCQBSE7wX/w/KE3uqmUtM2ukoR&#10;hSJF2lgK3h7Z1yQ1+zZmVzf++65Q6HGYmW+Y2aI3jThT52rLCu5HCQjiwuqaSwWfu/XdEwjnkTU2&#10;lknBhRws5oObGWbaBv6gc+5LESHsMlRQed9mUrqiIoNuZFvi6H3bzqCPsiul7jBEuGnkOElSabDm&#10;uFBhS8uKikN+MgoO+81jGOe7kIav8LN6ez9uJ+Go1O2wf5mC8NT7//Bf+1UreH5I4XomHgE5/wU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y76X3xwAAANwAAAAPAAAAAAAA&#10;AAAAAAAAAKECAABkcnMvZG93bnJldi54bWxQSwUGAAAAAAQABAD5AAAAlQMAAAAA&#10;" strokecolor="#0d0d0d [3069]" strokeweight="1pt">
                    <v:stroke endarrow="block"/>
                  </v:shape>
                  <w10:wrap type="none"/>
                  <w10:anchorlock/>
                </v:group>
              </w:pict>
            </w:r>
          </w:p>
        </w:tc>
        <w:tc>
          <w:tcPr>
            <w:tcW w:w="576" w:type="dxa"/>
            <w:vAlign w:val="center"/>
          </w:tcPr>
          <w:p w:rsidR="00D117C7" w:rsidRPr="002D4FD2" w:rsidRDefault="00D117C7" w:rsidP="003C184C">
            <w:pPr>
              <w:widowControl w:val="0"/>
            </w:pPr>
            <w:r>
              <w:t>→</w:t>
            </w:r>
          </w:p>
        </w:tc>
        <w:tc>
          <w:tcPr>
            <w:tcW w:w="1206" w:type="dxa"/>
            <w:vAlign w:val="center"/>
          </w:tcPr>
          <w:p w:rsidR="00D117C7" w:rsidRDefault="006069D0" w:rsidP="003C184C">
            <w:pPr>
              <w:widowControl w:val="0"/>
              <w:rPr>
                <w:noProof/>
                <w:lang w:eastAsia="en-US"/>
              </w:rPr>
            </w:pPr>
            <w:r>
              <w:pict>
                <v:group id="Canvas 934" o:spid="_x0000_s1345" editas="canvas" style="width:42.9pt;height:38pt;mso-position-horizontal-relative:char;mso-position-vertical-relative:line" coordsize="5448,4819" o:gfxdata="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">
                  <v:shape id="_x0000_s1346" type="#_x0000_t75" style="position:absolute;width:5448;height:4819;visibility:visible">
                    <v:fill o:detectmouseclick="t"/>
                    <v:path o:connecttype="none"/>
                  </v:shape>
                  <v:oval id="Oval 928" o:spid="_x0000_s1347" style="position:absolute;top:3615;width:1333;height:122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AVL8IA&#10;AADcAAAADwAAAGRycy9kb3ducmV2LnhtbERPS2vCQBC+C/0PyxS86cZXaVNXKUJpQURM2tLjkJ0m&#10;odnZkF01/nvnIHj8+N7Lde8adaIu1J4NTMYJKOLC25pLA1/5++gZVIjIFhvPZOBCAdarh8ESU+vP&#10;fKBTFkslIRxSNFDF2KZah6Iih2HsW2Lh/nznMArsSm07PEu4a/Q0SZ60w5qlocKWNhUV/9nRSe/P&#10;Pm83ze53m/jvWf7Bx8l8QcYMH/u3V1CR+ngX39yf1sDLVNbKGTkCenU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yQBUvwgAAANwAAAAPAAAAAAAAAAAAAAAAAJgCAABkcnMvZG93&#10;bnJldi54bWxQSwUGAAAAAAQABAD1AAAAhwMAAAAA&#10;" fillcolor="#0d0d0d [3069]" strokecolor="#0d0d0d [3069]" strokeweight="2pt"/>
                  <v:oval id="Oval 929" o:spid="_x0000_s1348" style="position:absolute;left:1896;top:230;width:1327;height:1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ywtMUA&#10;AADcAAAADwAAAGRycy9kb3ducmV2LnhtbESPX2vCMBTF3wd+h3AF39ZUt4lWo4gwHIwx1qr4eGmu&#10;bbG5KU1su2+/DAZ7PJw/P856O5hadNS6yrKCaRSDIM6trrhQcMxeHxcgnEfWWFsmBd/kYLsZPawx&#10;0bbnL+pSX4gwwi5BBaX3TSKly0sy6CLbEAfvaluDPsi2kLrFPoybWs7ieC4NVhwIJTa0Lym/pXcT&#10;uOfPrNnXH5f32J6esgPfp88vpNRkPOxWIDwN/j/8137TCpazJfyeCUdAb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DLC0xQAAANwAAAAPAAAAAAAAAAAAAAAAAJgCAABkcnMv&#10;ZG93bnJldi54bWxQSwUGAAAAAAQABAD1AAAAigMAAAAA&#10;" fillcolor="#0d0d0d [3069]" strokecolor="#0d0d0d [3069]" strokeweight="2pt">
                    <v:textbox style="mso-next-textbox:#Oval 929">
                      <w:txbxContent>
                        <w:p w:rsidR="00DA4047" w:rsidRDefault="00DA4047">
                          <w:pPr>
                            <w:rPr>
                              <w:rFonts w:eastAsia="Times New Roman"/>
                            </w:rPr>
                          </w:pPr>
                        </w:p>
                      </w:txbxContent>
                    </v:textbox>
                  </v:oval>
                  <v:oval id="Oval 930" o:spid="_x0000_s1349" style="position:absolute;left:3771;top:3605;width:1321;height:121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e+P9MIA&#10;AADcAAAADwAAAGRycy9kb3ducmV2LnhtbERPTWvCQBC9C/0PyxS86cZaS01dpQjSgkhpotLjkJ0m&#10;odnZkF01/ffOQfD4eN+LVe8adaYu1J4NTMYJKOLC25pLA/t8M3oFFSKyxcYzGfinAKvlw2CBqfUX&#10;/qZzFkslIRxSNFDF2KZah6Iih2HsW2Lhfn3nMArsSm07vEi4a/RTkrxohzVLQ4UtrSsq/rKTk97j&#10;V96um93PNvGHaf7Bp8nzjIwZPvbvb6Ai9fEuvrk/rYH5VObLGTkCenk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J74/0wgAAANwAAAAPAAAAAAAAAAAAAAAAAJgCAABkcnMvZG93&#10;bnJldi54bWxQSwUGAAAAAAQABAD1AAAAhwMAAAAA&#10;" fillcolor="#0d0d0d [3069]" strokecolor="#0d0d0d [3069]" strokeweight="2pt">
                    <v:textbox style="mso-next-textbox:#Oval 930">
                      <w:txbxContent>
                        <w:p w:rsidR="00DA4047" w:rsidRDefault="00DA4047">
                          <w:pPr>
                            <w:pStyle w:val="NormalWeb"/>
                            <w:spacing w:before="0" w:beforeAutospacing="0" w:after="0" w:afterAutospacing="0"/>
                          </w:pPr>
                          <w:r>
                            <w:rPr>
                              <w:rFonts w:eastAsia="Times New Roman"/>
                            </w:rPr>
                            <w:t> </w:t>
                          </w:r>
                        </w:p>
                      </w:txbxContent>
                    </v:textbox>
                  </v:oval>
                  <v:shape id="Straight Arrow Connector 931" o:spid="_x0000_s1350" type="#_x0000_t32" style="position:absolute;left:666;top:1276;width:1424;height:2339;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JR3C8YAAADcAAAADwAAAGRycy9kb3ducmV2LnhtbESPzW7CMBCE75X6DtYicSsOICGaYhDl&#10;TxzKgbQq1yVe4rTxOooNpH16XAmpx9HMfKOZzFpbiQs1vnSsoN9LQBDnTpdcKPh4Xz+NQfiArLFy&#10;TAp+yMNs+vgwwVS7K+/pkoVCRAj7FBWYEOpUSp8bsuh7riaO3sk1FkOUTSF1g9cIt5UcJMlIWiw5&#10;LhisaWEo/87OVkF2nL+Z1S8Vy08+bHZ2u/l6XQ2U6nba+QuIQG34D9/bW63gediHvzPxCMjpD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yUdwvGAAAA3AAAAA8AAAAAAAAA&#10;AAAAAAAAoQIAAGRycy9kb3ducmV2LnhtbFBLBQYAAAAABAAEAPkAAACUAwAAAAA=&#10;" strokecolor="#0d0d0d [3069]" strokeweight="1pt">
                    <v:stroke dashstyle="dash" startarrow="block"/>
                  </v:shape>
                  <v:shape id="Straight Arrow Connector 932" o:spid="_x0000_s1351" type="#_x0000_t32" style="position:absolute;left:3028;top:1276;width:1404;height:2329;flip:x 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UoE48MAAADcAAAADwAAAGRycy9kb3ducmV2LnhtbESPQWvCQBSE7wX/w/IEb3Wjgmh0FZEK&#10;OUjBtOD1kX1mF7NvQ3abpP++Wyj0OMzMN8z+OLpG9NQF61nBYp6BIK68tlwr+Py4vG5AhIissfFM&#10;Cr4pwPEwedljrv3AN+rLWIsE4ZCjAhNjm0sZKkMOw9y3xMl7+M5hTLKrpe5wSHDXyGWWraVDy2nB&#10;YEtnQ9Wz/HIKrkNB98JY523sh+vlvVy/taVSs+l42oGINMb/8F+70Aq2qyX8nklHQB5+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VKBOPDAAAA3AAAAA8AAAAAAAAAAAAA&#10;AAAAoQIAAGRycy9kb3ducmV2LnhtbFBLBQYAAAAABAAEAPkAAACRAwAAAAA=&#10;" strokecolor="#0d0d0d [3069]" strokeweight="1pt">
                    <v:stroke dashstyle="dash" startarrow="block"/>
                  </v:shape>
                  <v:shape id="Straight Arrow Connector 933" o:spid="_x0000_s1352" type="#_x0000_t32" style="position:absolute;left:1333;top:4214;width:2438;height:15;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51EscAAADcAAAADwAAAGRycy9kb3ducmV2LnhtbESPQWvCQBSE74X+h+UVvNVNlVpNXaUU&#10;BSlSahTB2yP7mqRm38bs6qb/3i0IPQ4z8w0znXemFhdqXWVZwVM/AUGcW11xoWC3XT6OQTiPrLG2&#10;TAp+ycF8dn83xVTbwBu6ZL4QEcIuRQWl900qpctLMuj6tiGO3rdtDfoo20LqFkOEm1oOkmQkDVYc&#10;F0ps6L2k/JidjYLj4eMlDLJtGIV9+Fmsv06fz+GkVO+he3sF4anz/+Fbe6UVTIZD+DsTj4CcX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6nnUSxwAAANwAAAAPAAAAAAAA&#10;AAAAAAAAAKECAABkcnMvZG93bnJldi54bWxQSwUGAAAAAAQABAD5AAAAlQMAAAAA&#10;" strokecolor="#0d0d0d [3069]" strokeweight="1pt">
                    <v:stroke endarrow="block"/>
                  </v:shape>
                  <w10:wrap type="none"/>
                  <w10:anchorlock/>
                </v:group>
              </w:pict>
            </w:r>
          </w:p>
        </w:tc>
      </w:tr>
      <w:tr w:rsidR="00D117C7" w:rsidTr="003C184C">
        <w:tc>
          <w:tcPr>
            <w:tcW w:w="2660" w:type="dxa"/>
          </w:tcPr>
          <w:p w:rsidR="00D117C7" w:rsidRPr="00924463" w:rsidRDefault="00D117C7" w:rsidP="003C184C">
            <w:pPr>
              <w:widowControl w:val="0"/>
              <w:rPr>
                <w:i/>
              </w:rPr>
            </w:pPr>
            <w:r>
              <w:rPr>
                <w:i/>
              </w:rPr>
              <w:t>Actor covariate effects</w:t>
            </w:r>
          </w:p>
        </w:tc>
        <w:tc>
          <w:tcPr>
            <w:tcW w:w="1559" w:type="dxa"/>
          </w:tcPr>
          <w:p w:rsidR="00D117C7" w:rsidRDefault="00D117C7" w:rsidP="003C184C">
            <w:pPr>
              <w:widowControl w:val="0"/>
            </w:pPr>
          </w:p>
        </w:tc>
        <w:tc>
          <w:tcPr>
            <w:tcW w:w="6237" w:type="dxa"/>
          </w:tcPr>
          <w:p w:rsidR="00D117C7" w:rsidRDefault="00D117C7" w:rsidP="003C184C">
            <w:pPr>
              <w:widowControl w:val="0"/>
            </w:pPr>
          </w:p>
        </w:tc>
        <w:tc>
          <w:tcPr>
            <w:tcW w:w="1206" w:type="dxa"/>
            <w:vAlign w:val="center"/>
          </w:tcPr>
          <w:p w:rsidR="00D117C7" w:rsidRDefault="00D117C7" w:rsidP="003C184C">
            <w:pPr>
              <w:widowControl w:val="0"/>
            </w:pPr>
          </w:p>
        </w:tc>
        <w:tc>
          <w:tcPr>
            <w:tcW w:w="576" w:type="dxa"/>
            <w:vAlign w:val="center"/>
          </w:tcPr>
          <w:p w:rsidR="00D117C7" w:rsidRPr="002D4FD2" w:rsidRDefault="00D117C7" w:rsidP="003C184C">
            <w:pPr>
              <w:widowControl w:val="0"/>
            </w:pPr>
          </w:p>
        </w:tc>
        <w:tc>
          <w:tcPr>
            <w:tcW w:w="1206" w:type="dxa"/>
            <w:vAlign w:val="center"/>
          </w:tcPr>
          <w:p w:rsidR="00D117C7" w:rsidRDefault="00D117C7" w:rsidP="003C184C">
            <w:pPr>
              <w:widowControl w:val="0"/>
            </w:pPr>
          </w:p>
        </w:tc>
      </w:tr>
      <w:tr w:rsidR="00D117C7" w:rsidTr="003C184C">
        <w:tc>
          <w:tcPr>
            <w:tcW w:w="2660" w:type="dxa"/>
          </w:tcPr>
          <w:p w:rsidR="00D117C7" w:rsidRDefault="00D117C7" w:rsidP="00047B3C">
            <w:pPr>
              <w:widowControl w:val="0"/>
              <w:tabs>
                <w:tab w:val="right" w:pos="2444"/>
              </w:tabs>
            </w:pPr>
            <w:r>
              <w:t>Sender effect</w:t>
            </w:r>
            <w:r>
              <w:tab/>
            </w:r>
          </w:p>
        </w:tc>
        <w:tc>
          <w:tcPr>
            <w:tcW w:w="1559" w:type="dxa"/>
          </w:tcPr>
          <w:p w:rsidR="00D117C7" w:rsidRDefault="00D117C7" w:rsidP="003C184C">
            <w:pPr>
              <w:widowControl w:val="0"/>
            </w:pPr>
            <w:r>
              <w:t>egoX</w:t>
            </w:r>
          </w:p>
        </w:tc>
        <w:tc>
          <w:tcPr>
            <w:tcW w:w="6237" w:type="dxa"/>
          </w:tcPr>
          <w:p w:rsidR="00D117C7" w:rsidRDefault="00D117C7" w:rsidP="003C184C">
            <w:pPr>
              <w:widowControl w:val="0"/>
            </w:pPr>
            <w:r>
              <w:t xml:space="preserve">Actors with higher values on </w:t>
            </w:r>
            <w:r>
              <w:rPr>
                <w:i/>
              </w:rPr>
              <w:t>X</w:t>
            </w:r>
            <w:r>
              <w:t xml:space="preserve"> have a higher outdegree</w:t>
            </w:r>
          </w:p>
        </w:tc>
        <w:tc>
          <w:tcPr>
            <w:tcW w:w="1206" w:type="dxa"/>
            <w:vAlign w:val="center"/>
          </w:tcPr>
          <w:p w:rsidR="00D117C7" w:rsidRDefault="00D117C7" w:rsidP="003C184C">
            <w:pPr>
              <w:widowControl w:val="0"/>
            </w:pPr>
          </w:p>
        </w:tc>
        <w:tc>
          <w:tcPr>
            <w:tcW w:w="576" w:type="dxa"/>
            <w:vAlign w:val="center"/>
          </w:tcPr>
          <w:p w:rsidR="00D117C7" w:rsidRPr="002D4FD2" w:rsidRDefault="00D117C7" w:rsidP="003C184C">
            <w:pPr>
              <w:widowControl w:val="0"/>
            </w:pPr>
          </w:p>
        </w:tc>
        <w:tc>
          <w:tcPr>
            <w:tcW w:w="1206" w:type="dxa"/>
            <w:vAlign w:val="center"/>
          </w:tcPr>
          <w:p w:rsidR="00D117C7" w:rsidRDefault="00D117C7" w:rsidP="003C184C">
            <w:pPr>
              <w:widowControl w:val="0"/>
            </w:pPr>
          </w:p>
        </w:tc>
      </w:tr>
      <w:tr w:rsidR="00D117C7" w:rsidTr="003C184C">
        <w:tc>
          <w:tcPr>
            <w:tcW w:w="2660" w:type="dxa"/>
          </w:tcPr>
          <w:p w:rsidR="00D117C7" w:rsidRDefault="00D117C7" w:rsidP="003C184C">
            <w:pPr>
              <w:widowControl w:val="0"/>
            </w:pPr>
            <w:r>
              <w:t>Receiver effect</w:t>
            </w:r>
          </w:p>
        </w:tc>
        <w:tc>
          <w:tcPr>
            <w:tcW w:w="1559" w:type="dxa"/>
          </w:tcPr>
          <w:p w:rsidR="00D117C7" w:rsidRDefault="00D117C7" w:rsidP="003C184C">
            <w:pPr>
              <w:widowControl w:val="0"/>
            </w:pPr>
            <w:r>
              <w:t>altX</w:t>
            </w:r>
          </w:p>
        </w:tc>
        <w:tc>
          <w:tcPr>
            <w:tcW w:w="6237" w:type="dxa"/>
          </w:tcPr>
          <w:p w:rsidR="00D117C7" w:rsidRDefault="00D117C7" w:rsidP="003C184C">
            <w:pPr>
              <w:widowControl w:val="0"/>
            </w:pPr>
            <w:r>
              <w:t xml:space="preserve">Actors with higher values on </w:t>
            </w:r>
            <w:r>
              <w:rPr>
                <w:i/>
              </w:rPr>
              <w:t>X</w:t>
            </w:r>
            <w:r>
              <w:t xml:space="preserve"> have a higher indegree</w:t>
            </w:r>
          </w:p>
        </w:tc>
        <w:tc>
          <w:tcPr>
            <w:tcW w:w="1206" w:type="dxa"/>
            <w:vAlign w:val="center"/>
          </w:tcPr>
          <w:p w:rsidR="00D117C7" w:rsidRDefault="00D117C7" w:rsidP="00DA4047">
            <w:pPr>
              <w:widowControl w:val="0"/>
            </w:pPr>
          </w:p>
        </w:tc>
        <w:tc>
          <w:tcPr>
            <w:tcW w:w="576" w:type="dxa"/>
            <w:vAlign w:val="center"/>
          </w:tcPr>
          <w:p w:rsidR="00D117C7" w:rsidRPr="001E608C" w:rsidRDefault="00D117C7" w:rsidP="003C184C">
            <w:pPr>
              <w:widowControl w:val="0"/>
              <w:tabs>
                <w:tab w:val="left" w:pos="270"/>
              </w:tabs>
            </w:pPr>
          </w:p>
        </w:tc>
        <w:tc>
          <w:tcPr>
            <w:tcW w:w="1206" w:type="dxa"/>
          </w:tcPr>
          <w:p w:rsidR="00D117C7" w:rsidRDefault="00D117C7" w:rsidP="003C184C">
            <w:pPr>
              <w:widowControl w:val="0"/>
            </w:pPr>
          </w:p>
        </w:tc>
      </w:tr>
      <w:tr w:rsidR="00D117C7" w:rsidTr="003C184C">
        <w:tc>
          <w:tcPr>
            <w:tcW w:w="2660" w:type="dxa"/>
            <w:tcBorders>
              <w:bottom w:val="single" w:sz="4" w:space="0" w:color="auto"/>
            </w:tcBorders>
          </w:tcPr>
          <w:p w:rsidR="00D117C7" w:rsidRDefault="00D117C7" w:rsidP="003C184C">
            <w:pPr>
              <w:widowControl w:val="0"/>
            </w:pPr>
            <w:r>
              <w:t>Similarity effect</w:t>
            </w:r>
          </w:p>
        </w:tc>
        <w:tc>
          <w:tcPr>
            <w:tcW w:w="1559" w:type="dxa"/>
            <w:tcBorders>
              <w:bottom w:val="single" w:sz="4" w:space="0" w:color="auto"/>
            </w:tcBorders>
          </w:tcPr>
          <w:p w:rsidR="00D117C7" w:rsidRDefault="00D117C7" w:rsidP="003C184C">
            <w:pPr>
              <w:widowControl w:val="0"/>
            </w:pPr>
            <w:r>
              <w:t>simX</w:t>
            </w:r>
          </w:p>
        </w:tc>
        <w:tc>
          <w:tcPr>
            <w:tcW w:w="6237" w:type="dxa"/>
            <w:tcBorders>
              <w:bottom w:val="single" w:sz="4" w:space="0" w:color="auto"/>
            </w:tcBorders>
          </w:tcPr>
          <w:p w:rsidR="00D117C7" w:rsidRDefault="00D117C7" w:rsidP="003C184C">
            <w:pPr>
              <w:widowControl w:val="0"/>
            </w:pPr>
            <w:r>
              <w:t xml:space="preserve">Ties occur more often between actors with similar values on </w:t>
            </w:r>
            <w:r>
              <w:rPr>
                <w:i/>
              </w:rPr>
              <w:t>X</w:t>
            </w:r>
          </w:p>
        </w:tc>
        <w:tc>
          <w:tcPr>
            <w:tcW w:w="1206" w:type="dxa"/>
            <w:tcBorders>
              <w:bottom w:val="single" w:sz="4" w:space="0" w:color="auto"/>
            </w:tcBorders>
            <w:vAlign w:val="center"/>
          </w:tcPr>
          <w:p w:rsidR="00D117C7" w:rsidRDefault="00D117C7" w:rsidP="00DA4047">
            <w:pPr>
              <w:widowControl w:val="0"/>
            </w:pPr>
          </w:p>
        </w:tc>
        <w:tc>
          <w:tcPr>
            <w:tcW w:w="576" w:type="dxa"/>
            <w:tcBorders>
              <w:bottom w:val="single" w:sz="4" w:space="0" w:color="auto"/>
            </w:tcBorders>
            <w:vAlign w:val="center"/>
          </w:tcPr>
          <w:p w:rsidR="00D117C7" w:rsidRPr="001E608C" w:rsidRDefault="00D117C7" w:rsidP="003C184C">
            <w:pPr>
              <w:widowControl w:val="0"/>
              <w:tabs>
                <w:tab w:val="left" w:pos="270"/>
              </w:tabs>
            </w:pPr>
          </w:p>
        </w:tc>
        <w:tc>
          <w:tcPr>
            <w:tcW w:w="1206" w:type="dxa"/>
            <w:tcBorders>
              <w:bottom w:val="single" w:sz="4" w:space="0" w:color="auto"/>
            </w:tcBorders>
          </w:tcPr>
          <w:p w:rsidR="00D117C7" w:rsidRDefault="00D117C7" w:rsidP="003C184C">
            <w:pPr>
              <w:widowControl w:val="0"/>
            </w:pPr>
          </w:p>
        </w:tc>
      </w:tr>
    </w:tbl>
    <w:p w:rsidR="00DF6A61" w:rsidRPr="000D6146" w:rsidRDefault="000D6146" w:rsidP="0047310B">
      <w:pPr>
        <w:widowControl w:val="0"/>
        <w:sectPr w:rsidR="00DF6A61" w:rsidRPr="000D6146" w:rsidSect="00D117C7">
          <w:pgSz w:w="16840" w:h="11907" w:orient="landscape" w:code="9"/>
          <w:pgMar w:top="990" w:right="1412" w:bottom="1412" w:left="1412" w:header="709" w:footer="709" w:gutter="0"/>
          <w:cols w:space="708"/>
          <w:docGrid w:linePitch="360"/>
        </w:sectPr>
      </w:pPr>
      <w:r w:rsidRPr="000D6146">
        <w:rPr>
          <w:i/>
        </w:rPr>
        <w:t>Note</w:t>
      </w:r>
      <w:r w:rsidRPr="000D6146">
        <w:t>.</w:t>
      </w:r>
      <w:r>
        <w:t xml:space="preserve"> Network “W” refers to the independent network</w:t>
      </w:r>
      <w:r w:rsidR="00C4597D">
        <w:t>;</w:t>
      </w:r>
      <w:r>
        <w:t xml:space="preserve"> network “X” refers to the dependent network. </w:t>
      </w:r>
    </w:p>
    <w:p w:rsidR="0016700E" w:rsidRPr="003D292D" w:rsidRDefault="004F5889" w:rsidP="008A3C94">
      <w:pPr>
        <w:pStyle w:val="Heading1"/>
      </w:pPr>
      <w:bookmarkStart w:id="8" w:name="_Toc380411589"/>
      <w:r w:rsidRPr="00857F60">
        <w:lastRenderedPageBreak/>
        <w:t>S</w:t>
      </w:r>
      <w:r w:rsidR="00B60265" w:rsidRPr="00857F60">
        <w:t>5</w:t>
      </w:r>
      <w:r w:rsidR="0016700E" w:rsidRPr="00857F60">
        <w:t xml:space="preserve">: </w:t>
      </w:r>
      <w:r w:rsidR="00700E51" w:rsidRPr="00857F60">
        <w:t xml:space="preserve">Table: </w:t>
      </w:r>
      <w:r w:rsidR="00024CDD">
        <w:t>U</w:t>
      </w:r>
      <w:r w:rsidR="0016700E" w:rsidRPr="00857F60">
        <w:t xml:space="preserve">niplex </w:t>
      </w:r>
      <w:r w:rsidR="00700E51" w:rsidRPr="00857F60">
        <w:t xml:space="preserve">RSiena </w:t>
      </w:r>
      <w:r w:rsidR="0016700E" w:rsidRPr="00857F60">
        <w:t>analyses for bullying</w:t>
      </w:r>
      <w:bookmarkEnd w:id="8"/>
      <w:r w:rsidR="0016700E" w:rsidRPr="00857F60">
        <w:t xml:space="preserve"> </w:t>
      </w:r>
    </w:p>
    <w:p w:rsidR="00B924A7" w:rsidRPr="00B924A7" w:rsidRDefault="00B924A7" w:rsidP="00B924A7"/>
    <w:tbl>
      <w:tblPr>
        <w:tblStyle w:val="TableGrid"/>
        <w:tblW w:w="14034" w:type="dxa"/>
        <w:tblInd w:w="-5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729"/>
        <w:gridCol w:w="1209"/>
        <w:gridCol w:w="481"/>
        <w:gridCol w:w="1116"/>
        <w:gridCol w:w="852"/>
        <w:gridCol w:w="1454"/>
        <w:gridCol w:w="852"/>
        <w:gridCol w:w="1070"/>
        <w:gridCol w:w="852"/>
        <w:gridCol w:w="1070"/>
        <w:gridCol w:w="1115"/>
        <w:gridCol w:w="1234"/>
      </w:tblGrid>
      <w:tr w:rsidR="0016700E" w:rsidTr="00DA4047">
        <w:tc>
          <w:tcPr>
            <w:tcW w:w="2729" w:type="dxa"/>
            <w:tcBorders>
              <w:top w:val="single" w:sz="4" w:space="0" w:color="auto"/>
            </w:tcBorders>
          </w:tcPr>
          <w:p w:rsidR="0016700E" w:rsidRDefault="0016700E" w:rsidP="00C06AAD">
            <w:pPr>
              <w:widowControl w:val="0"/>
            </w:pPr>
            <w:r>
              <w:t>Parameter</w:t>
            </w:r>
          </w:p>
        </w:tc>
        <w:tc>
          <w:tcPr>
            <w:tcW w:w="2806" w:type="dxa"/>
            <w:gridSpan w:val="3"/>
            <w:tcBorders>
              <w:top w:val="single" w:sz="4" w:space="0" w:color="auto"/>
            </w:tcBorders>
          </w:tcPr>
          <w:p w:rsidR="0016700E" w:rsidRDefault="0016700E" w:rsidP="00DA4047">
            <w:pPr>
              <w:widowControl w:val="0"/>
            </w:pPr>
            <w:r>
              <w:t>Statistic</w:t>
            </w:r>
          </w:p>
        </w:tc>
        <w:tc>
          <w:tcPr>
            <w:tcW w:w="2306" w:type="dxa"/>
            <w:gridSpan w:val="2"/>
            <w:tcBorders>
              <w:top w:val="single" w:sz="4" w:space="0" w:color="auto"/>
            </w:tcBorders>
          </w:tcPr>
          <w:p w:rsidR="0016700E" w:rsidRDefault="0016700E" w:rsidP="00DA4047">
            <w:pPr>
              <w:widowControl w:val="0"/>
            </w:pPr>
            <w:r>
              <w:t>Parameters</w:t>
            </w:r>
          </w:p>
          <w:p w:rsidR="0016700E" w:rsidRPr="00B9379E" w:rsidRDefault="0016700E" w:rsidP="00DA4047">
            <w:pPr>
              <w:widowControl w:val="0"/>
            </w:pPr>
            <w:r>
              <w:t xml:space="preserve">School A </w:t>
            </w:r>
            <w:r>
              <w:br/>
              <w:t>(</w:t>
            </w:r>
            <w:r>
              <w:rPr>
                <w:i/>
              </w:rPr>
              <w:t xml:space="preserve">N = </w:t>
            </w:r>
            <w:r>
              <w:t>93)</w:t>
            </w:r>
          </w:p>
        </w:tc>
        <w:tc>
          <w:tcPr>
            <w:tcW w:w="1922" w:type="dxa"/>
            <w:gridSpan w:val="2"/>
            <w:tcBorders>
              <w:top w:val="single" w:sz="4" w:space="0" w:color="auto"/>
            </w:tcBorders>
          </w:tcPr>
          <w:p w:rsidR="0016700E" w:rsidRDefault="0016700E" w:rsidP="00DA4047">
            <w:pPr>
              <w:widowControl w:val="0"/>
            </w:pPr>
            <w:r>
              <w:t>Parameters</w:t>
            </w:r>
          </w:p>
          <w:p w:rsidR="0016700E" w:rsidRPr="009958C2" w:rsidRDefault="0016700E" w:rsidP="00DA4047">
            <w:pPr>
              <w:widowControl w:val="0"/>
            </w:pPr>
            <w:r>
              <w:t>School B</w:t>
            </w:r>
            <w:r>
              <w:br/>
              <w:t>(</w:t>
            </w:r>
            <w:r>
              <w:rPr>
                <w:i/>
              </w:rPr>
              <w:t>N = 104</w:t>
            </w:r>
            <w:r>
              <w:t>)</w:t>
            </w:r>
          </w:p>
        </w:tc>
        <w:tc>
          <w:tcPr>
            <w:tcW w:w="1922" w:type="dxa"/>
            <w:gridSpan w:val="2"/>
            <w:tcBorders>
              <w:top w:val="single" w:sz="4" w:space="0" w:color="auto"/>
            </w:tcBorders>
          </w:tcPr>
          <w:p w:rsidR="0016700E" w:rsidRDefault="0016700E" w:rsidP="00DA4047">
            <w:pPr>
              <w:widowControl w:val="0"/>
            </w:pPr>
            <w:r>
              <w:t>Parameters</w:t>
            </w:r>
          </w:p>
          <w:p w:rsidR="0016700E" w:rsidRPr="009958C2" w:rsidRDefault="0016700E" w:rsidP="00DA4047">
            <w:pPr>
              <w:widowControl w:val="0"/>
            </w:pPr>
            <w:r>
              <w:t>School C</w:t>
            </w:r>
            <w:r>
              <w:br/>
              <w:t>(</w:t>
            </w:r>
            <w:r>
              <w:rPr>
                <w:i/>
              </w:rPr>
              <w:t xml:space="preserve">N = </w:t>
            </w:r>
            <w:r>
              <w:t>157)</w:t>
            </w:r>
          </w:p>
        </w:tc>
        <w:tc>
          <w:tcPr>
            <w:tcW w:w="2349" w:type="dxa"/>
            <w:gridSpan w:val="2"/>
            <w:tcBorders>
              <w:top w:val="single" w:sz="4" w:space="0" w:color="auto"/>
            </w:tcBorders>
          </w:tcPr>
          <w:p w:rsidR="0016700E" w:rsidRPr="00D17B84" w:rsidRDefault="0016700E" w:rsidP="00DA4047">
            <w:pPr>
              <w:widowControl w:val="0"/>
              <w:rPr>
                <w:vertAlign w:val="superscript"/>
              </w:rPr>
            </w:pPr>
            <w:r>
              <w:t xml:space="preserve">Fisher’s test </w:t>
            </w:r>
            <w:r>
              <w:br/>
              <w:t>(</w:t>
            </w:r>
            <w:r>
              <w:rPr>
                <w:i/>
              </w:rPr>
              <w:t>df</w:t>
            </w:r>
            <w:r>
              <w:t xml:space="preserve"> = 6)</w:t>
            </w:r>
          </w:p>
        </w:tc>
      </w:tr>
      <w:tr w:rsidR="0016700E" w:rsidTr="00DA4047">
        <w:tc>
          <w:tcPr>
            <w:tcW w:w="2729" w:type="dxa"/>
          </w:tcPr>
          <w:p w:rsidR="0016700E" w:rsidRDefault="0016700E" w:rsidP="00C06AAD">
            <w:pPr>
              <w:widowControl w:val="0"/>
            </w:pPr>
          </w:p>
        </w:tc>
        <w:tc>
          <w:tcPr>
            <w:tcW w:w="1209" w:type="dxa"/>
          </w:tcPr>
          <w:p w:rsidR="0016700E" w:rsidRDefault="0016700E" w:rsidP="00DA4047">
            <w:pPr>
              <w:widowControl w:val="0"/>
            </w:pPr>
          </w:p>
        </w:tc>
        <w:tc>
          <w:tcPr>
            <w:tcW w:w="481" w:type="dxa"/>
            <w:vAlign w:val="center"/>
          </w:tcPr>
          <w:p w:rsidR="0016700E" w:rsidRDefault="0016700E" w:rsidP="00DA4047">
            <w:pPr>
              <w:widowControl w:val="0"/>
            </w:pPr>
          </w:p>
        </w:tc>
        <w:tc>
          <w:tcPr>
            <w:tcW w:w="1116" w:type="dxa"/>
          </w:tcPr>
          <w:p w:rsidR="0016700E" w:rsidRDefault="0016700E" w:rsidP="00DA4047">
            <w:pPr>
              <w:widowControl w:val="0"/>
            </w:pPr>
          </w:p>
        </w:tc>
        <w:tc>
          <w:tcPr>
            <w:tcW w:w="852" w:type="dxa"/>
            <w:tcBorders>
              <w:bottom w:val="single" w:sz="4" w:space="0" w:color="auto"/>
            </w:tcBorders>
          </w:tcPr>
          <w:p w:rsidR="0016700E" w:rsidRDefault="0016700E" w:rsidP="00DA4047">
            <w:pPr>
              <w:widowControl w:val="0"/>
            </w:pPr>
            <w:r>
              <w:t>Est.</w:t>
            </w:r>
          </w:p>
        </w:tc>
        <w:tc>
          <w:tcPr>
            <w:tcW w:w="1454" w:type="dxa"/>
            <w:tcBorders>
              <w:bottom w:val="single" w:sz="4" w:space="0" w:color="auto"/>
            </w:tcBorders>
          </w:tcPr>
          <w:p w:rsidR="0016700E" w:rsidRDefault="0016700E" w:rsidP="00DA4047">
            <w:pPr>
              <w:widowControl w:val="0"/>
            </w:pPr>
            <w:r>
              <w:t>Std. Err.</w:t>
            </w:r>
          </w:p>
        </w:tc>
        <w:tc>
          <w:tcPr>
            <w:tcW w:w="852" w:type="dxa"/>
            <w:tcBorders>
              <w:bottom w:val="single" w:sz="4" w:space="0" w:color="auto"/>
            </w:tcBorders>
          </w:tcPr>
          <w:p w:rsidR="0016700E" w:rsidRDefault="0016700E" w:rsidP="00DA4047">
            <w:pPr>
              <w:widowControl w:val="0"/>
            </w:pPr>
            <w:r>
              <w:t>Est.</w:t>
            </w:r>
          </w:p>
        </w:tc>
        <w:tc>
          <w:tcPr>
            <w:tcW w:w="1070" w:type="dxa"/>
            <w:tcBorders>
              <w:bottom w:val="single" w:sz="4" w:space="0" w:color="auto"/>
            </w:tcBorders>
          </w:tcPr>
          <w:p w:rsidR="0016700E" w:rsidRDefault="0016700E" w:rsidP="00DA4047">
            <w:pPr>
              <w:widowControl w:val="0"/>
            </w:pPr>
            <w:r>
              <w:t>Std. Err.</w:t>
            </w:r>
          </w:p>
        </w:tc>
        <w:tc>
          <w:tcPr>
            <w:tcW w:w="852" w:type="dxa"/>
            <w:tcBorders>
              <w:bottom w:val="single" w:sz="4" w:space="0" w:color="auto"/>
            </w:tcBorders>
          </w:tcPr>
          <w:p w:rsidR="0016700E" w:rsidRDefault="0016700E" w:rsidP="00DA4047">
            <w:pPr>
              <w:widowControl w:val="0"/>
            </w:pPr>
            <w:r>
              <w:t>Est.</w:t>
            </w:r>
          </w:p>
        </w:tc>
        <w:tc>
          <w:tcPr>
            <w:tcW w:w="1070" w:type="dxa"/>
            <w:tcBorders>
              <w:bottom w:val="single" w:sz="4" w:space="0" w:color="auto"/>
            </w:tcBorders>
          </w:tcPr>
          <w:p w:rsidR="0016700E" w:rsidRDefault="0016700E" w:rsidP="00DA4047">
            <w:pPr>
              <w:widowControl w:val="0"/>
            </w:pPr>
            <w:r>
              <w:t>Std. Err.</w:t>
            </w:r>
          </w:p>
        </w:tc>
        <w:tc>
          <w:tcPr>
            <w:tcW w:w="1115" w:type="dxa"/>
            <w:tcBorders>
              <w:bottom w:val="single" w:sz="4" w:space="0" w:color="auto"/>
            </w:tcBorders>
          </w:tcPr>
          <w:p w:rsidR="0016700E" w:rsidRPr="00B42599" w:rsidRDefault="0016700E" w:rsidP="00DA4047">
            <w:pPr>
              <w:widowControl w:val="0"/>
            </w:pPr>
            <w:r>
              <w:t>Left-sided χ</w:t>
            </w:r>
            <w:r>
              <w:rPr>
                <w:vertAlign w:val="superscript"/>
              </w:rPr>
              <w:t>2</w:t>
            </w:r>
          </w:p>
        </w:tc>
        <w:tc>
          <w:tcPr>
            <w:tcW w:w="1234" w:type="dxa"/>
            <w:tcBorders>
              <w:bottom w:val="single" w:sz="4" w:space="0" w:color="auto"/>
            </w:tcBorders>
          </w:tcPr>
          <w:p w:rsidR="0016700E" w:rsidRPr="00016DCB" w:rsidRDefault="0016700E" w:rsidP="00DA4047">
            <w:pPr>
              <w:widowControl w:val="0"/>
            </w:pPr>
            <w:r>
              <w:t>Right-sided χ</w:t>
            </w:r>
            <w:r>
              <w:rPr>
                <w:vertAlign w:val="superscript"/>
              </w:rPr>
              <w:t>2</w:t>
            </w:r>
          </w:p>
        </w:tc>
      </w:tr>
      <w:tr w:rsidR="0016700E" w:rsidTr="00DA4047">
        <w:trPr>
          <w:trHeight w:hRule="exact" w:val="316"/>
        </w:trPr>
        <w:tc>
          <w:tcPr>
            <w:tcW w:w="2729" w:type="dxa"/>
            <w:vAlign w:val="center"/>
          </w:tcPr>
          <w:p w:rsidR="0016700E" w:rsidRPr="007D7C14" w:rsidRDefault="0016700E" w:rsidP="00C06AAD">
            <w:pPr>
              <w:pStyle w:val="HTMLPreformatted"/>
              <w:widowControl w:val="0"/>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left" w:pos="720"/>
                <w:tab w:val="left" w:pos="1680"/>
                <w:tab w:val="left" w:pos="2280"/>
                <w:tab w:val="left" w:pos="2760"/>
              </w:tabs>
              <w:rPr>
                <w:rFonts w:ascii="Times New Roman" w:hAnsi="Times New Roman"/>
                <w:i/>
                <w:sz w:val="24"/>
                <w:szCs w:val="24"/>
              </w:rPr>
            </w:pPr>
            <w:r>
              <w:rPr>
                <w:rFonts w:ascii="Times New Roman" w:hAnsi="Times New Roman"/>
                <w:i/>
                <w:sz w:val="24"/>
                <w:szCs w:val="24"/>
              </w:rPr>
              <w:t>Bullying: Network effects</w:t>
            </w:r>
          </w:p>
        </w:tc>
        <w:tc>
          <w:tcPr>
            <w:tcW w:w="1209" w:type="dxa"/>
            <w:vAlign w:val="center"/>
          </w:tcPr>
          <w:p w:rsidR="0016700E" w:rsidRDefault="0016700E" w:rsidP="00C06AAD">
            <w:pPr>
              <w:widowControl w:val="0"/>
            </w:pPr>
          </w:p>
        </w:tc>
        <w:tc>
          <w:tcPr>
            <w:tcW w:w="481" w:type="dxa"/>
            <w:vAlign w:val="center"/>
          </w:tcPr>
          <w:p w:rsidR="0016700E" w:rsidRDefault="0016700E" w:rsidP="00C06AAD">
            <w:pPr>
              <w:widowControl w:val="0"/>
            </w:pPr>
          </w:p>
        </w:tc>
        <w:tc>
          <w:tcPr>
            <w:tcW w:w="1116" w:type="dxa"/>
            <w:vAlign w:val="center"/>
          </w:tcPr>
          <w:p w:rsidR="0016700E" w:rsidRDefault="0016700E" w:rsidP="00C06AAD">
            <w:pPr>
              <w:widowControl w:val="0"/>
            </w:pPr>
          </w:p>
        </w:tc>
        <w:tc>
          <w:tcPr>
            <w:tcW w:w="852" w:type="dxa"/>
            <w:tcBorders>
              <w:top w:val="single" w:sz="4" w:space="0" w:color="auto"/>
            </w:tcBorders>
            <w:vAlign w:val="center"/>
          </w:tcPr>
          <w:p w:rsidR="0016700E" w:rsidRPr="00F86817" w:rsidRDefault="0016700E" w:rsidP="00DA4047">
            <w:pPr>
              <w:widowControl w:val="0"/>
            </w:pPr>
          </w:p>
        </w:tc>
        <w:tc>
          <w:tcPr>
            <w:tcW w:w="1454" w:type="dxa"/>
            <w:tcBorders>
              <w:top w:val="single" w:sz="4" w:space="0" w:color="auto"/>
            </w:tcBorders>
            <w:vAlign w:val="center"/>
          </w:tcPr>
          <w:p w:rsidR="0016700E" w:rsidRPr="00F86817" w:rsidRDefault="0016700E" w:rsidP="00DA4047">
            <w:pPr>
              <w:widowControl w:val="0"/>
            </w:pPr>
          </w:p>
        </w:tc>
        <w:tc>
          <w:tcPr>
            <w:tcW w:w="852" w:type="dxa"/>
            <w:tcBorders>
              <w:top w:val="single" w:sz="4" w:space="0" w:color="auto"/>
            </w:tcBorders>
            <w:vAlign w:val="center"/>
          </w:tcPr>
          <w:p w:rsidR="0016700E" w:rsidRPr="00F86817" w:rsidRDefault="0016700E" w:rsidP="00DA4047">
            <w:pPr>
              <w:widowControl w:val="0"/>
            </w:pPr>
          </w:p>
        </w:tc>
        <w:tc>
          <w:tcPr>
            <w:tcW w:w="1070" w:type="dxa"/>
            <w:tcBorders>
              <w:top w:val="single" w:sz="4" w:space="0" w:color="auto"/>
            </w:tcBorders>
            <w:vAlign w:val="center"/>
          </w:tcPr>
          <w:p w:rsidR="0016700E" w:rsidRPr="00F86817" w:rsidRDefault="0016700E" w:rsidP="00DA4047">
            <w:pPr>
              <w:widowControl w:val="0"/>
            </w:pPr>
          </w:p>
        </w:tc>
        <w:tc>
          <w:tcPr>
            <w:tcW w:w="852" w:type="dxa"/>
            <w:tcBorders>
              <w:top w:val="single" w:sz="4" w:space="0" w:color="auto"/>
            </w:tcBorders>
            <w:vAlign w:val="center"/>
          </w:tcPr>
          <w:p w:rsidR="0016700E" w:rsidRPr="00F86817" w:rsidRDefault="0016700E" w:rsidP="00DA4047">
            <w:pPr>
              <w:widowControl w:val="0"/>
            </w:pPr>
          </w:p>
        </w:tc>
        <w:tc>
          <w:tcPr>
            <w:tcW w:w="1070" w:type="dxa"/>
            <w:tcBorders>
              <w:top w:val="single" w:sz="4" w:space="0" w:color="auto"/>
            </w:tcBorders>
            <w:vAlign w:val="center"/>
          </w:tcPr>
          <w:p w:rsidR="0016700E" w:rsidRPr="00F86817" w:rsidRDefault="0016700E" w:rsidP="00DA4047">
            <w:pPr>
              <w:widowControl w:val="0"/>
            </w:pPr>
          </w:p>
        </w:tc>
        <w:tc>
          <w:tcPr>
            <w:tcW w:w="1115" w:type="dxa"/>
            <w:tcBorders>
              <w:top w:val="single" w:sz="4" w:space="0" w:color="auto"/>
            </w:tcBorders>
          </w:tcPr>
          <w:p w:rsidR="0016700E" w:rsidRDefault="0016700E" w:rsidP="00C06AAD">
            <w:pPr>
              <w:widowControl w:val="0"/>
            </w:pPr>
          </w:p>
        </w:tc>
        <w:tc>
          <w:tcPr>
            <w:tcW w:w="1234" w:type="dxa"/>
            <w:tcBorders>
              <w:top w:val="single" w:sz="4" w:space="0" w:color="auto"/>
            </w:tcBorders>
          </w:tcPr>
          <w:p w:rsidR="0016700E" w:rsidRDefault="0016700E" w:rsidP="00C06AAD">
            <w:pPr>
              <w:widowControl w:val="0"/>
            </w:pPr>
          </w:p>
        </w:tc>
      </w:tr>
      <w:tr w:rsidR="00F86817" w:rsidTr="00DA4047">
        <w:tc>
          <w:tcPr>
            <w:tcW w:w="2729" w:type="dxa"/>
            <w:vAlign w:val="center"/>
          </w:tcPr>
          <w:p w:rsidR="00F86817" w:rsidRPr="00B924A7" w:rsidRDefault="00F86817" w:rsidP="003C184C">
            <w:pPr>
              <w:pStyle w:val="HTMLPreformatted"/>
              <w:widowControl w:val="0"/>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left" w:pos="270"/>
                <w:tab w:val="left" w:pos="720"/>
                <w:tab w:val="left" w:pos="1680"/>
                <w:tab w:val="left" w:pos="2280"/>
                <w:tab w:val="left" w:pos="2760"/>
              </w:tabs>
              <w:rPr>
                <w:rFonts w:ascii="Times New Roman" w:hAnsi="Times New Roman"/>
                <w:sz w:val="24"/>
                <w:szCs w:val="24"/>
              </w:rPr>
            </w:pPr>
            <w:r w:rsidRPr="00B924A7">
              <w:rPr>
                <w:rFonts w:ascii="Times New Roman" w:hAnsi="Times New Roman"/>
                <w:sz w:val="24"/>
                <w:szCs w:val="24"/>
              </w:rPr>
              <w:t>Rate function (period 1)</w:t>
            </w:r>
          </w:p>
        </w:tc>
        <w:tc>
          <w:tcPr>
            <w:tcW w:w="1209" w:type="dxa"/>
            <w:vAlign w:val="center"/>
          </w:tcPr>
          <w:p w:rsidR="00F86817" w:rsidRDefault="00F86817" w:rsidP="00C06AAD">
            <w:pPr>
              <w:widowControl w:val="0"/>
            </w:pPr>
          </w:p>
        </w:tc>
        <w:tc>
          <w:tcPr>
            <w:tcW w:w="481" w:type="dxa"/>
            <w:vAlign w:val="center"/>
          </w:tcPr>
          <w:p w:rsidR="00F86817" w:rsidRDefault="00F86817" w:rsidP="00C06AAD">
            <w:pPr>
              <w:widowControl w:val="0"/>
            </w:pPr>
          </w:p>
        </w:tc>
        <w:tc>
          <w:tcPr>
            <w:tcW w:w="1116" w:type="dxa"/>
            <w:vAlign w:val="center"/>
          </w:tcPr>
          <w:p w:rsidR="00F86817" w:rsidRDefault="00F86817" w:rsidP="00C06AAD">
            <w:pPr>
              <w:widowControl w:val="0"/>
            </w:pPr>
          </w:p>
        </w:tc>
        <w:tc>
          <w:tcPr>
            <w:tcW w:w="852" w:type="dxa"/>
            <w:vAlign w:val="center"/>
          </w:tcPr>
          <w:p w:rsidR="00F86817" w:rsidRPr="00F86817" w:rsidRDefault="00F86817" w:rsidP="001C6C4C">
            <w:pPr>
              <w:jc w:val="right"/>
              <w:rPr>
                <w:color w:val="000000"/>
              </w:rPr>
            </w:pPr>
            <w:r w:rsidRPr="00F86817">
              <w:rPr>
                <w:color w:val="000000"/>
              </w:rPr>
              <w:t>15.00</w:t>
            </w:r>
          </w:p>
        </w:tc>
        <w:tc>
          <w:tcPr>
            <w:tcW w:w="1454" w:type="dxa"/>
            <w:vAlign w:val="center"/>
          </w:tcPr>
          <w:p w:rsidR="00F86817" w:rsidRPr="00F86817" w:rsidRDefault="00F86817" w:rsidP="001C6C4C">
            <w:pPr>
              <w:rPr>
                <w:color w:val="000000"/>
              </w:rPr>
            </w:pPr>
            <w:r>
              <w:rPr>
                <w:color w:val="000000"/>
              </w:rPr>
              <w:t>(</w:t>
            </w:r>
            <w:r w:rsidRPr="00F86817">
              <w:rPr>
                <w:color w:val="000000"/>
              </w:rPr>
              <w:t>2.55</w:t>
            </w:r>
            <w:r>
              <w:rPr>
                <w:color w:val="000000"/>
              </w:rPr>
              <w:t>)</w:t>
            </w:r>
          </w:p>
        </w:tc>
        <w:tc>
          <w:tcPr>
            <w:tcW w:w="852" w:type="dxa"/>
            <w:vAlign w:val="center"/>
          </w:tcPr>
          <w:p w:rsidR="00F86817" w:rsidRPr="00F86817" w:rsidRDefault="00F86817" w:rsidP="001C6C4C">
            <w:pPr>
              <w:jc w:val="right"/>
              <w:rPr>
                <w:color w:val="000000"/>
              </w:rPr>
            </w:pPr>
            <w:r w:rsidRPr="00F86817">
              <w:rPr>
                <w:color w:val="000000"/>
              </w:rPr>
              <w:t>14.31</w:t>
            </w:r>
          </w:p>
        </w:tc>
        <w:tc>
          <w:tcPr>
            <w:tcW w:w="1070" w:type="dxa"/>
            <w:vAlign w:val="center"/>
          </w:tcPr>
          <w:p w:rsidR="00F86817" w:rsidRPr="00F86817" w:rsidRDefault="00F86817" w:rsidP="001C6C4C">
            <w:pPr>
              <w:rPr>
                <w:color w:val="000000"/>
              </w:rPr>
            </w:pPr>
            <w:r>
              <w:rPr>
                <w:color w:val="000000"/>
              </w:rPr>
              <w:t>(</w:t>
            </w:r>
            <w:r w:rsidRPr="00F86817">
              <w:rPr>
                <w:color w:val="000000"/>
              </w:rPr>
              <w:t>1.58</w:t>
            </w:r>
            <w:r>
              <w:rPr>
                <w:color w:val="000000"/>
              </w:rPr>
              <w:t>)</w:t>
            </w:r>
          </w:p>
        </w:tc>
        <w:tc>
          <w:tcPr>
            <w:tcW w:w="852" w:type="dxa"/>
            <w:vAlign w:val="center"/>
          </w:tcPr>
          <w:p w:rsidR="00F86817" w:rsidRPr="00F86817" w:rsidRDefault="00F86817" w:rsidP="001C6C4C">
            <w:pPr>
              <w:jc w:val="right"/>
              <w:rPr>
                <w:color w:val="000000"/>
              </w:rPr>
            </w:pPr>
            <w:r w:rsidRPr="00F86817">
              <w:rPr>
                <w:color w:val="000000"/>
              </w:rPr>
              <w:t>10.94</w:t>
            </w:r>
          </w:p>
        </w:tc>
        <w:tc>
          <w:tcPr>
            <w:tcW w:w="1070" w:type="dxa"/>
            <w:vAlign w:val="center"/>
          </w:tcPr>
          <w:p w:rsidR="00F86817" w:rsidRPr="00F86817" w:rsidRDefault="00F86817" w:rsidP="001C6C4C">
            <w:pPr>
              <w:rPr>
                <w:color w:val="000000"/>
              </w:rPr>
            </w:pPr>
            <w:r>
              <w:rPr>
                <w:color w:val="000000"/>
              </w:rPr>
              <w:t>(</w:t>
            </w:r>
            <w:r w:rsidRPr="00F86817">
              <w:rPr>
                <w:color w:val="000000"/>
              </w:rPr>
              <w:t>1.29</w:t>
            </w:r>
            <w:r>
              <w:rPr>
                <w:color w:val="000000"/>
              </w:rPr>
              <w:t>)</w:t>
            </w:r>
          </w:p>
        </w:tc>
        <w:tc>
          <w:tcPr>
            <w:tcW w:w="1115" w:type="dxa"/>
            <w:vAlign w:val="center"/>
          </w:tcPr>
          <w:p w:rsidR="00F86817" w:rsidRDefault="00F86817" w:rsidP="001C6C4C">
            <w:pPr>
              <w:widowControl w:val="0"/>
              <w:tabs>
                <w:tab w:val="decimal" w:pos="433"/>
              </w:tabs>
              <w:jc w:val="right"/>
            </w:pPr>
          </w:p>
        </w:tc>
        <w:tc>
          <w:tcPr>
            <w:tcW w:w="1234" w:type="dxa"/>
            <w:vAlign w:val="center"/>
          </w:tcPr>
          <w:p w:rsidR="00F86817" w:rsidRDefault="00F86817" w:rsidP="001C6C4C">
            <w:pPr>
              <w:widowControl w:val="0"/>
              <w:tabs>
                <w:tab w:val="decimal" w:pos="342"/>
              </w:tabs>
              <w:jc w:val="right"/>
            </w:pPr>
          </w:p>
        </w:tc>
      </w:tr>
      <w:tr w:rsidR="00F86817" w:rsidTr="00DA4047">
        <w:tc>
          <w:tcPr>
            <w:tcW w:w="2729" w:type="dxa"/>
            <w:vAlign w:val="center"/>
          </w:tcPr>
          <w:p w:rsidR="00F86817" w:rsidRPr="00B924A7" w:rsidRDefault="00F86817" w:rsidP="003C184C">
            <w:pPr>
              <w:pStyle w:val="HTMLPreformatted"/>
              <w:widowControl w:val="0"/>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left" w:pos="270"/>
                <w:tab w:val="left" w:pos="720"/>
                <w:tab w:val="left" w:pos="1680"/>
                <w:tab w:val="left" w:pos="2280"/>
                <w:tab w:val="left" w:pos="2760"/>
              </w:tabs>
              <w:rPr>
                <w:rFonts w:ascii="Times New Roman" w:hAnsi="Times New Roman"/>
                <w:sz w:val="24"/>
                <w:szCs w:val="24"/>
              </w:rPr>
            </w:pPr>
            <w:r w:rsidRPr="00B924A7">
              <w:rPr>
                <w:rFonts w:ascii="Times New Roman" w:hAnsi="Times New Roman"/>
                <w:sz w:val="24"/>
                <w:szCs w:val="24"/>
              </w:rPr>
              <w:t>Rate function (period 2)</w:t>
            </w:r>
          </w:p>
        </w:tc>
        <w:tc>
          <w:tcPr>
            <w:tcW w:w="1209" w:type="dxa"/>
            <w:vAlign w:val="center"/>
          </w:tcPr>
          <w:p w:rsidR="00F86817" w:rsidRDefault="00F86817" w:rsidP="00C06AAD">
            <w:pPr>
              <w:widowControl w:val="0"/>
            </w:pPr>
          </w:p>
        </w:tc>
        <w:tc>
          <w:tcPr>
            <w:tcW w:w="481" w:type="dxa"/>
            <w:vAlign w:val="center"/>
          </w:tcPr>
          <w:p w:rsidR="00F86817" w:rsidRDefault="00F86817" w:rsidP="00C06AAD">
            <w:pPr>
              <w:widowControl w:val="0"/>
            </w:pPr>
          </w:p>
        </w:tc>
        <w:tc>
          <w:tcPr>
            <w:tcW w:w="1116" w:type="dxa"/>
            <w:vAlign w:val="center"/>
          </w:tcPr>
          <w:p w:rsidR="00F86817" w:rsidRDefault="00F86817" w:rsidP="00C06AAD">
            <w:pPr>
              <w:widowControl w:val="0"/>
            </w:pPr>
          </w:p>
        </w:tc>
        <w:tc>
          <w:tcPr>
            <w:tcW w:w="852" w:type="dxa"/>
            <w:vAlign w:val="center"/>
          </w:tcPr>
          <w:p w:rsidR="00F86817" w:rsidRPr="00F86817" w:rsidRDefault="00F86817" w:rsidP="001C6C4C">
            <w:pPr>
              <w:jc w:val="right"/>
              <w:rPr>
                <w:color w:val="000000"/>
              </w:rPr>
            </w:pPr>
            <w:r w:rsidRPr="00F86817">
              <w:rPr>
                <w:color w:val="000000"/>
              </w:rPr>
              <w:t>11.31</w:t>
            </w:r>
          </w:p>
        </w:tc>
        <w:tc>
          <w:tcPr>
            <w:tcW w:w="1454" w:type="dxa"/>
            <w:vAlign w:val="center"/>
          </w:tcPr>
          <w:p w:rsidR="00F86817" w:rsidRPr="00F86817" w:rsidRDefault="00F86817" w:rsidP="001C6C4C">
            <w:pPr>
              <w:rPr>
                <w:color w:val="000000"/>
              </w:rPr>
            </w:pPr>
            <w:r>
              <w:rPr>
                <w:color w:val="000000"/>
              </w:rPr>
              <w:t>(</w:t>
            </w:r>
            <w:r w:rsidRPr="00F86817">
              <w:rPr>
                <w:color w:val="000000"/>
              </w:rPr>
              <w:t>1.90</w:t>
            </w:r>
            <w:r>
              <w:rPr>
                <w:color w:val="000000"/>
              </w:rPr>
              <w:t>)</w:t>
            </w:r>
          </w:p>
        </w:tc>
        <w:tc>
          <w:tcPr>
            <w:tcW w:w="852" w:type="dxa"/>
            <w:vAlign w:val="center"/>
          </w:tcPr>
          <w:p w:rsidR="00F86817" w:rsidRPr="00F86817" w:rsidRDefault="00F86817" w:rsidP="001C6C4C">
            <w:pPr>
              <w:jc w:val="right"/>
              <w:rPr>
                <w:color w:val="000000"/>
              </w:rPr>
            </w:pPr>
            <w:r w:rsidRPr="00F86817">
              <w:rPr>
                <w:color w:val="000000"/>
              </w:rPr>
              <w:t>12.98</w:t>
            </w:r>
          </w:p>
        </w:tc>
        <w:tc>
          <w:tcPr>
            <w:tcW w:w="1070" w:type="dxa"/>
            <w:vAlign w:val="center"/>
          </w:tcPr>
          <w:p w:rsidR="00F86817" w:rsidRPr="00F86817" w:rsidRDefault="00F86817" w:rsidP="001C6C4C">
            <w:pPr>
              <w:rPr>
                <w:color w:val="000000"/>
              </w:rPr>
            </w:pPr>
            <w:r>
              <w:rPr>
                <w:color w:val="000000"/>
              </w:rPr>
              <w:t>(</w:t>
            </w:r>
            <w:r w:rsidRPr="00F86817">
              <w:rPr>
                <w:color w:val="000000"/>
              </w:rPr>
              <w:t>1.71</w:t>
            </w:r>
            <w:r>
              <w:rPr>
                <w:color w:val="000000"/>
              </w:rPr>
              <w:t>)</w:t>
            </w:r>
          </w:p>
        </w:tc>
        <w:tc>
          <w:tcPr>
            <w:tcW w:w="852" w:type="dxa"/>
            <w:vAlign w:val="center"/>
          </w:tcPr>
          <w:p w:rsidR="00F86817" w:rsidRPr="00F86817" w:rsidRDefault="00F86817" w:rsidP="001C6C4C">
            <w:pPr>
              <w:jc w:val="right"/>
              <w:rPr>
                <w:color w:val="000000"/>
              </w:rPr>
            </w:pPr>
            <w:r w:rsidRPr="00F86817">
              <w:rPr>
                <w:color w:val="000000"/>
              </w:rPr>
              <w:t>13.21</w:t>
            </w:r>
          </w:p>
        </w:tc>
        <w:tc>
          <w:tcPr>
            <w:tcW w:w="1070" w:type="dxa"/>
            <w:vAlign w:val="center"/>
          </w:tcPr>
          <w:p w:rsidR="00F86817" w:rsidRPr="00F86817" w:rsidRDefault="00F86817" w:rsidP="001C6C4C">
            <w:pPr>
              <w:rPr>
                <w:color w:val="000000"/>
              </w:rPr>
            </w:pPr>
            <w:r>
              <w:rPr>
                <w:color w:val="000000"/>
              </w:rPr>
              <w:t>(</w:t>
            </w:r>
            <w:r w:rsidRPr="00F86817">
              <w:rPr>
                <w:color w:val="000000"/>
              </w:rPr>
              <w:t>1.59</w:t>
            </w:r>
            <w:r>
              <w:rPr>
                <w:color w:val="000000"/>
              </w:rPr>
              <w:t>)</w:t>
            </w:r>
          </w:p>
        </w:tc>
        <w:tc>
          <w:tcPr>
            <w:tcW w:w="1115" w:type="dxa"/>
            <w:vAlign w:val="center"/>
          </w:tcPr>
          <w:p w:rsidR="00F86817" w:rsidRDefault="00F86817" w:rsidP="001C6C4C">
            <w:pPr>
              <w:widowControl w:val="0"/>
              <w:tabs>
                <w:tab w:val="decimal" w:pos="433"/>
              </w:tabs>
              <w:jc w:val="right"/>
            </w:pPr>
          </w:p>
        </w:tc>
        <w:tc>
          <w:tcPr>
            <w:tcW w:w="1234" w:type="dxa"/>
            <w:vAlign w:val="center"/>
          </w:tcPr>
          <w:p w:rsidR="00F86817" w:rsidRDefault="00F86817" w:rsidP="001C6C4C">
            <w:pPr>
              <w:widowControl w:val="0"/>
              <w:tabs>
                <w:tab w:val="decimal" w:pos="342"/>
              </w:tabs>
              <w:jc w:val="right"/>
            </w:pPr>
          </w:p>
        </w:tc>
      </w:tr>
      <w:tr w:rsidR="00F86817" w:rsidTr="001C6C4C">
        <w:tc>
          <w:tcPr>
            <w:tcW w:w="2729" w:type="dxa"/>
            <w:vAlign w:val="center"/>
          </w:tcPr>
          <w:p w:rsidR="00F86817" w:rsidRPr="00B924A7" w:rsidRDefault="00F86817" w:rsidP="003C184C">
            <w:pPr>
              <w:widowControl w:val="0"/>
              <w:tabs>
                <w:tab w:val="left" w:pos="270"/>
              </w:tabs>
            </w:pPr>
            <w:r w:rsidRPr="00B924A7">
              <w:t xml:space="preserve">Outdegree </w:t>
            </w:r>
          </w:p>
        </w:tc>
        <w:tc>
          <w:tcPr>
            <w:tcW w:w="1209" w:type="dxa"/>
            <w:vAlign w:val="center"/>
          </w:tcPr>
          <w:p w:rsidR="00F86817" w:rsidRDefault="006069D0" w:rsidP="00C06AAD">
            <w:pPr>
              <w:widowControl w:val="0"/>
            </w:pPr>
            <w:r>
              <w:rPr>
                <w:noProof/>
                <w:lang w:eastAsia="en-US"/>
              </w:rPr>
            </w:r>
            <w:r>
              <w:rPr>
                <w:noProof/>
                <w:lang w:eastAsia="en-US"/>
              </w:rPr>
              <w:pict>
                <v:group id="Canvas 478" o:spid="_x0000_s1173" editas="canvas" style="width:43pt;height:12.5pt;mso-position-horizontal-relative:char;mso-position-vertical-relative:line" coordsize="5454,15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">
                  <v:shape id="_x0000_s1174" type="#_x0000_t75" style="position:absolute;width:5454;height:1581;visibility:visible">
                    <v:fill o:detectmouseclick="t"/>
                    <v:path o:connecttype="none"/>
                  </v:shape>
                  <v:oval id="Oval 475" o:spid="_x0000_s1175" style="position:absolute;left:4105;top:230;width:1327;height:1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IJvG8UA&#10;AADcAAAADwAAAGRycy9kb3ducmV2LnhtbESPX2vCMBTF3wW/Q7iDvWmqazfpjCLCmDBkzG6yx0tz&#10;1xabm9LEtn77RRB8PJw/P85yPZhadNS6yrKC2TQCQZxbXXGh4Dt7myxAOI+ssbZMCi7kYL0aj5aY&#10;atvzF3UHX4gwwi5FBaX3TSqly0sy6Ka2IQ7en20N+iDbQuoW+zBuajmPomdpsOJAKLGhbUn56XA2&#10;gXv8zJptvf/9iOzPU/bO51mckFKPD8PmFYSnwd/Dt/ZOK4hfErieCUdArv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gm8bxQAAANwAAAAPAAAAAAAAAAAAAAAAAJgCAABkcnMv&#10;ZG93bnJldi54bWxQSwUGAAAAAAQABAD1AAAAigMAAAAA&#10;" fillcolor="#0d0d0d [3069]" strokecolor="#0d0d0d [3069]" strokeweight="2pt">
                    <v:textbox>
                      <w:txbxContent>
                        <w:p w:rsidR="00DA4047" w:rsidRDefault="00DA4047" w:rsidP="0016700E">
                          <w:pPr>
                            <w:rPr>
                              <w:rFonts w:eastAsia="Times New Roman"/>
                            </w:rPr>
                          </w:pPr>
                        </w:p>
                      </w:txbxContent>
                    </v:textbox>
                  </v:oval>
                  <v:oval id="Oval 476" o:spid="_x0000_s1176" style="position:absolute;top:233;width:1314;height:1213;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FDxbMUA&#10;AADcAAAADwAAAGRycy9kb3ducmV2LnhtbESPX2vCMBTF3wW/Q7iDvWmqq510RhFhTBgyZjfZ46W5&#10;a4vNTWliW7/9Igh7PJw/P85qM5hadNS6yrKC2TQCQZxbXXGh4Ct7nSxBOI+ssbZMCq7kYLMej1aY&#10;atvzJ3VHX4gwwi5FBaX3TSqly0sy6Ka2IQ7er20N+iDbQuoW+zBuajmPokQarDgQSmxoV1J+Pl5M&#10;4J4+smZXH37eI/v9lL3xZRYvSKnHh2H7AsLT4P/D9/ZeK4ifE7idCUdAr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UPFsxQAAANwAAAAPAAAAAAAAAAAAAAAAAJgCAABkcnMv&#10;ZG93bnJldi54bWxQSwUGAAAAAAQABAD1AAAAigMAAAAA&#10;" fillcolor="#0d0d0d [3069]" strokecolor="#0d0d0d [3069]" strokeweight="2pt">
                    <v:textbox>
                      <w:txbxContent>
                        <w:p w:rsidR="00DA4047" w:rsidRDefault="00DA4047" w:rsidP="0016700E">
                          <w:pPr>
                            <w:pStyle w:val="NormalWeb"/>
                            <w:spacing w:before="0" w:beforeAutospacing="0" w:after="0" w:afterAutospacing="0"/>
                          </w:pPr>
                          <w:r>
                            <w:rPr>
                              <w:rFonts w:eastAsia="Times New Roman"/>
                            </w:rPr>
                            <w:t> </w:t>
                          </w:r>
                        </w:p>
                      </w:txbxContent>
                    </v:textbox>
                  </v:oval>
                  <v:shape id="Straight Arrow Connector 477" o:spid="_x0000_s1177" type="#_x0000_t32" style="position:absolute;left:1314;top:840;width:2791;height:3;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5m6ZMUAAADcAAAADwAAAGRycy9kb3ducmV2LnhtbESPQWvCQBSE74X+h+UVvNVNpWpIXaUW&#10;CoKimFbPr9nXJJp9G3ZXjf/eFQo9DjPzDTOZdaYRZ3K+tqzgpZ+AIC6srrlU8P31+ZyC8AFZY2OZ&#10;FFzJw2z6+DDBTNsLb+mch1JECPsMFVQhtJmUvqjIoO/bljh6v9YZDFG6UmqHlwg3jRwkyUgarDku&#10;VNjSR0XFMT8ZBXO5P+QLTLduNVjOu591u0s3Q6V6T937G4hAXfgP/7UXWsHreAz3M/EIyOkN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5m6ZMUAAADcAAAADwAAAAAAAAAA&#10;AAAAAAChAgAAZHJzL2Rvd25yZXYueG1sUEsFBgAAAAAEAAQA+QAAAJMDAAAAAA==&#10;" strokecolor="#0d0d0d [3069]" strokeweight="1pt">
                    <v:stroke dashstyle="dash" endarrow="block"/>
                  </v:shape>
                  <w10:wrap type="none"/>
                  <w10:anchorlock/>
                </v:group>
              </w:pict>
            </w:r>
          </w:p>
        </w:tc>
        <w:tc>
          <w:tcPr>
            <w:tcW w:w="481" w:type="dxa"/>
            <w:vAlign w:val="center"/>
          </w:tcPr>
          <w:p w:rsidR="00F86817" w:rsidRDefault="00F86817" w:rsidP="00C06AAD">
            <w:pPr>
              <w:widowControl w:val="0"/>
            </w:pPr>
          </w:p>
        </w:tc>
        <w:tc>
          <w:tcPr>
            <w:tcW w:w="1116" w:type="dxa"/>
            <w:vAlign w:val="center"/>
          </w:tcPr>
          <w:p w:rsidR="00F86817" w:rsidRDefault="00F86817" w:rsidP="00C06AAD">
            <w:pPr>
              <w:widowControl w:val="0"/>
            </w:pPr>
          </w:p>
        </w:tc>
        <w:tc>
          <w:tcPr>
            <w:tcW w:w="852" w:type="dxa"/>
            <w:vAlign w:val="center"/>
          </w:tcPr>
          <w:p w:rsidR="00F86817" w:rsidRPr="00F86817" w:rsidRDefault="00F86817" w:rsidP="001C6C4C">
            <w:pPr>
              <w:jc w:val="right"/>
              <w:rPr>
                <w:color w:val="000000"/>
              </w:rPr>
            </w:pPr>
            <w:r w:rsidRPr="00F86817">
              <w:rPr>
                <w:color w:val="000000"/>
              </w:rPr>
              <w:t>-3.79</w:t>
            </w:r>
          </w:p>
        </w:tc>
        <w:tc>
          <w:tcPr>
            <w:tcW w:w="1454" w:type="dxa"/>
            <w:vAlign w:val="center"/>
          </w:tcPr>
          <w:p w:rsidR="00F86817" w:rsidRPr="00F86817" w:rsidRDefault="00F86817" w:rsidP="001C6C4C">
            <w:pPr>
              <w:rPr>
                <w:color w:val="000000"/>
              </w:rPr>
            </w:pPr>
            <w:r>
              <w:rPr>
                <w:color w:val="000000"/>
              </w:rPr>
              <w:t>(</w:t>
            </w:r>
            <w:r w:rsidRPr="00F86817">
              <w:rPr>
                <w:color w:val="000000"/>
              </w:rPr>
              <w:t>0.36</w:t>
            </w:r>
            <w:r>
              <w:rPr>
                <w:color w:val="000000"/>
              </w:rPr>
              <w:t>)</w:t>
            </w:r>
            <w:r w:rsidR="001C6C4C">
              <w:rPr>
                <w:color w:val="000000"/>
              </w:rPr>
              <w:t>**</w:t>
            </w:r>
          </w:p>
        </w:tc>
        <w:tc>
          <w:tcPr>
            <w:tcW w:w="852" w:type="dxa"/>
            <w:vAlign w:val="center"/>
          </w:tcPr>
          <w:p w:rsidR="00F86817" w:rsidRPr="00F86817" w:rsidRDefault="00F86817" w:rsidP="001C6C4C">
            <w:pPr>
              <w:jc w:val="right"/>
              <w:rPr>
                <w:color w:val="000000"/>
              </w:rPr>
            </w:pPr>
            <w:r w:rsidRPr="00F86817">
              <w:rPr>
                <w:color w:val="000000"/>
              </w:rPr>
              <w:t>-4.50</w:t>
            </w:r>
          </w:p>
        </w:tc>
        <w:tc>
          <w:tcPr>
            <w:tcW w:w="1070" w:type="dxa"/>
            <w:vAlign w:val="center"/>
          </w:tcPr>
          <w:p w:rsidR="00F86817" w:rsidRPr="00F86817" w:rsidRDefault="00F86817" w:rsidP="001C6C4C">
            <w:pPr>
              <w:rPr>
                <w:color w:val="000000"/>
              </w:rPr>
            </w:pPr>
            <w:r>
              <w:rPr>
                <w:color w:val="000000"/>
              </w:rPr>
              <w:t>(</w:t>
            </w:r>
            <w:r w:rsidRPr="00F86817">
              <w:rPr>
                <w:color w:val="000000"/>
              </w:rPr>
              <w:t>0.29</w:t>
            </w:r>
            <w:r>
              <w:rPr>
                <w:color w:val="000000"/>
              </w:rPr>
              <w:t>)</w:t>
            </w:r>
            <w:r w:rsidR="001C6C4C">
              <w:rPr>
                <w:color w:val="000000"/>
              </w:rPr>
              <w:t>**</w:t>
            </w:r>
          </w:p>
        </w:tc>
        <w:tc>
          <w:tcPr>
            <w:tcW w:w="852" w:type="dxa"/>
            <w:vAlign w:val="center"/>
          </w:tcPr>
          <w:p w:rsidR="00F86817" w:rsidRPr="00F86817" w:rsidRDefault="00F86817" w:rsidP="001C6C4C">
            <w:pPr>
              <w:jc w:val="right"/>
              <w:rPr>
                <w:color w:val="000000"/>
              </w:rPr>
            </w:pPr>
            <w:r w:rsidRPr="00F86817">
              <w:rPr>
                <w:color w:val="000000"/>
              </w:rPr>
              <w:t>-5.72</w:t>
            </w:r>
          </w:p>
        </w:tc>
        <w:tc>
          <w:tcPr>
            <w:tcW w:w="1070" w:type="dxa"/>
            <w:vAlign w:val="center"/>
          </w:tcPr>
          <w:p w:rsidR="00F86817" w:rsidRPr="00F86817" w:rsidRDefault="00F86817" w:rsidP="001C6C4C">
            <w:pPr>
              <w:rPr>
                <w:color w:val="000000"/>
              </w:rPr>
            </w:pPr>
            <w:r>
              <w:rPr>
                <w:color w:val="000000"/>
              </w:rPr>
              <w:t>(</w:t>
            </w:r>
            <w:r w:rsidRPr="00F86817">
              <w:rPr>
                <w:color w:val="000000"/>
              </w:rPr>
              <w:t>0.32</w:t>
            </w:r>
            <w:r>
              <w:rPr>
                <w:color w:val="000000"/>
              </w:rPr>
              <w:t>)</w:t>
            </w:r>
            <w:r w:rsidR="001C6C4C">
              <w:rPr>
                <w:color w:val="000000"/>
              </w:rPr>
              <w:t>**</w:t>
            </w:r>
          </w:p>
        </w:tc>
        <w:tc>
          <w:tcPr>
            <w:tcW w:w="1115" w:type="dxa"/>
            <w:vAlign w:val="center"/>
          </w:tcPr>
          <w:p w:rsidR="00F86817" w:rsidRDefault="001C6C4C" w:rsidP="00B87135">
            <w:pPr>
              <w:widowControl w:val="0"/>
              <w:tabs>
                <w:tab w:val="decimal" w:pos="433"/>
              </w:tabs>
            </w:pPr>
            <w:r>
              <w:t>685</w:t>
            </w:r>
            <w:r w:rsidR="00F86817">
              <w:t xml:space="preserve"> **</w:t>
            </w:r>
          </w:p>
        </w:tc>
        <w:tc>
          <w:tcPr>
            <w:tcW w:w="1234" w:type="dxa"/>
            <w:vAlign w:val="center"/>
          </w:tcPr>
          <w:p w:rsidR="00F86817" w:rsidRDefault="00F86817" w:rsidP="00B87135">
            <w:pPr>
              <w:widowControl w:val="0"/>
              <w:tabs>
                <w:tab w:val="decimal" w:pos="342"/>
              </w:tabs>
            </w:pPr>
            <w:r>
              <w:t>0</w:t>
            </w:r>
          </w:p>
        </w:tc>
      </w:tr>
      <w:tr w:rsidR="00F86817" w:rsidTr="00DA4047">
        <w:tc>
          <w:tcPr>
            <w:tcW w:w="2729" w:type="dxa"/>
            <w:vAlign w:val="center"/>
          </w:tcPr>
          <w:p w:rsidR="00F86817" w:rsidRPr="00B924A7" w:rsidRDefault="00F86817" w:rsidP="003C184C">
            <w:pPr>
              <w:pStyle w:val="HTMLPreformatted"/>
              <w:widowControl w:val="0"/>
              <w:tabs>
                <w:tab w:val="clear" w:pos="916"/>
                <w:tab w:val="clear" w:pos="1832"/>
                <w:tab w:val="clear" w:pos="3664"/>
                <w:tab w:val="clear" w:pos="4580"/>
                <w:tab w:val="clear" w:pos="5496"/>
                <w:tab w:val="clear" w:pos="6412"/>
                <w:tab w:val="clear" w:pos="7328"/>
                <w:tab w:val="clear" w:pos="8244"/>
                <w:tab w:val="clear" w:pos="9160"/>
                <w:tab w:val="clear" w:pos="10076"/>
                <w:tab w:val="left" w:pos="270"/>
                <w:tab w:val="left" w:pos="720"/>
                <w:tab w:val="left" w:pos="1680"/>
                <w:tab w:val="left" w:pos="2280"/>
              </w:tabs>
              <w:rPr>
                <w:rFonts w:ascii="Times New Roman" w:hAnsi="Times New Roman"/>
                <w:sz w:val="24"/>
                <w:szCs w:val="24"/>
              </w:rPr>
            </w:pPr>
            <w:r w:rsidRPr="00B924A7">
              <w:rPr>
                <w:rFonts w:ascii="Times New Roman" w:hAnsi="Times New Roman"/>
                <w:sz w:val="24"/>
                <w:szCs w:val="24"/>
              </w:rPr>
              <w:t>Outdegree: Time dummy</w:t>
            </w:r>
          </w:p>
        </w:tc>
        <w:tc>
          <w:tcPr>
            <w:tcW w:w="1209" w:type="dxa"/>
            <w:vAlign w:val="center"/>
          </w:tcPr>
          <w:p w:rsidR="00F86817" w:rsidRDefault="00F86817" w:rsidP="00C06AAD">
            <w:pPr>
              <w:widowControl w:val="0"/>
              <w:rPr>
                <w:noProof/>
                <w:lang w:eastAsia="en-US"/>
              </w:rPr>
            </w:pPr>
          </w:p>
        </w:tc>
        <w:tc>
          <w:tcPr>
            <w:tcW w:w="481" w:type="dxa"/>
            <w:vAlign w:val="center"/>
          </w:tcPr>
          <w:p w:rsidR="00F86817" w:rsidRDefault="00F86817" w:rsidP="00C06AAD">
            <w:pPr>
              <w:widowControl w:val="0"/>
            </w:pPr>
          </w:p>
        </w:tc>
        <w:tc>
          <w:tcPr>
            <w:tcW w:w="1116" w:type="dxa"/>
            <w:vAlign w:val="center"/>
          </w:tcPr>
          <w:p w:rsidR="00F86817" w:rsidRDefault="00F86817" w:rsidP="00C06AAD">
            <w:pPr>
              <w:widowControl w:val="0"/>
            </w:pPr>
          </w:p>
        </w:tc>
        <w:tc>
          <w:tcPr>
            <w:tcW w:w="852" w:type="dxa"/>
            <w:vAlign w:val="center"/>
          </w:tcPr>
          <w:p w:rsidR="00F86817" w:rsidRPr="00F86817" w:rsidRDefault="00F86817" w:rsidP="001C6C4C">
            <w:pPr>
              <w:jc w:val="right"/>
              <w:rPr>
                <w:color w:val="000000"/>
              </w:rPr>
            </w:pPr>
          </w:p>
        </w:tc>
        <w:tc>
          <w:tcPr>
            <w:tcW w:w="1454" w:type="dxa"/>
            <w:vAlign w:val="center"/>
          </w:tcPr>
          <w:p w:rsidR="00F86817" w:rsidRPr="00F86817" w:rsidRDefault="00F86817" w:rsidP="001C6C4C">
            <w:pPr>
              <w:rPr>
                <w:color w:val="000000"/>
              </w:rPr>
            </w:pPr>
          </w:p>
        </w:tc>
        <w:tc>
          <w:tcPr>
            <w:tcW w:w="852" w:type="dxa"/>
            <w:vAlign w:val="center"/>
          </w:tcPr>
          <w:p w:rsidR="00F86817" w:rsidRPr="00F86817" w:rsidRDefault="00F86817" w:rsidP="001C6C4C">
            <w:pPr>
              <w:jc w:val="right"/>
              <w:rPr>
                <w:color w:val="000000"/>
              </w:rPr>
            </w:pPr>
            <w:r w:rsidRPr="00F86817">
              <w:rPr>
                <w:color w:val="000000"/>
              </w:rPr>
              <w:t>0.41</w:t>
            </w:r>
          </w:p>
        </w:tc>
        <w:tc>
          <w:tcPr>
            <w:tcW w:w="1070" w:type="dxa"/>
            <w:vAlign w:val="center"/>
          </w:tcPr>
          <w:p w:rsidR="00F86817" w:rsidRPr="00F86817" w:rsidRDefault="00F86817" w:rsidP="001C6C4C">
            <w:pPr>
              <w:rPr>
                <w:color w:val="000000"/>
              </w:rPr>
            </w:pPr>
            <w:r>
              <w:rPr>
                <w:color w:val="000000"/>
              </w:rPr>
              <w:t>(</w:t>
            </w:r>
            <w:r w:rsidRPr="00F86817">
              <w:rPr>
                <w:color w:val="000000"/>
              </w:rPr>
              <w:t>0.10</w:t>
            </w:r>
            <w:r>
              <w:rPr>
                <w:color w:val="000000"/>
              </w:rPr>
              <w:t>)</w:t>
            </w:r>
            <w:r w:rsidR="001C6C4C">
              <w:rPr>
                <w:color w:val="000000"/>
              </w:rPr>
              <w:t>**</w:t>
            </w:r>
          </w:p>
        </w:tc>
        <w:tc>
          <w:tcPr>
            <w:tcW w:w="852" w:type="dxa"/>
            <w:vAlign w:val="center"/>
          </w:tcPr>
          <w:p w:rsidR="00F86817" w:rsidRPr="00F86817" w:rsidRDefault="00F86817" w:rsidP="001C6C4C">
            <w:pPr>
              <w:jc w:val="right"/>
              <w:rPr>
                <w:color w:val="000000"/>
              </w:rPr>
            </w:pPr>
          </w:p>
        </w:tc>
        <w:tc>
          <w:tcPr>
            <w:tcW w:w="1070" w:type="dxa"/>
            <w:vAlign w:val="center"/>
          </w:tcPr>
          <w:p w:rsidR="00F86817" w:rsidRPr="00F86817" w:rsidRDefault="00F86817" w:rsidP="001C6C4C">
            <w:pPr>
              <w:rPr>
                <w:color w:val="000000"/>
              </w:rPr>
            </w:pPr>
          </w:p>
        </w:tc>
        <w:tc>
          <w:tcPr>
            <w:tcW w:w="1115" w:type="dxa"/>
            <w:vAlign w:val="center"/>
          </w:tcPr>
          <w:p w:rsidR="00F86817" w:rsidRDefault="00F86817" w:rsidP="00B87135">
            <w:pPr>
              <w:widowControl w:val="0"/>
              <w:tabs>
                <w:tab w:val="decimal" w:pos="433"/>
              </w:tabs>
            </w:pPr>
          </w:p>
        </w:tc>
        <w:tc>
          <w:tcPr>
            <w:tcW w:w="1234" w:type="dxa"/>
            <w:vAlign w:val="center"/>
          </w:tcPr>
          <w:p w:rsidR="00F86817" w:rsidRDefault="00F86817" w:rsidP="00B87135">
            <w:pPr>
              <w:widowControl w:val="0"/>
              <w:tabs>
                <w:tab w:val="decimal" w:pos="342"/>
              </w:tabs>
            </w:pPr>
          </w:p>
        </w:tc>
      </w:tr>
      <w:tr w:rsidR="00F86817" w:rsidTr="001C6C4C">
        <w:tc>
          <w:tcPr>
            <w:tcW w:w="2729" w:type="dxa"/>
            <w:vAlign w:val="center"/>
          </w:tcPr>
          <w:p w:rsidR="00F86817" w:rsidRPr="00B924A7" w:rsidRDefault="00F86817" w:rsidP="003C184C">
            <w:pPr>
              <w:widowControl w:val="0"/>
              <w:tabs>
                <w:tab w:val="left" w:pos="270"/>
              </w:tabs>
            </w:pPr>
            <w:r w:rsidRPr="00B924A7">
              <w:t>Reciprocity</w:t>
            </w:r>
          </w:p>
        </w:tc>
        <w:tc>
          <w:tcPr>
            <w:tcW w:w="1209" w:type="dxa"/>
            <w:vAlign w:val="center"/>
          </w:tcPr>
          <w:p w:rsidR="00F86817" w:rsidRDefault="006069D0" w:rsidP="00C06AAD">
            <w:pPr>
              <w:widowControl w:val="0"/>
            </w:pPr>
            <w:r>
              <w:rPr>
                <w:noProof/>
                <w:lang w:eastAsia="en-US"/>
              </w:rPr>
            </w:r>
            <w:r>
              <w:rPr>
                <w:noProof/>
                <w:lang w:eastAsia="en-US"/>
              </w:rPr>
              <w:pict>
                <v:group id="Canvas 164" o:spid="_x0000_s1178" editas="canvas" style="width:43pt;height:12.5pt;mso-position-horizontal-relative:char;mso-position-vertical-relative:line" coordsize="5454,15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">
                  <v:shape id="_x0000_s1179" type="#_x0000_t75" style="position:absolute;width:5454;height:1581;visibility:visible">
                    <v:fill o:detectmouseclick="t"/>
                    <v:path o:connecttype="none"/>
                  </v:shape>
                  <v:oval id="Oval 461" o:spid="_x0000_s1180" style="position:absolute;left:4105;top:230;width:1327;height:1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D/xcMA&#10;AADcAAAADwAAAGRycy9kb3ducmV2LnhtbESPW4vCMBCF3xf8D2EE39a03liqUUQQBZFF6y77ODRj&#10;W2wmpYla/71ZEHw8nMvHmS1aU4kbNa60rCDuRyCIM6tLzhWc0vXnFwjnkTVWlknBgxws5p2PGSba&#10;3vlAt6PPRRhhl6CCwvs6kdJlBRl0fVsTB+9sG4M+yCaXusF7GDeVHETRRBosORAKrGlVUHY5Xk3g&#10;/n6n9ara/+0i+zNMN3yNR2NSqtdtl1MQnlr/Dr/aW61gNInh/0w4AnL+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mD/xcMAAADcAAAADwAAAAAAAAAAAAAAAACYAgAAZHJzL2Rv&#10;d25yZXYueG1sUEsFBgAAAAAEAAQA9QAAAIgDAAAAAA==&#10;" fillcolor="#0d0d0d [3069]" strokecolor="#0d0d0d [3069]" strokeweight="2pt">
                    <v:textbox>
                      <w:txbxContent>
                        <w:p w:rsidR="00DA4047" w:rsidRDefault="00DA4047" w:rsidP="0016700E">
                          <w:pPr>
                            <w:rPr>
                              <w:rFonts w:eastAsia="Times New Roman"/>
                            </w:rPr>
                          </w:pPr>
                        </w:p>
                      </w:txbxContent>
                    </v:textbox>
                  </v:oval>
                  <v:oval id="Oval 462" o:spid="_x0000_s1181" style="position:absolute;top:233;width:1314;height:1213;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rJhssUA&#10;AADcAAAADwAAAGRycy9kb3ducmV2LnhtbESPX2vCMBTF34V9h3AHe9NU1xXpjCKCbDBE1qrs8dLc&#10;tWXNTWli2317Iwz2eDh/fpzVZjSN6KlztWUF81kEgriwuuZSwSnfT5cgnEfW2FgmBb/kYLN+mKww&#10;1XbgT+ozX4owwi5FBZX3bSqlKyoy6Ga2JQ7et+0M+iC7UuoOhzBuGrmIokQarDkQKmxpV1Hxk11N&#10;4F6OebtrDl8fkT0/5298nccvpNTT47h9BeFp9P/hv/a7VhAnC7ifCUdArm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smGyxQAAANwAAAAPAAAAAAAAAAAAAAAAAJgCAABkcnMv&#10;ZG93bnJldi54bWxQSwUGAAAAAAQABAD1AAAAigMAAAAA&#10;" fillcolor="#0d0d0d [3069]" strokecolor="#0d0d0d [3069]" strokeweight="2pt">
                    <v:textbox>
                      <w:txbxContent>
                        <w:p w:rsidR="00DA4047" w:rsidRDefault="00DA4047" w:rsidP="0016700E">
                          <w:pPr>
                            <w:pStyle w:val="NormalWeb"/>
                            <w:spacing w:before="0" w:beforeAutospacing="0" w:after="0" w:afterAutospacing="0"/>
                          </w:pPr>
                          <w:r>
                            <w:rPr>
                              <w:rFonts w:eastAsia="Times New Roman"/>
                            </w:rPr>
                            <w:t> </w:t>
                          </w:r>
                        </w:p>
                      </w:txbxContent>
                    </v:textbox>
                  </v:oval>
                  <v:shape id="Straight Arrow Connector 463" o:spid="_x0000_s1182" type="#_x0000_t32" style="position:absolute;left:1314;top:840;width:2791;height:3;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XsqusUAAADcAAAADwAAAGRycy9kb3ducmV2LnhtbESPQWvCQBSE74X+h+UVvNVNrUpIXaUW&#10;CoKimFbPr9nXJJp9G3ZXjf/eFQo9DjPzDTOZdaYRZ3K+tqzgpZ+AIC6srrlU8P31+ZyC8AFZY2OZ&#10;FFzJw2z6+DDBTNsLb+mch1JECPsMFVQhtJmUvqjIoO/bljh6v9YZDFG6UmqHlwg3jRwkyVgarDku&#10;VNjSR0XFMT8ZBXO5P+QLTLduNVjOu591u0s3I6V6T937G4hAXfgP/7UXWsFw/Ar3M/EIyOkN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XsqusUAAADcAAAADwAAAAAAAAAA&#10;AAAAAAChAgAAZHJzL2Rvd25yZXYueG1sUEsFBgAAAAAEAAQA+QAAAJMDAAAAAA==&#10;" strokecolor="#0d0d0d [3069]" strokeweight="1pt">
                    <v:stroke dashstyle="dash" endarrow="block"/>
                  </v:shape>
                  <w10:wrap type="none"/>
                  <w10:anchorlock/>
                </v:group>
              </w:pict>
            </w:r>
          </w:p>
        </w:tc>
        <w:tc>
          <w:tcPr>
            <w:tcW w:w="481" w:type="dxa"/>
            <w:vAlign w:val="center"/>
          </w:tcPr>
          <w:p w:rsidR="00F86817" w:rsidRDefault="00F86817" w:rsidP="00C06AAD">
            <w:pPr>
              <w:widowControl w:val="0"/>
            </w:pPr>
            <w:r>
              <w:t>→</w:t>
            </w:r>
          </w:p>
        </w:tc>
        <w:tc>
          <w:tcPr>
            <w:tcW w:w="1116" w:type="dxa"/>
            <w:vAlign w:val="center"/>
          </w:tcPr>
          <w:p w:rsidR="00F86817" w:rsidRDefault="006069D0" w:rsidP="00C06AAD">
            <w:pPr>
              <w:widowControl w:val="0"/>
            </w:pPr>
            <w:r>
              <w:rPr>
                <w:noProof/>
                <w:lang w:eastAsia="en-US"/>
              </w:rPr>
            </w:r>
            <w:r>
              <w:rPr>
                <w:noProof/>
                <w:lang w:eastAsia="en-US"/>
              </w:rPr>
              <w:pict>
                <v:group id="Canvas 167" o:spid="_x0000_s1183" editas="canvas" style="width:43pt;height:12.5pt;mso-position-horizontal-relative:char;mso-position-vertical-relative:line" coordsize="5454,15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">
                  <v:shape id="_x0000_s1184" type="#_x0000_t75" style="position:absolute;width:5454;height:1581;visibility:visible">
                    <v:fill o:detectmouseclick="t"/>
                    <v:path o:connecttype="none"/>
                  </v:shape>
                  <v:oval id="Oval 467" o:spid="_x0000_s1185" style="position:absolute;left:4105;top:230;width:1327;height:1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sXCKsUA&#10;AADcAAAADwAAAGRycy9kb3ducmV2LnhtbESPX2vCMBTF3wW/Q7iDvWmqq510RhFhTBgyZjfZ46W5&#10;a4vNTWliW7/9Igh7PJw/P85qM5hadNS6yrKC2TQCQZxbXXGh4Ct7nSxBOI+ssbZMCq7kYLMej1aY&#10;atvzJ3VHX4gwwi5FBaX3TSqly0sy6Ka2IQ7er20N+iDbQuoW+zBuajmPokQarDgQSmxoV1J+Pl5M&#10;4J4+smZXH37eI/v9lL3xZRYvSKnHh2H7AsLT4P/D9/ZeK4iTZ7idCUdAr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OxcIqxQAAANwAAAAPAAAAAAAAAAAAAAAAAJgCAABkcnMv&#10;ZG93bnJldi54bWxQSwUGAAAAAAQABAD1AAAAigMAAAAA&#10;" fillcolor="#0d0d0d [3069]" strokecolor="#0d0d0d [3069]" strokeweight="2pt">
                    <v:textbox>
                      <w:txbxContent>
                        <w:p w:rsidR="00DA4047" w:rsidRDefault="00DA4047" w:rsidP="0016700E">
                          <w:pPr>
                            <w:rPr>
                              <w:rFonts w:eastAsia="Times New Roman"/>
                            </w:rPr>
                          </w:pPr>
                        </w:p>
                      </w:txbxContent>
                    </v:textbox>
                  </v:oval>
                  <v:oval id="Oval 469" o:spid="_x0000_s1186" style="position:absolute;top:233;width:1314;height:1213;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Bbzw8UA&#10;AADcAAAADwAAAGRycy9kb3ducmV2LnhtbESPX2vCMBTF3wW/Q7iDvWmqq2V2RhFhTBgyZjfZ46W5&#10;a4vNTWliW7/9Igh7PJw/P85qM5hadNS6yrKC2TQCQZxbXXGh4Ct7nTyDcB5ZY22ZFFzJwWY9Hq0w&#10;1bbnT+qOvhBhhF2KCkrvm1RKl5dk0E1tQxy8X9sa9EG2hdQt9mHc1HIeRYk0WHEglNjQrqT8fLyY&#10;wD19ZM2uPvy8R/b7KXvjyyxekFKPD8P2BYSnwf+H7+29VhAnS7idCUdAr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FvPDxQAAANwAAAAPAAAAAAAAAAAAAAAAAJgCAABkcnMv&#10;ZG93bnJldi54bWxQSwUGAAAAAAQABAD1AAAAigMAAAAA&#10;" fillcolor="#0d0d0d [3069]" strokecolor="#0d0d0d [3069]" strokeweight="2pt">
                    <v:textbox>
                      <w:txbxContent>
                        <w:p w:rsidR="00DA4047" w:rsidRDefault="00DA4047" w:rsidP="0016700E">
                          <w:pPr>
                            <w:pStyle w:val="NormalWeb"/>
                            <w:spacing w:before="0" w:beforeAutospacing="0" w:after="0" w:afterAutospacing="0"/>
                          </w:pPr>
                          <w:r>
                            <w:rPr>
                              <w:rFonts w:eastAsia="Times New Roman"/>
                            </w:rPr>
                            <w:t> </w:t>
                          </w:r>
                        </w:p>
                      </w:txbxContent>
                    </v:textbox>
                  </v:oval>
                  <v:shape id="Straight Arrow Connector 158" o:spid="_x0000_s1187" type="#_x0000_t32" style="position:absolute;left:1314;top:840;width:2791;height:3;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wY3MUAAADcAAAADwAAAGRycy9kb3ducmV2LnhtbESPT2vCQBDF70K/wzKF3nRToSqpq5Sq&#10;IOjFP9B6G7JjkjY7G7JrjN/eOQjeZnhv3vvNdN65SrXUhNKzgfdBAoo487bk3MDxsOpPQIWIbLHy&#10;TAZuFGA+e+lNMbX+yjtq9zFXEsIhRQNFjHWqdcgKchgGviYW7ewbh1HWJte2wauEu0oPk2SkHZYs&#10;DQXW9F1Q9r+/OAPj0299ovNyk3etm/y54+Jniwdj3l67r09Qkbr4ND+u11bwP4RWnpEJ9OwO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wY3MUAAADcAAAADwAAAAAAAAAA&#10;AAAAAAChAgAAZHJzL2Rvd25yZXYueG1sUEsFBgAAAAAEAAQA+QAAAJMDAAAAAA==&#10;" strokecolor="#0d0d0d [3069]" strokeweight="1pt">
                    <v:stroke dashstyle="dash" startarrow="block" endarrow="block"/>
                  </v:shape>
                  <w10:wrap type="none"/>
                  <w10:anchorlock/>
                </v:group>
              </w:pict>
            </w:r>
          </w:p>
        </w:tc>
        <w:tc>
          <w:tcPr>
            <w:tcW w:w="852" w:type="dxa"/>
            <w:vAlign w:val="center"/>
          </w:tcPr>
          <w:p w:rsidR="00F86817" w:rsidRPr="00F86817" w:rsidRDefault="00F86817" w:rsidP="001C6C4C">
            <w:pPr>
              <w:jc w:val="right"/>
              <w:rPr>
                <w:color w:val="000000"/>
              </w:rPr>
            </w:pPr>
            <w:r w:rsidRPr="00F86817">
              <w:rPr>
                <w:color w:val="000000"/>
              </w:rPr>
              <w:t>0.98</w:t>
            </w:r>
          </w:p>
        </w:tc>
        <w:tc>
          <w:tcPr>
            <w:tcW w:w="1454" w:type="dxa"/>
            <w:vAlign w:val="center"/>
          </w:tcPr>
          <w:p w:rsidR="00F86817" w:rsidRPr="00F86817" w:rsidRDefault="00F86817" w:rsidP="001C6C4C">
            <w:pPr>
              <w:rPr>
                <w:color w:val="000000"/>
              </w:rPr>
            </w:pPr>
            <w:r>
              <w:rPr>
                <w:color w:val="000000"/>
              </w:rPr>
              <w:t>(</w:t>
            </w:r>
            <w:r w:rsidRPr="00F86817">
              <w:rPr>
                <w:color w:val="000000"/>
              </w:rPr>
              <w:t>0.25</w:t>
            </w:r>
            <w:r>
              <w:rPr>
                <w:color w:val="000000"/>
              </w:rPr>
              <w:t>)</w:t>
            </w:r>
            <w:r w:rsidR="001C6C4C">
              <w:rPr>
                <w:color w:val="000000"/>
              </w:rPr>
              <w:t>**</w:t>
            </w:r>
          </w:p>
        </w:tc>
        <w:tc>
          <w:tcPr>
            <w:tcW w:w="852" w:type="dxa"/>
            <w:vAlign w:val="center"/>
          </w:tcPr>
          <w:p w:rsidR="00F86817" w:rsidRPr="00F86817" w:rsidRDefault="00F86817" w:rsidP="001C6C4C">
            <w:pPr>
              <w:jc w:val="right"/>
              <w:rPr>
                <w:color w:val="000000"/>
              </w:rPr>
            </w:pPr>
            <w:r w:rsidRPr="00F86817">
              <w:rPr>
                <w:color w:val="000000"/>
              </w:rPr>
              <w:t>0.60</w:t>
            </w:r>
          </w:p>
        </w:tc>
        <w:tc>
          <w:tcPr>
            <w:tcW w:w="1070" w:type="dxa"/>
            <w:vAlign w:val="center"/>
          </w:tcPr>
          <w:p w:rsidR="00F86817" w:rsidRPr="00F86817" w:rsidRDefault="00F86817" w:rsidP="001C6C4C">
            <w:pPr>
              <w:rPr>
                <w:color w:val="000000"/>
              </w:rPr>
            </w:pPr>
            <w:r>
              <w:rPr>
                <w:color w:val="000000"/>
              </w:rPr>
              <w:t>(</w:t>
            </w:r>
            <w:r w:rsidRPr="00F86817">
              <w:rPr>
                <w:color w:val="000000"/>
              </w:rPr>
              <w:t>0.19</w:t>
            </w:r>
            <w:r>
              <w:rPr>
                <w:color w:val="000000"/>
              </w:rPr>
              <w:t>)</w:t>
            </w:r>
            <w:r w:rsidR="001C6C4C">
              <w:rPr>
                <w:color w:val="000000"/>
              </w:rPr>
              <w:t>**</w:t>
            </w:r>
          </w:p>
        </w:tc>
        <w:tc>
          <w:tcPr>
            <w:tcW w:w="852" w:type="dxa"/>
            <w:vAlign w:val="center"/>
          </w:tcPr>
          <w:p w:rsidR="00F86817" w:rsidRPr="00F86817" w:rsidRDefault="00F86817" w:rsidP="001C6C4C">
            <w:pPr>
              <w:jc w:val="right"/>
              <w:rPr>
                <w:color w:val="000000"/>
              </w:rPr>
            </w:pPr>
            <w:r w:rsidRPr="00F86817">
              <w:rPr>
                <w:color w:val="000000"/>
              </w:rPr>
              <w:t>0.57</w:t>
            </w:r>
          </w:p>
        </w:tc>
        <w:tc>
          <w:tcPr>
            <w:tcW w:w="1070" w:type="dxa"/>
            <w:vAlign w:val="center"/>
          </w:tcPr>
          <w:p w:rsidR="00F86817" w:rsidRPr="00F86817" w:rsidRDefault="00F86817" w:rsidP="001C6C4C">
            <w:pPr>
              <w:rPr>
                <w:color w:val="000000"/>
              </w:rPr>
            </w:pPr>
            <w:r>
              <w:rPr>
                <w:color w:val="000000"/>
              </w:rPr>
              <w:t>(</w:t>
            </w:r>
            <w:r w:rsidRPr="00F86817">
              <w:rPr>
                <w:color w:val="000000"/>
              </w:rPr>
              <w:t>0.21</w:t>
            </w:r>
            <w:r>
              <w:rPr>
                <w:color w:val="000000"/>
              </w:rPr>
              <w:t>)</w:t>
            </w:r>
            <w:r w:rsidR="001C6C4C">
              <w:rPr>
                <w:color w:val="000000"/>
              </w:rPr>
              <w:t>**</w:t>
            </w:r>
          </w:p>
        </w:tc>
        <w:tc>
          <w:tcPr>
            <w:tcW w:w="1115" w:type="dxa"/>
            <w:vAlign w:val="center"/>
          </w:tcPr>
          <w:p w:rsidR="00F86817" w:rsidRDefault="00F86817" w:rsidP="00B87135">
            <w:pPr>
              <w:widowControl w:val="0"/>
              <w:tabs>
                <w:tab w:val="decimal" w:pos="433"/>
              </w:tabs>
            </w:pPr>
            <w:r>
              <w:t>0</w:t>
            </w:r>
          </w:p>
        </w:tc>
        <w:tc>
          <w:tcPr>
            <w:tcW w:w="1234" w:type="dxa"/>
            <w:vAlign w:val="center"/>
          </w:tcPr>
          <w:p w:rsidR="00F86817" w:rsidRDefault="00F86817" w:rsidP="00B87135">
            <w:pPr>
              <w:widowControl w:val="0"/>
              <w:tabs>
                <w:tab w:val="decimal" w:pos="342"/>
              </w:tabs>
            </w:pPr>
            <w:r>
              <w:t>46**</w:t>
            </w:r>
          </w:p>
        </w:tc>
      </w:tr>
      <w:tr w:rsidR="00F86817" w:rsidTr="001C6C4C">
        <w:tc>
          <w:tcPr>
            <w:tcW w:w="2729" w:type="dxa"/>
            <w:vAlign w:val="center"/>
          </w:tcPr>
          <w:p w:rsidR="00F86817" w:rsidRPr="00B60265" w:rsidRDefault="00F86817" w:rsidP="00DF6A61">
            <w:pPr>
              <w:widowControl w:val="0"/>
              <w:tabs>
                <w:tab w:val="left" w:pos="270"/>
              </w:tabs>
            </w:pPr>
            <w:r w:rsidRPr="00B60265">
              <w:t>Indegree-popularity</w:t>
            </w:r>
          </w:p>
        </w:tc>
        <w:tc>
          <w:tcPr>
            <w:tcW w:w="1209" w:type="dxa"/>
            <w:vAlign w:val="center"/>
          </w:tcPr>
          <w:p w:rsidR="00F86817" w:rsidRDefault="006069D0" w:rsidP="00DA4047">
            <w:pPr>
              <w:widowControl w:val="0"/>
            </w:pPr>
            <w:r>
              <w:rPr>
                <w:noProof/>
                <w:lang w:eastAsia="en-US"/>
              </w:rPr>
            </w:r>
            <w:r>
              <w:rPr>
                <w:noProof/>
                <w:lang w:eastAsia="en-US"/>
              </w:rPr>
              <w:pict>
                <v:group id="Canvas 248" o:spid="_x0000_s1188" editas="canvas" style="width:42.9pt;height:38pt;mso-position-horizontal-relative:char;mso-position-vertical-relative:line" coordsize="5448,48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">
                  <v:shape id="_x0000_s1189" type="#_x0000_t75" style="position:absolute;width:5448;height:4819;visibility:visible">
                    <v:fill o:detectmouseclick="t"/>
                    <v:path o:connecttype="none"/>
                  </v:shape>
                  <v:oval id="Oval 237" o:spid="_x0000_s1190" style="position:absolute;top:3615;width:1333;height:122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z0vz8UA&#10;AADcAAAADwAAAGRycy9kb3ducmV2LnhtbESPW2vCQBCF3wX/wzKFvulGU1tJXaUIpQUpommlj0N2&#10;mgSzsyG7ufjvu4Lg4+FcPs5qM5hKdNS40rKC2TQCQZxZXXKu4Dt9nyxBOI+ssbJMCi7kYLMej1aY&#10;aNvzgbqjz0UYYZeggsL7OpHSZQUZdFNbEwfvzzYGfZBNLnWDfRg3lZxH0bM0WHIgFFjTtqDsfGxN&#10;4J72ab2tvn53kf2J0w9uZ08LUurxYXh7BeFp8Pfwrf2pFczjF7ieCUdArv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rPS/PxQAAANwAAAAPAAAAAAAAAAAAAAAAAJgCAABkcnMv&#10;ZG93bnJldi54bWxQSwUGAAAAAAQABAD1AAAAigMAAAAA&#10;" fillcolor="#0d0d0d [3069]" strokecolor="#0d0d0d [3069]" strokeweight="2pt"/>
                  <v:oval id="Oval 238" o:spid="_x0000_s1191" style="position:absolute;left:1896;top:230;width:1327;height:1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qK7vcIA&#10;AADcAAAADwAAAGRycy9kb3ducmV2LnhtbERPTWvCQBC9F/oflil4q5uoLSW6BhHEQpFS0xaPQ3ZM&#10;gtnZkF01/nvnUOjx8b4X+eBadaE+NJ4NpOMEFHHpbcOVge9i8/wGKkRki61nMnCjAPny8WGBmfVX&#10;/qLLPlZKQjhkaKCOscu0DmVNDsPYd8TCHX3vMArsK217vEq4a/UkSV61w4alocaO1jWVp/3ZSe/v&#10;Z9Gt293hI/E/02LL53T2QsaMnobVHFSkIf6L/9zv1sBkKmvljBwBvbw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oru9wgAAANwAAAAPAAAAAAAAAAAAAAAAAJgCAABkcnMvZG93&#10;bnJldi54bWxQSwUGAAAAAAQABAD1AAAAhwMAAAAA&#10;" fillcolor="#0d0d0d [3069]" strokecolor="#0d0d0d [3069]" strokeweight="2pt">
                    <v:textbox>
                      <w:txbxContent>
                        <w:p w:rsidR="00DA4047" w:rsidRDefault="00DA4047" w:rsidP="0016700E">
                          <w:pPr>
                            <w:rPr>
                              <w:rFonts w:eastAsia="Times New Roman"/>
                            </w:rPr>
                          </w:pPr>
                        </w:p>
                      </w:txbxContent>
                    </v:textbox>
                  </v:oval>
                  <v:shape id="Straight Arrow Connector 240" o:spid="_x0000_s1192" type="#_x0000_t32" style="position:absolute;left:666;top:1276;width:1424;height:2339;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BUcV8EAAADcAAAADwAAAGRycy9kb3ducmV2LnhtbERPy4rCMBTdC/5DuMLsNPWBdDqNMlMo&#10;CG60upjlpbl9MM1NaaJ2/t4sBJeH8073o+nEnQbXWlawXEQgiEurW64VXC/5PAbhPLLGzjIp+CcH&#10;+910kmKi7YPPdC98LUIIuwQVNN73iZSubMigW9ieOHCVHQz6AIda6gEfIdx0chVFW2mw5dDQYE9Z&#10;Q+VfcTMKDj/LY76OP391Vpk4v5QZFqdMqY/Z+P0FwtPo3+KX+6AVrDZhfjgTjoDcPQ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IFRxXwQAAANwAAAAPAAAAAAAAAAAAAAAA&#10;AKECAABkcnMvZG93bnJldi54bWxQSwUGAAAAAAQABAD5AAAAjwMAAAAA&#10;" strokecolor="#0d0d0d [3069]" strokeweight="1pt">
                    <v:stroke dashstyle="dash" endarrow="block"/>
                  </v:shape>
                  <v:oval id="Oval 246" o:spid="_x0000_s1193" style="position:absolute;left:1859;top:3630;width:1314;height:1213;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f5KcUA&#10;AADcAAAADwAAAGRycy9kb3ducmV2LnhtbESPX2vCMBTF34V9h3AHe9NU1xXpjCKCbDBE1qrs8dLc&#10;tWXNTWli2317Iwz2eDh/fpzVZjSN6KlztWUF81kEgriwuuZSwSnfT5cgnEfW2FgmBb/kYLN+mKww&#10;1XbgT+ozX4owwi5FBZX3bSqlKyoy6Ga2JQ7et+0M+iC7UuoOhzBuGrmIokQarDkQKmxpV1Hxk11N&#10;4F6OebtrDl8fkT0/5298nccvpNTT47h9BeFp9P/hv/a7VrCIE7ifCUdArm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d/kpxQAAANwAAAAPAAAAAAAAAAAAAAAAAJgCAABkcnMv&#10;ZG93bnJldi54bWxQSwUGAAAAAAQABAD1AAAAigMAAAAA&#10;" fillcolor="#0d0d0d [3069]" strokecolor="#0d0d0d [3069]" strokeweight="2pt">
                    <v:textbox>
                      <w:txbxContent>
                        <w:p w:rsidR="00DA4047" w:rsidRDefault="00DA4047" w:rsidP="0016700E">
                          <w:pPr>
                            <w:pStyle w:val="NormalWeb"/>
                            <w:spacing w:before="0" w:beforeAutospacing="0" w:after="0" w:afterAutospacing="0"/>
                          </w:pPr>
                          <w:r>
                            <w:rPr>
                              <w:rFonts w:eastAsia="Times New Roman"/>
                            </w:rPr>
                            <w:t> </w:t>
                          </w:r>
                        </w:p>
                      </w:txbxContent>
                    </v:textbox>
                  </v:oval>
                  <v:shape id="Straight Arrow Connector 247" o:spid="_x0000_s1194" type="#_x0000_t32" style="position:absolute;left:2558;top:1456;width:1;height:2145;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yEI8UAAADcAAAADwAAAGRycy9kb3ducmV2LnhtbESPQWvCQBSE70L/w/IKvZmNttgYXaUN&#10;BIReNOnB42P3mQSzb0N2q+m/7xYKPQ4z8w2z3U+2FzcafedYwSJJQRBrZzpuFHzW5TwD4QOywd4x&#10;KfgmD/vdw2yLuXF3PtGtCo2IEPY5KmhDGHIpvW7Jok/cQBy9ixsthijHRpoR7xFue7lM05W02HFc&#10;aHGgoiV9rb6sgsP74qN8ztZnU1xsVta6wOpYKPX0OL1tQASawn/4r30wCpYvr/B7Jh4Bufs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yEI8UAAADcAAAADwAAAAAAAAAA&#10;AAAAAAChAgAAZHJzL2Rvd25yZXYueG1sUEsFBgAAAAAEAAQA+QAAAJMDAAAAAA==&#10;" strokecolor="#0d0d0d [3069]" strokeweight="1pt">
                    <v:stroke dashstyle="dash" endarrow="block"/>
                  </v:shape>
                  <w10:wrap type="none"/>
                  <w10:anchorlock/>
                </v:group>
              </w:pict>
            </w:r>
          </w:p>
        </w:tc>
        <w:tc>
          <w:tcPr>
            <w:tcW w:w="481" w:type="dxa"/>
            <w:vAlign w:val="center"/>
          </w:tcPr>
          <w:p w:rsidR="00F86817" w:rsidRDefault="00F86817" w:rsidP="00C06AAD">
            <w:pPr>
              <w:widowControl w:val="0"/>
            </w:pPr>
            <w:r>
              <w:t>→</w:t>
            </w:r>
          </w:p>
        </w:tc>
        <w:tc>
          <w:tcPr>
            <w:tcW w:w="1116" w:type="dxa"/>
            <w:vAlign w:val="center"/>
          </w:tcPr>
          <w:p w:rsidR="00F86817" w:rsidRDefault="006069D0" w:rsidP="00DA4047">
            <w:pPr>
              <w:widowControl w:val="0"/>
            </w:pPr>
            <w:r>
              <w:rPr>
                <w:noProof/>
                <w:lang w:eastAsia="en-US"/>
              </w:rPr>
            </w:r>
            <w:r>
              <w:rPr>
                <w:noProof/>
                <w:lang w:eastAsia="en-US"/>
              </w:rPr>
              <w:pict>
                <v:group id="Canvas 466" o:spid="_x0000_s1195" editas="canvas" style="width:42.9pt;height:38pt;mso-position-horizontal-relative:char;mso-position-vertical-relative:line" coordsize="5448,48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">
                  <v:shape id="_x0000_s1196" type="#_x0000_t75" style="position:absolute;width:5448;height:4819;visibility:visible">
                    <v:fill o:detectmouseclick="t"/>
                    <v:path o:connecttype="none"/>
                  </v:shape>
                  <v:oval id="Oval 30" o:spid="_x0000_s1197" style="position:absolute;top:3615;width:1333;height:122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p73JcEA&#10;AADbAAAADwAAAGRycy9kb3ducmV2LnhtbERPTWvCQBC9C/0PyxR6qxubtkjqKiVQKoiIporHITtN&#10;QrOzIbtq+u+dg+Dx8b5ni8G16kx9aDwbmIwTUMSltw1XBn6Kr+cpqBCRLbaeycA/BVjMH0YzzKy/&#10;8JbOu1gpCeGQoYE6xi7TOpQ1OQxj3xEL9+t7h1FgX2nb40XCXatfkuRdO2xYGmrsKK+p/NudnPQe&#10;NkWXt+vjKvH7tPjm0+T1jYx5ehw+P0BFGuJdfHMvrYFU1ssX+QF6f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ae9yXBAAAA2wAAAA8AAAAAAAAAAAAAAAAAmAIAAGRycy9kb3du&#10;cmV2LnhtbFBLBQYAAAAABAAEAPUAAACGAwAAAAA=&#10;" fillcolor="#0d0d0d [3069]" strokecolor="#0d0d0d [3069]" strokeweight="2pt"/>
                  <v:oval id="Oval 31" o:spid="_x0000_s1198" style="position:absolute;left:1896;top:230;width:1327;height:1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JSvsIA&#10;AADbAAAADwAAAGRycy9kb3ducmV2LnhtbESP3YrCMBCF7xd8hzCCd5pW3UWqUUQQBZFlrYqXQzO2&#10;xWZSmqjdt98Iwl4ezs/HmS1aU4kHNa60rCAeRCCIM6tLzhUc03V/AsJ5ZI2VZVLwSw4W887HDBNt&#10;n/xDj4PPRRhhl6CCwvs6kdJlBRl0A1sTB+9qG4M+yCaXusFnGDeVHEbRlzRYciAUWNOqoOx2uJvA&#10;PX+n9araX3aRPY3SDd/j8Scp1eu2yykIT63/D7/bW61gFMPrS/gBcv4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50lK+wgAAANsAAAAPAAAAAAAAAAAAAAAAAJgCAABkcnMvZG93&#10;bnJldi54bWxQSwUGAAAAAAQABAD1AAAAhwMAAAAA&#10;" fillcolor="#0d0d0d [3069]" strokecolor="#0d0d0d [3069]" strokeweight="2pt">
                    <v:textbox>
                      <w:txbxContent>
                        <w:p w:rsidR="00DA4047" w:rsidRDefault="00DA4047" w:rsidP="0016700E">
                          <w:pPr>
                            <w:rPr>
                              <w:rFonts w:eastAsia="Times New Roman"/>
                            </w:rPr>
                          </w:pPr>
                        </w:p>
                      </w:txbxContent>
                    </v:textbox>
                  </v:oval>
                  <v:oval id="Oval 456" o:spid="_x0000_s1199" style="position:absolute;left:3771;top:3605;width:1321;height:121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WtDMUA&#10;AADcAAAADwAAAGRycy9kb3ducmV2LnhtbESPX2vCMBTF3wf7DuEO9jZTt7ZIZ5QhjAkislZlj5fm&#10;ri1rbkoTbf32RhD2eDh/fpz5cjStOFPvGssKppMIBHFpdcOVgn3x+TID4TyyxtYyKbiQg+Xi8WGO&#10;mbYDf9M595UII+wyVFB732VSurImg25iO+Lg/dreoA+yr6TucQjjppWvUZRKgw0HQo0drWoq//KT&#10;CdzjruhW7fZnE9nDW/HFp2mckFLPT+PHOwhPo/8P39trrSBOUridCUdAL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5a0MxQAAANwAAAAPAAAAAAAAAAAAAAAAAJgCAABkcnMv&#10;ZG93bnJldi54bWxQSwUGAAAAAAQABAD1AAAAigMAAAAA&#10;" fillcolor="#0d0d0d [3069]" strokecolor="#0d0d0d [3069]" strokeweight="2pt">
                    <v:textbox>
                      <w:txbxContent>
                        <w:p w:rsidR="00DA4047" w:rsidRDefault="00DA4047" w:rsidP="0016700E">
                          <w:pPr>
                            <w:pStyle w:val="NormalWeb"/>
                            <w:spacing w:before="0" w:beforeAutospacing="0" w:after="0" w:afterAutospacing="0"/>
                          </w:pPr>
                          <w:r>
                            <w:rPr>
                              <w:rFonts w:eastAsia="Times New Roman"/>
                            </w:rPr>
                            <w:t> </w:t>
                          </w:r>
                        </w:p>
                      </w:txbxContent>
                    </v:textbox>
                  </v:oval>
                  <v:shape id="Straight Arrow Connector 464" o:spid="_x0000_s1200" type="#_x0000_t32" style="position:absolute;left:666;top:1276;width:1424;height:2339;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tCEzMUAAADcAAAADwAAAGRycy9kb3ducmV2LnhtbESPQWuDQBSE74X+h+UVcmvWNBKMzSYk&#10;giD00poccny4Lyp134q7VfPvs4VCj8PMfMPsDrPpxEiDay0rWC0jEMSV1S3XCi7n/DUB4Tyyxs4y&#10;KbiTg8P++WmHqbYTf9FY+loECLsUFTTe96mUrmrIoFvanjh4NzsY9EEOtdQDTgFuOvkWRRtpsOWw&#10;0GBPWUPVd/ljFBSn1Ue+TrZXnd1Mkp+rDMvPTKnFy3x8B+Fp9v/hv3ahFcSbGH7PhCMg9w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tCEzMUAAADcAAAADwAAAAAAAAAA&#10;AAAAAAChAgAAZHJzL2Rvd25yZXYueG1sUEsFBgAAAAAEAAQA+QAAAJMDAAAAAA==&#10;" strokecolor="#0d0d0d [3069]" strokeweight="1pt">
                    <v:stroke dashstyle="dash" endarrow="block"/>
                  </v:shape>
                  <v:shape id="Straight Arrow Connector 465" o:spid="_x0000_s1201" type="#_x0000_t32" style="position:absolute;left:3028;top:1276;width:1404;height:2329;flip:x 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6rIk8QAAADcAAAADwAAAGRycy9kb3ducmV2LnhtbESPQWsCMRSE74X+h/AKvdWs0oqsRpFW&#10;xd7qKoK3x+a5WU1elk10t/++KRR6HGbmG2a26J0Vd2pD7VnBcJCBIC69rrlScNivXyYgQkTWaD2T&#10;gm8KsJg/Psww177jHd2LWIkE4ZCjAhNjk0sZSkMOw8A3xMk7+9ZhTLKtpG6xS3Bn5SjLxtJhzWnB&#10;YEPvhsprcXMKrLno8Elfp6Ndrbtd+CiLzW2i1PNTv5yCiNTH//Bfe6sVvI7f4PdMOgJy/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PqsiTxAAAANwAAAAPAAAAAAAAAAAA&#10;AAAAAKECAABkcnMvZG93bnJldi54bWxQSwUGAAAAAAQABAD5AAAAkgMAAAAA&#10;" strokecolor="#0d0d0d [3069]" strokeweight="1pt">
                    <v:stroke dashstyle="dash" endarrow="block"/>
                  </v:shape>
                  <v:oval id="Oval 137" o:spid="_x0000_s1202" style="position:absolute;left:1859;top:3630;width:1314;height:1213;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hOs8YA&#10;AADcAAAADwAAAGRycy9kb3ducmV2LnhtbESPQWvCQBCF74L/YRmht7qxqVZSV5FAaaEU0VTxOGSn&#10;STA7u2RXTf99Vyh4m+G9ed+bxao3rbhQ5xvLCibjBARxaXXDlYLv4u1xDsIHZI2tZVLwSx5Wy+Fg&#10;gZm2V97SZRcqEUPYZ6igDsFlUvqyJoN+bB1x1H5sZzDEtauk7vAaw00rn5JkJg02HAk1OsprKk+7&#10;s4ncw6Zweft1/EzsPi3e+Tx5npJSD6N+/QoiUB/u5v/rDx3rpy9weyZOIJ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BhOs8YAAADcAAAADwAAAAAAAAAAAAAAAACYAgAAZHJz&#10;L2Rvd25yZXYueG1sUEsFBgAAAAAEAAQA9QAAAIsDAAAAAA==&#10;" fillcolor="#0d0d0d [3069]" strokecolor="#0d0d0d [3069]" strokeweight="2pt">
                    <v:textbox>
                      <w:txbxContent>
                        <w:p w:rsidR="00DA4047" w:rsidRDefault="00DA4047" w:rsidP="0016700E">
                          <w:pPr>
                            <w:pStyle w:val="NormalWeb"/>
                            <w:spacing w:before="0" w:beforeAutospacing="0" w:after="0" w:afterAutospacing="0"/>
                          </w:pPr>
                          <w:r>
                            <w:rPr>
                              <w:rFonts w:eastAsia="Times New Roman"/>
                            </w:rPr>
                            <w:t> </w:t>
                          </w:r>
                        </w:p>
                      </w:txbxContent>
                    </v:textbox>
                  </v:oval>
                  <v:shape id="Straight Arrow Connector 138" o:spid="_x0000_s1203" type="#_x0000_t32" style="position:absolute;left:2558;top:1456;width:1;height:2145;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UACUMUAAADcAAAADwAAAGRycy9kb3ducmV2LnhtbESPQWvDMAyF74P+B6PCbqvTFkaWxilt&#10;IFDYZUt36FHEahIayyH22uzfT4fBbhLv6b1P+X52g7rTFHrPBtarBBRx423PrYGvc/WSggoR2eLg&#10;mQz8UIB9sXjKMbP+wZ90r2OrJIRDhga6GMdM69B05DCs/Egs2tVPDqOsU6vthA8Jd4PeJMmrdtiz&#10;NHQ4UtlRc6u/nYHTcf1ebdO3iy2vLq3OTYn1R2nM83I+7EBFmuO/+e/6ZAV/K7TyjEygi1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UACUMUAAADcAAAADwAAAAAAAAAA&#10;AAAAAAChAgAAZHJzL2Rvd25yZXYueG1sUEsFBgAAAAAEAAQA+QAAAJMDAAAAAA==&#10;" strokecolor="#0d0d0d [3069]" strokeweight="1pt">
                    <v:stroke dashstyle="dash" endarrow="block"/>
                  </v:shape>
                  <w10:wrap type="none"/>
                  <w10:anchorlock/>
                </v:group>
              </w:pict>
            </w:r>
          </w:p>
        </w:tc>
        <w:tc>
          <w:tcPr>
            <w:tcW w:w="852" w:type="dxa"/>
            <w:vAlign w:val="center"/>
          </w:tcPr>
          <w:p w:rsidR="00F86817" w:rsidRPr="00F86817" w:rsidRDefault="00F86817" w:rsidP="001C6C4C">
            <w:pPr>
              <w:jc w:val="right"/>
              <w:rPr>
                <w:color w:val="000000"/>
              </w:rPr>
            </w:pPr>
            <w:r w:rsidRPr="00F86817">
              <w:rPr>
                <w:color w:val="000000"/>
              </w:rPr>
              <w:t>0.44</w:t>
            </w:r>
          </w:p>
        </w:tc>
        <w:tc>
          <w:tcPr>
            <w:tcW w:w="1454" w:type="dxa"/>
            <w:vAlign w:val="center"/>
          </w:tcPr>
          <w:p w:rsidR="00F86817" w:rsidRPr="00F86817" w:rsidRDefault="00F86817" w:rsidP="001C6C4C">
            <w:pPr>
              <w:rPr>
                <w:color w:val="000000"/>
              </w:rPr>
            </w:pPr>
            <w:r>
              <w:rPr>
                <w:color w:val="000000"/>
              </w:rPr>
              <w:t>(</w:t>
            </w:r>
            <w:r w:rsidRPr="00F86817">
              <w:rPr>
                <w:color w:val="000000"/>
              </w:rPr>
              <w:t>0.09</w:t>
            </w:r>
            <w:r>
              <w:rPr>
                <w:color w:val="000000"/>
              </w:rPr>
              <w:t>)</w:t>
            </w:r>
            <w:r w:rsidR="001C6C4C">
              <w:rPr>
                <w:color w:val="000000"/>
              </w:rPr>
              <w:t>**</w:t>
            </w:r>
          </w:p>
        </w:tc>
        <w:tc>
          <w:tcPr>
            <w:tcW w:w="852" w:type="dxa"/>
            <w:vAlign w:val="center"/>
          </w:tcPr>
          <w:p w:rsidR="00F86817" w:rsidRPr="00F86817" w:rsidRDefault="00F86817" w:rsidP="001C6C4C">
            <w:pPr>
              <w:jc w:val="right"/>
              <w:rPr>
                <w:color w:val="000000"/>
              </w:rPr>
            </w:pPr>
            <w:r w:rsidRPr="00F86817">
              <w:rPr>
                <w:color w:val="000000"/>
              </w:rPr>
              <w:t>0.57</w:t>
            </w:r>
          </w:p>
        </w:tc>
        <w:tc>
          <w:tcPr>
            <w:tcW w:w="1070" w:type="dxa"/>
            <w:vAlign w:val="center"/>
          </w:tcPr>
          <w:p w:rsidR="00F86817" w:rsidRPr="00F86817" w:rsidRDefault="00F86817" w:rsidP="001C6C4C">
            <w:pPr>
              <w:rPr>
                <w:color w:val="000000"/>
              </w:rPr>
            </w:pPr>
            <w:r>
              <w:rPr>
                <w:color w:val="000000"/>
              </w:rPr>
              <w:t>(</w:t>
            </w:r>
            <w:r w:rsidRPr="00F86817">
              <w:rPr>
                <w:color w:val="000000"/>
              </w:rPr>
              <w:t>0.07</w:t>
            </w:r>
            <w:r>
              <w:rPr>
                <w:color w:val="000000"/>
              </w:rPr>
              <w:t>)</w:t>
            </w:r>
            <w:r w:rsidR="001C6C4C">
              <w:rPr>
                <w:color w:val="000000"/>
              </w:rPr>
              <w:t>**</w:t>
            </w:r>
          </w:p>
        </w:tc>
        <w:tc>
          <w:tcPr>
            <w:tcW w:w="852" w:type="dxa"/>
            <w:vAlign w:val="center"/>
          </w:tcPr>
          <w:p w:rsidR="00F86817" w:rsidRPr="00F86817" w:rsidRDefault="00F86817" w:rsidP="001C6C4C">
            <w:pPr>
              <w:jc w:val="right"/>
              <w:rPr>
                <w:color w:val="000000"/>
              </w:rPr>
            </w:pPr>
            <w:r w:rsidRPr="00F86817">
              <w:rPr>
                <w:color w:val="000000"/>
              </w:rPr>
              <w:t>0.71</w:t>
            </w:r>
          </w:p>
        </w:tc>
        <w:tc>
          <w:tcPr>
            <w:tcW w:w="1070" w:type="dxa"/>
            <w:vAlign w:val="center"/>
          </w:tcPr>
          <w:p w:rsidR="00F86817" w:rsidRPr="00F86817" w:rsidRDefault="00F86817" w:rsidP="001C6C4C">
            <w:pPr>
              <w:rPr>
                <w:color w:val="000000"/>
              </w:rPr>
            </w:pPr>
            <w:r>
              <w:rPr>
                <w:color w:val="000000"/>
              </w:rPr>
              <w:t>(</w:t>
            </w:r>
            <w:r w:rsidRPr="00F86817">
              <w:rPr>
                <w:color w:val="000000"/>
              </w:rPr>
              <w:t>0.07</w:t>
            </w:r>
            <w:r>
              <w:rPr>
                <w:color w:val="000000"/>
              </w:rPr>
              <w:t>)</w:t>
            </w:r>
            <w:r w:rsidR="001C6C4C">
              <w:rPr>
                <w:color w:val="000000"/>
              </w:rPr>
              <w:t>**</w:t>
            </w:r>
          </w:p>
        </w:tc>
        <w:tc>
          <w:tcPr>
            <w:tcW w:w="1115" w:type="dxa"/>
            <w:vAlign w:val="center"/>
          </w:tcPr>
          <w:p w:rsidR="00F86817" w:rsidRPr="00B740E5" w:rsidRDefault="00F86817" w:rsidP="00B87135">
            <w:pPr>
              <w:widowControl w:val="0"/>
              <w:tabs>
                <w:tab w:val="decimal" w:pos="433"/>
              </w:tabs>
            </w:pPr>
            <w:r w:rsidRPr="00B740E5">
              <w:t>0</w:t>
            </w:r>
          </w:p>
        </w:tc>
        <w:tc>
          <w:tcPr>
            <w:tcW w:w="1234" w:type="dxa"/>
            <w:vAlign w:val="center"/>
          </w:tcPr>
          <w:p w:rsidR="00F86817" w:rsidRPr="00B740E5" w:rsidRDefault="001C6C4C" w:rsidP="00B87135">
            <w:pPr>
              <w:widowControl w:val="0"/>
              <w:tabs>
                <w:tab w:val="decimal" w:pos="342"/>
              </w:tabs>
            </w:pPr>
            <w:r>
              <w:t>217</w:t>
            </w:r>
            <w:r w:rsidR="00F86817" w:rsidRPr="00B740E5">
              <w:t>**</w:t>
            </w:r>
          </w:p>
        </w:tc>
      </w:tr>
      <w:tr w:rsidR="00F86817" w:rsidTr="001C6C4C">
        <w:tc>
          <w:tcPr>
            <w:tcW w:w="2729" w:type="dxa"/>
            <w:vAlign w:val="center"/>
          </w:tcPr>
          <w:p w:rsidR="00F86817" w:rsidRPr="00B60265" w:rsidRDefault="00F86817" w:rsidP="00DF6A61">
            <w:pPr>
              <w:widowControl w:val="0"/>
              <w:tabs>
                <w:tab w:val="left" w:pos="270"/>
              </w:tabs>
            </w:pPr>
            <w:r w:rsidRPr="00B60265">
              <w:t>Outdegree-activity</w:t>
            </w:r>
          </w:p>
        </w:tc>
        <w:tc>
          <w:tcPr>
            <w:tcW w:w="1209" w:type="dxa"/>
            <w:vAlign w:val="center"/>
          </w:tcPr>
          <w:p w:rsidR="00F86817" w:rsidRDefault="006069D0" w:rsidP="00DA4047">
            <w:pPr>
              <w:widowControl w:val="0"/>
            </w:pPr>
            <w:r>
              <w:rPr>
                <w:noProof/>
                <w:lang w:eastAsia="en-US"/>
              </w:rPr>
            </w:r>
            <w:r>
              <w:rPr>
                <w:noProof/>
                <w:lang w:eastAsia="en-US"/>
              </w:rPr>
              <w:pict>
                <v:group id="Canvas 451" o:spid="_x0000_s1204" editas="canvas" style="width:42.9pt;height:38pt;mso-position-horizontal-relative:char;mso-position-vertical-relative:line" coordsize="5448,48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">
                  <v:shape id="_x0000_s1205" type="#_x0000_t75" style="position:absolute;width:5448;height:4819;visibility:visible">
                    <v:fill o:detectmouseclick="t"/>
                    <v:path o:connecttype="none"/>
                  </v:shape>
                  <v:oval id="Oval 249" o:spid="_x0000_s1206" style="position:absolute;top:229;width:1333;height:123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htW8QA&#10;AADcAAAADwAAAGRycy9kb3ducmV2LnhtbESPW4vCMBCF3xf8D2EE39bUy4pWo4gguyAiWhUfh2Zs&#10;i82kNFHrvzcLC/t4OJePM1s0phQPql1hWUGvG4EgTq0uOFNwTNafYxDOI2ssLZOCFzlYzFsfM4y1&#10;ffKeHgefiTDCLkYFufdVLKVLczLourYiDt7V1gZ9kHUmdY3PMG5K2Y+ikTRYcCDkWNEqp/R2uJvA&#10;Pe+SalVuL5vIngbJN997wy9SqtNullMQnhr/H/5r/2gF/eEEfs+EIyDn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3obVvEAAAA3AAAAA8AAAAAAAAAAAAAAAAAmAIAAGRycy9k&#10;b3ducmV2LnhtbFBLBQYAAAAABAAEAPUAAACJAwAAAAA=&#10;" fillcolor="#0d0d0d [3069]" strokecolor="#0d0d0d [3069]" strokeweight="2pt"/>
                  <v:oval id="Oval 253" o:spid="_x0000_s1207" style="position:absolute;left:1896;top:230;width:1327;height:1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dnMbMQA&#10;AADcAAAADwAAAGRycy9kb3ducmV2LnhtbESPX2vCMBTF3wd+h3CFvdlUnWN0jSKCTBAZs1P2eGmu&#10;bbG5KU1au29vBsIeD+fPj5OuBlOLnlpXWVYwjWIQxLnVFRcKvrPt5A2E88gaa8uk4JccrJajpxQT&#10;bW/8Rf3RFyKMsEtQQel9k0jp8pIMusg2xMG72NagD7ItpG7xFsZNLWdx/CoNVhwIJTa0KSm/HjsT&#10;uOfPrNnUh599bE/z7IO76cuClHoeD+t3EJ4G/x9+tHdawWwxh78z4QjI5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nZzGzEAAAA3AAAAA8AAAAAAAAAAAAAAAAAmAIAAGRycy9k&#10;b3ducmV2LnhtbFBLBQYAAAAABAAEAPUAAACJAwAAAAA=&#10;" fillcolor="#0d0d0d [3069]" strokecolor="#0d0d0d [3069]" strokeweight="2pt">
                    <v:textbox>
                      <w:txbxContent>
                        <w:p w:rsidR="00DA4047" w:rsidRDefault="00DA4047" w:rsidP="0016700E">
                          <w:pPr>
                            <w:rPr>
                              <w:rFonts w:eastAsia="Times New Roman"/>
                            </w:rPr>
                          </w:pPr>
                        </w:p>
                      </w:txbxContent>
                    </v:textbox>
                  </v:oval>
                  <v:shape id="Straight Arrow Connector 255" o:spid="_x0000_s1208" type="#_x0000_t32" style="position:absolute;left:666;top:1459;width:1386;height:2348;flip:x 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43A1sQAAADcAAAADwAAAGRycy9kb3ducmV2LnhtbESPQWsCMRSE7wX/Q3hCbzVbwSKrUaSt&#10;pb3pVgRvj81zs5q8LJvobv+9EYQeh5n5hpkve2fFldpQe1bwOspAEJde11wp2P2uX6YgQkTWaD2T&#10;gj8KsFwMnuaYa9/xlq5FrESCcMhRgYmxyaUMpSGHYeQb4uQdfeswJtlWUrfYJbizcpxlb9JhzWnB&#10;YEPvhspzcXEKrDnp8EObw95+rrtt+CiLr8tUqedhv5qBiNTH//Cj/a0VjCcTuJ9JR0Aub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3jcDWxAAAANwAAAAPAAAAAAAAAAAA&#10;AAAAAKECAABkcnMvZG93bnJldi54bWxQSwUGAAAAAAQABAD5AAAAkgMAAAAA&#10;" strokecolor="#0d0d0d [3069]" strokeweight="1pt">
                    <v:stroke dashstyle="dash" endarrow="block"/>
                  </v:shape>
                  <v:oval id="Oval 449" o:spid="_x0000_s1209" style="position:absolute;left:1859;top:3630;width:1314;height:1213;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Ovo8UA&#10;AADcAAAADwAAAGRycy9kb3ducmV2LnhtbESPX2vCMBTF3wW/Q7jC3mbarQ7tTEWEsYEMWatjj5fm&#10;ri02N6WJWr/9Igx8PJw/P85yNZhWnKl3jWUF8TQCQVxa3XClYF+8Pc5BOI+ssbVMCq7kYJWNR0tM&#10;tb3wF51zX4kwwi5FBbX3XSqlK2sy6Ka2Iw7er+0N+iD7SuoeL2HctPIpil6kwYYDocaONjWVx/xk&#10;Avd7V3Sb9vNnG9nDc/HOpziZkVIPk2H9CsLT4O/h//aHVpAkC7idCUdAZ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o6+jxQAAANwAAAAPAAAAAAAAAAAAAAAAAJgCAABkcnMv&#10;ZG93bnJldi54bWxQSwUGAAAAAAQABAD1AAAAigMAAAAA&#10;" fillcolor="#0d0d0d [3069]" strokecolor="#0d0d0d [3069]" strokeweight="2pt">
                    <v:textbox>
                      <w:txbxContent>
                        <w:p w:rsidR="00DA4047" w:rsidRDefault="00DA4047" w:rsidP="0016700E">
                          <w:pPr>
                            <w:pStyle w:val="NormalWeb"/>
                            <w:spacing w:before="0" w:beforeAutospacing="0" w:after="0" w:afterAutospacing="0"/>
                          </w:pPr>
                          <w:r>
                            <w:rPr>
                              <w:rFonts w:eastAsia="Times New Roman"/>
                            </w:rPr>
                            <w:t> </w:t>
                          </w:r>
                        </w:p>
                      </w:txbxContent>
                    </v:textbox>
                  </v:oval>
                  <v:shape id="Straight Arrow Connector 450" o:spid="_x0000_s1210" type="#_x0000_t32" style="position:absolute;left:2558;top:1456;width:1;height:2145;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4dIcsEAAADcAAAADwAAAGRycy9kb3ducmV2LnhtbERPTYvCMBC9C/sfwizsTVNdlW41ihYK&#10;ghdtPexxaMa22ExKE7X77zcHwePjfa+3g2nFg3rXWFYwnUQgiEurG64UXIpsHINwHllja5kU/JGD&#10;7eZjtMZE2yef6ZH7SoQQdgkqqL3vEildWZNBN7EdceCutjfoA+wrqXt8hnDTylkULaXBhkNDjR2l&#10;NZW3/G4UHPbTY/Yd//zq9GrirChTzE+pUl+fw24FwtPg3+KX+6AVzBdhfjgTjoDc/A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7h0hywQAAANwAAAAPAAAAAAAAAAAAAAAA&#10;AKECAABkcnMvZG93bnJldi54bWxQSwUGAAAAAAQABAD5AAAAjwMAAAAA&#10;" strokecolor="#0d0d0d [3069]" strokeweight="1pt">
                    <v:stroke dashstyle="dash" endarrow="block"/>
                  </v:shape>
                  <w10:wrap type="none"/>
                  <w10:anchorlock/>
                </v:group>
              </w:pict>
            </w:r>
          </w:p>
        </w:tc>
        <w:tc>
          <w:tcPr>
            <w:tcW w:w="481" w:type="dxa"/>
            <w:vAlign w:val="center"/>
          </w:tcPr>
          <w:p w:rsidR="00F86817" w:rsidRDefault="00F86817" w:rsidP="00C06AAD">
            <w:pPr>
              <w:widowControl w:val="0"/>
            </w:pPr>
            <w:r>
              <w:t>→</w:t>
            </w:r>
          </w:p>
        </w:tc>
        <w:tc>
          <w:tcPr>
            <w:tcW w:w="1116" w:type="dxa"/>
            <w:vAlign w:val="center"/>
          </w:tcPr>
          <w:p w:rsidR="00F86817" w:rsidRDefault="006069D0" w:rsidP="00DA4047">
            <w:pPr>
              <w:widowControl w:val="0"/>
            </w:pPr>
            <w:r>
              <w:rPr>
                <w:noProof/>
                <w:lang w:eastAsia="en-US"/>
              </w:rPr>
            </w:r>
            <w:r>
              <w:rPr>
                <w:noProof/>
                <w:lang w:eastAsia="en-US"/>
              </w:rPr>
              <w:pict>
                <v:group id="Canvas 402" o:spid="_x0000_s1211" editas="canvas" style="width:42.9pt;height:38pt;mso-position-horizontal-relative:char;mso-position-vertical-relative:line" coordsize="5448,48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">
                  <v:shape id="_x0000_s1212" type="#_x0000_t75" style="position:absolute;width:5448;height:4819;visibility:visible">
                    <v:fill o:detectmouseclick="t"/>
                    <v:path o:connecttype="none"/>
                  </v:shape>
                  <v:oval id="Oval 173" o:spid="_x0000_s1213" style="position:absolute;top:229;width:1333;height:123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UnxcMYA&#10;AADcAAAADwAAAGRycy9kb3ducmV2LnhtbESPQWvCQBCF74L/YRmht7qxqVZSV5FAaaEU0VTxOGSn&#10;STA7u2RXTf99Vyh4m+G9ed+bxao3rbhQ5xvLCibjBARxaXXDlYLv4u1xDsIHZI2tZVLwSx5Wy+Fg&#10;gZm2V97SZRcqEUPYZ6igDsFlUvqyJoN+bB1x1H5sZzDEtauk7vAaw00rn5JkJg02HAk1OsprKk+7&#10;s4ncw6Zweft1/EzsPi3e+Tx5npJSD6N+/QoiUB/u5v/rDx3rv6RweyZOIJ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UnxcMYAAADcAAAADwAAAAAAAAAAAAAAAACYAgAAZHJz&#10;L2Rvd25yZXYueG1sUEsFBgAAAAAEAAQA9QAAAIsDAAAAAA==&#10;" fillcolor="#0d0d0d [3069]" strokecolor="#0d0d0d [3069]" strokeweight="2pt"/>
                  <v:oval id="Oval 174" o:spid="_x0000_s1214" style="position:absolute;left:1896;top:230;width:1327;height:1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qBpBMUA&#10;AADcAAAADwAAAGRycy9kb3ducmV2LnhtbESP3YrCMBCF7xd8hzCCd5r6syrVKCKIgiyi1WUvh2Zs&#10;i82kNFHr228WhL2b4Zw535n5sjGleFDtCssK+r0IBHFqdcGZgnOy6U5BOI+ssbRMCl7kYLlofcwx&#10;1vbJR3qcfCZCCLsYFeTeV7GULs3JoOvZijhoV1sb9GGtM6lrfIZwU8pBFI2lwYIDIceK1jmlt9Pd&#10;BO73IanW5dfPPrKXYbLle3/0SUp12s1qBsJT4//N7+udDvUnI/h7JkwgF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oGkExQAAANwAAAAPAAAAAAAAAAAAAAAAAJgCAABkcnMv&#10;ZG93bnJldi54bWxQSwUGAAAAAAQABAD1AAAAigMAAAAA&#10;" fillcolor="#0d0d0d [3069]" strokecolor="#0d0d0d [3069]" strokeweight="2pt">
                    <v:textbox>
                      <w:txbxContent>
                        <w:p w:rsidR="00DA4047" w:rsidRDefault="00DA4047" w:rsidP="0016700E">
                          <w:pPr>
                            <w:rPr>
                              <w:rFonts w:eastAsia="Times New Roman"/>
                            </w:rPr>
                          </w:pPr>
                        </w:p>
                      </w:txbxContent>
                    </v:textbox>
                  </v:oval>
                  <v:oval id="Oval 175" o:spid="_x0000_s1215" style="position:absolute;left:3815;top:243;width:1321;height:121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zMn8UA&#10;AADcAAAADwAAAGRycy9kb3ducmV2LnhtbESP3YrCMBCF7wXfIYzgnabq+kM1igiisCyi1WUvh2Zs&#10;i82kNFG7b79ZELyb4Zw535nFqjGleFDtCssKBv0IBHFqdcGZgnOy7c1AOI+ssbRMCn7JwWrZbi0w&#10;1vbJR3qcfCZCCLsYFeTeV7GULs3JoOvbijhoV1sb9GGtM6lrfIZwU8phFE2kwYIDIceKNjmlt9Pd&#10;BO73Iak25dfPZ2Qvo2TH98HHmJTqdpr1HISnxr/Nr+u9DvWnY/h/Jkwgl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57MyfxQAAANwAAAAPAAAAAAAAAAAAAAAAAJgCAABkcnMv&#10;ZG93bnJldi54bWxQSwUGAAAAAAQABAD1AAAAigMAAAAA&#10;" fillcolor="#0d0d0d [3069]" strokecolor="#0d0d0d [3069]" strokeweight="2pt">
                    <v:textbox>
                      <w:txbxContent>
                        <w:p w:rsidR="00DA4047" w:rsidRDefault="00DA4047" w:rsidP="0016700E">
                          <w:pPr>
                            <w:pStyle w:val="NormalWeb"/>
                            <w:spacing w:before="0" w:beforeAutospacing="0" w:after="0" w:afterAutospacing="0"/>
                          </w:pPr>
                          <w:r>
                            <w:rPr>
                              <w:rFonts w:eastAsia="Times New Roman"/>
                            </w:rPr>
                            <w:t> </w:t>
                          </w:r>
                        </w:p>
                      </w:txbxContent>
                    </v:textbox>
                  </v:oval>
                  <v:shape id="Straight Arrow Connector 176" o:spid="_x0000_s1216" type="#_x0000_t32" style="position:absolute;left:666;top:1459;width:1386;height:2348;flip:x 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89jvcIAAADcAAAADwAAAGRycy9kb3ducmV2LnhtbERPTWsCMRC9F/wPYQRvNWsPVrZGKVrF&#10;3uoqBW/DZtxsTSbLJrrrv28KBW/zeJ8zX/bOihu1ofasYDLOQBCXXtdcKTgeNs8zECEia7SeScGd&#10;AiwXg6c55tp3vKdbESuRQjjkqMDE2ORShtKQwzD2DXHizr51GBNsK6lb7FK4s/Ily6bSYc2pwWBD&#10;K0Plpbg6Bdb86PBJX6dv+7Hp9mFdFtvrTKnRsH9/AxGpjw/xv3un0/zXKfw9ky6Qi1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89jvcIAAADcAAAADwAAAAAAAAAAAAAA&#10;AAChAgAAZHJzL2Rvd25yZXYueG1sUEsFBgAAAAAEAAQA+QAAAJADAAAAAA==&#10;" strokecolor="#0d0d0d [3069]" strokeweight="1pt">
                    <v:stroke dashstyle="dash" endarrow="block"/>
                  </v:shape>
                  <v:shape id="Straight Arrow Connector 177" o:spid="_x0000_s1217" type="#_x0000_t32" style="position:absolute;left:2981;top:1462;width:1495;height:2345;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rUv4sEAAADcAAAADwAAAGRycy9kb3ducmV2LnhtbERPTYvCMBC9L/gfwgje1lQFrdUoWigI&#10;Xty6hz0OzdgWm0lpotZ/bwRhb/N4n7Pe9qYRd+pcbVnBZByBIC6srrlU8HvOvmMQziNrbCyTgic5&#10;2G4GX2tMtH3wD91zX4oQwi5BBZX3bSKlKyoy6Ma2JQ7cxXYGfYBdKXWHjxBuGjmNork0WHNoqLCl&#10;tKLimt+MgsN+csxm8fJPpxcTZ+cixfyUKjUa9rsVCE+9/xd/3Acd5i8W8H4mXCA3L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StS/iwQAAANwAAAAPAAAAAAAAAAAAAAAA&#10;AKECAABkcnMvZG93bnJldi54bWxQSwUGAAAAAAQABAD5AAAAjwMAAAAA&#10;" strokecolor="#0d0d0d [3069]" strokeweight="1pt">
                    <v:stroke dashstyle="dash" endarrow="block"/>
                  </v:shape>
                  <v:oval id="Oval 178" o:spid="_x0000_s1218" style="position:absolute;left:1859;top:3630;width:1314;height:1213;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1jAcQA&#10;AADcAAAADwAAAGRycy9kb3ducmV2LnhtbESPTWvCQBCG74X+h2UK3urGz5bUVYogCiJi0pYeh+w0&#10;Cc3Ohuyq8d87h0JvM8z78cxi1btGXagLtWcDo2ECirjwtubSwEe+eX4FFSKyxcYzGbhRgNXy8WGB&#10;qfVXPtEli6WSEA4pGqhibFOtQ1GRwzD0LbHcfnznMMraldp2eJVw1+hxksy1w5qlocKW1hUVv9nZ&#10;Se/XMW/XzeF7n/jPSb7l82g6I2MGT/37G6hIffwX/7l3VvBfhFaekQn08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ftYwHEAAAA3AAAAA8AAAAAAAAAAAAAAAAAmAIAAGRycy9k&#10;b3ducmV2LnhtbFBLBQYAAAAABAAEAPUAAACJAwAAAAA=&#10;" fillcolor="#0d0d0d [3069]" strokecolor="#0d0d0d [3069]" strokeweight="2pt">
                    <v:textbox>
                      <w:txbxContent>
                        <w:p w:rsidR="00DA4047" w:rsidRDefault="00DA4047" w:rsidP="0016700E">
                          <w:pPr>
                            <w:pStyle w:val="NormalWeb"/>
                            <w:spacing w:before="0" w:beforeAutospacing="0" w:after="0" w:afterAutospacing="0"/>
                          </w:pPr>
                          <w:r>
                            <w:rPr>
                              <w:rFonts w:eastAsia="Times New Roman"/>
                            </w:rPr>
                            <w:t> </w:t>
                          </w:r>
                        </w:p>
                      </w:txbxContent>
                    </v:textbox>
                  </v:oval>
                  <v:shape id="Straight Arrow Connector 393" o:spid="_x0000_s1219" type="#_x0000_t32" style="position:absolute;left:2558;top:1456;width:1;height:2145;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Eah+sMAAADcAAAADwAAAGRycy9kb3ducmV2LnhtbESPQYvCMBSE7wv+h/AEb2uqBanVKFoo&#10;CF52qwePj+bZFpuX0kSt/94sCHscZuYbZr0dTCse1LvGsoLZNAJBXFrdcKXgfMq/ExDOI2tsLZOC&#10;FznYbkZfa0y1ffIvPQpfiQBhl6KC2vsuldKVNRl0U9sRB+9qe4M+yL6SusdngJtWzqNoIQ02HBZq&#10;7CirqbwVd6PgsJ8d8zhZXnR2NUl+KjMsfjKlJuNhtwLhafD/4U/7oBXEyxj+zoQjIDd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BGofrDAAAA3AAAAA8AAAAAAAAAAAAA&#10;AAAAoQIAAGRycy9kb3ducmV2LnhtbFBLBQYAAAAABAAEAPkAAACRAwAAAAA=&#10;" strokecolor="#0d0d0d [3069]" strokeweight="1pt">
                    <v:stroke dashstyle="dash" endarrow="block"/>
                  </v:shape>
                  <w10:wrap type="none"/>
                  <w10:anchorlock/>
                </v:group>
              </w:pict>
            </w:r>
          </w:p>
        </w:tc>
        <w:tc>
          <w:tcPr>
            <w:tcW w:w="852" w:type="dxa"/>
            <w:vAlign w:val="center"/>
          </w:tcPr>
          <w:p w:rsidR="00F86817" w:rsidRPr="00F86817" w:rsidRDefault="00F86817" w:rsidP="001C6C4C">
            <w:pPr>
              <w:jc w:val="right"/>
              <w:rPr>
                <w:color w:val="000000"/>
              </w:rPr>
            </w:pPr>
            <w:r w:rsidRPr="00F86817">
              <w:rPr>
                <w:color w:val="000000"/>
              </w:rPr>
              <w:t>0.20</w:t>
            </w:r>
          </w:p>
        </w:tc>
        <w:tc>
          <w:tcPr>
            <w:tcW w:w="1454" w:type="dxa"/>
            <w:vAlign w:val="center"/>
          </w:tcPr>
          <w:p w:rsidR="00F86817" w:rsidRPr="00F86817" w:rsidRDefault="00F86817" w:rsidP="001C6C4C">
            <w:pPr>
              <w:rPr>
                <w:color w:val="000000"/>
              </w:rPr>
            </w:pPr>
            <w:r>
              <w:rPr>
                <w:color w:val="000000"/>
              </w:rPr>
              <w:t>(</w:t>
            </w:r>
            <w:r w:rsidRPr="00F86817">
              <w:rPr>
                <w:color w:val="000000"/>
              </w:rPr>
              <w:t>0.08</w:t>
            </w:r>
            <w:r>
              <w:rPr>
                <w:color w:val="000000"/>
              </w:rPr>
              <w:t>)</w:t>
            </w:r>
            <w:r w:rsidR="001C6C4C">
              <w:rPr>
                <w:color w:val="000000"/>
              </w:rPr>
              <w:t>*</w:t>
            </w:r>
          </w:p>
        </w:tc>
        <w:tc>
          <w:tcPr>
            <w:tcW w:w="852" w:type="dxa"/>
            <w:vAlign w:val="center"/>
          </w:tcPr>
          <w:p w:rsidR="00F86817" w:rsidRPr="00F86817" w:rsidRDefault="00F86817" w:rsidP="001C6C4C">
            <w:pPr>
              <w:jc w:val="right"/>
              <w:rPr>
                <w:color w:val="000000"/>
              </w:rPr>
            </w:pPr>
            <w:r w:rsidRPr="00F86817">
              <w:rPr>
                <w:color w:val="000000"/>
              </w:rPr>
              <w:t>0.23</w:t>
            </w:r>
          </w:p>
        </w:tc>
        <w:tc>
          <w:tcPr>
            <w:tcW w:w="1070" w:type="dxa"/>
            <w:vAlign w:val="center"/>
          </w:tcPr>
          <w:p w:rsidR="00F86817" w:rsidRPr="00F86817" w:rsidRDefault="00F86817" w:rsidP="001C6C4C">
            <w:pPr>
              <w:rPr>
                <w:color w:val="000000"/>
              </w:rPr>
            </w:pPr>
            <w:r>
              <w:rPr>
                <w:color w:val="000000"/>
              </w:rPr>
              <w:t>(</w:t>
            </w:r>
            <w:r w:rsidRPr="00F86817">
              <w:rPr>
                <w:color w:val="000000"/>
              </w:rPr>
              <w:t>0.05</w:t>
            </w:r>
            <w:r>
              <w:rPr>
                <w:color w:val="000000"/>
              </w:rPr>
              <w:t>)</w:t>
            </w:r>
            <w:r w:rsidR="001C6C4C">
              <w:rPr>
                <w:color w:val="000000"/>
              </w:rPr>
              <w:t>**</w:t>
            </w:r>
          </w:p>
        </w:tc>
        <w:tc>
          <w:tcPr>
            <w:tcW w:w="852" w:type="dxa"/>
            <w:vAlign w:val="center"/>
          </w:tcPr>
          <w:p w:rsidR="00F86817" w:rsidRPr="00F86817" w:rsidRDefault="00F86817" w:rsidP="001C6C4C">
            <w:pPr>
              <w:jc w:val="right"/>
              <w:rPr>
                <w:color w:val="000000"/>
              </w:rPr>
            </w:pPr>
            <w:r w:rsidRPr="00F86817">
              <w:rPr>
                <w:color w:val="000000"/>
              </w:rPr>
              <w:t>0.44</w:t>
            </w:r>
          </w:p>
        </w:tc>
        <w:tc>
          <w:tcPr>
            <w:tcW w:w="1070" w:type="dxa"/>
            <w:vAlign w:val="center"/>
          </w:tcPr>
          <w:p w:rsidR="00F86817" w:rsidRPr="00F86817" w:rsidRDefault="00F86817" w:rsidP="001C6C4C">
            <w:pPr>
              <w:rPr>
                <w:color w:val="000000"/>
              </w:rPr>
            </w:pPr>
            <w:r>
              <w:rPr>
                <w:color w:val="000000"/>
              </w:rPr>
              <w:t>(</w:t>
            </w:r>
            <w:r w:rsidRPr="00F86817">
              <w:rPr>
                <w:color w:val="000000"/>
              </w:rPr>
              <w:t>0.07</w:t>
            </w:r>
            <w:r>
              <w:rPr>
                <w:color w:val="000000"/>
              </w:rPr>
              <w:t>)</w:t>
            </w:r>
            <w:r w:rsidR="001C6C4C">
              <w:rPr>
                <w:color w:val="000000"/>
              </w:rPr>
              <w:t>**</w:t>
            </w:r>
          </w:p>
        </w:tc>
        <w:tc>
          <w:tcPr>
            <w:tcW w:w="1115" w:type="dxa"/>
            <w:vAlign w:val="center"/>
          </w:tcPr>
          <w:p w:rsidR="00F86817" w:rsidRDefault="001C6C4C" w:rsidP="00B87135">
            <w:pPr>
              <w:widowControl w:val="0"/>
              <w:tabs>
                <w:tab w:val="decimal" w:pos="433"/>
              </w:tabs>
            </w:pPr>
            <w:r>
              <w:t>0</w:t>
            </w:r>
          </w:p>
        </w:tc>
        <w:tc>
          <w:tcPr>
            <w:tcW w:w="1234" w:type="dxa"/>
            <w:vAlign w:val="center"/>
          </w:tcPr>
          <w:p w:rsidR="00F86817" w:rsidRDefault="001C6C4C" w:rsidP="00B87135">
            <w:pPr>
              <w:widowControl w:val="0"/>
              <w:tabs>
                <w:tab w:val="decimal" w:pos="342"/>
              </w:tabs>
            </w:pPr>
            <w:r>
              <w:t>76</w:t>
            </w:r>
            <w:r w:rsidR="00F86817">
              <w:t>**</w:t>
            </w:r>
          </w:p>
        </w:tc>
      </w:tr>
      <w:tr w:rsidR="00F86817" w:rsidTr="00DA4047">
        <w:tc>
          <w:tcPr>
            <w:tcW w:w="2729" w:type="dxa"/>
            <w:vAlign w:val="center"/>
          </w:tcPr>
          <w:p w:rsidR="00F86817" w:rsidRPr="00B60265" w:rsidRDefault="00F86817" w:rsidP="00DF6A61">
            <w:pPr>
              <w:widowControl w:val="0"/>
              <w:tabs>
                <w:tab w:val="left" w:pos="270"/>
              </w:tabs>
            </w:pPr>
            <w:r w:rsidRPr="00B60265">
              <w:t>Zero outdegrees</w:t>
            </w:r>
          </w:p>
        </w:tc>
        <w:tc>
          <w:tcPr>
            <w:tcW w:w="1209" w:type="dxa"/>
            <w:vAlign w:val="center"/>
          </w:tcPr>
          <w:p w:rsidR="00F86817" w:rsidRDefault="00F86817" w:rsidP="00C06AAD">
            <w:pPr>
              <w:widowControl w:val="0"/>
              <w:rPr>
                <w:noProof/>
                <w:lang w:eastAsia="en-US"/>
              </w:rPr>
            </w:pPr>
          </w:p>
        </w:tc>
        <w:tc>
          <w:tcPr>
            <w:tcW w:w="481" w:type="dxa"/>
            <w:vAlign w:val="center"/>
          </w:tcPr>
          <w:p w:rsidR="00F86817" w:rsidRDefault="00F86817" w:rsidP="00C06AAD">
            <w:pPr>
              <w:widowControl w:val="0"/>
            </w:pPr>
          </w:p>
        </w:tc>
        <w:tc>
          <w:tcPr>
            <w:tcW w:w="1116" w:type="dxa"/>
            <w:vAlign w:val="center"/>
          </w:tcPr>
          <w:p w:rsidR="00F86817" w:rsidRDefault="00F86817" w:rsidP="00DA4047">
            <w:pPr>
              <w:widowControl w:val="0"/>
              <w:rPr>
                <w:noProof/>
                <w:lang w:eastAsia="en-US"/>
              </w:rPr>
            </w:pPr>
          </w:p>
        </w:tc>
        <w:tc>
          <w:tcPr>
            <w:tcW w:w="852" w:type="dxa"/>
            <w:vAlign w:val="center"/>
          </w:tcPr>
          <w:p w:rsidR="00F86817" w:rsidRPr="00F86817" w:rsidRDefault="00F86817" w:rsidP="001C6C4C">
            <w:pPr>
              <w:jc w:val="right"/>
              <w:rPr>
                <w:color w:val="000000"/>
              </w:rPr>
            </w:pPr>
            <w:r w:rsidRPr="00F86817">
              <w:rPr>
                <w:color w:val="000000"/>
              </w:rPr>
              <w:t>2.71</w:t>
            </w:r>
          </w:p>
        </w:tc>
        <w:tc>
          <w:tcPr>
            <w:tcW w:w="1454" w:type="dxa"/>
            <w:vAlign w:val="center"/>
          </w:tcPr>
          <w:p w:rsidR="00F86817" w:rsidRPr="00F86817" w:rsidRDefault="00F86817" w:rsidP="001C6C4C">
            <w:pPr>
              <w:rPr>
                <w:color w:val="000000"/>
              </w:rPr>
            </w:pPr>
            <w:r>
              <w:rPr>
                <w:color w:val="000000"/>
              </w:rPr>
              <w:t>(</w:t>
            </w:r>
            <w:r w:rsidRPr="00F86817">
              <w:rPr>
                <w:color w:val="000000"/>
              </w:rPr>
              <w:t>0.39</w:t>
            </w:r>
            <w:r>
              <w:rPr>
                <w:color w:val="000000"/>
              </w:rPr>
              <w:t>)</w:t>
            </w:r>
            <w:r w:rsidR="001C6C4C">
              <w:rPr>
                <w:color w:val="000000"/>
              </w:rPr>
              <w:t>**</w:t>
            </w:r>
          </w:p>
        </w:tc>
        <w:tc>
          <w:tcPr>
            <w:tcW w:w="852" w:type="dxa"/>
            <w:vAlign w:val="center"/>
          </w:tcPr>
          <w:p w:rsidR="00F86817" w:rsidRPr="00F86817" w:rsidRDefault="00F86817" w:rsidP="001C6C4C">
            <w:pPr>
              <w:jc w:val="right"/>
              <w:rPr>
                <w:color w:val="000000"/>
              </w:rPr>
            </w:pPr>
            <w:r w:rsidRPr="00F86817">
              <w:rPr>
                <w:color w:val="000000"/>
              </w:rPr>
              <w:t>2.60</w:t>
            </w:r>
          </w:p>
        </w:tc>
        <w:tc>
          <w:tcPr>
            <w:tcW w:w="1070" w:type="dxa"/>
            <w:vAlign w:val="center"/>
          </w:tcPr>
          <w:p w:rsidR="00F86817" w:rsidRPr="00F86817" w:rsidRDefault="00F86817" w:rsidP="001C6C4C">
            <w:pPr>
              <w:rPr>
                <w:color w:val="000000"/>
              </w:rPr>
            </w:pPr>
            <w:r>
              <w:rPr>
                <w:color w:val="000000"/>
              </w:rPr>
              <w:t>(</w:t>
            </w:r>
            <w:r w:rsidRPr="00F86817">
              <w:rPr>
                <w:color w:val="000000"/>
              </w:rPr>
              <w:t>0.31</w:t>
            </w:r>
            <w:r>
              <w:rPr>
                <w:color w:val="000000"/>
              </w:rPr>
              <w:t>)</w:t>
            </w:r>
            <w:r w:rsidR="001C6C4C">
              <w:rPr>
                <w:color w:val="000000"/>
              </w:rPr>
              <w:t>**</w:t>
            </w:r>
          </w:p>
        </w:tc>
        <w:tc>
          <w:tcPr>
            <w:tcW w:w="852" w:type="dxa"/>
            <w:vAlign w:val="center"/>
          </w:tcPr>
          <w:p w:rsidR="00F86817" w:rsidRPr="00F86817" w:rsidRDefault="00F86817" w:rsidP="001C6C4C">
            <w:pPr>
              <w:jc w:val="right"/>
              <w:rPr>
                <w:color w:val="000000"/>
              </w:rPr>
            </w:pPr>
            <w:r w:rsidRPr="00F86817">
              <w:rPr>
                <w:color w:val="000000"/>
              </w:rPr>
              <w:t>4.28</w:t>
            </w:r>
          </w:p>
        </w:tc>
        <w:tc>
          <w:tcPr>
            <w:tcW w:w="1070" w:type="dxa"/>
            <w:vAlign w:val="center"/>
          </w:tcPr>
          <w:p w:rsidR="00F86817" w:rsidRPr="00F86817" w:rsidRDefault="00F86817" w:rsidP="001C6C4C">
            <w:pPr>
              <w:rPr>
                <w:color w:val="000000"/>
              </w:rPr>
            </w:pPr>
            <w:r>
              <w:rPr>
                <w:color w:val="000000"/>
              </w:rPr>
              <w:t>(</w:t>
            </w:r>
            <w:r w:rsidRPr="00F86817">
              <w:rPr>
                <w:color w:val="000000"/>
              </w:rPr>
              <w:t>0.47</w:t>
            </w:r>
            <w:r>
              <w:rPr>
                <w:color w:val="000000"/>
              </w:rPr>
              <w:t>)</w:t>
            </w:r>
            <w:r w:rsidR="001C6C4C">
              <w:rPr>
                <w:color w:val="000000"/>
              </w:rPr>
              <w:t>**</w:t>
            </w:r>
          </w:p>
        </w:tc>
        <w:tc>
          <w:tcPr>
            <w:tcW w:w="1115" w:type="dxa"/>
            <w:vAlign w:val="center"/>
          </w:tcPr>
          <w:p w:rsidR="00F86817" w:rsidRDefault="00F86817" w:rsidP="00B87135">
            <w:pPr>
              <w:widowControl w:val="0"/>
              <w:tabs>
                <w:tab w:val="decimal" w:pos="433"/>
              </w:tabs>
            </w:pPr>
            <w:r>
              <w:t>0</w:t>
            </w:r>
          </w:p>
        </w:tc>
        <w:tc>
          <w:tcPr>
            <w:tcW w:w="1234" w:type="dxa"/>
            <w:vAlign w:val="center"/>
          </w:tcPr>
          <w:p w:rsidR="00F86817" w:rsidRDefault="001C6C4C" w:rsidP="00B87135">
            <w:pPr>
              <w:widowControl w:val="0"/>
              <w:tabs>
                <w:tab w:val="decimal" w:pos="342"/>
              </w:tabs>
            </w:pPr>
            <w:r>
              <w:t>220</w:t>
            </w:r>
            <w:r w:rsidR="00F86817">
              <w:t>**</w:t>
            </w:r>
          </w:p>
        </w:tc>
      </w:tr>
      <w:tr w:rsidR="00F86817" w:rsidTr="00DA4047">
        <w:tc>
          <w:tcPr>
            <w:tcW w:w="2729" w:type="dxa"/>
            <w:vAlign w:val="center"/>
          </w:tcPr>
          <w:p w:rsidR="00F86817" w:rsidRPr="00B60265" w:rsidRDefault="00F86817" w:rsidP="00DF6A61">
            <w:pPr>
              <w:widowControl w:val="0"/>
              <w:tabs>
                <w:tab w:val="left" w:pos="270"/>
              </w:tabs>
            </w:pPr>
            <w:r>
              <w:t>Zero or one outdegree</w:t>
            </w:r>
          </w:p>
        </w:tc>
        <w:tc>
          <w:tcPr>
            <w:tcW w:w="1209" w:type="dxa"/>
            <w:vAlign w:val="center"/>
          </w:tcPr>
          <w:p w:rsidR="00F86817" w:rsidRDefault="00F86817" w:rsidP="00C06AAD">
            <w:pPr>
              <w:widowControl w:val="0"/>
              <w:rPr>
                <w:noProof/>
                <w:lang w:eastAsia="en-US"/>
              </w:rPr>
            </w:pPr>
          </w:p>
        </w:tc>
        <w:tc>
          <w:tcPr>
            <w:tcW w:w="481" w:type="dxa"/>
            <w:vAlign w:val="center"/>
          </w:tcPr>
          <w:p w:rsidR="00F86817" w:rsidRDefault="00F86817" w:rsidP="00C06AAD">
            <w:pPr>
              <w:widowControl w:val="0"/>
            </w:pPr>
          </w:p>
        </w:tc>
        <w:tc>
          <w:tcPr>
            <w:tcW w:w="1116" w:type="dxa"/>
            <w:vAlign w:val="center"/>
          </w:tcPr>
          <w:p w:rsidR="00F86817" w:rsidRDefault="00F86817" w:rsidP="00DA4047">
            <w:pPr>
              <w:widowControl w:val="0"/>
              <w:rPr>
                <w:noProof/>
                <w:lang w:eastAsia="en-US"/>
              </w:rPr>
            </w:pPr>
          </w:p>
        </w:tc>
        <w:tc>
          <w:tcPr>
            <w:tcW w:w="852" w:type="dxa"/>
            <w:vAlign w:val="center"/>
          </w:tcPr>
          <w:p w:rsidR="00F86817" w:rsidRPr="00F86817" w:rsidRDefault="00F86817" w:rsidP="001C6C4C">
            <w:pPr>
              <w:jc w:val="right"/>
              <w:rPr>
                <w:color w:val="000000"/>
              </w:rPr>
            </w:pPr>
          </w:p>
        </w:tc>
        <w:tc>
          <w:tcPr>
            <w:tcW w:w="1454" w:type="dxa"/>
            <w:vAlign w:val="center"/>
          </w:tcPr>
          <w:p w:rsidR="00F86817" w:rsidRPr="00F86817" w:rsidRDefault="00F86817" w:rsidP="001C6C4C">
            <w:pPr>
              <w:rPr>
                <w:color w:val="000000"/>
              </w:rPr>
            </w:pPr>
          </w:p>
        </w:tc>
        <w:tc>
          <w:tcPr>
            <w:tcW w:w="852" w:type="dxa"/>
            <w:vAlign w:val="center"/>
          </w:tcPr>
          <w:p w:rsidR="00F86817" w:rsidRPr="00F86817" w:rsidRDefault="00F86817" w:rsidP="001C6C4C">
            <w:pPr>
              <w:jc w:val="right"/>
              <w:rPr>
                <w:color w:val="000000"/>
              </w:rPr>
            </w:pPr>
          </w:p>
        </w:tc>
        <w:tc>
          <w:tcPr>
            <w:tcW w:w="1070" w:type="dxa"/>
            <w:vAlign w:val="center"/>
          </w:tcPr>
          <w:p w:rsidR="00F86817" w:rsidRPr="00F86817" w:rsidRDefault="00F86817" w:rsidP="001C6C4C">
            <w:pPr>
              <w:rPr>
                <w:color w:val="000000"/>
              </w:rPr>
            </w:pPr>
          </w:p>
        </w:tc>
        <w:tc>
          <w:tcPr>
            <w:tcW w:w="852" w:type="dxa"/>
            <w:vAlign w:val="center"/>
          </w:tcPr>
          <w:p w:rsidR="00F86817" w:rsidRPr="00F86817" w:rsidRDefault="001C6C4C" w:rsidP="001C6C4C">
            <w:pPr>
              <w:jc w:val="right"/>
              <w:rPr>
                <w:color w:val="000000"/>
              </w:rPr>
            </w:pPr>
            <w:r>
              <w:rPr>
                <w:color w:val="000000"/>
              </w:rPr>
              <w:t>-</w:t>
            </w:r>
            <w:r w:rsidR="00F86817" w:rsidRPr="00F86817">
              <w:rPr>
                <w:color w:val="000000"/>
              </w:rPr>
              <w:t>1.22</w:t>
            </w:r>
          </w:p>
        </w:tc>
        <w:tc>
          <w:tcPr>
            <w:tcW w:w="1070" w:type="dxa"/>
            <w:vAlign w:val="center"/>
          </w:tcPr>
          <w:p w:rsidR="00F86817" w:rsidRPr="00F86817" w:rsidRDefault="00F86817" w:rsidP="001C6C4C">
            <w:pPr>
              <w:rPr>
                <w:color w:val="000000"/>
              </w:rPr>
            </w:pPr>
            <w:r>
              <w:rPr>
                <w:color w:val="000000"/>
              </w:rPr>
              <w:t>(</w:t>
            </w:r>
            <w:r w:rsidRPr="00F86817">
              <w:rPr>
                <w:color w:val="000000"/>
              </w:rPr>
              <w:t>0.35</w:t>
            </w:r>
            <w:r>
              <w:rPr>
                <w:color w:val="000000"/>
              </w:rPr>
              <w:t>)</w:t>
            </w:r>
            <w:r w:rsidR="001C6C4C">
              <w:rPr>
                <w:color w:val="000000"/>
              </w:rPr>
              <w:t>**</w:t>
            </w:r>
          </w:p>
        </w:tc>
        <w:tc>
          <w:tcPr>
            <w:tcW w:w="1115" w:type="dxa"/>
            <w:vAlign w:val="center"/>
          </w:tcPr>
          <w:p w:rsidR="00F86817" w:rsidRDefault="00F86817" w:rsidP="00B87135">
            <w:pPr>
              <w:widowControl w:val="0"/>
              <w:tabs>
                <w:tab w:val="decimal" w:pos="433"/>
              </w:tabs>
            </w:pPr>
          </w:p>
        </w:tc>
        <w:tc>
          <w:tcPr>
            <w:tcW w:w="1234" w:type="dxa"/>
            <w:vAlign w:val="center"/>
          </w:tcPr>
          <w:p w:rsidR="00F86817" w:rsidRDefault="00F86817" w:rsidP="00B87135">
            <w:pPr>
              <w:widowControl w:val="0"/>
              <w:tabs>
                <w:tab w:val="decimal" w:pos="342"/>
              </w:tabs>
            </w:pPr>
          </w:p>
        </w:tc>
      </w:tr>
      <w:tr w:rsidR="00B924A7" w:rsidTr="00DA4047">
        <w:tc>
          <w:tcPr>
            <w:tcW w:w="2729" w:type="dxa"/>
            <w:vAlign w:val="center"/>
          </w:tcPr>
          <w:p w:rsidR="00B924A7" w:rsidRPr="00B924A7" w:rsidRDefault="00B924A7" w:rsidP="003C184C">
            <w:pPr>
              <w:widowControl w:val="0"/>
              <w:tabs>
                <w:tab w:val="left" w:pos="270"/>
              </w:tabs>
              <w:rPr>
                <w:i/>
              </w:rPr>
            </w:pPr>
          </w:p>
        </w:tc>
        <w:tc>
          <w:tcPr>
            <w:tcW w:w="1209" w:type="dxa"/>
            <w:vAlign w:val="center"/>
          </w:tcPr>
          <w:p w:rsidR="00B924A7" w:rsidRDefault="00B924A7" w:rsidP="00C06AAD">
            <w:pPr>
              <w:widowControl w:val="0"/>
            </w:pPr>
          </w:p>
        </w:tc>
        <w:tc>
          <w:tcPr>
            <w:tcW w:w="481" w:type="dxa"/>
            <w:vAlign w:val="center"/>
          </w:tcPr>
          <w:p w:rsidR="00B924A7" w:rsidRDefault="00B924A7" w:rsidP="00C06AAD">
            <w:pPr>
              <w:widowControl w:val="0"/>
            </w:pPr>
          </w:p>
        </w:tc>
        <w:tc>
          <w:tcPr>
            <w:tcW w:w="1116" w:type="dxa"/>
            <w:vAlign w:val="center"/>
          </w:tcPr>
          <w:p w:rsidR="00B924A7" w:rsidRDefault="00B924A7" w:rsidP="00C06AAD">
            <w:pPr>
              <w:widowControl w:val="0"/>
            </w:pPr>
          </w:p>
        </w:tc>
        <w:tc>
          <w:tcPr>
            <w:tcW w:w="852" w:type="dxa"/>
            <w:vAlign w:val="center"/>
          </w:tcPr>
          <w:p w:rsidR="00B924A7" w:rsidRPr="00F86817" w:rsidRDefault="00B924A7" w:rsidP="001C6C4C">
            <w:pPr>
              <w:jc w:val="right"/>
              <w:rPr>
                <w:color w:val="000000"/>
              </w:rPr>
            </w:pPr>
          </w:p>
        </w:tc>
        <w:tc>
          <w:tcPr>
            <w:tcW w:w="1454" w:type="dxa"/>
            <w:vAlign w:val="center"/>
          </w:tcPr>
          <w:p w:rsidR="00B924A7" w:rsidRPr="00F86817" w:rsidRDefault="00B924A7" w:rsidP="001C6C4C">
            <w:pPr>
              <w:rPr>
                <w:color w:val="000000"/>
              </w:rPr>
            </w:pPr>
          </w:p>
        </w:tc>
        <w:tc>
          <w:tcPr>
            <w:tcW w:w="852" w:type="dxa"/>
            <w:vAlign w:val="center"/>
          </w:tcPr>
          <w:p w:rsidR="00B924A7" w:rsidRPr="00F86817" w:rsidRDefault="00B924A7" w:rsidP="001C6C4C">
            <w:pPr>
              <w:jc w:val="right"/>
              <w:rPr>
                <w:color w:val="000000"/>
              </w:rPr>
            </w:pPr>
          </w:p>
        </w:tc>
        <w:tc>
          <w:tcPr>
            <w:tcW w:w="1070" w:type="dxa"/>
            <w:vAlign w:val="center"/>
          </w:tcPr>
          <w:p w:rsidR="00B924A7" w:rsidRPr="00F86817" w:rsidRDefault="00B924A7" w:rsidP="001C6C4C">
            <w:pPr>
              <w:rPr>
                <w:color w:val="000000"/>
              </w:rPr>
            </w:pPr>
          </w:p>
        </w:tc>
        <w:tc>
          <w:tcPr>
            <w:tcW w:w="852" w:type="dxa"/>
            <w:vAlign w:val="center"/>
          </w:tcPr>
          <w:p w:rsidR="00B924A7" w:rsidRPr="00F86817" w:rsidRDefault="00B924A7" w:rsidP="001C6C4C">
            <w:pPr>
              <w:jc w:val="right"/>
              <w:rPr>
                <w:color w:val="000000"/>
              </w:rPr>
            </w:pPr>
          </w:p>
        </w:tc>
        <w:tc>
          <w:tcPr>
            <w:tcW w:w="1070" w:type="dxa"/>
            <w:vAlign w:val="center"/>
          </w:tcPr>
          <w:p w:rsidR="00B924A7" w:rsidRPr="00F86817" w:rsidRDefault="00B924A7" w:rsidP="001C6C4C">
            <w:pPr>
              <w:rPr>
                <w:color w:val="000000"/>
              </w:rPr>
            </w:pPr>
          </w:p>
        </w:tc>
        <w:tc>
          <w:tcPr>
            <w:tcW w:w="1115" w:type="dxa"/>
            <w:vAlign w:val="center"/>
          </w:tcPr>
          <w:p w:rsidR="00B924A7" w:rsidRDefault="00B924A7" w:rsidP="00B87135">
            <w:pPr>
              <w:widowControl w:val="0"/>
              <w:tabs>
                <w:tab w:val="decimal" w:pos="433"/>
              </w:tabs>
            </w:pPr>
          </w:p>
        </w:tc>
        <w:tc>
          <w:tcPr>
            <w:tcW w:w="1234" w:type="dxa"/>
            <w:vAlign w:val="center"/>
          </w:tcPr>
          <w:p w:rsidR="00B924A7" w:rsidRDefault="00B924A7" w:rsidP="00B87135">
            <w:pPr>
              <w:widowControl w:val="0"/>
              <w:tabs>
                <w:tab w:val="decimal" w:pos="342"/>
              </w:tabs>
            </w:pPr>
          </w:p>
        </w:tc>
      </w:tr>
      <w:tr w:rsidR="00B924A7" w:rsidTr="00DA4047">
        <w:tc>
          <w:tcPr>
            <w:tcW w:w="2729" w:type="dxa"/>
            <w:vAlign w:val="center"/>
          </w:tcPr>
          <w:p w:rsidR="00B924A7" w:rsidRPr="00B924A7" w:rsidRDefault="00B924A7" w:rsidP="003C184C">
            <w:pPr>
              <w:widowControl w:val="0"/>
              <w:tabs>
                <w:tab w:val="left" w:pos="270"/>
              </w:tabs>
              <w:rPr>
                <w:i/>
              </w:rPr>
            </w:pPr>
            <w:r w:rsidRPr="00B924A7">
              <w:rPr>
                <w:i/>
              </w:rPr>
              <w:t>Bullying: Covariates</w:t>
            </w:r>
          </w:p>
        </w:tc>
        <w:tc>
          <w:tcPr>
            <w:tcW w:w="1209" w:type="dxa"/>
            <w:vAlign w:val="center"/>
          </w:tcPr>
          <w:p w:rsidR="00B924A7" w:rsidRDefault="00B924A7" w:rsidP="00C06AAD">
            <w:pPr>
              <w:widowControl w:val="0"/>
            </w:pPr>
          </w:p>
        </w:tc>
        <w:tc>
          <w:tcPr>
            <w:tcW w:w="481" w:type="dxa"/>
            <w:vAlign w:val="center"/>
          </w:tcPr>
          <w:p w:rsidR="00B924A7" w:rsidRDefault="00B924A7" w:rsidP="00C06AAD">
            <w:pPr>
              <w:widowControl w:val="0"/>
            </w:pPr>
          </w:p>
        </w:tc>
        <w:tc>
          <w:tcPr>
            <w:tcW w:w="1116" w:type="dxa"/>
            <w:vAlign w:val="center"/>
          </w:tcPr>
          <w:p w:rsidR="00B924A7" w:rsidRDefault="00B924A7" w:rsidP="00C06AAD">
            <w:pPr>
              <w:widowControl w:val="0"/>
            </w:pPr>
          </w:p>
        </w:tc>
        <w:tc>
          <w:tcPr>
            <w:tcW w:w="852" w:type="dxa"/>
            <w:vAlign w:val="center"/>
          </w:tcPr>
          <w:p w:rsidR="00B924A7" w:rsidRPr="00F86817" w:rsidRDefault="00B924A7" w:rsidP="001C6C4C">
            <w:pPr>
              <w:jc w:val="right"/>
              <w:rPr>
                <w:color w:val="000000"/>
              </w:rPr>
            </w:pPr>
          </w:p>
        </w:tc>
        <w:tc>
          <w:tcPr>
            <w:tcW w:w="1454" w:type="dxa"/>
            <w:vAlign w:val="center"/>
          </w:tcPr>
          <w:p w:rsidR="00B924A7" w:rsidRPr="00F86817" w:rsidRDefault="00B924A7" w:rsidP="001C6C4C">
            <w:pPr>
              <w:rPr>
                <w:color w:val="000000"/>
              </w:rPr>
            </w:pPr>
          </w:p>
        </w:tc>
        <w:tc>
          <w:tcPr>
            <w:tcW w:w="852" w:type="dxa"/>
            <w:vAlign w:val="center"/>
          </w:tcPr>
          <w:p w:rsidR="00B924A7" w:rsidRPr="00F86817" w:rsidRDefault="00B924A7" w:rsidP="001C6C4C">
            <w:pPr>
              <w:jc w:val="right"/>
              <w:rPr>
                <w:color w:val="000000"/>
              </w:rPr>
            </w:pPr>
          </w:p>
        </w:tc>
        <w:tc>
          <w:tcPr>
            <w:tcW w:w="1070" w:type="dxa"/>
            <w:vAlign w:val="center"/>
          </w:tcPr>
          <w:p w:rsidR="00B924A7" w:rsidRPr="00F86817" w:rsidRDefault="00B924A7" w:rsidP="001C6C4C">
            <w:pPr>
              <w:rPr>
                <w:color w:val="000000"/>
              </w:rPr>
            </w:pPr>
          </w:p>
        </w:tc>
        <w:tc>
          <w:tcPr>
            <w:tcW w:w="852" w:type="dxa"/>
            <w:vAlign w:val="center"/>
          </w:tcPr>
          <w:p w:rsidR="00B924A7" w:rsidRPr="00F86817" w:rsidRDefault="00B924A7" w:rsidP="001C6C4C">
            <w:pPr>
              <w:jc w:val="right"/>
              <w:rPr>
                <w:color w:val="000000"/>
              </w:rPr>
            </w:pPr>
          </w:p>
        </w:tc>
        <w:tc>
          <w:tcPr>
            <w:tcW w:w="1070" w:type="dxa"/>
            <w:vAlign w:val="center"/>
          </w:tcPr>
          <w:p w:rsidR="00B924A7" w:rsidRPr="00F86817" w:rsidRDefault="00B924A7" w:rsidP="001C6C4C">
            <w:pPr>
              <w:rPr>
                <w:color w:val="000000"/>
              </w:rPr>
            </w:pPr>
          </w:p>
        </w:tc>
        <w:tc>
          <w:tcPr>
            <w:tcW w:w="1115" w:type="dxa"/>
            <w:vAlign w:val="center"/>
          </w:tcPr>
          <w:p w:rsidR="00B924A7" w:rsidRDefault="00B924A7" w:rsidP="00B87135">
            <w:pPr>
              <w:widowControl w:val="0"/>
              <w:tabs>
                <w:tab w:val="decimal" w:pos="433"/>
              </w:tabs>
            </w:pPr>
          </w:p>
        </w:tc>
        <w:tc>
          <w:tcPr>
            <w:tcW w:w="1234" w:type="dxa"/>
            <w:vAlign w:val="center"/>
          </w:tcPr>
          <w:p w:rsidR="00B924A7" w:rsidRDefault="00B924A7" w:rsidP="00B87135">
            <w:pPr>
              <w:widowControl w:val="0"/>
              <w:tabs>
                <w:tab w:val="decimal" w:pos="342"/>
              </w:tabs>
            </w:pPr>
          </w:p>
        </w:tc>
      </w:tr>
      <w:tr w:rsidR="00F86817" w:rsidTr="00DA4047">
        <w:tc>
          <w:tcPr>
            <w:tcW w:w="2729" w:type="dxa"/>
            <w:vAlign w:val="center"/>
          </w:tcPr>
          <w:p w:rsidR="00F86817" w:rsidRPr="00B60265" w:rsidRDefault="00F86817" w:rsidP="00DF6A61">
            <w:pPr>
              <w:widowControl w:val="0"/>
              <w:tabs>
                <w:tab w:val="left" w:pos="270"/>
              </w:tabs>
            </w:pPr>
            <w:r w:rsidRPr="00B60265">
              <w:t>Boy: Receiver</w:t>
            </w:r>
          </w:p>
        </w:tc>
        <w:tc>
          <w:tcPr>
            <w:tcW w:w="1209" w:type="dxa"/>
            <w:vAlign w:val="center"/>
          </w:tcPr>
          <w:p w:rsidR="00F86817" w:rsidRDefault="00F86817" w:rsidP="00C06AAD">
            <w:pPr>
              <w:widowControl w:val="0"/>
            </w:pPr>
          </w:p>
        </w:tc>
        <w:tc>
          <w:tcPr>
            <w:tcW w:w="481" w:type="dxa"/>
            <w:vAlign w:val="center"/>
          </w:tcPr>
          <w:p w:rsidR="00F86817" w:rsidRDefault="00F86817" w:rsidP="00C06AAD">
            <w:pPr>
              <w:widowControl w:val="0"/>
            </w:pPr>
          </w:p>
        </w:tc>
        <w:tc>
          <w:tcPr>
            <w:tcW w:w="1116" w:type="dxa"/>
            <w:vAlign w:val="center"/>
          </w:tcPr>
          <w:p w:rsidR="00F86817" w:rsidRDefault="00F86817" w:rsidP="00C06AAD">
            <w:pPr>
              <w:widowControl w:val="0"/>
            </w:pPr>
          </w:p>
        </w:tc>
        <w:tc>
          <w:tcPr>
            <w:tcW w:w="852" w:type="dxa"/>
            <w:vAlign w:val="center"/>
          </w:tcPr>
          <w:p w:rsidR="00F86817" w:rsidRPr="00F86817" w:rsidRDefault="00F86817" w:rsidP="001C6C4C">
            <w:pPr>
              <w:jc w:val="right"/>
              <w:rPr>
                <w:color w:val="000000"/>
              </w:rPr>
            </w:pPr>
            <w:r w:rsidRPr="00F86817">
              <w:rPr>
                <w:color w:val="000000"/>
              </w:rPr>
              <w:t>0.66</w:t>
            </w:r>
          </w:p>
        </w:tc>
        <w:tc>
          <w:tcPr>
            <w:tcW w:w="1454" w:type="dxa"/>
            <w:vAlign w:val="center"/>
          </w:tcPr>
          <w:p w:rsidR="00F86817" w:rsidRPr="00F86817" w:rsidRDefault="00F86817" w:rsidP="001C6C4C">
            <w:pPr>
              <w:rPr>
                <w:color w:val="000000"/>
              </w:rPr>
            </w:pPr>
            <w:r>
              <w:rPr>
                <w:color w:val="000000"/>
              </w:rPr>
              <w:t>(</w:t>
            </w:r>
            <w:r w:rsidRPr="00F86817">
              <w:rPr>
                <w:color w:val="000000"/>
              </w:rPr>
              <w:t>0.14</w:t>
            </w:r>
            <w:r>
              <w:rPr>
                <w:color w:val="000000"/>
              </w:rPr>
              <w:t>)</w:t>
            </w:r>
            <w:r w:rsidR="001C6C4C">
              <w:rPr>
                <w:color w:val="000000"/>
              </w:rPr>
              <w:t>**</w:t>
            </w:r>
          </w:p>
        </w:tc>
        <w:tc>
          <w:tcPr>
            <w:tcW w:w="852" w:type="dxa"/>
            <w:vAlign w:val="center"/>
          </w:tcPr>
          <w:p w:rsidR="00F86817" w:rsidRPr="00F86817" w:rsidRDefault="00F86817" w:rsidP="001C6C4C">
            <w:pPr>
              <w:jc w:val="right"/>
              <w:rPr>
                <w:color w:val="000000"/>
              </w:rPr>
            </w:pPr>
            <w:r w:rsidRPr="00F86817">
              <w:rPr>
                <w:color w:val="000000"/>
              </w:rPr>
              <w:t>0.40</w:t>
            </w:r>
          </w:p>
        </w:tc>
        <w:tc>
          <w:tcPr>
            <w:tcW w:w="1070" w:type="dxa"/>
            <w:vAlign w:val="center"/>
          </w:tcPr>
          <w:p w:rsidR="00F86817" w:rsidRPr="00F86817" w:rsidRDefault="00F86817" w:rsidP="001C6C4C">
            <w:pPr>
              <w:rPr>
                <w:color w:val="000000"/>
              </w:rPr>
            </w:pPr>
            <w:r>
              <w:rPr>
                <w:color w:val="000000"/>
              </w:rPr>
              <w:t>(</w:t>
            </w:r>
            <w:r w:rsidRPr="00F86817">
              <w:rPr>
                <w:color w:val="000000"/>
              </w:rPr>
              <w:t>0.10</w:t>
            </w:r>
            <w:r>
              <w:rPr>
                <w:color w:val="000000"/>
              </w:rPr>
              <w:t>)</w:t>
            </w:r>
            <w:r w:rsidR="001C6C4C">
              <w:rPr>
                <w:color w:val="000000"/>
              </w:rPr>
              <w:t>**</w:t>
            </w:r>
          </w:p>
        </w:tc>
        <w:tc>
          <w:tcPr>
            <w:tcW w:w="852" w:type="dxa"/>
            <w:vAlign w:val="center"/>
          </w:tcPr>
          <w:p w:rsidR="00F86817" w:rsidRPr="00F86817" w:rsidRDefault="00F86817" w:rsidP="001C6C4C">
            <w:pPr>
              <w:jc w:val="right"/>
              <w:rPr>
                <w:color w:val="000000"/>
              </w:rPr>
            </w:pPr>
            <w:r w:rsidRPr="00F86817">
              <w:rPr>
                <w:color w:val="000000"/>
              </w:rPr>
              <w:t>0.37</w:t>
            </w:r>
          </w:p>
        </w:tc>
        <w:tc>
          <w:tcPr>
            <w:tcW w:w="1070" w:type="dxa"/>
            <w:vAlign w:val="center"/>
          </w:tcPr>
          <w:p w:rsidR="00F86817" w:rsidRPr="00F86817" w:rsidRDefault="00F86817" w:rsidP="001C6C4C">
            <w:pPr>
              <w:rPr>
                <w:color w:val="000000"/>
              </w:rPr>
            </w:pPr>
            <w:r>
              <w:rPr>
                <w:color w:val="000000"/>
              </w:rPr>
              <w:t>(</w:t>
            </w:r>
            <w:r w:rsidRPr="00F86817">
              <w:rPr>
                <w:color w:val="000000"/>
              </w:rPr>
              <w:t>0.09</w:t>
            </w:r>
            <w:r>
              <w:rPr>
                <w:color w:val="000000"/>
              </w:rPr>
              <w:t>)</w:t>
            </w:r>
            <w:r w:rsidR="001C6C4C">
              <w:rPr>
                <w:color w:val="000000"/>
              </w:rPr>
              <w:t>**</w:t>
            </w:r>
          </w:p>
        </w:tc>
        <w:tc>
          <w:tcPr>
            <w:tcW w:w="1115" w:type="dxa"/>
            <w:vAlign w:val="center"/>
          </w:tcPr>
          <w:p w:rsidR="00F86817" w:rsidRDefault="00F86817" w:rsidP="00B87135">
            <w:pPr>
              <w:widowControl w:val="0"/>
              <w:tabs>
                <w:tab w:val="decimal" w:pos="433"/>
              </w:tabs>
            </w:pPr>
            <w:r>
              <w:t>0</w:t>
            </w:r>
          </w:p>
        </w:tc>
        <w:tc>
          <w:tcPr>
            <w:tcW w:w="1234" w:type="dxa"/>
            <w:vAlign w:val="center"/>
          </w:tcPr>
          <w:p w:rsidR="00F86817" w:rsidRDefault="00F86817" w:rsidP="00B87135">
            <w:pPr>
              <w:widowControl w:val="0"/>
              <w:tabs>
                <w:tab w:val="decimal" w:pos="342"/>
              </w:tabs>
            </w:pPr>
            <w:r>
              <w:t>7</w:t>
            </w:r>
            <w:r w:rsidR="001C6C4C">
              <w:t>5</w:t>
            </w:r>
            <w:r>
              <w:t>**</w:t>
            </w:r>
          </w:p>
        </w:tc>
      </w:tr>
      <w:tr w:rsidR="00F86817" w:rsidTr="00DA4047">
        <w:tc>
          <w:tcPr>
            <w:tcW w:w="2729" w:type="dxa"/>
            <w:vAlign w:val="center"/>
          </w:tcPr>
          <w:p w:rsidR="00F86817" w:rsidRPr="00B60265" w:rsidRDefault="00F86817" w:rsidP="00DF6A61">
            <w:pPr>
              <w:widowControl w:val="0"/>
              <w:tabs>
                <w:tab w:val="left" w:pos="270"/>
              </w:tabs>
            </w:pPr>
            <w:r w:rsidRPr="00B60265">
              <w:t>Boy: Sender</w:t>
            </w:r>
          </w:p>
        </w:tc>
        <w:tc>
          <w:tcPr>
            <w:tcW w:w="1209" w:type="dxa"/>
            <w:vAlign w:val="center"/>
          </w:tcPr>
          <w:p w:rsidR="00F86817" w:rsidRDefault="00F86817" w:rsidP="00C06AAD">
            <w:pPr>
              <w:widowControl w:val="0"/>
            </w:pPr>
          </w:p>
        </w:tc>
        <w:tc>
          <w:tcPr>
            <w:tcW w:w="481" w:type="dxa"/>
            <w:vAlign w:val="center"/>
          </w:tcPr>
          <w:p w:rsidR="00F86817" w:rsidRDefault="00F86817" w:rsidP="00C06AAD">
            <w:pPr>
              <w:widowControl w:val="0"/>
            </w:pPr>
          </w:p>
        </w:tc>
        <w:tc>
          <w:tcPr>
            <w:tcW w:w="1116" w:type="dxa"/>
            <w:vAlign w:val="center"/>
          </w:tcPr>
          <w:p w:rsidR="00F86817" w:rsidRDefault="00F86817" w:rsidP="00C06AAD">
            <w:pPr>
              <w:widowControl w:val="0"/>
            </w:pPr>
          </w:p>
        </w:tc>
        <w:tc>
          <w:tcPr>
            <w:tcW w:w="852" w:type="dxa"/>
            <w:vAlign w:val="center"/>
          </w:tcPr>
          <w:p w:rsidR="00F86817" w:rsidRPr="00F86817" w:rsidRDefault="00F86817" w:rsidP="001C6C4C">
            <w:pPr>
              <w:jc w:val="right"/>
              <w:rPr>
                <w:color w:val="000000"/>
              </w:rPr>
            </w:pPr>
            <w:r w:rsidRPr="00F86817">
              <w:rPr>
                <w:color w:val="000000"/>
              </w:rPr>
              <w:t>-0.44</w:t>
            </w:r>
          </w:p>
        </w:tc>
        <w:tc>
          <w:tcPr>
            <w:tcW w:w="1454" w:type="dxa"/>
            <w:vAlign w:val="center"/>
          </w:tcPr>
          <w:p w:rsidR="00F86817" w:rsidRPr="00F86817" w:rsidRDefault="00F86817" w:rsidP="001C6C4C">
            <w:pPr>
              <w:rPr>
                <w:color w:val="000000"/>
              </w:rPr>
            </w:pPr>
            <w:r>
              <w:rPr>
                <w:color w:val="000000"/>
              </w:rPr>
              <w:t>(</w:t>
            </w:r>
            <w:r w:rsidRPr="00F86817">
              <w:rPr>
                <w:color w:val="000000"/>
              </w:rPr>
              <w:t>0.12</w:t>
            </w:r>
            <w:r>
              <w:rPr>
                <w:color w:val="000000"/>
              </w:rPr>
              <w:t>)</w:t>
            </w:r>
            <w:r w:rsidR="001C6C4C">
              <w:rPr>
                <w:color w:val="000000"/>
              </w:rPr>
              <w:t>**</w:t>
            </w:r>
          </w:p>
        </w:tc>
        <w:tc>
          <w:tcPr>
            <w:tcW w:w="852" w:type="dxa"/>
            <w:vAlign w:val="center"/>
          </w:tcPr>
          <w:p w:rsidR="00F86817" w:rsidRPr="00F86817" w:rsidRDefault="00F86817" w:rsidP="001C6C4C">
            <w:pPr>
              <w:jc w:val="right"/>
              <w:rPr>
                <w:color w:val="000000"/>
              </w:rPr>
            </w:pPr>
            <w:r w:rsidRPr="00F86817">
              <w:rPr>
                <w:color w:val="000000"/>
              </w:rPr>
              <w:t>-0.15</w:t>
            </w:r>
          </w:p>
        </w:tc>
        <w:tc>
          <w:tcPr>
            <w:tcW w:w="1070" w:type="dxa"/>
            <w:vAlign w:val="center"/>
          </w:tcPr>
          <w:p w:rsidR="00F86817" w:rsidRPr="00F86817" w:rsidRDefault="00F86817" w:rsidP="001C6C4C">
            <w:pPr>
              <w:rPr>
                <w:color w:val="000000"/>
              </w:rPr>
            </w:pPr>
            <w:r>
              <w:rPr>
                <w:color w:val="000000"/>
              </w:rPr>
              <w:t>(</w:t>
            </w:r>
            <w:r w:rsidRPr="00F86817">
              <w:rPr>
                <w:color w:val="000000"/>
              </w:rPr>
              <w:t>0.09</w:t>
            </w:r>
            <w:r>
              <w:rPr>
                <w:color w:val="000000"/>
              </w:rPr>
              <w:t>)</w:t>
            </w:r>
          </w:p>
        </w:tc>
        <w:tc>
          <w:tcPr>
            <w:tcW w:w="852" w:type="dxa"/>
            <w:vAlign w:val="center"/>
          </w:tcPr>
          <w:p w:rsidR="00F86817" w:rsidRPr="00F86817" w:rsidRDefault="00F86817" w:rsidP="001C6C4C">
            <w:pPr>
              <w:jc w:val="right"/>
              <w:rPr>
                <w:color w:val="000000"/>
              </w:rPr>
            </w:pPr>
            <w:r w:rsidRPr="00F86817">
              <w:rPr>
                <w:color w:val="000000"/>
              </w:rPr>
              <w:t>0.05</w:t>
            </w:r>
          </w:p>
        </w:tc>
        <w:tc>
          <w:tcPr>
            <w:tcW w:w="1070" w:type="dxa"/>
            <w:vAlign w:val="center"/>
          </w:tcPr>
          <w:p w:rsidR="00F86817" w:rsidRPr="00F86817" w:rsidRDefault="00F86817" w:rsidP="001C6C4C">
            <w:pPr>
              <w:rPr>
                <w:color w:val="000000"/>
              </w:rPr>
            </w:pPr>
            <w:r>
              <w:rPr>
                <w:color w:val="000000"/>
              </w:rPr>
              <w:t>(</w:t>
            </w:r>
            <w:r w:rsidRPr="00F86817">
              <w:rPr>
                <w:color w:val="000000"/>
              </w:rPr>
              <w:t>0.07</w:t>
            </w:r>
            <w:r>
              <w:rPr>
                <w:color w:val="000000"/>
              </w:rPr>
              <w:t>)</w:t>
            </w:r>
          </w:p>
        </w:tc>
        <w:tc>
          <w:tcPr>
            <w:tcW w:w="1115" w:type="dxa"/>
            <w:vAlign w:val="center"/>
          </w:tcPr>
          <w:p w:rsidR="00F86817" w:rsidRDefault="00F86817" w:rsidP="00B87135">
            <w:pPr>
              <w:widowControl w:val="0"/>
              <w:tabs>
                <w:tab w:val="decimal" w:pos="433"/>
              </w:tabs>
            </w:pPr>
            <w:r>
              <w:t>24**</w:t>
            </w:r>
          </w:p>
        </w:tc>
        <w:tc>
          <w:tcPr>
            <w:tcW w:w="1234" w:type="dxa"/>
            <w:vAlign w:val="center"/>
          </w:tcPr>
          <w:p w:rsidR="00F86817" w:rsidRDefault="001C6C4C" w:rsidP="00B87135">
            <w:pPr>
              <w:widowControl w:val="0"/>
              <w:tabs>
                <w:tab w:val="decimal" w:pos="342"/>
              </w:tabs>
            </w:pPr>
            <w:r>
              <w:t>2.8</w:t>
            </w:r>
          </w:p>
        </w:tc>
      </w:tr>
      <w:tr w:rsidR="00F86817" w:rsidTr="00DA4047">
        <w:tc>
          <w:tcPr>
            <w:tcW w:w="2729" w:type="dxa"/>
            <w:vAlign w:val="center"/>
          </w:tcPr>
          <w:p w:rsidR="00F86817" w:rsidRPr="00B60265" w:rsidRDefault="00F86817" w:rsidP="00DF6A61">
            <w:pPr>
              <w:widowControl w:val="0"/>
              <w:tabs>
                <w:tab w:val="left" w:pos="270"/>
              </w:tabs>
            </w:pPr>
            <w:r w:rsidRPr="00B60265">
              <w:t>Boy: Similarity</w:t>
            </w:r>
          </w:p>
        </w:tc>
        <w:tc>
          <w:tcPr>
            <w:tcW w:w="1209" w:type="dxa"/>
            <w:vAlign w:val="center"/>
          </w:tcPr>
          <w:p w:rsidR="00F86817" w:rsidRDefault="00F86817" w:rsidP="00C06AAD">
            <w:pPr>
              <w:widowControl w:val="0"/>
            </w:pPr>
          </w:p>
        </w:tc>
        <w:tc>
          <w:tcPr>
            <w:tcW w:w="481" w:type="dxa"/>
            <w:vAlign w:val="center"/>
          </w:tcPr>
          <w:p w:rsidR="00F86817" w:rsidRDefault="00F86817" w:rsidP="00C06AAD">
            <w:pPr>
              <w:widowControl w:val="0"/>
            </w:pPr>
          </w:p>
        </w:tc>
        <w:tc>
          <w:tcPr>
            <w:tcW w:w="1116" w:type="dxa"/>
            <w:vAlign w:val="center"/>
          </w:tcPr>
          <w:p w:rsidR="00F86817" w:rsidRDefault="00F86817" w:rsidP="00C06AAD">
            <w:pPr>
              <w:widowControl w:val="0"/>
            </w:pPr>
          </w:p>
        </w:tc>
        <w:tc>
          <w:tcPr>
            <w:tcW w:w="852" w:type="dxa"/>
            <w:vAlign w:val="center"/>
          </w:tcPr>
          <w:p w:rsidR="00F86817" w:rsidRPr="00F86817" w:rsidRDefault="00F86817" w:rsidP="001C6C4C">
            <w:pPr>
              <w:jc w:val="right"/>
              <w:rPr>
                <w:color w:val="000000"/>
              </w:rPr>
            </w:pPr>
            <w:r w:rsidRPr="00F86817">
              <w:rPr>
                <w:color w:val="000000"/>
              </w:rPr>
              <w:t>0.38</w:t>
            </w:r>
          </w:p>
        </w:tc>
        <w:tc>
          <w:tcPr>
            <w:tcW w:w="1454" w:type="dxa"/>
            <w:vAlign w:val="center"/>
          </w:tcPr>
          <w:p w:rsidR="00F86817" w:rsidRPr="00F86817" w:rsidRDefault="00F86817" w:rsidP="001C6C4C">
            <w:pPr>
              <w:rPr>
                <w:color w:val="000000"/>
              </w:rPr>
            </w:pPr>
            <w:r>
              <w:rPr>
                <w:color w:val="000000"/>
              </w:rPr>
              <w:t>(</w:t>
            </w:r>
            <w:r w:rsidRPr="00F86817">
              <w:rPr>
                <w:color w:val="000000"/>
              </w:rPr>
              <w:t>0.13</w:t>
            </w:r>
            <w:r>
              <w:rPr>
                <w:color w:val="000000"/>
              </w:rPr>
              <w:t>)</w:t>
            </w:r>
            <w:r w:rsidR="001C6C4C">
              <w:rPr>
                <w:color w:val="000000"/>
              </w:rPr>
              <w:t>**</w:t>
            </w:r>
          </w:p>
        </w:tc>
        <w:tc>
          <w:tcPr>
            <w:tcW w:w="852" w:type="dxa"/>
            <w:vAlign w:val="center"/>
          </w:tcPr>
          <w:p w:rsidR="00F86817" w:rsidRPr="00F86817" w:rsidRDefault="00F86817" w:rsidP="001C6C4C">
            <w:pPr>
              <w:jc w:val="right"/>
              <w:rPr>
                <w:color w:val="000000"/>
              </w:rPr>
            </w:pPr>
            <w:r w:rsidRPr="00F86817">
              <w:rPr>
                <w:color w:val="000000"/>
              </w:rPr>
              <w:t>0.27</w:t>
            </w:r>
          </w:p>
        </w:tc>
        <w:tc>
          <w:tcPr>
            <w:tcW w:w="1070" w:type="dxa"/>
            <w:vAlign w:val="center"/>
          </w:tcPr>
          <w:p w:rsidR="00F86817" w:rsidRPr="00F86817" w:rsidRDefault="00F86817" w:rsidP="001C6C4C">
            <w:pPr>
              <w:rPr>
                <w:color w:val="000000"/>
              </w:rPr>
            </w:pPr>
            <w:r>
              <w:rPr>
                <w:color w:val="000000"/>
              </w:rPr>
              <w:t>(</w:t>
            </w:r>
            <w:r w:rsidRPr="00F86817">
              <w:rPr>
                <w:color w:val="000000"/>
              </w:rPr>
              <w:t>0.10</w:t>
            </w:r>
            <w:r>
              <w:rPr>
                <w:color w:val="000000"/>
              </w:rPr>
              <w:t>)</w:t>
            </w:r>
            <w:r w:rsidR="001C6C4C">
              <w:rPr>
                <w:color w:val="000000"/>
              </w:rPr>
              <w:t>**</w:t>
            </w:r>
          </w:p>
        </w:tc>
        <w:tc>
          <w:tcPr>
            <w:tcW w:w="852" w:type="dxa"/>
            <w:vAlign w:val="center"/>
          </w:tcPr>
          <w:p w:rsidR="00F86817" w:rsidRPr="00F86817" w:rsidRDefault="00F86817" w:rsidP="001C6C4C">
            <w:pPr>
              <w:jc w:val="right"/>
              <w:rPr>
                <w:color w:val="000000"/>
              </w:rPr>
            </w:pPr>
            <w:r w:rsidRPr="00F86817">
              <w:rPr>
                <w:color w:val="000000"/>
              </w:rPr>
              <w:t>-0.07</w:t>
            </w:r>
          </w:p>
        </w:tc>
        <w:tc>
          <w:tcPr>
            <w:tcW w:w="1070" w:type="dxa"/>
            <w:vAlign w:val="center"/>
          </w:tcPr>
          <w:p w:rsidR="00F86817" w:rsidRPr="00F86817" w:rsidRDefault="00F86817" w:rsidP="001C6C4C">
            <w:pPr>
              <w:rPr>
                <w:color w:val="000000"/>
              </w:rPr>
            </w:pPr>
            <w:r>
              <w:rPr>
                <w:color w:val="000000"/>
              </w:rPr>
              <w:t>(</w:t>
            </w:r>
            <w:r w:rsidRPr="00F86817">
              <w:rPr>
                <w:color w:val="000000"/>
              </w:rPr>
              <w:t>0.08</w:t>
            </w:r>
            <w:r>
              <w:rPr>
                <w:color w:val="000000"/>
              </w:rPr>
              <w:t>)</w:t>
            </w:r>
          </w:p>
        </w:tc>
        <w:tc>
          <w:tcPr>
            <w:tcW w:w="1115" w:type="dxa"/>
            <w:vAlign w:val="center"/>
          </w:tcPr>
          <w:p w:rsidR="00F86817" w:rsidRDefault="00F86817" w:rsidP="00B87135">
            <w:pPr>
              <w:widowControl w:val="0"/>
              <w:tabs>
                <w:tab w:val="decimal" w:pos="433"/>
              </w:tabs>
            </w:pPr>
            <w:r>
              <w:t>3</w:t>
            </w:r>
          </w:p>
        </w:tc>
        <w:tc>
          <w:tcPr>
            <w:tcW w:w="1234" w:type="dxa"/>
            <w:vAlign w:val="center"/>
          </w:tcPr>
          <w:p w:rsidR="00F86817" w:rsidRDefault="00F86817" w:rsidP="00B87135">
            <w:pPr>
              <w:widowControl w:val="0"/>
              <w:tabs>
                <w:tab w:val="decimal" w:pos="342"/>
              </w:tabs>
            </w:pPr>
            <w:r>
              <w:t>24**</w:t>
            </w:r>
          </w:p>
        </w:tc>
      </w:tr>
      <w:tr w:rsidR="00F86817" w:rsidTr="00DA4047">
        <w:tc>
          <w:tcPr>
            <w:tcW w:w="2729" w:type="dxa"/>
            <w:vAlign w:val="center"/>
          </w:tcPr>
          <w:p w:rsidR="00F86817" w:rsidRPr="00B60265" w:rsidRDefault="00F86817" w:rsidP="00DF6A61">
            <w:pPr>
              <w:widowControl w:val="0"/>
              <w:tabs>
                <w:tab w:val="left" w:pos="270"/>
              </w:tabs>
            </w:pPr>
            <w:r w:rsidRPr="00B60265">
              <w:t>Grade: Receiver</w:t>
            </w:r>
          </w:p>
        </w:tc>
        <w:tc>
          <w:tcPr>
            <w:tcW w:w="1209" w:type="dxa"/>
            <w:vAlign w:val="center"/>
          </w:tcPr>
          <w:p w:rsidR="00F86817" w:rsidRDefault="00F86817" w:rsidP="00C06AAD">
            <w:pPr>
              <w:widowControl w:val="0"/>
            </w:pPr>
          </w:p>
        </w:tc>
        <w:tc>
          <w:tcPr>
            <w:tcW w:w="481" w:type="dxa"/>
            <w:vAlign w:val="center"/>
          </w:tcPr>
          <w:p w:rsidR="00F86817" w:rsidRDefault="00F86817" w:rsidP="00C06AAD">
            <w:pPr>
              <w:widowControl w:val="0"/>
            </w:pPr>
          </w:p>
        </w:tc>
        <w:tc>
          <w:tcPr>
            <w:tcW w:w="1116" w:type="dxa"/>
            <w:vAlign w:val="center"/>
          </w:tcPr>
          <w:p w:rsidR="00F86817" w:rsidRDefault="00F86817" w:rsidP="00C06AAD">
            <w:pPr>
              <w:widowControl w:val="0"/>
            </w:pPr>
          </w:p>
        </w:tc>
        <w:tc>
          <w:tcPr>
            <w:tcW w:w="852" w:type="dxa"/>
            <w:vAlign w:val="center"/>
          </w:tcPr>
          <w:p w:rsidR="00F86817" w:rsidRPr="00F86817" w:rsidRDefault="00F86817" w:rsidP="001C6C4C">
            <w:pPr>
              <w:jc w:val="right"/>
              <w:rPr>
                <w:color w:val="000000"/>
              </w:rPr>
            </w:pPr>
            <w:r w:rsidRPr="00F86817">
              <w:rPr>
                <w:color w:val="000000"/>
              </w:rPr>
              <w:t>0.20</w:t>
            </w:r>
          </w:p>
        </w:tc>
        <w:tc>
          <w:tcPr>
            <w:tcW w:w="1454" w:type="dxa"/>
            <w:vAlign w:val="center"/>
          </w:tcPr>
          <w:p w:rsidR="00F86817" w:rsidRPr="00F86817" w:rsidRDefault="00F86817" w:rsidP="001C6C4C">
            <w:pPr>
              <w:rPr>
                <w:color w:val="000000"/>
              </w:rPr>
            </w:pPr>
            <w:r>
              <w:rPr>
                <w:color w:val="000000"/>
              </w:rPr>
              <w:t>(</w:t>
            </w:r>
            <w:r w:rsidRPr="00F86817">
              <w:rPr>
                <w:color w:val="000000"/>
              </w:rPr>
              <w:t>0.15</w:t>
            </w:r>
            <w:r>
              <w:rPr>
                <w:color w:val="000000"/>
              </w:rPr>
              <w:t>)</w:t>
            </w:r>
          </w:p>
        </w:tc>
        <w:tc>
          <w:tcPr>
            <w:tcW w:w="852" w:type="dxa"/>
            <w:vAlign w:val="center"/>
          </w:tcPr>
          <w:p w:rsidR="00F86817" w:rsidRPr="00F86817" w:rsidRDefault="00F86817" w:rsidP="001C6C4C">
            <w:pPr>
              <w:jc w:val="right"/>
              <w:rPr>
                <w:color w:val="000000"/>
              </w:rPr>
            </w:pPr>
            <w:r w:rsidRPr="00F86817">
              <w:rPr>
                <w:color w:val="000000"/>
              </w:rPr>
              <w:t>0.61</w:t>
            </w:r>
          </w:p>
        </w:tc>
        <w:tc>
          <w:tcPr>
            <w:tcW w:w="1070" w:type="dxa"/>
            <w:vAlign w:val="center"/>
          </w:tcPr>
          <w:p w:rsidR="00F86817" w:rsidRPr="00F86817" w:rsidRDefault="00F86817" w:rsidP="001C6C4C">
            <w:pPr>
              <w:rPr>
                <w:color w:val="000000"/>
              </w:rPr>
            </w:pPr>
            <w:r>
              <w:rPr>
                <w:color w:val="000000"/>
              </w:rPr>
              <w:t>(</w:t>
            </w:r>
            <w:r w:rsidRPr="00F86817">
              <w:rPr>
                <w:color w:val="000000"/>
              </w:rPr>
              <w:t>0.14</w:t>
            </w:r>
            <w:r>
              <w:rPr>
                <w:color w:val="000000"/>
              </w:rPr>
              <w:t>)</w:t>
            </w:r>
            <w:r w:rsidR="001C6C4C">
              <w:rPr>
                <w:color w:val="000000"/>
              </w:rPr>
              <w:t>**</w:t>
            </w:r>
          </w:p>
        </w:tc>
        <w:tc>
          <w:tcPr>
            <w:tcW w:w="852" w:type="dxa"/>
            <w:vAlign w:val="center"/>
          </w:tcPr>
          <w:p w:rsidR="00F86817" w:rsidRPr="00F86817" w:rsidRDefault="00F86817" w:rsidP="001C6C4C">
            <w:pPr>
              <w:jc w:val="right"/>
              <w:rPr>
                <w:color w:val="000000"/>
              </w:rPr>
            </w:pPr>
            <w:r w:rsidRPr="00F86817">
              <w:rPr>
                <w:color w:val="000000"/>
              </w:rPr>
              <w:t>0.38</w:t>
            </w:r>
          </w:p>
        </w:tc>
        <w:tc>
          <w:tcPr>
            <w:tcW w:w="1070" w:type="dxa"/>
            <w:vAlign w:val="center"/>
          </w:tcPr>
          <w:p w:rsidR="00F86817" w:rsidRPr="00F86817" w:rsidRDefault="00F86817" w:rsidP="001C6C4C">
            <w:pPr>
              <w:rPr>
                <w:color w:val="000000"/>
              </w:rPr>
            </w:pPr>
            <w:r>
              <w:rPr>
                <w:color w:val="000000"/>
              </w:rPr>
              <w:t>(</w:t>
            </w:r>
            <w:r w:rsidRPr="00F86817">
              <w:rPr>
                <w:color w:val="000000"/>
              </w:rPr>
              <w:t>0.11</w:t>
            </w:r>
            <w:r>
              <w:rPr>
                <w:color w:val="000000"/>
              </w:rPr>
              <w:t>)</w:t>
            </w:r>
            <w:r w:rsidR="001C6C4C">
              <w:rPr>
                <w:color w:val="000000"/>
              </w:rPr>
              <w:t>**</w:t>
            </w:r>
          </w:p>
        </w:tc>
        <w:tc>
          <w:tcPr>
            <w:tcW w:w="1115" w:type="dxa"/>
            <w:vAlign w:val="center"/>
          </w:tcPr>
          <w:p w:rsidR="00F86817" w:rsidRDefault="00F86817" w:rsidP="00B87135">
            <w:pPr>
              <w:widowControl w:val="0"/>
              <w:tabs>
                <w:tab w:val="decimal" w:pos="433"/>
              </w:tabs>
            </w:pPr>
            <w:r>
              <w:t>0.2</w:t>
            </w:r>
          </w:p>
        </w:tc>
        <w:tc>
          <w:tcPr>
            <w:tcW w:w="1234" w:type="dxa"/>
            <w:vAlign w:val="center"/>
          </w:tcPr>
          <w:p w:rsidR="00F86817" w:rsidRDefault="00F86817" w:rsidP="00B87135">
            <w:pPr>
              <w:widowControl w:val="0"/>
              <w:tabs>
                <w:tab w:val="decimal" w:pos="342"/>
              </w:tabs>
            </w:pPr>
            <w:r>
              <w:t>45**</w:t>
            </w:r>
          </w:p>
        </w:tc>
      </w:tr>
      <w:tr w:rsidR="00F86817" w:rsidTr="00DA4047">
        <w:tc>
          <w:tcPr>
            <w:tcW w:w="2729" w:type="dxa"/>
            <w:vAlign w:val="center"/>
          </w:tcPr>
          <w:p w:rsidR="00F86817" w:rsidRPr="00B60265" w:rsidRDefault="00F86817" w:rsidP="00DF6A61">
            <w:pPr>
              <w:widowControl w:val="0"/>
              <w:tabs>
                <w:tab w:val="left" w:pos="270"/>
              </w:tabs>
            </w:pPr>
            <w:r w:rsidRPr="00B60265">
              <w:t>Grade: Sender</w:t>
            </w:r>
          </w:p>
        </w:tc>
        <w:tc>
          <w:tcPr>
            <w:tcW w:w="1209" w:type="dxa"/>
            <w:vAlign w:val="center"/>
          </w:tcPr>
          <w:p w:rsidR="00F86817" w:rsidRDefault="00F86817" w:rsidP="00C06AAD">
            <w:pPr>
              <w:widowControl w:val="0"/>
            </w:pPr>
          </w:p>
        </w:tc>
        <w:tc>
          <w:tcPr>
            <w:tcW w:w="481" w:type="dxa"/>
            <w:vAlign w:val="center"/>
          </w:tcPr>
          <w:p w:rsidR="00F86817" w:rsidRDefault="00F86817" w:rsidP="00C06AAD">
            <w:pPr>
              <w:widowControl w:val="0"/>
            </w:pPr>
          </w:p>
        </w:tc>
        <w:tc>
          <w:tcPr>
            <w:tcW w:w="1116" w:type="dxa"/>
            <w:vAlign w:val="center"/>
          </w:tcPr>
          <w:p w:rsidR="00F86817" w:rsidRDefault="00F86817" w:rsidP="00C06AAD">
            <w:pPr>
              <w:widowControl w:val="0"/>
            </w:pPr>
          </w:p>
        </w:tc>
        <w:tc>
          <w:tcPr>
            <w:tcW w:w="852" w:type="dxa"/>
            <w:vAlign w:val="center"/>
          </w:tcPr>
          <w:p w:rsidR="00F86817" w:rsidRPr="00F86817" w:rsidRDefault="00F86817" w:rsidP="001C6C4C">
            <w:pPr>
              <w:jc w:val="right"/>
              <w:rPr>
                <w:color w:val="000000"/>
              </w:rPr>
            </w:pPr>
            <w:r w:rsidRPr="00F86817">
              <w:rPr>
                <w:color w:val="000000"/>
              </w:rPr>
              <w:t>-0.12</w:t>
            </w:r>
          </w:p>
        </w:tc>
        <w:tc>
          <w:tcPr>
            <w:tcW w:w="1454" w:type="dxa"/>
            <w:vAlign w:val="center"/>
          </w:tcPr>
          <w:p w:rsidR="00F86817" w:rsidRPr="00F86817" w:rsidRDefault="00F86817" w:rsidP="001C6C4C">
            <w:pPr>
              <w:rPr>
                <w:color w:val="000000"/>
              </w:rPr>
            </w:pPr>
            <w:r>
              <w:rPr>
                <w:color w:val="000000"/>
              </w:rPr>
              <w:t>(</w:t>
            </w:r>
            <w:r w:rsidRPr="00F86817">
              <w:rPr>
                <w:color w:val="000000"/>
              </w:rPr>
              <w:t>0.15</w:t>
            </w:r>
            <w:r>
              <w:rPr>
                <w:color w:val="000000"/>
              </w:rPr>
              <w:t>)</w:t>
            </w:r>
          </w:p>
        </w:tc>
        <w:tc>
          <w:tcPr>
            <w:tcW w:w="852" w:type="dxa"/>
            <w:vAlign w:val="center"/>
          </w:tcPr>
          <w:p w:rsidR="00F86817" w:rsidRPr="00F86817" w:rsidRDefault="00F86817" w:rsidP="001C6C4C">
            <w:pPr>
              <w:jc w:val="right"/>
              <w:rPr>
                <w:color w:val="000000"/>
              </w:rPr>
            </w:pPr>
            <w:r w:rsidRPr="00F86817">
              <w:rPr>
                <w:color w:val="000000"/>
              </w:rPr>
              <w:t>-0.74</w:t>
            </w:r>
          </w:p>
        </w:tc>
        <w:tc>
          <w:tcPr>
            <w:tcW w:w="1070" w:type="dxa"/>
            <w:vAlign w:val="center"/>
          </w:tcPr>
          <w:p w:rsidR="00F86817" w:rsidRPr="00F86817" w:rsidRDefault="00F86817" w:rsidP="001C6C4C">
            <w:pPr>
              <w:rPr>
                <w:color w:val="000000"/>
              </w:rPr>
            </w:pPr>
            <w:r>
              <w:rPr>
                <w:color w:val="000000"/>
              </w:rPr>
              <w:t>(</w:t>
            </w:r>
            <w:r w:rsidRPr="00F86817">
              <w:rPr>
                <w:color w:val="000000"/>
              </w:rPr>
              <w:t>0.15</w:t>
            </w:r>
            <w:r>
              <w:rPr>
                <w:color w:val="000000"/>
              </w:rPr>
              <w:t>)</w:t>
            </w:r>
            <w:r w:rsidR="001C6C4C">
              <w:rPr>
                <w:color w:val="000000"/>
              </w:rPr>
              <w:t>**</w:t>
            </w:r>
          </w:p>
        </w:tc>
        <w:tc>
          <w:tcPr>
            <w:tcW w:w="852" w:type="dxa"/>
            <w:vAlign w:val="center"/>
          </w:tcPr>
          <w:p w:rsidR="00F86817" w:rsidRPr="00F86817" w:rsidRDefault="00F86817" w:rsidP="001C6C4C">
            <w:pPr>
              <w:jc w:val="right"/>
              <w:rPr>
                <w:color w:val="000000"/>
              </w:rPr>
            </w:pPr>
            <w:r w:rsidRPr="00F86817">
              <w:rPr>
                <w:color w:val="000000"/>
              </w:rPr>
              <w:t>-0.40</w:t>
            </w:r>
          </w:p>
        </w:tc>
        <w:tc>
          <w:tcPr>
            <w:tcW w:w="1070" w:type="dxa"/>
            <w:vAlign w:val="center"/>
          </w:tcPr>
          <w:p w:rsidR="00F86817" w:rsidRPr="00F86817" w:rsidRDefault="00F86817" w:rsidP="001C6C4C">
            <w:pPr>
              <w:rPr>
                <w:color w:val="000000"/>
              </w:rPr>
            </w:pPr>
            <w:r>
              <w:rPr>
                <w:color w:val="000000"/>
              </w:rPr>
              <w:t>(</w:t>
            </w:r>
            <w:r w:rsidRPr="00F86817">
              <w:rPr>
                <w:color w:val="000000"/>
              </w:rPr>
              <w:t>0.11</w:t>
            </w:r>
            <w:r>
              <w:rPr>
                <w:color w:val="000000"/>
              </w:rPr>
              <w:t>)</w:t>
            </w:r>
            <w:r w:rsidR="001C6C4C">
              <w:rPr>
                <w:color w:val="000000"/>
              </w:rPr>
              <w:t>**</w:t>
            </w:r>
          </w:p>
        </w:tc>
        <w:tc>
          <w:tcPr>
            <w:tcW w:w="1115" w:type="dxa"/>
            <w:vAlign w:val="center"/>
          </w:tcPr>
          <w:p w:rsidR="00F86817" w:rsidRDefault="001C6C4C" w:rsidP="00B87135">
            <w:pPr>
              <w:widowControl w:val="0"/>
              <w:tabs>
                <w:tab w:val="decimal" w:pos="433"/>
              </w:tabs>
            </w:pPr>
            <w:r>
              <w:t>51</w:t>
            </w:r>
            <w:r w:rsidR="00F86817">
              <w:t>**</w:t>
            </w:r>
          </w:p>
        </w:tc>
        <w:tc>
          <w:tcPr>
            <w:tcW w:w="1234" w:type="dxa"/>
            <w:vAlign w:val="center"/>
          </w:tcPr>
          <w:p w:rsidR="00F86817" w:rsidRDefault="001C6C4C" w:rsidP="00B87135">
            <w:pPr>
              <w:widowControl w:val="0"/>
              <w:tabs>
                <w:tab w:val="decimal" w:pos="342"/>
              </w:tabs>
            </w:pPr>
            <w:r>
              <w:t>0.4</w:t>
            </w:r>
          </w:p>
        </w:tc>
      </w:tr>
      <w:tr w:rsidR="00F86817" w:rsidTr="00DA4047">
        <w:tc>
          <w:tcPr>
            <w:tcW w:w="2729" w:type="dxa"/>
            <w:vAlign w:val="center"/>
          </w:tcPr>
          <w:p w:rsidR="00F86817" w:rsidRPr="00B60265" w:rsidRDefault="00F86817" w:rsidP="00DF6A61">
            <w:pPr>
              <w:widowControl w:val="0"/>
              <w:tabs>
                <w:tab w:val="left" w:pos="270"/>
              </w:tabs>
            </w:pPr>
            <w:r w:rsidRPr="00B60265">
              <w:t>Grade: Similarity</w:t>
            </w:r>
          </w:p>
        </w:tc>
        <w:tc>
          <w:tcPr>
            <w:tcW w:w="1209" w:type="dxa"/>
            <w:vAlign w:val="center"/>
          </w:tcPr>
          <w:p w:rsidR="00F86817" w:rsidRDefault="00F86817" w:rsidP="00C06AAD">
            <w:pPr>
              <w:widowControl w:val="0"/>
            </w:pPr>
          </w:p>
        </w:tc>
        <w:tc>
          <w:tcPr>
            <w:tcW w:w="481" w:type="dxa"/>
            <w:vAlign w:val="center"/>
          </w:tcPr>
          <w:p w:rsidR="00F86817" w:rsidRDefault="00F86817" w:rsidP="00C06AAD">
            <w:pPr>
              <w:widowControl w:val="0"/>
            </w:pPr>
          </w:p>
        </w:tc>
        <w:tc>
          <w:tcPr>
            <w:tcW w:w="1116" w:type="dxa"/>
            <w:vAlign w:val="center"/>
          </w:tcPr>
          <w:p w:rsidR="00F86817" w:rsidRDefault="00F86817" w:rsidP="00C06AAD">
            <w:pPr>
              <w:widowControl w:val="0"/>
            </w:pPr>
          </w:p>
        </w:tc>
        <w:tc>
          <w:tcPr>
            <w:tcW w:w="852" w:type="dxa"/>
            <w:vAlign w:val="center"/>
          </w:tcPr>
          <w:p w:rsidR="00F86817" w:rsidRPr="00F86817" w:rsidRDefault="00F86817" w:rsidP="001C6C4C">
            <w:pPr>
              <w:jc w:val="right"/>
              <w:rPr>
                <w:color w:val="000000"/>
              </w:rPr>
            </w:pPr>
            <w:r w:rsidRPr="00F86817">
              <w:rPr>
                <w:color w:val="000000"/>
              </w:rPr>
              <w:t>4.22</w:t>
            </w:r>
          </w:p>
        </w:tc>
        <w:tc>
          <w:tcPr>
            <w:tcW w:w="1454" w:type="dxa"/>
            <w:vAlign w:val="center"/>
          </w:tcPr>
          <w:p w:rsidR="00F86817" w:rsidRPr="00F86817" w:rsidRDefault="00F86817" w:rsidP="001C6C4C">
            <w:pPr>
              <w:rPr>
                <w:color w:val="000000"/>
              </w:rPr>
            </w:pPr>
            <w:r>
              <w:rPr>
                <w:color w:val="000000"/>
              </w:rPr>
              <w:t>(</w:t>
            </w:r>
            <w:r w:rsidRPr="00F86817">
              <w:rPr>
                <w:color w:val="000000"/>
              </w:rPr>
              <w:t>0.59</w:t>
            </w:r>
            <w:r>
              <w:rPr>
                <w:color w:val="000000"/>
              </w:rPr>
              <w:t>)</w:t>
            </w:r>
            <w:r w:rsidR="001C6C4C">
              <w:rPr>
                <w:color w:val="000000"/>
              </w:rPr>
              <w:t>**</w:t>
            </w:r>
          </w:p>
        </w:tc>
        <w:tc>
          <w:tcPr>
            <w:tcW w:w="852" w:type="dxa"/>
            <w:vAlign w:val="center"/>
          </w:tcPr>
          <w:p w:rsidR="00F86817" w:rsidRPr="00F86817" w:rsidRDefault="00F86817" w:rsidP="001C6C4C">
            <w:pPr>
              <w:jc w:val="right"/>
              <w:rPr>
                <w:color w:val="000000"/>
              </w:rPr>
            </w:pPr>
            <w:r w:rsidRPr="00F86817">
              <w:rPr>
                <w:color w:val="000000"/>
              </w:rPr>
              <w:t>4.61</w:t>
            </w:r>
          </w:p>
        </w:tc>
        <w:tc>
          <w:tcPr>
            <w:tcW w:w="1070" w:type="dxa"/>
            <w:vAlign w:val="center"/>
          </w:tcPr>
          <w:p w:rsidR="00F86817" w:rsidRPr="00F86817" w:rsidRDefault="00F86817" w:rsidP="001C6C4C">
            <w:pPr>
              <w:rPr>
                <w:color w:val="000000"/>
              </w:rPr>
            </w:pPr>
            <w:r>
              <w:rPr>
                <w:color w:val="000000"/>
              </w:rPr>
              <w:t>(</w:t>
            </w:r>
            <w:r w:rsidRPr="00F86817">
              <w:rPr>
                <w:color w:val="000000"/>
              </w:rPr>
              <w:t>0.55</w:t>
            </w:r>
            <w:r>
              <w:rPr>
                <w:color w:val="000000"/>
              </w:rPr>
              <w:t>)</w:t>
            </w:r>
            <w:r w:rsidR="001C6C4C">
              <w:rPr>
                <w:color w:val="000000"/>
              </w:rPr>
              <w:t>**</w:t>
            </w:r>
          </w:p>
        </w:tc>
        <w:tc>
          <w:tcPr>
            <w:tcW w:w="852" w:type="dxa"/>
            <w:vAlign w:val="center"/>
          </w:tcPr>
          <w:p w:rsidR="00F86817" w:rsidRPr="00F86817" w:rsidRDefault="00F86817" w:rsidP="001C6C4C">
            <w:pPr>
              <w:jc w:val="right"/>
              <w:rPr>
                <w:color w:val="000000"/>
              </w:rPr>
            </w:pPr>
            <w:r w:rsidRPr="00F86817">
              <w:rPr>
                <w:color w:val="000000"/>
              </w:rPr>
              <w:t>6.01</w:t>
            </w:r>
          </w:p>
        </w:tc>
        <w:tc>
          <w:tcPr>
            <w:tcW w:w="1070" w:type="dxa"/>
            <w:vAlign w:val="center"/>
          </w:tcPr>
          <w:p w:rsidR="00F86817" w:rsidRPr="00F86817" w:rsidRDefault="00F86817" w:rsidP="001C6C4C">
            <w:pPr>
              <w:rPr>
                <w:color w:val="000000"/>
              </w:rPr>
            </w:pPr>
            <w:r>
              <w:rPr>
                <w:color w:val="000000"/>
              </w:rPr>
              <w:t>(</w:t>
            </w:r>
            <w:r w:rsidRPr="00F86817">
              <w:rPr>
                <w:color w:val="000000"/>
              </w:rPr>
              <w:t>0.44</w:t>
            </w:r>
            <w:r>
              <w:rPr>
                <w:color w:val="000000"/>
              </w:rPr>
              <w:t>)</w:t>
            </w:r>
            <w:r w:rsidR="001C6C4C">
              <w:rPr>
                <w:color w:val="000000"/>
              </w:rPr>
              <w:t>**</w:t>
            </w:r>
          </w:p>
        </w:tc>
        <w:tc>
          <w:tcPr>
            <w:tcW w:w="1115" w:type="dxa"/>
            <w:vAlign w:val="center"/>
          </w:tcPr>
          <w:p w:rsidR="00F86817" w:rsidRDefault="00F86817" w:rsidP="00B87135">
            <w:pPr>
              <w:widowControl w:val="0"/>
              <w:tabs>
                <w:tab w:val="decimal" w:pos="433"/>
              </w:tabs>
            </w:pPr>
            <w:r>
              <w:t>0</w:t>
            </w:r>
          </w:p>
        </w:tc>
        <w:tc>
          <w:tcPr>
            <w:tcW w:w="1234" w:type="dxa"/>
            <w:vAlign w:val="center"/>
          </w:tcPr>
          <w:p w:rsidR="00F86817" w:rsidRDefault="00F86817" w:rsidP="00B87135">
            <w:pPr>
              <w:widowControl w:val="0"/>
              <w:tabs>
                <w:tab w:val="decimal" w:pos="342"/>
              </w:tabs>
            </w:pPr>
            <w:r>
              <w:t>324**</w:t>
            </w:r>
          </w:p>
        </w:tc>
      </w:tr>
      <w:tr w:rsidR="00F86817" w:rsidTr="00DA4047">
        <w:tc>
          <w:tcPr>
            <w:tcW w:w="2729" w:type="dxa"/>
            <w:vAlign w:val="center"/>
          </w:tcPr>
          <w:p w:rsidR="00F86817" w:rsidRPr="00B60265" w:rsidRDefault="00F86817" w:rsidP="00DF6A61">
            <w:pPr>
              <w:widowControl w:val="0"/>
              <w:tabs>
                <w:tab w:val="left" w:pos="270"/>
              </w:tabs>
            </w:pPr>
            <w:r w:rsidRPr="00B60265">
              <w:t>Age: Receiver</w:t>
            </w:r>
          </w:p>
        </w:tc>
        <w:tc>
          <w:tcPr>
            <w:tcW w:w="1209" w:type="dxa"/>
            <w:vAlign w:val="center"/>
          </w:tcPr>
          <w:p w:rsidR="00F86817" w:rsidRDefault="00F86817" w:rsidP="00C06AAD">
            <w:pPr>
              <w:widowControl w:val="0"/>
            </w:pPr>
          </w:p>
        </w:tc>
        <w:tc>
          <w:tcPr>
            <w:tcW w:w="481" w:type="dxa"/>
            <w:vAlign w:val="center"/>
          </w:tcPr>
          <w:p w:rsidR="00F86817" w:rsidRDefault="00F86817" w:rsidP="00C06AAD">
            <w:pPr>
              <w:widowControl w:val="0"/>
            </w:pPr>
          </w:p>
        </w:tc>
        <w:tc>
          <w:tcPr>
            <w:tcW w:w="1116" w:type="dxa"/>
            <w:vAlign w:val="center"/>
          </w:tcPr>
          <w:p w:rsidR="00F86817" w:rsidRDefault="00F86817" w:rsidP="00C06AAD">
            <w:pPr>
              <w:widowControl w:val="0"/>
            </w:pPr>
          </w:p>
        </w:tc>
        <w:tc>
          <w:tcPr>
            <w:tcW w:w="852" w:type="dxa"/>
            <w:vAlign w:val="center"/>
          </w:tcPr>
          <w:p w:rsidR="00F86817" w:rsidRPr="00F86817" w:rsidRDefault="00F86817" w:rsidP="001C6C4C">
            <w:pPr>
              <w:jc w:val="right"/>
              <w:rPr>
                <w:color w:val="000000"/>
              </w:rPr>
            </w:pPr>
            <w:r w:rsidRPr="00F86817">
              <w:rPr>
                <w:color w:val="000000"/>
              </w:rPr>
              <w:t>0.10</w:t>
            </w:r>
          </w:p>
        </w:tc>
        <w:tc>
          <w:tcPr>
            <w:tcW w:w="1454" w:type="dxa"/>
            <w:vAlign w:val="center"/>
          </w:tcPr>
          <w:p w:rsidR="00F86817" w:rsidRPr="00F86817" w:rsidRDefault="00F86817" w:rsidP="001C6C4C">
            <w:pPr>
              <w:rPr>
                <w:color w:val="000000"/>
              </w:rPr>
            </w:pPr>
            <w:r>
              <w:rPr>
                <w:color w:val="000000"/>
              </w:rPr>
              <w:t>(</w:t>
            </w:r>
            <w:r w:rsidRPr="00F86817">
              <w:rPr>
                <w:color w:val="000000"/>
              </w:rPr>
              <w:t>0.11</w:t>
            </w:r>
            <w:r>
              <w:rPr>
                <w:color w:val="000000"/>
              </w:rPr>
              <w:t>)</w:t>
            </w:r>
          </w:p>
        </w:tc>
        <w:tc>
          <w:tcPr>
            <w:tcW w:w="852" w:type="dxa"/>
            <w:vAlign w:val="center"/>
          </w:tcPr>
          <w:p w:rsidR="00F86817" w:rsidRPr="00F86817" w:rsidRDefault="00F86817" w:rsidP="001C6C4C">
            <w:pPr>
              <w:jc w:val="right"/>
              <w:rPr>
                <w:color w:val="000000"/>
              </w:rPr>
            </w:pPr>
            <w:r w:rsidRPr="00F86817">
              <w:rPr>
                <w:color w:val="000000"/>
              </w:rPr>
              <w:t>0.06</w:t>
            </w:r>
          </w:p>
        </w:tc>
        <w:tc>
          <w:tcPr>
            <w:tcW w:w="1070" w:type="dxa"/>
            <w:vAlign w:val="center"/>
          </w:tcPr>
          <w:p w:rsidR="00F86817" w:rsidRPr="00F86817" w:rsidRDefault="00F86817" w:rsidP="001C6C4C">
            <w:pPr>
              <w:rPr>
                <w:color w:val="000000"/>
              </w:rPr>
            </w:pPr>
            <w:r>
              <w:rPr>
                <w:color w:val="000000"/>
              </w:rPr>
              <w:t>(</w:t>
            </w:r>
            <w:r w:rsidRPr="00F86817">
              <w:rPr>
                <w:color w:val="000000"/>
              </w:rPr>
              <w:t>0.08</w:t>
            </w:r>
            <w:r>
              <w:rPr>
                <w:color w:val="000000"/>
              </w:rPr>
              <w:t>)</w:t>
            </w:r>
          </w:p>
        </w:tc>
        <w:tc>
          <w:tcPr>
            <w:tcW w:w="852" w:type="dxa"/>
            <w:vAlign w:val="center"/>
          </w:tcPr>
          <w:p w:rsidR="00F86817" w:rsidRPr="00F86817" w:rsidRDefault="00F86817" w:rsidP="001C6C4C">
            <w:pPr>
              <w:jc w:val="right"/>
              <w:rPr>
                <w:color w:val="000000"/>
              </w:rPr>
            </w:pPr>
            <w:r w:rsidRPr="00F86817">
              <w:rPr>
                <w:color w:val="000000"/>
              </w:rPr>
              <w:t>0.05</w:t>
            </w:r>
          </w:p>
        </w:tc>
        <w:tc>
          <w:tcPr>
            <w:tcW w:w="1070" w:type="dxa"/>
            <w:vAlign w:val="center"/>
          </w:tcPr>
          <w:p w:rsidR="00F86817" w:rsidRPr="00F86817" w:rsidRDefault="00F86817" w:rsidP="001C6C4C">
            <w:pPr>
              <w:rPr>
                <w:color w:val="000000"/>
              </w:rPr>
            </w:pPr>
            <w:r>
              <w:rPr>
                <w:color w:val="000000"/>
              </w:rPr>
              <w:t>(</w:t>
            </w:r>
            <w:r w:rsidRPr="00F86817">
              <w:rPr>
                <w:color w:val="000000"/>
              </w:rPr>
              <w:t>0.07</w:t>
            </w:r>
            <w:r>
              <w:rPr>
                <w:color w:val="000000"/>
              </w:rPr>
              <w:t>)</w:t>
            </w:r>
          </w:p>
        </w:tc>
        <w:tc>
          <w:tcPr>
            <w:tcW w:w="1115" w:type="dxa"/>
            <w:vAlign w:val="center"/>
          </w:tcPr>
          <w:p w:rsidR="00F86817" w:rsidRDefault="00F86817" w:rsidP="00B87135">
            <w:pPr>
              <w:widowControl w:val="0"/>
              <w:tabs>
                <w:tab w:val="decimal" w:pos="433"/>
              </w:tabs>
            </w:pPr>
            <w:r>
              <w:t>1.5</w:t>
            </w:r>
          </w:p>
        </w:tc>
        <w:tc>
          <w:tcPr>
            <w:tcW w:w="1234" w:type="dxa"/>
            <w:vAlign w:val="center"/>
          </w:tcPr>
          <w:p w:rsidR="00F86817" w:rsidRDefault="00F86817" w:rsidP="00B87135">
            <w:pPr>
              <w:widowControl w:val="0"/>
              <w:tabs>
                <w:tab w:val="decimal" w:pos="342"/>
              </w:tabs>
            </w:pPr>
            <w:r>
              <w:t>9</w:t>
            </w:r>
          </w:p>
        </w:tc>
      </w:tr>
      <w:tr w:rsidR="00F86817" w:rsidTr="00DA4047">
        <w:tc>
          <w:tcPr>
            <w:tcW w:w="2729" w:type="dxa"/>
            <w:vAlign w:val="center"/>
          </w:tcPr>
          <w:p w:rsidR="00F86817" w:rsidRPr="00B60265" w:rsidRDefault="00F86817" w:rsidP="00DF6A61">
            <w:pPr>
              <w:widowControl w:val="0"/>
              <w:tabs>
                <w:tab w:val="left" w:pos="270"/>
              </w:tabs>
            </w:pPr>
            <w:r w:rsidRPr="00B60265">
              <w:t>Age: Sender</w:t>
            </w:r>
          </w:p>
        </w:tc>
        <w:tc>
          <w:tcPr>
            <w:tcW w:w="1209" w:type="dxa"/>
            <w:vAlign w:val="center"/>
          </w:tcPr>
          <w:p w:rsidR="00F86817" w:rsidRDefault="00F86817" w:rsidP="00C06AAD">
            <w:pPr>
              <w:widowControl w:val="0"/>
            </w:pPr>
          </w:p>
        </w:tc>
        <w:tc>
          <w:tcPr>
            <w:tcW w:w="481" w:type="dxa"/>
            <w:vAlign w:val="center"/>
          </w:tcPr>
          <w:p w:rsidR="00F86817" w:rsidRDefault="00F86817" w:rsidP="00C06AAD">
            <w:pPr>
              <w:widowControl w:val="0"/>
            </w:pPr>
          </w:p>
        </w:tc>
        <w:tc>
          <w:tcPr>
            <w:tcW w:w="1116" w:type="dxa"/>
            <w:vAlign w:val="center"/>
          </w:tcPr>
          <w:p w:rsidR="00F86817" w:rsidRDefault="00F86817" w:rsidP="00C06AAD">
            <w:pPr>
              <w:widowControl w:val="0"/>
            </w:pPr>
          </w:p>
        </w:tc>
        <w:tc>
          <w:tcPr>
            <w:tcW w:w="852" w:type="dxa"/>
            <w:vAlign w:val="center"/>
          </w:tcPr>
          <w:p w:rsidR="00F86817" w:rsidRPr="00F86817" w:rsidRDefault="00F86817" w:rsidP="001C6C4C">
            <w:pPr>
              <w:jc w:val="right"/>
              <w:rPr>
                <w:color w:val="000000"/>
              </w:rPr>
            </w:pPr>
            <w:r w:rsidRPr="00F86817">
              <w:rPr>
                <w:color w:val="000000"/>
              </w:rPr>
              <w:t>-0.30</w:t>
            </w:r>
          </w:p>
        </w:tc>
        <w:tc>
          <w:tcPr>
            <w:tcW w:w="1454" w:type="dxa"/>
            <w:vAlign w:val="center"/>
          </w:tcPr>
          <w:p w:rsidR="00F86817" w:rsidRPr="00F86817" w:rsidRDefault="00F86817" w:rsidP="001C6C4C">
            <w:pPr>
              <w:rPr>
                <w:color w:val="000000"/>
              </w:rPr>
            </w:pPr>
            <w:r>
              <w:rPr>
                <w:color w:val="000000"/>
              </w:rPr>
              <w:t>(</w:t>
            </w:r>
            <w:r w:rsidRPr="00F86817">
              <w:rPr>
                <w:color w:val="000000"/>
              </w:rPr>
              <w:t>0.11</w:t>
            </w:r>
            <w:r>
              <w:rPr>
                <w:color w:val="000000"/>
              </w:rPr>
              <w:t>)</w:t>
            </w:r>
            <w:r w:rsidR="001C6C4C">
              <w:rPr>
                <w:color w:val="000000"/>
              </w:rPr>
              <w:t>**</w:t>
            </w:r>
          </w:p>
        </w:tc>
        <w:tc>
          <w:tcPr>
            <w:tcW w:w="852" w:type="dxa"/>
            <w:vAlign w:val="center"/>
          </w:tcPr>
          <w:p w:rsidR="00F86817" w:rsidRPr="00F86817" w:rsidRDefault="00F86817" w:rsidP="001C6C4C">
            <w:pPr>
              <w:jc w:val="right"/>
              <w:rPr>
                <w:color w:val="000000"/>
              </w:rPr>
            </w:pPr>
            <w:r w:rsidRPr="00F86817">
              <w:rPr>
                <w:color w:val="000000"/>
              </w:rPr>
              <w:t>0.08</w:t>
            </w:r>
          </w:p>
        </w:tc>
        <w:tc>
          <w:tcPr>
            <w:tcW w:w="1070" w:type="dxa"/>
            <w:vAlign w:val="center"/>
          </w:tcPr>
          <w:p w:rsidR="00F86817" w:rsidRPr="00F86817" w:rsidRDefault="00F86817" w:rsidP="001C6C4C">
            <w:pPr>
              <w:rPr>
                <w:color w:val="000000"/>
              </w:rPr>
            </w:pPr>
            <w:r>
              <w:rPr>
                <w:color w:val="000000"/>
              </w:rPr>
              <w:t>(</w:t>
            </w:r>
            <w:r w:rsidRPr="00F86817">
              <w:rPr>
                <w:color w:val="000000"/>
              </w:rPr>
              <w:t>0.08</w:t>
            </w:r>
            <w:r>
              <w:rPr>
                <w:color w:val="000000"/>
              </w:rPr>
              <w:t>)</w:t>
            </w:r>
          </w:p>
        </w:tc>
        <w:tc>
          <w:tcPr>
            <w:tcW w:w="852" w:type="dxa"/>
            <w:vAlign w:val="center"/>
          </w:tcPr>
          <w:p w:rsidR="00F86817" w:rsidRPr="00F86817" w:rsidRDefault="00F86817" w:rsidP="001C6C4C">
            <w:pPr>
              <w:jc w:val="right"/>
              <w:rPr>
                <w:color w:val="000000"/>
              </w:rPr>
            </w:pPr>
            <w:r w:rsidRPr="00F86817">
              <w:rPr>
                <w:color w:val="000000"/>
              </w:rPr>
              <w:t>-0.09</w:t>
            </w:r>
          </w:p>
        </w:tc>
        <w:tc>
          <w:tcPr>
            <w:tcW w:w="1070" w:type="dxa"/>
            <w:vAlign w:val="center"/>
          </w:tcPr>
          <w:p w:rsidR="00F86817" w:rsidRPr="00F86817" w:rsidRDefault="00F86817" w:rsidP="001C6C4C">
            <w:pPr>
              <w:rPr>
                <w:color w:val="000000"/>
              </w:rPr>
            </w:pPr>
            <w:r>
              <w:rPr>
                <w:color w:val="000000"/>
              </w:rPr>
              <w:t>(</w:t>
            </w:r>
            <w:r w:rsidRPr="00F86817">
              <w:rPr>
                <w:color w:val="000000"/>
              </w:rPr>
              <w:t>0.07</w:t>
            </w:r>
            <w:r>
              <w:rPr>
                <w:color w:val="000000"/>
              </w:rPr>
              <w:t>)</w:t>
            </w:r>
          </w:p>
        </w:tc>
        <w:tc>
          <w:tcPr>
            <w:tcW w:w="1115" w:type="dxa"/>
            <w:vAlign w:val="center"/>
          </w:tcPr>
          <w:p w:rsidR="00F86817" w:rsidRDefault="001C6C4C" w:rsidP="00B87135">
            <w:pPr>
              <w:widowControl w:val="0"/>
              <w:tabs>
                <w:tab w:val="decimal" w:pos="433"/>
              </w:tabs>
            </w:pPr>
            <w:r>
              <w:t>17</w:t>
            </w:r>
            <w:r w:rsidR="00F86817">
              <w:t>**</w:t>
            </w:r>
          </w:p>
        </w:tc>
        <w:tc>
          <w:tcPr>
            <w:tcW w:w="1234" w:type="dxa"/>
            <w:vAlign w:val="center"/>
          </w:tcPr>
          <w:p w:rsidR="00F86817" w:rsidRDefault="00F86817" w:rsidP="00B87135">
            <w:pPr>
              <w:widowControl w:val="0"/>
              <w:tabs>
                <w:tab w:val="decimal" w:pos="342"/>
              </w:tabs>
            </w:pPr>
            <w:r>
              <w:t>4</w:t>
            </w:r>
          </w:p>
        </w:tc>
      </w:tr>
      <w:tr w:rsidR="00F86817" w:rsidTr="00DA4047">
        <w:tc>
          <w:tcPr>
            <w:tcW w:w="2729" w:type="dxa"/>
            <w:tcBorders>
              <w:bottom w:val="single" w:sz="4" w:space="0" w:color="auto"/>
            </w:tcBorders>
            <w:vAlign w:val="center"/>
          </w:tcPr>
          <w:p w:rsidR="00F86817" w:rsidRPr="00B60265" w:rsidRDefault="00F86817" w:rsidP="00DF6A61">
            <w:pPr>
              <w:widowControl w:val="0"/>
              <w:tabs>
                <w:tab w:val="left" w:pos="270"/>
              </w:tabs>
            </w:pPr>
            <w:r w:rsidRPr="00B60265">
              <w:t>Age: Similarity</w:t>
            </w:r>
          </w:p>
        </w:tc>
        <w:tc>
          <w:tcPr>
            <w:tcW w:w="1209" w:type="dxa"/>
            <w:tcBorders>
              <w:bottom w:val="single" w:sz="4" w:space="0" w:color="auto"/>
            </w:tcBorders>
            <w:vAlign w:val="center"/>
          </w:tcPr>
          <w:p w:rsidR="00F86817" w:rsidRDefault="00F86817" w:rsidP="00C06AAD">
            <w:pPr>
              <w:widowControl w:val="0"/>
            </w:pPr>
          </w:p>
        </w:tc>
        <w:tc>
          <w:tcPr>
            <w:tcW w:w="481" w:type="dxa"/>
            <w:tcBorders>
              <w:bottom w:val="single" w:sz="4" w:space="0" w:color="auto"/>
            </w:tcBorders>
            <w:vAlign w:val="center"/>
          </w:tcPr>
          <w:p w:rsidR="00F86817" w:rsidRDefault="00F86817" w:rsidP="00C06AAD">
            <w:pPr>
              <w:widowControl w:val="0"/>
            </w:pPr>
          </w:p>
        </w:tc>
        <w:tc>
          <w:tcPr>
            <w:tcW w:w="1116" w:type="dxa"/>
            <w:tcBorders>
              <w:bottom w:val="single" w:sz="4" w:space="0" w:color="auto"/>
            </w:tcBorders>
            <w:vAlign w:val="center"/>
          </w:tcPr>
          <w:p w:rsidR="00F86817" w:rsidRDefault="00F86817" w:rsidP="00C06AAD">
            <w:pPr>
              <w:widowControl w:val="0"/>
            </w:pPr>
          </w:p>
        </w:tc>
        <w:tc>
          <w:tcPr>
            <w:tcW w:w="852" w:type="dxa"/>
            <w:tcBorders>
              <w:bottom w:val="single" w:sz="4" w:space="0" w:color="auto"/>
            </w:tcBorders>
            <w:vAlign w:val="center"/>
          </w:tcPr>
          <w:p w:rsidR="00F86817" w:rsidRPr="00F86817" w:rsidRDefault="00F86817" w:rsidP="001C6C4C">
            <w:pPr>
              <w:jc w:val="right"/>
              <w:rPr>
                <w:color w:val="000000"/>
              </w:rPr>
            </w:pPr>
            <w:r w:rsidRPr="00F86817">
              <w:rPr>
                <w:color w:val="000000"/>
              </w:rPr>
              <w:t>-0.65</w:t>
            </w:r>
          </w:p>
        </w:tc>
        <w:tc>
          <w:tcPr>
            <w:tcW w:w="1454" w:type="dxa"/>
            <w:tcBorders>
              <w:bottom w:val="single" w:sz="4" w:space="0" w:color="auto"/>
            </w:tcBorders>
            <w:vAlign w:val="center"/>
          </w:tcPr>
          <w:p w:rsidR="00F86817" w:rsidRPr="00F86817" w:rsidRDefault="00F86817" w:rsidP="001C6C4C">
            <w:pPr>
              <w:rPr>
                <w:color w:val="000000"/>
              </w:rPr>
            </w:pPr>
            <w:r>
              <w:rPr>
                <w:color w:val="000000"/>
              </w:rPr>
              <w:t>(</w:t>
            </w:r>
            <w:r w:rsidRPr="00F86817">
              <w:rPr>
                <w:color w:val="000000"/>
              </w:rPr>
              <w:t>0.63</w:t>
            </w:r>
            <w:r>
              <w:rPr>
                <w:color w:val="000000"/>
              </w:rPr>
              <w:t>)</w:t>
            </w:r>
          </w:p>
        </w:tc>
        <w:tc>
          <w:tcPr>
            <w:tcW w:w="852" w:type="dxa"/>
            <w:tcBorders>
              <w:bottom w:val="single" w:sz="4" w:space="0" w:color="auto"/>
            </w:tcBorders>
            <w:vAlign w:val="center"/>
          </w:tcPr>
          <w:p w:rsidR="00F86817" w:rsidRPr="00F86817" w:rsidRDefault="00F86817" w:rsidP="001C6C4C">
            <w:pPr>
              <w:jc w:val="right"/>
              <w:rPr>
                <w:color w:val="000000"/>
              </w:rPr>
            </w:pPr>
            <w:r w:rsidRPr="00F86817">
              <w:rPr>
                <w:color w:val="000000"/>
              </w:rPr>
              <w:t>-0.10</w:t>
            </w:r>
          </w:p>
        </w:tc>
        <w:tc>
          <w:tcPr>
            <w:tcW w:w="1070" w:type="dxa"/>
            <w:tcBorders>
              <w:bottom w:val="single" w:sz="4" w:space="0" w:color="auto"/>
            </w:tcBorders>
            <w:vAlign w:val="center"/>
          </w:tcPr>
          <w:p w:rsidR="00F86817" w:rsidRPr="00F86817" w:rsidRDefault="00F86817" w:rsidP="001C6C4C">
            <w:pPr>
              <w:rPr>
                <w:color w:val="000000"/>
              </w:rPr>
            </w:pPr>
            <w:r>
              <w:rPr>
                <w:color w:val="000000"/>
              </w:rPr>
              <w:t>(</w:t>
            </w:r>
            <w:r w:rsidRPr="00F86817">
              <w:rPr>
                <w:color w:val="000000"/>
              </w:rPr>
              <w:t>0.46</w:t>
            </w:r>
            <w:r>
              <w:rPr>
                <w:color w:val="000000"/>
              </w:rPr>
              <w:t>)</w:t>
            </w:r>
          </w:p>
        </w:tc>
        <w:tc>
          <w:tcPr>
            <w:tcW w:w="852" w:type="dxa"/>
            <w:tcBorders>
              <w:bottom w:val="single" w:sz="4" w:space="0" w:color="auto"/>
            </w:tcBorders>
            <w:vAlign w:val="center"/>
          </w:tcPr>
          <w:p w:rsidR="00F86817" w:rsidRPr="00F86817" w:rsidRDefault="00F86817" w:rsidP="001C6C4C">
            <w:pPr>
              <w:jc w:val="right"/>
              <w:rPr>
                <w:color w:val="000000"/>
              </w:rPr>
            </w:pPr>
            <w:r w:rsidRPr="00F86817">
              <w:rPr>
                <w:color w:val="000000"/>
              </w:rPr>
              <w:t>-0.48</w:t>
            </w:r>
          </w:p>
        </w:tc>
        <w:tc>
          <w:tcPr>
            <w:tcW w:w="1070" w:type="dxa"/>
            <w:tcBorders>
              <w:bottom w:val="single" w:sz="4" w:space="0" w:color="auto"/>
            </w:tcBorders>
            <w:vAlign w:val="center"/>
          </w:tcPr>
          <w:p w:rsidR="00F86817" w:rsidRPr="00F86817" w:rsidRDefault="00F86817" w:rsidP="001C6C4C">
            <w:pPr>
              <w:rPr>
                <w:color w:val="000000"/>
              </w:rPr>
            </w:pPr>
            <w:r>
              <w:rPr>
                <w:color w:val="000000"/>
              </w:rPr>
              <w:t>(</w:t>
            </w:r>
            <w:r w:rsidRPr="00F86817">
              <w:rPr>
                <w:color w:val="000000"/>
              </w:rPr>
              <w:t>0.46</w:t>
            </w:r>
            <w:r>
              <w:rPr>
                <w:color w:val="000000"/>
              </w:rPr>
              <w:t>)</w:t>
            </w:r>
          </w:p>
        </w:tc>
        <w:tc>
          <w:tcPr>
            <w:tcW w:w="1115" w:type="dxa"/>
            <w:tcBorders>
              <w:bottom w:val="single" w:sz="4" w:space="0" w:color="auto"/>
            </w:tcBorders>
            <w:vAlign w:val="center"/>
          </w:tcPr>
          <w:p w:rsidR="00F86817" w:rsidRDefault="00F86817" w:rsidP="00B87135">
            <w:pPr>
              <w:widowControl w:val="0"/>
              <w:tabs>
                <w:tab w:val="decimal" w:pos="433"/>
              </w:tabs>
            </w:pPr>
            <w:r>
              <w:t>9</w:t>
            </w:r>
          </w:p>
        </w:tc>
        <w:tc>
          <w:tcPr>
            <w:tcW w:w="1234" w:type="dxa"/>
            <w:tcBorders>
              <w:bottom w:val="single" w:sz="4" w:space="0" w:color="auto"/>
            </w:tcBorders>
            <w:vAlign w:val="center"/>
          </w:tcPr>
          <w:p w:rsidR="00F86817" w:rsidRDefault="001C6C4C" w:rsidP="00B87135">
            <w:pPr>
              <w:widowControl w:val="0"/>
              <w:tabs>
                <w:tab w:val="decimal" w:pos="342"/>
              </w:tabs>
            </w:pPr>
            <w:r>
              <w:t>1.7</w:t>
            </w:r>
          </w:p>
        </w:tc>
      </w:tr>
    </w:tbl>
    <w:p w:rsidR="0016700E" w:rsidRDefault="0016700E" w:rsidP="0016700E">
      <w:pPr>
        <w:spacing w:line="480" w:lineRule="auto"/>
      </w:pPr>
      <w:r>
        <w:t xml:space="preserve">. </w:t>
      </w:r>
    </w:p>
    <w:p w:rsidR="0016700E" w:rsidRDefault="0016700E">
      <w:pPr>
        <w:jc w:val="center"/>
        <w:sectPr w:rsidR="0016700E" w:rsidSect="007454D1">
          <w:pgSz w:w="15840" w:h="12240" w:orient="landscape"/>
          <w:pgMar w:top="720" w:right="1440" w:bottom="720" w:left="1440" w:header="720" w:footer="720" w:gutter="0"/>
          <w:cols w:space="720"/>
          <w:docGrid w:linePitch="360"/>
        </w:sectPr>
      </w:pPr>
    </w:p>
    <w:p w:rsidR="00B924A7" w:rsidRDefault="004F5889" w:rsidP="00700E51">
      <w:pPr>
        <w:pStyle w:val="Heading1"/>
      </w:pPr>
      <w:bookmarkStart w:id="9" w:name="_Toc380411590"/>
      <w:r>
        <w:lastRenderedPageBreak/>
        <w:t>S</w:t>
      </w:r>
      <w:r w:rsidR="00B60265">
        <w:t>6</w:t>
      </w:r>
      <w:r w:rsidR="00700E51">
        <w:t xml:space="preserve">: Table: </w:t>
      </w:r>
      <w:r w:rsidR="00024CDD">
        <w:t>U</w:t>
      </w:r>
      <w:r w:rsidR="00700E51">
        <w:t>niplex RSiena analyses for defending</w:t>
      </w:r>
      <w:bookmarkEnd w:id="9"/>
      <w:r w:rsidR="00700E51">
        <w:t xml:space="preserve"> </w:t>
      </w:r>
    </w:p>
    <w:tbl>
      <w:tblPr>
        <w:tblStyle w:val="TableGrid"/>
        <w:tblW w:w="13924" w:type="dxa"/>
        <w:tblInd w:w="-4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959"/>
        <w:gridCol w:w="1235"/>
        <w:gridCol w:w="487"/>
        <w:gridCol w:w="1131"/>
        <w:gridCol w:w="875"/>
        <w:gridCol w:w="1106"/>
        <w:gridCol w:w="875"/>
        <w:gridCol w:w="1078"/>
        <w:gridCol w:w="875"/>
        <w:gridCol w:w="1078"/>
        <w:gridCol w:w="1170"/>
        <w:gridCol w:w="1055"/>
      </w:tblGrid>
      <w:tr w:rsidR="00B924A7" w:rsidRPr="00592DF5" w:rsidTr="00DA4047">
        <w:tc>
          <w:tcPr>
            <w:tcW w:w="2959" w:type="dxa"/>
            <w:tcBorders>
              <w:top w:val="single" w:sz="4" w:space="0" w:color="auto"/>
            </w:tcBorders>
            <w:vAlign w:val="center"/>
          </w:tcPr>
          <w:p w:rsidR="00B924A7" w:rsidRPr="00592DF5" w:rsidRDefault="00B924A7" w:rsidP="003C184C">
            <w:pPr>
              <w:widowControl w:val="0"/>
              <w:tabs>
                <w:tab w:val="left" w:pos="270"/>
              </w:tabs>
              <w:rPr>
                <w:i/>
              </w:rPr>
            </w:pPr>
            <w:r w:rsidRPr="00592DF5">
              <w:rPr>
                <w:i/>
              </w:rPr>
              <w:t>Defending: Network effects</w:t>
            </w:r>
          </w:p>
        </w:tc>
        <w:tc>
          <w:tcPr>
            <w:tcW w:w="1235" w:type="dxa"/>
            <w:tcBorders>
              <w:top w:val="single" w:sz="4" w:space="0" w:color="auto"/>
            </w:tcBorders>
            <w:vAlign w:val="center"/>
          </w:tcPr>
          <w:p w:rsidR="00B924A7" w:rsidRPr="00592DF5" w:rsidRDefault="00B924A7" w:rsidP="003C184C">
            <w:pPr>
              <w:widowControl w:val="0"/>
            </w:pPr>
          </w:p>
        </w:tc>
        <w:tc>
          <w:tcPr>
            <w:tcW w:w="487" w:type="dxa"/>
            <w:tcBorders>
              <w:top w:val="single" w:sz="4" w:space="0" w:color="auto"/>
            </w:tcBorders>
            <w:vAlign w:val="center"/>
          </w:tcPr>
          <w:p w:rsidR="00B924A7" w:rsidRPr="00592DF5" w:rsidRDefault="00B924A7" w:rsidP="003C184C">
            <w:pPr>
              <w:widowControl w:val="0"/>
            </w:pPr>
          </w:p>
        </w:tc>
        <w:tc>
          <w:tcPr>
            <w:tcW w:w="1131" w:type="dxa"/>
            <w:tcBorders>
              <w:top w:val="single" w:sz="4" w:space="0" w:color="auto"/>
            </w:tcBorders>
            <w:vAlign w:val="center"/>
          </w:tcPr>
          <w:p w:rsidR="00B924A7" w:rsidRPr="00592DF5" w:rsidRDefault="00B924A7" w:rsidP="003C184C">
            <w:pPr>
              <w:widowControl w:val="0"/>
            </w:pPr>
          </w:p>
        </w:tc>
        <w:tc>
          <w:tcPr>
            <w:tcW w:w="875" w:type="dxa"/>
            <w:tcBorders>
              <w:top w:val="single" w:sz="4" w:space="0" w:color="auto"/>
            </w:tcBorders>
            <w:vAlign w:val="center"/>
          </w:tcPr>
          <w:p w:rsidR="00B924A7" w:rsidRPr="00592DF5" w:rsidRDefault="00B924A7" w:rsidP="003C184C">
            <w:pPr>
              <w:widowControl w:val="0"/>
              <w:tabs>
                <w:tab w:val="left" w:pos="291"/>
              </w:tabs>
              <w:jc w:val="right"/>
            </w:pPr>
          </w:p>
        </w:tc>
        <w:tc>
          <w:tcPr>
            <w:tcW w:w="1106" w:type="dxa"/>
            <w:tcBorders>
              <w:top w:val="single" w:sz="4" w:space="0" w:color="auto"/>
            </w:tcBorders>
            <w:vAlign w:val="center"/>
          </w:tcPr>
          <w:p w:rsidR="00B924A7" w:rsidRPr="00592DF5" w:rsidRDefault="00B924A7" w:rsidP="003C184C">
            <w:pPr>
              <w:widowControl w:val="0"/>
            </w:pPr>
          </w:p>
        </w:tc>
        <w:tc>
          <w:tcPr>
            <w:tcW w:w="875" w:type="dxa"/>
            <w:tcBorders>
              <w:top w:val="single" w:sz="4" w:space="0" w:color="auto"/>
            </w:tcBorders>
            <w:vAlign w:val="center"/>
          </w:tcPr>
          <w:p w:rsidR="00B924A7" w:rsidRPr="00592DF5" w:rsidRDefault="00B924A7" w:rsidP="003C184C">
            <w:pPr>
              <w:widowControl w:val="0"/>
              <w:jc w:val="right"/>
            </w:pPr>
          </w:p>
        </w:tc>
        <w:tc>
          <w:tcPr>
            <w:tcW w:w="1078" w:type="dxa"/>
            <w:tcBorders>
              <w:top w:val="single" w:sz="4" w:space="0" w:color="auto"/>
            </w:tcBorders>
            <w:vAlign w:val="center"/>
          </w:tcPr>
          <w:p w:rsidR="00B924A7" w:rsidRPr="00592DF5" w:rsidRDefault="00B924A7" w:rsidP="003C184C">
            <w:pPr>
              <w:widowControl w:val="0"/>
            </w:pPr>
          </w:p>
        </w:tc>
        <w:tc>
          <w:tcPr>
            <w:tcW w:w="875" w:type="dxa"/>
            <w:tcBorders>
              <w:top w:val="single" w:sz="4" w:space="0" w:color="auto"/>
            </w:tcBorders>
            <w:vAlign w:val="center"/>
          </w:tcPr>
          <w:p w:rsidR="00B924A7" w:rsidRPr="00592DF5" w:rsidRDefault="00B924A7" w:rsidP="003C184C">
            <w:pPr>
              <w:widowControl w:val="0"/>
              <w:jc w:val="right"/>
            </w:pPr>
          </w:p>
        </w:tc>
        <w:tc>
          <w:tcPr>
            <w:tcW w:w="1078" w:type="dxa"/>
            <w:tcBorders>
              <w:top w:val="single" w:sz="4" w:space="0" w:color="auto"/>
            </w:tcBorders>
            <w:vAlign w:val="center"/>
          </w:tcPr>
          <w:p w:rsidR="00B924A7" w:rsidRPr="00592DF5" w:rsidRDefault="00B924A7" w:rsidP="003C184C">
            <w:pPr>
              <w:widowControl w:val="0"/>
            </w:pPr>
          </w:p>
        </w:tc>
        <w:tc>
          <w:tcPr>
            <w:tcW w:w="1170" w:type="dxa"/>
            <w:tcBorders>
              <w:top w:val="single" w:sz="4" w:space="0" w:color="auto"/>
            </w:tcBorders>
            <w:vAlign w:val="center"/>
          </w:tcPr>
          <w:p w:rsidR="00B924A7" w:rsidRPr="00592DF5" w:rsidRDefault="00B924A7" w:rsidP="003C184C">
            <w:pPr>
              <w:widowControl w:val="0"/>
              <w:jc w:val="right"/>
            </w:pPr>
          </w:p>
        </w:tc>
        <w:tc>
          <w:tcPr>
            <w:tcW w:w="1055" w:type="dxa"/>
            <w:tcBorders>
              <w:top w:val="single" w:sz="4" w:space="0" w:color="auto"/>
            </w:tcBorders>
            <w:vAlign w:val="center"/>
          </w:tcPr>
          <w:p w:rsidR="00B924A7" w:rsidRPr="00592DF5" w:rsidRDefault="00B924A7" w:rsidP="003C184C">
            <w:pPr>
              <w:widowControl w:val="0"/>
            </w:pPr>
          </w:p>
        </w:tc>
      </w:tr>
      <w:tr w:rsidR="00024CDD" w:rsidRPr="00592DF5" w:rsidTr="00DA4047">
        <w:tc>
          <w:tcPr>
            <w:tcW w:w="2959" w:type="dxa"/>
            <w:vAlign w:val="center"/>
          </w:tcPr>
          <w:p w:rsidR="00024CDD" w:rsidRPr="00592DF5" w:rsidRDefault="00024CDD" w:rsidP="003C184C">
            <w:pPr>
              <w:pStyle w:val="HTMLPreformatted"/>
              <w:widowControl w:val="0"/>
              <w:tabs>
                <w:tab w:val="clear" w:pos="916"/>
                <w:tab w:val="clear" w:pos="1832"/>
                <w:tab w:val="clear" w:pos="3664"/>
                <w:tab w:val="clear" w:pos="4580"/>
                <w:tab w:val="clear" w:pos="5496"/>
                <w:tab w:val="clear" w:pos="6412"/>
                <w:tab w:val="clear" w:pos="7328"/>
                <w:tab w:val="clear" w:pos="8244"/>
                <w:tab w:val="clear" w:pos="9160"/>
                <w:tab w:val="clear" w:pos="10076"/>
                <w:tab w:val="left" w:pos="270"/>
                <w:tab w:val="left" w:pos="720"/>
                <w:tab w:val="left" w:pos="1680"/>
                <w:tab w:val="left" w:pos="2280"/>
              </w:tabs>
              <w:rPr>
                <w:rFonts w:ascii="Times New Roman" w:hAnsi="Times New Roman"/>
                <w:sz w:val="24"/>
                <w:szCs w:val="24"/>
              </w:rPr>
            </w:pPr>
            <w:r w:rsidRPr="00592DF5">
              <w:rPr>
                <w:rFonts w:ascii="Times New Roman" w:hAnsi="Times New Roman"/>
                <w:sz w:val="24"/>
                <w:szCs w:val="24"/>
              </w:rPr>
              <w:t>Rate function (period 1)</w:t>
            </w:r>
          </w:p>
        </w:tc>
        <w:tc>
          <w:tcPr>
            <w:tcW w:w="1235" w:type="dxa"/>
            <w:vAlign w:val="center"/>
          </w:tcPr>
          <w:p w:rsidR="00024CDD" w:rsidRPr="00592DF5" w:rsidRDefault="00024CDD" w:rsidP="003C184C">
            <w:pPr>
              <w:widowControl w:val="0"/>
            </w:pPr>
          </w:p>
        </w:tc>
        <w:tc>
          <w:tcPr>
            <w:tcW w:w="487" w:type="dxa"/>
            <w:vAlign w:val="center"/>
          </w:tcPr>
          <w:p w:rsidR="00024CDD" w:rsidRPr="00592DF5" w:rsidRDefault="00024CDD" w:rsidP="003C184C">
            <w:pPr>
              <w:widowControl w:val="0"/>
            </w:pPr>
          </w:p>
        </w:tc>
        <w:tc>
          <w:tcPr>
            <w:tcW w:w="1131" w:type="dxa"/>
            <w:vAlign w:val="center"/>
          </w:tcPr>
          <w:p w:rsidR="00024CDD" w:rsidRPr="00592DF5" w:rsidRDefault="00024CDD" w:rsidP="003C184C">
            <w:pPr>
              <w:widowControl w:val="0"/>
            </w:pPr>
          </w:p>
        </w:tc>
        <w:tc>
          <w:tcPr>
            <w:tcW w:w="875" w:type="dxa"/>
            <w:vAlign w:val="center"/>
          </w:tcPr>
          <w:p w:rsidR="00024CDD" w:rsidRPr="00024CDD" w:rsidRDefault="00024CDD" w:rsidP="00024CDD">
            <w:pPr>
              <w:jc w:val="right"/>
              <w:rPr>
                <w:color w:val="000000"/>
              </w:rPr>
            </w:pPr>
            <w:r w:rsidRPr="00024CDD">
              <w:rPr>
                <w:color w:val="000000"/>
              </w:rPr>
              <w:t>21.06</w:t>
            </w:r>
          </w:p>
        </w:tc>
        <w:tc>
          <w:tcPr>
            <w:tcW w:w="1106" w:type="dxa"/>
            <w:vAlign w:val="center"/>
          </w:tcPr>
          <w:p w:rsidR="00024CDD" w:rsidRPr="00024CDD" w:rsidRDefault="00024CDD" w:rsidP="006952F3">
            <w:pPr>
              <w:rPr>
                <w:color w:val="000000"/>
              </w:rPr>
            </w:pPr>
            <w:r>
              <w:rPr>
                <w:color w:val="000000"/>
              </w:rPr>
              <w:t>(</w:t>
            </w:r>
            <w:r w:rsidRPr="00024CDD">
              <w:rPr>
                <w:color w:val="000000"/>
              </w:rPr>
              <w:t>2.81</w:t>
            </w:r>
            <w:r>
              <w:rPr>
                <w:color w:val="000000"/>
              </w:rPr>
              <w:t>)</w:t>
            </w:r>
          </w:p>
        </w:tc>
        <w:tc>
          <w:tcPr>
            <w:tcW w:w="875" w:type="dxa"/>
            <w:vAlign w:val="center"/>
          </w:tcPr>
          <w:p w:rsidR="00024CDD" w:rsidRPr="00024CDD" w:rsidRDefault="00024CDD" w:rsidP="00024CDD">
            <w:pPr>
              <w:jc w:val="right"/>
              <w:rPr>
                <w:color w:val="000000"/>
              </w:rPr>
            </w:pPr>
            <w:r w:rsidRPr="00024CDD">
              <w:rPr>
                <w:color w:val="000000"/>
              </w:rPr>
              <w:t>14.61</w:t>
            </w:r>
          </w:p>
        </w:tc>
        <w:tc>
          <w:tcPr>
            <w:tcW w:w="1078" w:type="dxa"/>
            <w:vAlign w:val="center"/>
          </w:tcPr>
          <w:p w:rsidR="00024CDD" w:rsidRPr="00024CDD" w:rsidRDefault="00024CDD" w:rsidP="006952F3">
            <w:pPr>
              <w:rPr>
                <w:color w:val="000000"/>
              </w:rPr>
            </w:pPr>
            <w:r>
              <w:rPr>
                <w:color w:val="000000"/>
              </w:rPr>
              <w:t>(</w:t>
            </w:r>
            <w:r w:rsidRPr="00024CDD">
              <w:rPr>
                <w:color w:val="000000"/>
              </w:rPr>
              <w:t>1.44</w:t>
            </w:r>
            <w:r>
              <w:rPr>
                <w:color w:val="000000"/>
              </w:rPr>
              <w:t>)</w:t>
            </w:r>
          </w:p>
        </w:tc>
        <w:tc>
          <w:tcPr>
            <w:tcW w:w="875" w:type="dxa"/>
            <w:vAlign w:val="center"/>
          </w:tcPr>
          <w:p w:rsidR="00024CDD" w:rsidRPr="00024CDD" w:rsidRDefault="00024CDD" w:rsidP="00024CDD">
            <w:pPr>
              <w:jc w:val="right"/>
              <w:rPr>
                <w:color w:val="000000"/>
              </w:rPr>
            </w:pPr>
            <w:r w:rsidRPr="00024CDD">
              <w:rPr>
                <w:color w:val="000000"/>
              </w:rPr>
              <w:t>20.73</w:t>
            </w:r>
          </w:p>
        </w:tc>
        <w:tc>
          <w:tcPr>
            <w:tcW w:w="1078" w:type="dxa"/>
            <w:vAlign w:val="center"/>
          </w:tcPr>
          <w:p w:rsidR="00024CDD" w:rsidRPr="00024CDD" w:rsidRDefault="00024CDD" w:rsidP="006952F3">
            <w:pPr>
              <w:rPr>
                <w:color w:val="000000"/>
              </w:rPr>
            </w:pPr>
            <w:r>
              <w:rPr>
                <w:color w:val="000000"/>
              </w:rPr>
              <w:t>(</w:t>
            </w:r>
            <w:r w:rsidRPr="00024CDD">
              <w:rPr>
                <w:color w:val="000000"/>
              </w:rPr>
              <w:t>1.58</w:t>
            </w:r>
            <w:r>
              <w:rPr>
                <w:color w:val="000000"/>
              </w:rPr>
              <w:t>)</w:t>
            </w:r>
          </w:p>
        </w:tc>
        <w:tc>
          <w:tcPr>
            <w:tcW w:w="1170" w:type="dxa"/>
            <w:vAlign w:val="center"/>
          </w:tcPr>
          <w:p w:rsidR="00024CDD" w:rsidRPr="00592DF5" w:rsidRDefault="00024CDD" w:rsidP="003C184C">
            <w:pPr>
              <w:widowControl w:val="0"/>
              <w:tabs>
                <w:tab w:val="decimal" w:pos="433"/>
              </w:tabs>
            </w:pPr>
          </w:p>
        </w:tc>
        <w:tc>
          <w:tcPr>
            <w:tcW w:w="1055" w:type="dxa"/>
            <w:vAlign w:val="center"/>
          </w:tcPr>
          <w:p w:rsidR="00024CDD" w:rsidRPr="00592DF5" w:rsidRDefault="00024CDD" w:rsidP="003C184C">
            <w:pPr>
              <w:widowControl w:val="0"/>
              <w:tabs>
                <w:tab w:val="decimal" w:pos="342"/>
              </w:tabs>
            </w:pPr>
          </w:p>
        </w:tc>
      </w:tr>
      <w:tr w:rsidR="00024CDD" w:rsidRPr="00592DF5" w:rsidTr="00DA4047">
        <w:tc>
          <w:tcPr>
            <w:tcW w:w="2959" w:type="dxa"/>
            <w:vAlign w:val="center"/>
          </w:tcPr>
          <w:p w:rsidR="00024CDD" w:rsidRPr="00592DF5" w:rsidRDefault="00024CDD" w:rsidP="003C184C">
            <w:pPr>
              <w:pStyle w:val="HTMLPreformatted"/>
              <w:widowControl w:val="0"/>
              <w:tabs>
                <w:tab w:val="clear" w:pos="916"/>
                <w:tab w:val="clear" w:pos="1832"/>
                <w:tab w:val="clear" w:pos="3664"/>
                <w:tab w:val="clear" w:pos="4580"/>
                <w:tab w:val="clear" w:pos="5496"/>
                <w:tab w:val="clear" w:pos="6412"/>
                <w:tab w:val="clear" w:pos="7328"/>
                <w:tab w:val="clear" w:pos="8244"/>
                <w:tab w:val="clear" w:pos="9160"/>
                <w:tab w:val="clear" w:pos="10076"/>
                <w:tab w:val="left" w:pos="270"/>
                <w:tab w:val="left" w:pos="720"/>
                <w:tab w:val="left" w:pos="1680"/>
                <w:tab w:val="left" w:pos="2280"/>
              </w:tabs>
              <w:rPr>
                <w:rFonts w:ascii="Times New Roman" w:hAnsi="Times New Roman"/>
                <w:sz w:val="24"/>
                <w:szCs w:val="24"/>
              </w:rPr>
            </w:pPr>
            <w:r w:rsidRPr="00592DF5">
              <w:rPr>
                <w:rFonts w:ascii="Times New Roman" w:hAnsi="Times New Roman"/>
                <w:sz w:val="24"/>
                <w:szCs w:val="24"/>
              </w:rPr>
              <w:t>Rate function (period 2)</w:t>
            </w:r>
          </w:p>
        </w:tc>
        <w:tc>
          <w:tcPr>
            <w:tcW w:w="1235" w:type="dxa"/>
            <w:vAlign w:val="center"/>
          </w:tcPr>
          <w:p w:rsidR="00024CDD" w:rsidRPr="00592DF5" w:rsidRDefault="00024CDD" w:rsidP="003C184C">
            <w:pPr>
              <w:widowControl w:val="0"/>
            </w:pPr>
          </w:p>
        </w:tc>
        <w:tc>
          <w:tcPr>
            <w:tcW w:w="487" w:type="dxa"/>
            <w:vAlign w:val="center"/>
          </w:tcPr>
          <w:p w:rsidR="00024CDD" w:rsidRPr="00592DF5" w:rsidRDefault="00024CDD" w:rsidP="003C184C">
            <w:pPr>
              <w:widowControl w:val="0"/>
            </w:pPr>
          </w:p>
        </w:tc>
        <w:tc>
          <w:tcPr>
            <w:tcW w:w="1131" w:type="dxa"/>
            <w:vAlign w:val="center"/>
          </w:tcPr>
          <w:p w:rsidR="00024CDD" w:rsidRPr="00592DF5" w:rsidRDefault="00024CDD" w:rsidP="003C184C">
            <w:pPr>
              <w:widowControl w:val="0"/>
            </w:pPr>
          </w:p>
        </w:tc>
        <w:tc>
          <w:tcPr>
            <w:tcW w:w="875" w:type="dxa"/>
            <w:vAlign w:val="center"/>
          </w:tcPr>
          <w:p w:rsidR="00024CDD" w:rsidRPr="00024CDD" w:rsidRDefault="00024CDD" w:rsidP="00024CDD">
            <w:pPr>
              <w:jc w:val="right"/>
              <w:rPr>
                <w:color w:val="000000"/>
              </w:rPr>
            </w:pPr>
            <w:r w:rsidRPr="00024CDD">
              <w:rPr>
                <w:color w:val="000000"/>
              </w:rPr>
              <w:t>20.18</w:t>
            </w:r>
          </w:p>
        </w:tc>
        <w:tc>
          <w:tcPr>
            <w:tcW w:w="1106" w:type="dxa"/>
            <w:vAlign w:val="center"/>
          </w:tcPr>
          <w:p w:rsidR="00024CDD" w:rsidRPr="00024CDD" w:rsidRDefault="00024CDD" w:rsidP="006952F3">
            <w:pPr>
              <w:rPr>
                <w:color w:val="000000"/>
              </w:rPr>
            </w:pPr>
            <w:r>
              <w:rPr>
                <w:color w:val="000000"/>
              </w:rPr>
              <w:t>(</w:t>
            </w:r>
            <w:r w:rsidRPr="00024CDD">
              <w:rPr>
                <w:color w:val="000000"/>
              </w:rPr>
              <w:t>2.52</w:t>
            </w:r>
            <w:r>
              <w:rPr>
                <w:color w:val="000000"/>
              </w:rPr>
              <w:t>)</w:t>
            </w:r>
          </w:p>
        </w:tc>
        <w:tc>
          <w:tcPr>
            <w:tcW w:w="875" w:type="dxa"/>
            <w:vAlign w:val="center"/>
          </w:tcPr>
          <w:p w:rsidR="00024CDD" w:rsidRPr="00024CDD" w:rsidRDefault="00024CDD" w:rsidP="00024CDD">
            <w:pPr>
              <w:jc w:val="right"/>
              <w:rPr>
                <w:color w:val="000000"/>
              </w:rPr>
            </w:pPr>
            <w:r w:rsidRPr="00024CDD">
              <w:rPr>
                <w:color w:val="000000"/>
              </w:rPr>
              <w:t>18.23</w:t>
            </w:r>
          </w:p>
        </w:tc>
        <w:tc>
          <w:tcPr>
            <w:tcW w:w="1078" w:type="dxa"/>
            <w:vAlign w:val="center"/>
          </w:tcPr>
          <w:p w:rsidR="00024CDD" w:rsidRPr="00024CDD" w:rsidRDefault="00024CDD" w:rsidP="006952F3">
            <w:pPr>
              <w:rPr>
                <w:color w:val="000000"/>
              </w:rPr>
            </w:pPr>
            <w:r>
              <w:rPr>
                <w:color w:val="000000"/>
              </w:rPr>
              <w:t>(</w:t>
            </w:r>
            <w:r w:rsidRPr="00024CDD">
              <w:rPr>
                <w:color w:val="000000"/>
              </w:rPr>
              <w:t>1.97</w:t>
            </w:r>
            <w:r>
              <w:rPr>
                <w:color w:val="000000"/>
              </w:rPr>
              <w:t>)</w:t>
            </w:r>
          </w:p>
        </w:tc>
        <w:tc>
          <w:tcPr>
            <w:tcW w:w="875" w:type="dxa"/>
            <w:vAlign w:val="center"/>
          </w:tcPr>
          <w:p w:rsidR="00024CDD" w:rsidRPr="00024CDD" w:rsidRDefault="00024CDD" w:rsidP="00024CDD">
            <w:pPr>
              <w:jc w:val="right"/>
              <w:rPr>
                <w:color w:val="000000"/>
              </w:rPr>
            </w:pPr>
            <w:r w:rsidRPr="00024CDD">
              <w:rPr>
                <w:color w:val="000000"/>
              </w:rPr>
              <w:t>20.23</w:t>
            </w:r>
          </w:p>
        </w:tc>
        <w:tc>
          <w:tcPr>
            <w:tcW w:w="1078" w:type="dxa"/>
            <w:vAlign w:val="center"/>
          </w:tcPr>
          <w:p w:rsidR="00024CDD" w:rsidRPr="00024CDD" w:rsidRDefault="00024CDD" w:rsidP="006952F3">
            <w:pPr>
              <w:rPr>
                <w:color w:val="000000"/>
              </w:rPr>
            </w:pPr>
            <w:r>
              <w:rPr>
                <w:color w:val="000000"/>
              </w:rPr>
              <w:t>(</w:t>
            </w:r>
            <w:r w:rsidRPr="00024CDD">
              <w:rPr>
                <w:color w:val="000000"/>
              </w:rPr>
              <w:t>1.76</w:t>
            </w:r>
            <w:r>
              <w:rPr>
                <w:color w:val="000000"/>
              </w:rPr>
              <w:t>)</w:t>
            </w:r>
          </w:p>
        </w:tc>
        <w:tc>
          <w:tcPr>
            <w:tcW w:w="1170" w:type="dxa"/>
            <w:vAlign w:val="center"/>
          </w:tcPr>
          <w:p w:rsidR="00024CDD" w:rsidRPr="00592DF5" w:rsidRDefault="00024CDD" w:rsidP="003C184C">
            <w:pPr>
              <w:widowControl w:val="0"/>
              <w:tabs>
                <w:tab w:val="decimal" w:pos="433"/>
              </w:tabs>
            </w:pPr>
          </w:p>
        </w:tc>
        <w:tc>
          <w:tcPr>
            <w:tcW w:w="1055" w:type="dxa"/>
            <w:vAlign w:val="center"/>
          </w:tcPr>
          <w:p w:rsidR="00024CDD" w:rsidRPr="00592DF5" w:rsidRDefault="00024CDD" w:rsidP="003C184C">
            <w:pPr>
              <w:widowControl w:val="0"/>
              <w:tabs>
                <w:tab w:val="decimal" w:pos="342"/>
              </w:tabs>
            </w:pPr>
          </w:p>
        </w:tc>
      </w:tr>
      <w:tr w:rsidR="00024CDD" w:rsidRPr="00592DF5" w:rsidTr="00DA4047">
        <w:tc>
          <w:tcPr>
            <w:tcW w:w="2959" w:type="dxa"/>
            <w:vAlign w:val="center"/>
          </w:tcPr>
          <w:p w:rsidR="00024CDD" w:rsidRPr="00592DF5" w:rsidRDefault="00024CDD" w:rsidP="003C184C">
            <w:pPr>
              <w:pStyle w:val="HTMLPreformatted"/>
              <w:widowControl w:val="0"/>
              <w:tabs>
                <w:tab w:val="clear" w:pos="916"/>
                <w:tab w:val="clear" w:pos="1832"/>
                <w:tab w:val="clear" w:pos="3664"/>
                <w:tab w:val="clear" w:pos="4580"/>
                <w:tab w:val="clear" w:pos="5496"/>
                <w:tab w:val="clear" w:pos="6412"/>
                <w:tab w:val="clear" w:pos="7328"/>
                <w:tab w:val="clear" w:pos="8244"/>
                <w:tab w:val="clear" w:pos="9160"/>
                <w:tab w:val="clear" w:pos="10076"/>
                <w:tab w:val="left" w:pos="270"/>
                <w:tab w:val="left" w:pos="720"/>
                <w:tab w:val="left" w:pos="1680"/>
                <w:tab w:val="left" w:pos="2280"/>
              </w:tabs>
              <w:rPr>
                <w:rFonts w:ascii="Times New Roman" w:hAnsi="Times New Roman"/>
                <w:sz w:val="24"/>
                <w:szCs w:val="24"/>
              </w:rPr>
            </w:pPr>
            <w:r w:rsidRPr="00592DF5">
              <w:rPr>
                <w:rFonts w:ascii="Times New Roman" w:hAnsi="Times New Roman"/>
                <w:sz w:val="24"/>
                <w:szCs w:val="24"/>
              </w:rPr>
              <w:t>Outdegree (density)</w:t>
            </w:r>
          </w:p>
        </w:tc>
        <w:tc>
          <w:tcPr>
            <w:tcW w:w="1235" w:type="dxa"/>
            <w:vAlign w:val="center"/>
          </w:tcPr>
          <w:p w:rsidR="00024CDD" w:rsidRPr="00592DF5" w:rsidRDefault="006069D0" w:rsidP="003C184C">
            <w:pPr>
              <w:widowControl w:val="0"/>
            </w:pPr>
            <w:r>
              <w:rPr>
                <w:noProof/>
                <w:lang w:eastAsia="en-US"/>
              </w:rPr>
            </w:r>
            <w:r>
              <w:rPr>
                <w:noProof/>
                <w:lang w:eastAsia="en-US"/>
              </w:rPr>
              <w:pict>
                <v:group id="Canvas 113" o:spid="_x0000_s1220" editas="canvas" style="width:43pt;height:12.5pt;mso-position-horizontal-relative:char;mso-position-vertical-relative:line" coordsize="5454,15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">
                  <v:shape id="_x0000_s1221" type="#_x0000_t75" style="position:absolute;width:5454;height:1581;visibility:visible">
                    <v:fill o:detectmouseclick="t"/>
                    <v:path o:connecttype="none"/>
                  </v:shape>
                  <v:oval id="Oval 111" o:spid="_x0000_s1222" style="position:absolute;top:233;width:1314;height:1213;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87KgMUA&#10;AADcAAAADwAAAGRycy9kb3ducmV2LnhtbESPX2vCMBTF3wW/Q7jC3mbarU7pTEWEsYEMWatjj5fm&#10;ri02N6WJWr/9Igx8PJw/P85yNZhWnKl3jWUF8TQCQVxa3XClYF+8PS5AOI+ssbVMCq7kYJWNR0tM&#10;tb3wF51zX4kwwi5FBbX3XSqlK2sy6Ka2Iw7er+0N+iD7SuoeL2HctPIpil6kwYYDocaONjWVx/xk&#10;Avd7V3Sb9vNnG9nDc/HOpziZkVIPk2H9CsLT4O/h//aHVpDME7idCUdAZ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7zsqAxQAAANwAAAAPAAAAAAAAAAAAAAAAAJgCAABkcnMv&#10;ZG93bnJldi54bWxQSwUGAAAAAAQABAD1AAAAigMAAAAA&#10;" fillcolor="#0d0d0d [3069]" strokecolor="#0d0d0d [3069]" strokeweight="2pt">
                    <v:textbox>
                      <w:txbxContent>
                        <w:p w:rsidR="00DA4047" w:rsidRDefault="00DA4047" w:rsidP="00B924A7">
                          <w:pPr>
                            <w:pStyle w:val="NormalWeb"/>
                            <w:spacing w:before="0" w:beforeAutospacing="0" w:after="0" w:afterAutospacing="0"/>
                          </w:pPr>
                          <w:r>
                            <w:rPr>
                              <w:rFonts w:eastAsia="Times New Roman"/>
                            </w:rPr>
                            <w:t> </w:t>
                          </w:r>
                        </w:p>
                      </w:txbxContent>
                    </v:textbox>
                  </v:oval>
                  <v:shape id="Straight Arrow Connector 112" o:spid="_x0000_s1223" type="#_x0000_t32" style="position:absolute;left:1314;top:840;width:2791;height:3;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XJW78QAAADcAAAADwAAAGRycy9kb3ducmV2LnhtbESPT2vCQBTE7wW/w/KE3urGkP4huooI&#10;tfVUaj14fGSfSTD7NmSfJn77riB4HGbmN8x8ObhGXagLtWcD00kCirjwtubSwP7v8+UDVBBki41n&#10;MnClAMvF6GmOufU9/9JlJ6WKEA45GqhE2lzrUFTkMEx8Sxy9o+8cSpRdqW2HfYS7RqdJ8qYd1hwX&#10;KmxpXVFx2p2dAZT3fV9k8rPJ/PnaH7+2YXN4NeZ5PKxmoIQGeYTv7W9rIE0zuJ2JR0Av/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pclbvxAAAANwAAAAPAAAAAAAAAAAA&#10;AAAAAKECAABkcnMvZG93bnJldi54bWxQSwUGAAAAAAQABAD5AAAAkgMAAAAA&#10;" strokecolor="#0d0d0d [3069]" strokeweight="1pt">
                    <v:stroke endarrow="block"/>
                  </v:shape>
                  <w10:wrap type="none"/>
                  <w10:anchorlock/>
                </v:group>
              </w:pict>
            </w:r>
          </w:p>
        </w:tc>
        <w:tc>
          <w:tcPr>
            <w:tcW w:w="487" w:type="dxa"/>
            <w:vAlign w:val="center"/>
          </w:tcPr>
          <w:p w:rsidR="00024CDD" w:rsidRPr="00592DF5" w:rsidRDefault="00024CDD" w:rsidP="003C184C">
            <w:pPr>
              <w:widowControl w:val="0"/>
            </w:pPr>
          </w:p>
        </w:tc>
        <w:tc>
          <w:tcPr>
            <w:tcW w:w="1131" w:type="dxa"/>
            <w:vAlign w:val="center"/>
          </w:tcPr>
          <w:p w:rsidR="00024CDD" w:rsidRPr="00592DF5" w:rsidRDefault="00024CDD" w:rsidP="003C184C">
            <w:pPr>
              <w:widowControl w:val="0"/>
            </w:pPr>
          </w:p>
        </w:tc>
        <w:tc>
          <w:tcPr>
            <w:tcW w:w="875" w:type="dxa"/>
            <w:vAlign w:val="center"/>
          </w:tcPr>
          <w:p w:rsidR="00024CDD" w:rsidRPr="00024CDD" w:rsidRDefault="00024CDD" w:rsidP="00024CDD">
            <w:pPr>
              <w:jc w:val="right"/>
              <w:rPr>
                <w:color w:val="000000"/>
              </w:rPr>
            </w:pPr>
            <w:r w:rsidRPr="00024CDD">
              <w:rPr>
                <w:color w:val="000000"/>
              </w:rPr>
              <w:t>-2.97</w:t>
            </w:r>
          </w:p>
        </w:tc>
        <w:tc>
          <w:tcPr>
            <w:tcW w:w="1106" w:type="dxa"/>
            <w:vAlign w:val="center"/>
          </w:tcPr>
          <w:p w:rsidR="00024CDD" w:rsidRPr="00024CDD" w:rsidRDefault="00024CDD" w:rsidP="006952F3">
            <w:pPr>
              <w:rPr>
                <w:color w:val="000000"/>
              </w:rPr>
            </w:pPr>
            <w:r>
              <w:rPr>
                <w:color w:val="000000"/>
              </w:rPr>
              <w:t>(</w:t>
            </w:r>
            <w:r w:rsidRPr="00024CDD">
              <w:rPr>
                <w:color w:val="000000"/>
              </w:rPr>
              <w:t>0.33</w:t>
            </w:r>
            <w:r>
              <w:rPr>
                <w:color w:val="000000"/>
              </w:rPr>
              <w:t>)</w:t>
            </w:r>
            <w:r w:rsidR="003057D7">
              <w:rPr>
                <w:color w:val="000000"/>
              </w:rPr>
              <w:t>**</w:t>
            </w:r>
          </w:p>
        </w:tc>
        <w:tc>
          <w:tcPr>
            <w:tcW w:w="875" w:type="dxa"/>
            <w:vAlign w:val="center"/>
          </w:tcPr>
          <w:p w:rsidR="00024CDD" w:rsidRPr="00024CDD" w:rsidRDefault="00024CDD" w:rsidP="00024CDD">
            <w:pPr>
              <w:jc w:val="right"/>
              <w:rPr>
                <w:color w:val="000000"/>
              </w:rPr>
            </w:pPr>
            <w:r w:rsidRPr="00024CDD">
              <w:rPr>
                <w:color w:val="000000"/>
              </w:rPr>
              <w:t>-3.45</w:t>
            </w:r>
          </w:p>
        </w:tc>
        <w:tc>
          <w:tcPr>
            <w:tcW w:w="1078" w:type="dxa"/>
            <w:vAlign w:val="center"/>
          </w:tcPr>
          <w:p w:rsidR="00024CDD" w:rsidRPr="00024CDD" w:rsidRDefault="00024CDD" w:rsidP="006952F3">
            <w:pPr>
              <w:rPr>
                <w:color w:val="000000"/>
              </w:rPr>
            </w:pPr>
            <w:r>
              <w:rPr>
                <w:color w:val="000000"/>
              </w:rPr>
              <w:t>(</w:t>
            </w:r>
            <w:r w:rsidRPr="00024CDD">
              <w:rPr>
                <w:color w:val="000000"/>
              </w:rPr>
              <w:t>0.30</w:t>
            </w:r>
            <w:r>
              <w:rPr>
                <w:color w:val="000000"/>
              </w:rPr>
              <w:t>)</w:t>
            </w:r>
            <w:r w:rsidR="003057D7">
              <w:rPr>
                <w:color w:val="000000"/>
              </w:rPr>
              <w:t>**</w:t>
            </w:r>
          </w:p>
        </w:tc>
        <w:tc>
          <w:tcPr>
            <w:tcW w:w="875" w:type="dxa"/>
            <w:vAlign w:val="center"/>
          </w:tcPr>
          <w:p w:rsidR="00024CDD" w:rsidRPr="00024CDD" w:rsidRDefault="00024CDD" w:rsidP="00024CDD">
            <w:pPr>
              <w:jc w:val="right"/>
              <w:rPr>
                <w:color w:val="000000"/>
              </w:rPr>
            </w:pPr>
            <w:r w:rsidRPr="00024CDD">
              <w:rPr>
                <w:color w:val="000000"/>
              </w:rPr>
              <w:t>-2.40</w:t>
            </w:r>
          </w:p>
        </w:tc>
        <w:tc>
          <w:tcPr>
            <w:tcW w:w="1078" w:type="dxa"/>
            <w:vAlign w:val="center"/>
          </w:tcPr>
          <w:p w:rsidR="00024CDD" w:rsidRPr="00024CDD" w:rsidRDefault="00024CDD" w:rsidP="006952F3">
            <w:pPr>
              <w:rPr>
                <w:color w:val="000000"/>
              </w:rPr>
            </w:pPr>
            <w:r>
              <w:rPr>
                <w:color w:val="000000"/>
              </w:rPr>
              <w:t>(</w:t>
            </w:r>
            <w:r w:rsidRPr="00024CDD">
              <w:rPr>
                <w:color w:val="000000"/>
              </w:rPr>
              <w:t>0.24</w:t>
            </w:r>
            <w:r>
              <w:rPr>
                <w:color w:val="000000"/>
              </w:rPr>
              <w:t>)</w:t>
            </w:r>
            <w:r w:rsidR="003057D7">
              <w:rPr>
                <w:color w:val="000000"/>
              </w:rPr>
              <w:t>**</w:t>
            </w:r>
          </w:p>
        </w:tc>
        <w:tc>
          <w:tcPr>
            <w:tcW w:w="1170" w:type="dxa"/>
            <w:vAlign w:val="center"/>
          </w:tcPr>
          <w:p w:rsidR="00024CDD" w:rsidRPr="00592DF5" w:rsidRDefault="00C36C21" w:rsidP="003C184C">
            <w:pPr>
              <w:widowControl w:val="0"/>
              <w:tabs>
                <w:tab w:val="decimal" w:pos="433"/>
              </w:tabs>
            </w:pPr>
            <w:r>
              <w:t>331</w:t>
            </w:r>
            <w:r w:rsidR="00024CDD" w:rsidRPr="00592DF5">
              <w:t>**</w:t>
            </w:r>
          </w:p>
        </w:tc>
        <w:tc>
          <w:tcPr>
            <w:tcW w:w="1055" w:type="dxa"/>
            <w:vAlign w:val="center"/>
          </w:tcPr>
          <w:p w:rsidR="00024CDD" w:rsidRPr="00592DF5" w:rsidRDefault="00024CDD" w:rsidP="003C184C">
            <w:pPr>
              <w:widowControl w:val="0"/>
              <w:tabs>
                <w:tab w:val="decimal" w:pos="342"/>
              </w:tabs>
            </w:pPr>
            <w:r w:rsidRPr="00592DF5">
              <w:t>0</w:t>
            </w:r>
          </w:p>
        </w:tc>
      </w:tr>
      <w:tr w:rsidR="00024CDD" w:rsidRPr="00592DF5" w:rsidTr="00DA4047">
        <w:tc>
          <w:tcPr>
            <w:tcW w:w="2959" w:type="dxa"/>
            <w:vAlign w:val="center"/>
          </w:tcPr>
          <w:p w:rsidR="00024CDD" w:rsidRPr="00592DF5" w:rsidRDefault="00024CDD" w:rsidP="003C184C">
            <w:pPr>
              <w:pStyle w:val="HTMLPreformatted"/>
              <w:widowControl w:val="0"/>
              <w:tabs>
                <w:tab w:val="clear" w:pos="916"/>
                <w:tab w:val="clear" w:pos="1832"/>
                <w:tab w:val="clear" w:pos="3664"/>
                <w:tab w:val="clear" w:pos="4580"/>
                <w:tab w:val="clear" w:pos="5496"/>
                <w:tab w:val="clear" w:pos="6412"/>
                <w:tab w:val="clear" w:pos="7328"/>
                <w:tab w:val="clear" w:pos="8244"/>
                <w:tab w:val="clear" w:pos="9160"/>
                <w:tab w:val="clear" w:pos="10076"/>
                <w:tab w:val="left" w:pos="270"/>
                <w:tab w:val="left" w:pos="720"/>
                <w:tab w:val="left" w:pos="1680"/>
                <w:tab w:val="left" w:pos="2280"/>
              </w:tabs>
              <w:rPr>
                <w:rFonts w:ascii="Times New Roman" w:hAnsi="Times New Roman"/>
                <w:sz w:val="24"/>
                <w:szCs w:val="24"/>
              </w:rPr>
            </w:pPr>
            <w:r w:rsidRPr="00592DF5">
              <w:rPr>
                <w:rFonts w:ascii="Times New Roman" w:hAnsi="Times New Roman"/>
                <w:sz w:val="24"/>
                <w:szCs w:val="24"/>
              </w:rPr>
              <w:t>Reciprocity</w:t>
            </w:r>
          </w:p>
        </w:tc>
        <w:tc>
          <w:tcPr>
            <w:tcW w:w="1235" w:type="dxa"/>
            <w:vAlign w:val="center"/>
          </w:tcPr>
          <w:p w:rsidR="00024CDD" w:rsidRPr="00592DF5" w:rsidRDefault="006069D0" w:rsidP="003C184C">
            <w:pPr>
              <w:widowControl w:val="0"/>
            </w:pPr>
            <w:r>
              <w:rPr>
                <w:noProof/>
                <w:lang w:eastAsia="en-US"/>
              </w:rPr>
            </w:r>
            <w:r>
              <w:rPr>
                <w:noProof/>
                <w:lang w:eastAsia="en-US"/>
              </w:rPr>
              <w:pict>
                <v:group id="Canvas 109" o:spid="_x0000_s1224" editas="canvas" style="width:43pt;height:12.5pt;mso-position-horizontal-relative:char;mso-position-vertical-relative:line" coordsize="5454,15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">
                  <v:shape id="_x0000_s1225" type="#_x0000_t75" style="position:absolute;width:5454;height:1581;visibility:visible">
                    <v:fill o:detectmouseclick="t"/>
                    <v:path o:connecttype="none"/>
                  </v:shape>
                  <v:oval id="Oval 106" o:spid="_x0000_s1226" style="position:absolute;left:4105;top:230;width:1327;height:1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XqC/sMA&#10;AADcAAAADwAAAGRycy9kb3ducmV2LnhtbESP3YrCMBCF7wXfIYzgnabWVZZqFBFEQWTRusteDs3Y&#10;FptJaaJ2394sCF4ezs/HmS9bU4k7Na60rGA0jEAQZ1aXnCs4p5vBJwjnkTVWlknBHzlYLrqdOSba&#10;PvhI95PPRRhhl6CCwvs6kdJlBRl0Q1sTB+9iG4M+yCaXusFHGDeVjKNoKg2WHAgF1rQuKLuebiZw&#10;f77Sel0dfveR/R6nW76NPiakVL/XrmYgPLX+HX61d1pBHE/g/0w4AnLx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XqC/sMAAADcAAAADwAAAAAAAAAAAAAAAACYAgAAZHJzL2Rv&#10;d25yZXYueG1sUEsFBgAAAAAEAAQA9QAAAIgDAAAAAA==&#10;" fillcolor="#0d0d0d [3069]" strokecolor="#0d0d0d [3069]" strokeweight="2pt">
                    <v:textbox>
                      <w:txbxContent>
                        <w:p w:rsidR="00DA4047" w:rsidRDefault="00DA4047" w:rsidP="00B924A7">
                          <w:pPr>
                            <w:rPr>
                              <w:rFonts w:eastAsia="Times New Roman"/>
                            </w:rPr>
                          </w:pPr>
                        </w:p>
                      </w:txbxContent>
                    </v:textbox>
                  </v:oval>
                  <v:oval id="Oval 107" o:spid="_x0000_s1227" style="position:absolute;top:233;width:1314;height:1213;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NS3u8IA&#10;AADcAAAADwAAAGRycy9kb3ducmV2LnhtbERPTWvCQBC9F/oflil4q5uoLSW6BhHEQpFS0xaPQ3ZM&#10;gtnZkF01/nvnUOjx8b4X+eBadaE+NJ4NpOMEFHHpbcOVge9i8/wGKkRki61nMnCjAPny8WGBmfVX&#10;/qLLPlZKQjhkaKCOscu0DmVNDsPYd8TCHX3vMArsK217vEq4a/UkSV61w4alocaO1jWVp/3ZSe/v&#10;Z9Gt293hI/E/02LL53T2QsaMnobVHFSkIf6L/9zv1sBkKvPljBwBvbw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1Le7wgAAANwAAAAPAAAAAAAAAAAAAAAAAJgCAABkcnMvZG93&#10;bnJldi54bWxQSwUGAAAAAAQABAD1AAAAhwMAAAAA&#10;" fillcolor="#0d0d0d [3069]" strokecolor="#0d0d0d [3069]" strokeweight="2pt">
                    <v:textbox>
                      <w:txbxContent>
                        <w:p w:rsidR="00DA4047" w:rsidRDefault="00DA4047" w:rsidP="00B924A7">
                          <w:pPr>
                            <w:pStyle w:val="NormalWeb"/>
                            <w:spacing w:before="0" w:beforeAutospacing="0" w:after="0" w:afterAutospacing="0"/>
                          </w:pPr>
                          <w:r>
                            <w:rPr>
                              <w:rFonts w:eastAsia="Times New Roman"/>
                            </w:rPr>
                            <w:t> </w:t>
                          </w:r>
                        </w:p>
                      </w:txbxContent>
                    </v:textbox>
                  </v:oval>
                  <v:shape id="Straight Arrow Connector 108" o:spid="_x0000_s1228" type="#_x0000_t32" style="position:absolute;left:1314;top:840;width:2791;height:3;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2zT8MAAADcAAAADwAAAGRycy9kb3ducmV2LnhtbESPQWvCQBSE74X+h+UVvNVNJdYSXUUE&#10;rZ6K1oPHR/aZhGbfhuzTxH/fFQSPw8x8w8wWvavVldpQeTbwMUxAEefeVlwYOP6u379ABUG2WHsm&#10;AzcKsJi/vswws77jPV0PUqgI4ZChgVKkybQOeUkOw9A3xNE7+9ahRNkW2rbYRbir9ShJPrXDiuNC&#10;iQ2tSsr/DhdnAGVy7PJUfjapv9y68/cubE5jYwZv/XIKSqiXZ/jR3loDozSF+5l4BPT8H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Sts0/DAAAA3AAAAA8AAAAAAAAAAAAA&#10;AAAAoQIAAGRycy9kb3ducmV2LnhtbFBLBQYAAAAABAAEAPkAAACRAwAAAAA=&#10;" strokecolor="#0d0d0d [3069]" strokeweight="1pt">
                    <v:stroke endarrow="block"/>
                  </v:shape>
                  <w10:wrap type="none"/>
                  <w10:anchorlock/>
                </v:group>
              </w:pict>
            </w:r>
          </w:p>
        </w:tc>
        <w:tc>
          <w:tcPr>
            <w:tcW w:w="487" w:type="dxa"/>
            <w:vAlign w:val="center"/>
          </w:tcPr>
          <w:p w:rsidR="00024CDD" w:rsidRPr="00592DF5" w:rsidRDefault="00024CDD" w:rsidP="003C184C">
            <w:pPr>
              <w:widowControl w:val="0"/>
            </w:pPr>
            <w:r w:rsidRPr="00592DF5">
              <w:t>→</w:t>
            </w:r>
          </w:p>
        </w:tc>
        <w:tc>
          <w:tcPr>
            <w:tcW w:w="1131" w:type="dxa"/>
            <w:vAlign w:val="center"/>
          </w:tcPr>
          <w:p w:rsidR="00024CDD" w:rsidRPr="00592DF5" w:rsidRDefault="006069D0" w:rsidP="003C184C">
            <w:pPr>
              <w:widowControl w:val="0"/>
            </w:pPr>
            <w:r>
              <w:rPr>
                <w:noProof/>
                <w:lang w:eastAsia="en-US"/>
              </w:rPr>
            </w:r>
            <w:r>
              <w:rPr>
                <w:noProof/>
                <w:lang w:eastAsia="en-US"/>
              </w:rPr>
              <w:pict>
                <v:group id="Canvas 27" o:spid="_x0000_s1229" editas="canvas" style="width:43pt;height:12.5pt;mso-position-horizontal-relative:char;mso-position-vertical-relative:line" coordsize="5454,15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">
                  <v:shape id="_x0000_s1230" type="#_x0000_t75" style="position:absolute;width:5454;height:1581;visibility:visible">
                    <v:fill o:detectmouseclick="t"/>
                    <v:path o:connecttype="none"/>
                  </v:shape>
                  <v:oval id="Oval 24" o:spid="_x0000_s1231" style="position:absolute;left:4105;top:230;width:1327;height:1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KVnXsUA&#10;AADcAAAADwAAAGRycy9kb3ducmV2LnhtbESPX2vCMBTF34V9h3AHe5uprh3SGUUE2WCIrFXZ46W5&#10;a8uam9LEtvv2Rhj4eDh/fpzlejSN6KlztWUFs2kEgriwuuZSwTHfPS9AOI+ssbFMCv7IwXr1MFli&#10;qu3AX9RnvhRhhF2KCirv21RKV1Rk0E1tSxy8H9sZ9EF2pdQdDmHcNHIeRa/SYM2BUGFL24qK3+xi&#10;Avd8yNtts//+jOzpJX/nyyxOSKmnx3HzBsLT6O/h//aHVjCPE7idCUdAr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spWdexQAAANwAAAAPAAAAAAAAAAAAAAAAAJgCAABkcnMv&#10;ZG93bnJldi54bWxQSwUGAAAAAAQABAD1AAAAigMAAAAA&#10;" fillcolor="#0d0d0d [3069]" strokecolor="#0d0d0d [3069]" strokeweight="2pt">
                    <v:textbox>
                      <w:txbxContent>
                        <w:p w:rsidR="00DA4047" w:rsidRDefault="00DA4047" w:rsidP="00B924A7">
                          <w:pPr>
                            <w:rPr>
                              <w:rFonts w:eastAsia="Times New Roman"/>
                            </w:rPr>
                          </w:pPr>
                        </w:p>
                      </w:txbxContent>
                    </v:textbox>
                  </v:oval>
                  <v:oval id="Oval 25" o:spid="_x0000_s1232" style="position:absolute;top:233;width:1314;height:1213;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4Oe8IA&#10;AADcAAAADwAAAGRycy9kb3ducmV2LnhtbERPS2vCQBC+C/0PyxS86cZXW1JXKUJpQURM2tLjkJ0m&#10;odnZkF01/nvnIHj8+N7Lde8adaIu1J4NTMYJKOLC25pLA1/5++gFVIjIFhvPZOBCAdarh8ESU+vP&#10;fKBTFkslIRxSNFDF2KZah6Iih2HsW2Lh/nznMArsSm07PEu4a/Q0SZ60w5qlocKWNhUV/9nRSe/P&#10;Pm83ze53m/jvWf7Bx8l8QcYMH/u3V1CR+ngX39yf1sD0WebLGTkCenU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yvg57wgAAANwAAAAPAAAAAAAAAAAAAAAAAJgCAABkcnMvZG93&#10;bnJldi54bWxQSwUGAAAAAAQABAD1AAAAhwMAAAAA&#10;" fillcolor="#0d0d0d [3069]" strokecolor="#0d0d0d [3069]" strokeweight="2pt">
                    <v:textbox>
                      <w:txbxContent>
                        <w:p w:rsidR="00DA4047" w:rsidRDefault="00DA4047" w:rsidP="00B924A7">
                          <w:pPr>
                            <w:pStyle w:val="NormalWeb"/>
                            <w:spacing w:before="0" w:beforeAutospacing="0" w:after="0" w:afterAutospacing="0"/>
                          </w:pPr>
                          <w:r>
                            <w:rPr>
                              <w:rFonts w:eastAsia="Times New Roman"/>
                            </w:rPr>
                            <w:t> </w:t>
                          </w:r>
                        </w:p>
                      </w:txbxContent>
                    </v:textbox>
                  </v:oval>
                  <v:shape id="Straight Arrow Connector 26" o:spid="_x0000_s1233" type="#_x0000_t32" style="position:absolute;left:1314;top:840;width:2791;height:3;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Q3fMEAAADcAAAADwAAAGRycy9kb3ducmV2LnhtbESPQYvCMBSE7wv+h/AEL4smenC1GkUE&#10;weuqB4+vzbOpNi+liVr//UYQ9jjMzDfMct25WjyoDZVnDeORAkFceFNxqeF03A1nIEJENlh7Jg0v&#10;CrBe9b6WmBn/5F96HGIpEoRDhhpsjE0mZSgsOQwj3xAn7+JbhzHJtpSmxWeCu1pOlJpKhxWnBYsN&#10;bS0Vt8PdaWgumOdn87O3rKZ4La90V/m31oN+t1mAiNTF//CnvTcaJrM5vM+kIyBX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L9Dd8wQAAANwAAAAPAAAAAAAAAAAAAAAA&#10;AKECAABkcnMvZG93bnJldi54bWxQSwUGAAAAAAQABAD5AAAAjwMAAAAA&#10;" strokecolor="#0d0d0d [3069]" strokeweight="1pt">
                    <v:stroke startarrow="block" endarrow="block"/>
                  </v:shape>
                  <w10:wrap type="none"/>
                  <w10:anchorlock/>
                </v:group>
              </w:pict>
            </w:r>
          </w:p>
        </w:tc>
        <w:tc>
          <w:tcPr>
            <w:tcW w:w="875" w:type="dxa"/>
            <w:vAlign w:val="center"/>
          </w:tcPr>
          <w:p w:rsidR="00024CDD" w:rsidRPr="00024CDD" w:rsidRDefault="00024CDD" w:rsidP="00024CDD">
            <w:pPr>
              <w:jc w:val="right"/>
              <w:rPr>
                <w:color w:val="000000"/>
              </w:rPr>
            </w:pPr>
            <w:r w:rsidRPr="00024CDD">
              <w:rPr>
                <w:color w:val="000000"/>
              </w:rPr>
              <w:t>1.05</w:t>
            </w:r>
          </w:p>
        </w:tc>
        <w:tc>
          <w:tcPr>
            <w:tcW w:w="1106" w:type="dxa"/>
            <w:vAlign w:val="center"/>
          </w:tcPr>
          <w:p w:rsidR="00024CDD" w:rsidRPr="00024CDD" w:rsidRDefault="00024CDD" w:rsidP="006952F3">
            <w:pPr>
              <w:rPr>
                <w:color w:val="000000"/>
              </w:rPr>
            </w:pPr>
            <w:r>
              <w:rPr>
                <w:color w:val="000000"/>
              </w:rPr>
              <w:t>(</w:t>
            </w:r>
            <w:r w:rsidRPr="00024CDD">
              <w:rPr>
                <w:color w:val="000000"/>
              </w:rPr>
              <w:t>0.15</w:t>
            </w:r>
            <w:r>
              <w:rPr>
                <w:color w:val="000000"/>
              </w:rPr>
              <w:t>)</w:t>
            </w:r>
            <w:r w:rsidR="003057D7">
              <w:rPr>
                <w:color w:val="000000"/>
              </w:rPr>
              <w:t>**</w:t>
            </w:r>
          </w:p>
        </w:tc>
        <w:tc>
          <w:tcPr>
            <w:tcW w:w="875" w:type="dxa"/>
            <w:vAlign w:val="center"/>
          </w:tcPr>
          <w:p w:rsidR="00024CDD" w:rsidRPr="00024CDD" w:rsidRDefault="00024CDD" w:rsidP="00024CDD">
            <w:pPr>
              <w:jc w:val="right"/>
              <w:rPr>
                <w:color w:val="000000"/>
              </w:rPr>
            </w:pPr>
            <w:r w:rsidRPr="00024CDD">
              <w:rPr>
                <w:color w:val="000000"/>
              </w:rPr>
              <w:t>1.01</w:t>
            </w:r>
          </w:p>
        </w:tc>
        <w:tc>
          <w:tcPr>
            <w:tcW w:w="1078" w:type="dxa"/>
            <w:vAlign w:val="center"/>
          </w:tcPr>
          <w:p w:rsidR="00024CDD" w:rsidRPr="00024CDD" w:rsidRDefault="00024CDD" w:rsidP="006952F3">
            <w:pPr>
              <w:rPr>
                <w:color w:val="000000"/>
              </w:rPr>
            </w:pPr>
            <w:r>
              <w:rPr>
                <w:color w:val="000000"/>
              </w:rPr>
              <w:t>(</w:t>
            </w:r>
            <w:r w:rsidRPr="00024CDD">
              <w:rPr>
                <w:color w:val="000000"/>
              </w:rPr>
              <w:t>0.15</w:t>
            </w:r>
            <w:r>
              <w:rPr>
                <w:color w:val="000000"/>
              </w:rPr>
              <w:t>)</w:t>
            </w:r>
            <w:r w:rsidR="003057D7">
              <w:rPr>
                <w:color w:val="000000"/>
              </w:rPr>
              <w:t>**</w:t>
            </w:r>
          </w:p>
        </w:tc>
        <w:tc>
          <w:tcPr>
            <w:tcW w:w="875" w:type="dxa"/>
            <w:vAlign w:val="center"/>
          </w:tcPr>
          <w:p w:rsidR="00024CDD" w:rsidRPr="00024CDD" w:rsidRDefault="00024CDD" w:rsidP="00024CDD">
            <w:pPr>
              <w:jc w:val="right"/>
              <w:rPr>
                <w:color w:val="000000"/>
              </w:rPr>
            </w:pPr>
            <w:r w:rsidRPr="00024CDD">
              <w:rPr>
                <w:color w:val="000000"/>
              </w:rPr>
              <w:t>1.54</w:t>
            </w:r>
          </w:p>
        </w:tc>
        <w:tc>
          <w:tcPr>
            <w:tcW w:w="1078" w:type="dxa"/>
            <w:vAlign w:val="center"/>
          </w:tcPr>
          <w:p w:rsidR="00024CDD" w:rsidRPr="00024CDD" w:rsidRDefault="00024CDD" w:rsidP="006952F3">
            <w:pPr>
              <w:rPr>
                <w:color w:val="000000"/>
              </w:rPr>
            </w:pPr>
            <w:r>
              <w:rPr>
                <w:color w:val="000000"/>
              </w:rPr>
              <w:t>(</w:t>
            </w:r>
            <w:r w:rsidRPr="00024CDD">
              <w:rPr>
                <w:color w:val="000000"/>
              </w:rPr>
              <w:t>0.13</w:t>
            </w:r>
            <w:r>
              <w:rPr>
                <w:color w:val="000000"/>
              </w:rPr>
              <w:t>)</w:t>
            </w:r>
            <w:r w:rsidR="003057D7">
              <w:rPr>
                <w:color w:val="000000"/>
              </w:rPr>
              <w:t>**</w:t>
            </w:r>
          </w:p>
        </w:tc>
        <w:tc>
          <w:tcPr>
            <w:tcW w:w="1170" w:type="dxa"/>
            <w:vAlign w:val="center"/>
          </w:tcPr>
          <w:p w:rsidR="00024CDD" w:rsidRPr="00592DF5" w:rsidRDefault="00024CDD" w:rsidP="003C184C">
            <w:pPr>
              <w:widowControl w:val="0"/>
              <w:tabs>
                <w:tab w:val="decimal" w:pos="433"/>
              </w:tabs>
            </w:pPr>
            <w:r w:rsidRPr="00592DF5">
              <w:t>0</w:t>
            </w:r>
          </w:p>
        </w:tc>
        <w:tc>
          <w:tcPr>
            <w:tcW w:w="1055" w:type="dxa"/>
            <w:vAlign w:val="center"/>
          </w:tcPr>
          <w:p w:rsidR="00024CDD" w:rsidRPr="00592DF5" w:rsidRDefault="00024CDD" w:rsidP="00C36C21">
            <w:pPr>
              <w:widowControl w:val="0"/>
              <w:tabs>
                <w:tab w:val="decimal" w:pos="342"/>
              </w:tabs>
            </w:pPr>
            <w:r w:rsidRPr="00592DF5">
              <w:t>2</w:t>
            </w:r>
            <w:r w:rsidR="00C36C21">
              <w:t>51</w:t>
            </w:r>
            <w:r w:rsidRPr="00592DF5">
              <w:t>**</w:t>
            </w:r>
          </w:p>
        </w:tc>
      </w:tr>
      <w:tr w:rsidR="00024CDD" w:rsidRPr="00592DF5" w:rsidTr="00DA4047">
        <w:trPr>
          <w:trHeight w:val="324"/>
        </w:trPr>
        <w:tc>
          <w:tcPr>
            <w:tcW w:w="2959" w:type="dxa"/>
            <w:vAlign w:val="center"/>
          </w:tcPr>
          <w:p w:rsidR="00024CDD" w:rsidRPr="00592DF5" w:rsidRDefault="00024CDD" w:rsidP="003C184C">
            <w:pPr>
              <w:pStyle w:val="HTMLPreformatted"/>
              <w:widowControl w:val="0"/>
              <w:tabs>
                <w:tab w:val="clear" w:pos="916"/>
                <w:tab w:val="clear" w:pos="1832"/>
                <w:tab w:val="clear" w:pos="3664"/>
                <w:tab w:val="clear" w:pos="4580"/>
                <w:tab w:val="clear" w:pos="5496"/>
                <w:tab w:val="clear" w:pos="6412"/>
                <w:tab w:val="clear" w:pos="7328"/>
                <w:tab w:val="clear" w:pos="8244"/>
                <w:tab w:val="clear" w:pos="9160"/>
                <w:tab w:val="clear" w:pos="10076"/>
                <w:tab w:val="left" w:pos="270"/>
                <w:tab w:val="left" w:pos="720"/>
                <w:tab w:val="left" w:pos="1680"/>
                <w:tab w:val="left" w:pos="2280"/>
              </w:tabs>
              <w:rPr>
                <w:rFonts w:ascii="Times New Roman" w:hAnsi="Times New Roman"/>
                <w:sz w:val="24"/>
                <w:szCs w:val="24"/>
              </w:rPr>
            </w:pPr>
            <w:r w:rsidRPr="00592DF5">
              <w:rPr>
                <w:rFonts w:ascii="Times New Roman" w:hAnsi="Times New Roman"/>
                <w:sz w:val="24"/>
                <w:szCs w:val="24"/>
              </w:rPr>
              <w:t>Transitivity (1 intermediary)</w:t>
            </w:r>
          </w:p>
        </w:tc>
        <w:tc>
          <w:tcPr>
            <w:tcW w:w="1235" w:type="dxa"/>
            <w:vMerge w:val="restart"/>
            <w:vAlign w:val="center"/>
          </w:tcPr>
          <w:p w:rsidR="00024CDD" w:rsidRPr="00592DF5" w:rsidRDefault="006069D0" w:rsidP="003C184C">
            <w:pPr>
              <w:widowControl w:val="0"/>
              <w:rPr>
                <w:noProof/>
                <w:lang w:val="nl-NL" w:eastAsia="nl-NL"/>
              </w:rPr>
            </w:pPr>
            <w:r>
              <w:rPr>
                <w:noProof/>
                <w:lang w:eastAsia="en-US"/>
              </w:rPr>
            </w:r>
            <w:r w:rsidRPr="006069D0">
              <w:rPr>
                <w:noProof/>
                <w:lang w:eastAsia="en-US"/>
              </w:rPr>
              <w:pict>
                <v:group id="_x0000_s1234" editas="canvas" style="width:42.9pt;height:38pt;mso-position-horizontal-relative:char;mso-position-vertical-relative:line" coordsize="5448,48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">
                  <v:shape id="_x0000_s1235" type="#_x0000_t75" style="position:absolute;width:5448;height:4819;visibility:visible">
                    <v:fill o:detectmouseclick="t"/>
                    <v:path o:connecttype="none"/>
                  </v:shape>
                  <v:oval id="Oval 114" o:spid="_x0000_s1236" style="position:absolute;top:3615;width:1333;height:122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LogcIA&#10;AADcAAAADwAAAGRycy9kb3ducmV2LnhtbERPS2vCQBC+C/0PyxS86cZXaVNXKUJpQURM2tLjkJ0m&#10;odnZkF01/nvnIHj8+N7Lde8adaIu1J4NTMYJKOLC25pLA1/5++gZVIjIFhvPZOBCAdarh8ESU+vP&#10;fKBTFkslIRxSNFDF2KZah6Iih2HsW2Lh/nznMArsSm07PEu4a/Q0SZ60w5qlocKWNhUV/9nRSe/P&#10;Pm83ze53m/jvWf7Bx8l8QcYMH/u3V1CR+ngX39yf1sD0RebLGTkCenU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suiBwgAAANwAAAAPAAAAAAAAAAAAAAAAAJgCAABkcnMvZG93&#10;bnJldi54bWxQSwUGAAAAAAQABAD1AAAAhwMAAAAA&#10;" fillcolor="#0d0d0d [3069]" strokecolor="#0d0d0d [3069]" strokeweight="2pt"/>
                  <v:oval id="Oval 115" o:spid="_x0000_s1237" style="position:absolute;left:1896;top:230;width:1327;height:1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5NGsQA&#10;AADcAAAADwAAAGRycy9kb3ducmV2LnhtbESPX2vCMBTF3wd+h3AF3zStTtmqUUQQBzJEu4mPl+ba&#10;Fpub0kSt334RhD0ezp8fZ7ZoTSVu1LjSsoJ4EIEgzqwuOVfwk677HyCcR9ZYWSYFD3KwmHfeZpho&#10;e+c93Q4+F2GEXYIKCu/rREqXFWTQDWxNHLyzbQz6IJtc6gbvYdxUchhFE2mw5EAosKZVQdnlcDWB&#10;e9yl9ar6Pm0j+ztKN3yN38ekVK/bLqcgPLX+P/xqf2kFw88YnmfCEZDz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3+TRrEAAAA3AAAAA8AAAAAAAAAAAAAAAAAmAIAAGRycy9k&#10;b3ducmV2LnhtbFBLBQYAAAAABAAEAPUAAACJAwAAAAA=&#10;" fillcolor="#0d0d0d [3069]" strokecolor="#0d0d0d [3069]" strokeweight="2pt">
                    <v:textbox>
                      <w:txbxContent>
                        <w:p w:rsidR="00DA4047" w:rsidRDefault="00DA4047" w:rsidP="00B924A7">
                          <w:pPr>
                            <w:rPr>
                              <w:rFonts w:eastAsia="Times New Roman"/>
                            </w:rPr>
                          </w:pPr>
                        </w:p>
                      </w:txbxContent>
                    </v:textbox>
                  </v:oval>
                  <v:oval id="Oval 116" o:spid="_x0000_s1238" style="position:absolute;left:3771;top:3605;width:1321;height:121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SzTbcUA&#10;AADcAAAADwAAAGRycy9kb3ducmV2LnhtbESPX2vCMBTF3wW/Q7jC3jRtN4d2piLC2GAMWatjj5fm&#10;ri02N6WJ2n37RRB8PJw/P85qPZhWnKl3jWUF8SwCQVxa3XClYF+8ThcgnEfW2FomBX/kYJ2NRytM&#10;tb3wF51zX4kwwi5FBbX3XSqlK2sy6Ga2Iw7er+0N+iD7SuoeL2HctDKJomdpsOFAqLGjbU3lMT+Z&#10;wP3eFd22/fz5iOzhsXjjU/w0J6UeJsPmBYSnwd/Dt/a7VpAsE7ieCUdAZ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LNNtxQAAANwAAAAPAAAAAAAAAAAAAAAAAJgCAABkcnMv&#10;ZG93bnJldi54bWxQSwUGAAAAAAQABAD1AAAAigMAAAAA&#10;" fillcolor="#0d0d0d [3069]" strokecolor="#0d0d0d [3069]" strokeweight="2pt">
                    <v:textbox>
                      <w:txbxContent>
                        <w:p w:rsidR="00DA4047" w:rsidRDefault="00DA4047" w:rsidP="00B924A7">
                          <w:pPr>
                            <w:pStyle w:val="NormalWeb"/>
                            <w:spacing w:before="0" w:beforeAutospacing="0" w:after="0" w:afterAutospacing="0"/>
                          </w:pPr>
                          <w:r>
                            <w:rPr>
                              <w:rFonts w:eastAsia="Times New Roman"/>
                            </w:rPr>
                            <w:t> </w:t>
                          </w:r>
                        </w:p>
                      </w:txbxContent>
                    </v:textbox>
                  </v:oval>
                  <v:shape id="Straight Arrow Connector 117" o:spid="_x0000_s1239" type="#_x0000_t32" style="position:absolute;left:666;top:1276;width:1424;height:2339;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cMSZ8cAAADcAAAADwAAAGRycy9kb3ducmV2LnhtbESPQWvCQBSE7wX/w/KE3uqmKdo2ukoR&#10;hSJF2lgK3h7Z1yQ1+zZmVzf++65Q6HGYmW+Y2aI3jThT52rLCu5HCQjiwuqaSwWfu/XdEwjnkTU2&#10;lknBhRws5oObGWbaBv6gc+5LESHsMlRQed9mUrqiIoNuZFvi6H3bzqCPsiul7jBEuGlkmiQTabDm&#10;uFBhS8uKikN+MgoO+81jSPNdmISv8LN6ez9ux+Go1O2wf5mC8NT7//Bf+1UrSJ8f4HomHgE5/wU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xwxJnxwAAANwAAAAPAAAAAAAA&#10;AAAAAAAAAKECAABkcnMvZG93bnJldi54bWxQSwUGAAAAAAQABAD5AAAAlQMAAAAA&#10;" strokecolor="#0d0d0d [3069]" strokeweight="1pt">
                    <v:stroke endarrow="block"/>
                  </v:shape>
                  <v:shape id="Straight Arrow Connector 118" o:spid="_x0000_s1240" type="#_x0000_t32" style="position:absolute;left:3028;top:1276;width:1404;height:2329;flip:x 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qUJZcUAAADcAAAADwAAAGRycy9kb3ducmV2LnhtbESPT2sCMRTE7wW/Q3gFb5p0rdKuRlHB&#10;1osH7R+vj81zd3HzEjZRt9++KQg9DjPzG2a26GwjrtSG2rGGp6ECQVw4U3Op4fNjM3gBESKywcYx&#10;afihAIt572GGuXE33tP1EEuRIBxy1FDF6HMpQ1GRxTB0njh5J9dajEm2pTQt3hLcNjJTaiIt1pwW&#10;KvS0rqg4Hy5Ww0iqN9757+VorFbZdvz1fvKbo9b9x245BRGpi//he3trNGSvz/B3Jh0BOf8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qUJZcUAAADcAAAADwAAAAAAAAAA&#10;AAAAAAChAgAAZHJzL2Rvd25yZXYueG1sUEsFBgAAAAAEAAQA+QAAAJMDAAAAAA==&#10;" strokecolor="#0d0d0d [3069]" strokeweight="1pt">
                    <v:stroke startarrow="block"/>
                  </v:shape>
                  <w10:wrap type="none"/>
                  <w10:anchorlock/>
                </v:group>
              </w:pict>
            </w:r>
          </w:p>
        </w:tc>
        <w:tc>
          <w:tcPr>
            <w:tcW w:w="487" w:type="dxa"/>
            <w:vMerge w:val="restart"/>
            <w:vAlign w:val="center"/>
          </w:tcPr>
          <w:p w:rsidR="00024CDD" w:rsidRPr="00592DF5" w:rsidRDefault="00024CDD" w:rsidP="003C184C">
            <w:pPr>
              <w:widowControl w:val="0"/>
            </w:pPr>
            <w:r w:rsidRPr="00592DF5">
              <w:t>→</w:t>
            </w:r>
          </w:p>
        </w:tc>
        <w:tc>
          <w:tcPr>
            <w:tcW w:w="1131" w:type="dxa"/>
            <w:vMerge w:val="restart"/>
            <w:vAlign w:val="center"/>
          </w:tcPr>
          <w:p w:rsidR="00024CDD" w:rsidRPr="00592DF5" w:rsidRDefault="006069D0" w:rsidP="003C184C">
            <w:pPr>
              <w:widowControl w:val="0"/>
              <w:rPr>
                <w:noProof/>
                <w:lang w:val="nl-NL" w:eastAsia="nl-NL"/>
              </w:rPr>
            </w:pPr>
            <w:r>
              <w:rPr>
                <w:noProof/>
                <w:lang w:eastAsia="en-US"/>
              </w:rPr>
            </w:r>
            <w:r w:rsidRPr="006069D0">
              <w:rPr>
                <w:noProof/>
                <w:lang w:eastAsia="en-US"/>
              </w:rPr>
              <w:pict>
                <v:group id="_x0000_s1241" editas="canvas" style="width:42.9pt;height:38pt;mso-position-horizontal-relative:char;mso-position-vertical-relative:line" coordsize="5448,48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">
                  <v:shape id="_x0000_s1782" type="#_x0000_t75" style="position:absolute;width:5448;height:4819;visibility:visible">
                    <v:fill o:detectmouseclick="t"/>
                    <v:path o:connecttype="none"/>
                  </v:shape>
                  <v:oval id="Oval 120" o:spid="_x0000_s1781" style="position:absolute;top:3615;width:1333;height:122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sVLGcUA&#10;AADcAAAADwAAAGRycy9kb3ducmV2LnhtbESPX2vCMBTF3wd+h3AF32ZqnWNWo4zCUJAxZjfx8dJc&#10;22JzU5q0dt/eDAZ7PJw/P856O5ha9NS6yrKC2TQCQZxbXXGh4Ct7e3wB4TyyxtoyKfghB9vN6GGN&#10;ibY3/qT+6AsRRtglqKD0vkmkdHlJBt3UNsTBu9jWoA+yLaRu8RbGTS3jKHqWBisOhBIbSkvKr8fO&#10;BO7pI2vS+v18iOz3PNtxN3takFKT8fC6AuFp8P/hv/ZeK4iXC/g9E46A3N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xUsZxQAAANwAAAAPAAAAAAAAAAAAAAAAAJgCAABkcnMv&#10;ZG93bnJldi54bWxQSwUGAAAAAAQABAD1AAAAigMAAAAA&#10;" fillcolor="#0d0d0d [3069]" strokecolor="#0d0d0d [3069]" strokeweight="2pt"/>
                  <v:oval id="Oval 121" o:spid="_x0000_s1780" style="position:absolute;left:1896;top:230;width:1327;height:1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hfVbsUA&#10;AADcAAAADwAAAGRycy9kb3ducmV2LnhtbESPX2vCMBTF3wd+h3AF32Zq3WRWo4zCUJAxZjfx8dJc&#10;22JzU5q0dt/eDAZ7PJw/P856O5ha9NS6yrKC2TQCQZxbXXGh4Ct7e3wB4TyyxtoyKfghB9vN6GGN&#10;ibY3/qT+6AsRRtglqKD0vkmkdHlJBt3UNsTBu9jWoA+yLaRu8RbGTS3jKFpIgxUHQokNpSXl12Nn&#10;Avf0kTVp/X4+RPZ7nu24mz09k1KT8fC6AuFp8P/hv/ZeK4iXC/g9E46A3N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F9VuxQAAANwAAAAPAAAAAAAAAAAAAAAAAJgCAABkcnMv&#10;ZG93bnJldi54bWxQSwUGAAAAAAQABAD1AAAAigMAAAAA&#10;" fillcolor="#0d0d0d [3069]" strokecolor="#0d0d0d [3069]" strokeweight="2pt">
                    <v:textbox>
                      <w:txbxContent>
                        <w:p w:rsidR="00DA4047" w:rsidRDefault="00DA4047" w:rsidP="00B924A7">
                          <w:pPr>
                            <w:rPr>
                              <w:rFonts w:eastAsia="Times New Roman"/>
                            </w:rPr>
                          </w:pPr>
                        </w:p>
                      </w:txbxContent>
                    </v:textbox>
                  </v:oval>
                  <v:oval id="Oval 122" o:spid="_x0000_s1779" style="position:absolute;left:3771;top:3605;width:1321;height:121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KCLYMUA&#10;AADcAAAADwAAAGRycy9kb3ducmV2LnhtbESPX2vCMBTF3wW/Q7iDvdm0Ood0RhFhbDCG2E7x8dLc&#10;tWXNTWnS2n37ZSD4eDh/fpz1djSNGKhztWUFSRSDIC6srrlU8JW/zlYgnEfW2FgmBb/kYLuZTtaY&#10;anvlIw2ZL0UYYZeigsr7NpXSFRUZdJFtiYP3bTuDPsiulLrDaxg3jZzH8bM0WHMgVNjSvqLiJ+tN&#10;4J4PebtvPi8fsT0t8jfuk6clKfX4MO5eQHga/T18a79rBYt5Av9nwhGQm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4oItgxQAAANwAAAAPAAAAAAAAAAAAAAAAAJgCAABkcnMv&#10;ZG93bnJldi54bWxQSwUGAAAAAAQABAD1AAAAigMAAAAA&#10;" fillcolor="#0d0d0d [3069]" strokecolor="#0d0d0d [3069]" strokeweight="2pt">
                    <v:textbox>
                      <w:txbxContent>
                        <w:p w:rsidR="00DA4047" w:rsidRDefault="00DA4047" w:rsidP="00B924A7">
                          <w:pPr>
                            <w:pStyle w:val="NormalWeb"/>
                            <w:spacing w:before="0" w:beforeAutospacing="0" w:after="0" w:afterAutospacing="0"/>
                          </w:pPr>
                          <w:r>
                            <w:rPr>
                              <w:rFonts w:eastAsia="Times New Roman"/>
                            </w:rPr>
                            <w:t> </w:t>
                          </w:r>
                        </w:p>
                      </w:txbxContent>
                    </v:textbox>
                  </v:oval>
                  <v:shape id="Straight Arrow Connector 123" o:spid="_x0000_s1778" type="#_x0000_t32" style="position:absolute;left:666;top:1276;width:1424;height:2339;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hNsGsQAAADcAAAADwAAAGRycy9kb3ducmV2LnhtbERP32vCMBB+H+x/CCfsbaYWdFKNMsYG&#10;Y4holcHejuZsO5tLbTJT/3sjDHy7j+/nzZe9acSZOldbVjAaJiCIC6trLhXsdx/PUxDOI2tsLJOC&#10;CzlYLh4f5phpG3hL59yXIoawy1BB5X2bSemKigy6oW2JI3ewnUEfYVdK3WGI4aaRaZJMpMGaY0OF&#10;Lb1VVBzzP6Pg+PP1EtJ8FybhO/y+rzan9TiclHoa9K8zEJ56fxf/uz91nD9O4fZMvEAur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E2waxAAAANwAAAAPAAAAAAAAAAAA&#10;AAAAAKECAABkcnMvZG93bnJldi54bWxQSwUGAAAAAAQABAD5AAAAkgMAAAAA&#10;" strokecolor="#0d0d0d [3069]" strokeweight="1pt">
                    <v:stroke endarrow="block"/>
                  </v:shape>
                  <v:shape id="Straight Arrow Connector 124" o:spid="_x0000_s1777" type="#_x0000_t32" style="position:absolute;left:3028;top:1276;width:1404;height:2329;flip:x 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dBK98IAAADcAAAADwAAAGRycy9kb3ducmV2LnhtbERPS4vCMBC+C/sfwix402QtlaVrFFfw&#10;cdmD7us6NGNbtpmEJmr99xtB8DYf33Nmi9624kxdaBxreBkrEMSlMw1XGr4+16NXECEiG2wdk4Yr&#10;BVjMnwYzLIy78J7Oh1iJFMKhQA11jL6QMpQ1WQxj54kTd3SdxZhgV0nT4SWF21ZOlJpKiw2nhho9&#10;rWoq/w4nqyGTasMf/meZ5ep9ssu/t0e//tV6+Nwv30BE6uNDfHfvTJqfZ3B7Jl0g5/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dBK98IAAADcAAAADwAAAAAAAAAAAAAA&#10;AAChAgAAZHJzL2Rvd25yZXYueG1sUEsFBgAAAAAEAAQA+QAAAJADAAAAAA==&#10;" strokecolor="#0d0d0d [3069]" strokeweight="1pt">
                    <v:stroke startarrow="block"/>
                  </v:shape>
                  <v:shape id="Straight Arrow Connector 180" o:spid="_x0000_s1776" type="#_x0000_t32" style="position:absolute;left:1333;top:4214;width:2438;height:15;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dXs6MQAAADcAAAADwAAAGRycy9kb3ducmV2LnhtbERPS2vCQBC+C/6HZQq96UZppaTZiNgH&#10;XiqYhtbjNDtNotnZkF01/ntXELzNx/ecZN6bRhypc7VlBZNxBIK4sLrmUkH+/TF6AeE8ssbGMik4&#10;k4N5OhwkGGt74g0dM1+KEMIuRgWV920spSsqMujGtiUO3L/tDPoAu1LqDk8h3DRyGkUzabDm0FBh&#10;S8uKin12MArk199svZ385H223rpfXkx372+fSj0+9ItXEJ56fxff3Csd5j8/wfWZcIFM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1ezoxAAAANwAAAAPAAAAAAAAAAAA&#10;AAAAAKECAABkcnMvZG93bnJldi54bWxQSwUGAAAAAAQABAD5AAAAkgMAAAAA&#10;" strokecolor="#0d0d0d [3069]" strokeweight="1pt">
                    <v:stroke startarrow="block"/>
                  </v:shape>
                  <w10:wrap type="none"/>
                  <w10:anchorlock/>
                </v:group>
              </w:pict>
            </w:r>
          </w:p>
        </w:tc>
        <w:tc>
          <w:tcPr>
            <w:tcW w:w="875" w:type="dxa"/>
            <w:vAlign w:val="center"/>
          </w:tcPr>
          <w:p w:rsidR="00024CDD" w:rsidRPr="00024CDD" w:rsidRDefault="00024CDD" w:rsidP="00024CDD">
            <w:pPr>
              <w:jc w:val="right"/>
              <w:rPr>
                <w:color w:val="000000"/>
              </w:rPr>
            </w:pPr>
            <w:r w:rsidRPr="00024CDD">
              <w:rPr>
                <w:color w:val="000000"/>
              </w:rPr>
              <w:t>0.41</w:t>
            </w:r>
          </w:p>
        </w:tc>
        <w:tc>
          <w:tcPr>
            <w:tcW w:w="1106" w:type="dxa"/>
            <w:vAlign w:val="center"/>
          </w:tcPr>
          <w:p w:rsidR="00024CDD" w:rsidRPr="00024CDD" w:rsidRDefault="00024CDD" w:rsidP="006952F3">
            <w:pPr>
              <w:rPr>
                <w:color w:val="000000"/>
              </w:rPr>
            </w:pPr>
            <w:r>
              <w:rPr>
                <w:color w:val="000000"/>
              </w:rPr>
              <w:t>(</w:t>
            </w:r>
            <w:r w:rsidRPr="00024CDD">
              <w:rPr>
                <w:color w:val="000000"/>
              </w:rPr>
              <w:t>0.12</w:t>
            </w:r>
            <w:r>
              <w:rPr>
                <w:color w:val="000000"/>
              </w:rPr>
              <w:t>)</w:t>
            </w:r>
            <w:r w:rsidR="003057D7">
              <w:rPr>
                <w:color w:val="000000"/>
              </w:rPr>
              <w:t>**</w:t>
            </w:r>
          </w:p>
        </w:tc>
        <w:tc>
          <w:tcPr>
            <w:tcW w:w="875" w:type="dxa"/>
            <w:vAlign w:val="center"/>
          </w:tcPr>
          <w:p w:rsidR="00024CDD" w:rsidRPr="00024CDD" w:rsidRDefault="00024CDD" w:rsidP="00024CDD">
            <w:pPr>
              <w:jc w:val="right"/>
              <w:rPr>
                <w:color w:val="000000"/>
              </w:rPr>
            </w:pPr>
            <w:r w:rsidRPr="00024CDD">
              <w:rPr>
                <w:color w:val="000000"/>
              </w:rPr>
              <w:t>0.61</w:t>
            </w:r>
          </w:p>
        </w:tc>
        <w:tc>
          <w:tcPr>
            <w:tcW w:w="1078" w:type="dxa"/>
            <w:vAlign w:val="center"/>
          </w:tcPr>
          <w:p w:rsidR="00024CDD" w:rsidRPr="00024CDD" w:rsidRDefault="00024CDD" w:rsidP="006952F3">
            <w:pPr>
              <w:rPr>
                <w:color w:val="000000"/>
              </w:rPr>
            </w:pPr>
            <w:r>
              <w:rPr>
                <w:color w:val="000000"/>
              </w:rPr>
              <w:t>(</w:t>
            </w:r>
            <w:r w:rsidRPr="00024CDD">
              <w:rPr>
                <w:color w:val="000000"/>
              </w:rPr>
              <w:t>0.13</w:t>
            </w:r>
            <w:r>
              <w:rPr>
                <w:color w:val="000000"/>
              </w:rPr>
              <w:t>)</w:t>
            </w:r>
            <w:r w:rsidR="003057D7">
              <w:rPr>
                <w:color w:val="000000"/>
              </w:rPr>
              <w:t>**</w:t>
            </w:r>
          </w:p>
        </w:tc>
        <w:tc>
          <w:tcPr>
            <w:tcW w:w="875" w:type="dxa"/>
            <w:vAlign w:val="center"/>
          </w:tcPr>
          <w:p w:rsidR="00024CDD" w:rsidRPr="00024CDD" w:rsidRDefault="00024CDD" w:rsidP="00024CDD">
            <w:pPr>
              <w:jc w:val="right"/>
              <w:rPr>
                <w:color w:val="000000"/>
              </w:rPr>
            </w:pPr>
            <w:r w:rsidRPr="00024CDD">
              <w:rPr>
                <w:color w:val="000000"/>
              </w:rPr>
              <w:t>0.53</w:t>
            </w:r>
          </w:p>
        </w:tc>
        <w:tc>
          <w:tcPr>
            <w:tcW w:w="1078" w:type="dxa"/>
            <w:vAlign w:val="center"/>
          </w:tcPr>
          <w:p w:rsidR="00024CDD" w:rsidRPr="00024CDD" w:rsidRDefault="00024CDD" w:rsidP="006952F3">
            <w:pPr>
              <w:rPr>
                <w:color w:val="000000"/>
              </w:rPr>
            </w:pPr>
            <w:r>
              <w:rPr>
                <w:color w:val="000000"/>
              </w:rPr>
              <w:t>(</w:t>
            </w:r>
            <w:r w:rsidRPr="00024CDD">
              <w:rPr>
                <w:color w:val="000000"/>
              </w:rPr>
              <w:t>0.08</w:t>
            </w:r>
            <w:r>
              <w:rPr>
                <w:color w:val="000000"/>
              </w:rPr>
              <w:t>)</w:t>
            </w:r>
            <w:r w:rsidR="003057D7">
              <w:rPr>
                <w:color w:val="000000"/>
              </w:rPr>
              <w:t>**</w:t>
            </w:r>
          </w:p>
        </w:tc>
        <w:tc>
          <w:tcPr>
            <w:tcW w:w="1170" w:type="dxa"/>
            <w:vAlign w:val="center"/>
          </w:tcPr>
          <w:p w:rsidR="00024CDD" w:rsidRPr="00592DF5" w:rsidRDefault="00024CDD" w:rsidP="003C184C">
            <w:pPr>
              <w:widowControl w:val="0"/>
              <w:tabs>
                <w:tab w:val="decimal" w:pos="433"/>
              </w:tabs>
            </w:pPr>
            <w:r w:rsidRPr="00592DF5">
              <w:t>0</w:t>
            </w:r>
          </w:p>
        </w:tc>
        <w:tc>
          <w:tcPr>
            <w:tcW w:w="1055" w:type="dxa"/>
            <w:vAlign w:val="center"/>
          </w:tcPr>
          <w:p w:rsidR="00024CDD" w:rsidRPr="00592DF5" w:rsidRDefault="00024CDD" w:rsidP="00C36C21">
            <w:pPr>
              <w:widowControl w:val="0"/>
              <w:tabs>
                <w:tab w:val="decimal" w:pos="342"/>
              </w:tabs>
            </w:pPr>
            <w:r w:rsidRPr="00592DF5">
              <w:t>9</w:t>
            </w:r>
            <w:r w:rsidR="00C36C21">
              <w:t>4</w:t>
            </w:r>
            <w:r w:rsidRPr="00592DF5">
              <w:t>**</w:t>
            </w:r>
          </w:p>
        </w:tc>
      </w:tr>
      <w:tr w:rsidR="00024CDD" w:rsidRPr="00592DF5" w:rsidTr="00DA4047">
        <w:trPr>
          <w:trHeight w:val="470"/>
        </w:trPr>
        <w:tc>
          <w:tcPr>
            <w:tcW w:w="2959" w:type="dxa"/>
            <w:vAlign w:val="center"/>
          </w:tcPr>
          <w:p w:rsidR="00024CDD" w:rsidRPr="00592DF5" w:rsidRDefault="00024CDD" w:rsidP="003C184C">
            <w:pPr>
              <w:pStyle w:val="HTMLPreformatted"/>
              <w:widowControl w:val="0"/>
              <w:tabs>
                <w:tab w:val="clear" w:pos="916"/>
                <w:tab w:val="clear" w:pos="1832"/>
                <w:tab w:val="clear" w:pos="3664"/>
                <w:tab w:val="clear" w:pos="4580"/>
                <w:tab w:val="clear" w:pos="5496"/>
                <w:tab w:val="clear" w:pos="6412"/>
                <w:tab w:val="clear" w:pos="7328"/>
                <w:tab w:val="clear" w:pos="8244"/>
                <w:tab w:val="clear" w:pos="9160"/>
                <w:tab w:val="clear" w:pos="10076"/>
                <w:tab w:val="left" w:pos="270"/>
                <w:tab w:val="left" w:pos="720"/>
                <w:tab w:val="left" w:pos="1680"/>
                <w:tab w:val="left" w:pos="2280"/>
              </w:tabs>
              <w:rPr>
                <w:rFonts w:ascii="Times New Roman" w:hAnsi="Times New Roman"/>
                <w:sz w:val="24"/>
                <w:szCs w:val="24"/>
              </w:rPr>
            </w:pPr>
            <w:r w:rsidRPr="00592DF5">
              <w:rPr>
                <w:rFonts w:ascii="Times New Roman" w:hAnsi="Times New Roman"/>
                <w:sz w:val="24"/>
                <w:szCs w:val="24"/>
              </w:rPr>
              <w:t>Transitivity (&gt;1 intermediary)</w:t>
            </w:r>
          </w:p>
        </w:tc>
        <w:tc>
          <w:tcPr>
            <w:tcW w:w="1235" w:type="dxa"/>
            <w:vMerge/>
            <w:vAlign w:val="center"/>
          </w:tcPr>
          <w:p w:rsidR="00024CDD" w:rsidRPr="00592DF5" w:rsidRDefault="00024CDD" w:rsidP="003C184C">
            <w:pPr>
              <w:widowControl w:val="0"/>
            </w:pPr>
          </w:p>
        </w:tc>
        <w:tc>
          <w:tcPr>
            <w:tcW w:w="487" w:type="dxa"/>
            <w:vMerge/>
            <w:vAlign w:val="center"/>
          </w:tcPr>
          <w:p w:rsidR="00024CDD" w:rsidRPr="00592DF5" w:rsidRDefault="00024CDD" w:rsidP="003C184C">
            <w:pPr>
              <w:widowControl w:val="0"/>
            </w:pPr>
          </w:p>
        </w:tc>
        <w:tc>
          <w:tcPr>
            <w:tcW w:w="1131" w:type="dxa"/>
            <w:vMerge/>
            <w:vAlign w:val="center"/>
          </w:tcPr>
          <w:p w:rsidR="00024CDD" w:rsidRPr="00592DF5" w:rsidRDefault="00024CDD" w:rsidP="003C184C">
            <w:pPr>
              <w:widowControl w:val="0"/>
            </w:pPr>
          </w:p>
        </w:tc>
        <w:tc>
          <w:tcPr>
            <w:tcW w:w="875" w:type="dxa"/>
            <w:vAlign w:val="center"/>
          </w:tcPr>
          <w:p w:rsidR="00024CDD" w:rsidRPr="00024CDD" w:rsidRDefault="00024CDD" w:rsidP="00024CDD">
            <w:pPr>
              <w:jc w:val="right"/>
              <w:rPr>
                <w:color w:val="000000"/>
              </w:rPr>
            </w:pPr>
            <w:r w:rsidRPr="00024CDD">
              <w:rPr>
                <w:color w:val="000000"/>
              </w:rPr>
              <w:t>0.26</w:t>
            </w:r>
          </w:p>
        </w:tc>
        <w:tc>
          <w:tcPr>
            <w:tcW w:w="1106" w:type="dxa"/>
            <w:vAlign w:val="center"/>
          </w:tcPr>
          <w:p w:rsidR="00024CDD" w:rsidRPr="00024CDD" w:rsidRDefault="00024CDD" w:rsidP="006952F3">
            <w:pPr>
              <w:rPr>
                <w:color w:val="000000"/>
              </w:rPr>
            </w:pPr>
            <w:r>
              <w:rPr>
                <w:color w:val="000000"/>
              </w:rPr>
              <w:t>(</w:t>
            </w:r>
            <w:r w:rsidRPr="00024CDD">
              <w:rPr>
                <w:color w:val="000000"/>
              </w:rPr>
              <w:t>0.05</w:t>
            </w:r>
            <w:r>
              <w:rPr>
                <w:color w:val="000000"/>
              </w:rPr>
              <w:t>)</w:t>
            </w:r>
            <w:r w:rsidR="003057D7">
              <w:rPr>
                <w:color w:val="000000"/>
              </w:rPr>
              <w:t>**</w:t>
            </w:r>
          </w:p>
        </w:tc>
        <w:tc>
          <w:tcPr>
            <w:tcW w:w="875" w:type="dxa"/>
            <w:vAlign w:val="center"/>
          </w:tcPr>
          <w:p w:rsidR="00024CDD" w:rsidRPr="00024CDD" w:rsidRDefault="00024CDD" w:rsidP="00024CDD">
            <w:pPr>
              <w:jc w:val="right"/>
              <w:rPr>
                <w:color w:val="000000"/>
              </w:rPr>
            </w:pPr>
            <w:r w:rsidRPr="00024CDD">
              <w:rPr>
                <w:color w:val="000000"/>
              </w:rPr>
              <w:t>0.08</w:t>
            </w:r>
          </w:p>
        </w:tc>
        <w:tc>
          <w:tcPr>
            <w:tcW w:w="1078" w:type="dxa"/>
            <w:vAlign w:val="center"/>
          </w:tcPr>
          <w:p w:rsidR="00024CDD" w:rsidRPr="00024CDD" w:rsidRDefault="00024CDD" w:rsidP="006952F3">
            <w:pPr>
              <w:rPr>
                <w:color w:val="000000"/>
              </w:rPr>
            </w:pPr>
            <w:r>
              <w:rPr>
                <w:color w:val="000000"/>
              </w:rPr>
              <w:t>(</w:t>
            </w:r>
            <w:r w:rsidRPr="00024CDD">
              <w:rPr>
                <w:color w:val="000000"/>
              </w:rPr>
              <w:t>0.07</w:t>
            </w:r>
            <w:r>
              <w:rPr>
                <w:color w:val="000000"/>
              </w:rPr>
              <w:t>)</w:t>
            </w:r>
          </w:p>
        </w:tc>
        <w:tc>
          <w:tcPr>
            <w:tcW w:w="875" w:type="dxa"/>
            <w:vAlign w:val="center"/>
          </w:tcPr>
          <w:p w:rsidR="00024CDD" w:rsidRPr="00024CDD" w:rsidRDefault="00024CDD" w:rsidP="00024CDD">
            <w:pPr>
              <w:jc w:val="right"/>
              <w:rPr>
                <w:color w:val="000000"/>
              </w:rPr>
            </w:pPr>
            <w:r w:rsidRPr="00024CDD">
              <w:rPr>
                <w:color w:val="000000"/>
              </w:rPr>
              <w:t>0.37</w:t>
            </w:r>
          </w:p>
        </w:tc>
        <w:tc>
          <w:tcPr>
            <w:tcW w:w="1078" w:type="dxa"/>
            <w:vAlign w:val="center"/>
          </w:tcPr>
          <w:p w:rsidR="00024CDD" w:rsidRPr="00024CDD" w:rsidRDefault="00024CDD" w:rsidP="006952F3">
            <w:pPr>
              <w:rPr>
                <w:color w:val="000000"/>
              </w:rPr>
            </w:pPr>
            <w:r>
              <w:rPr>
                <w:color w:val="000000"/>
              </w:rPr>
              <w:t>(</w:t>
            </w:r>
            <w:r w:rsidRPr="00024CDD">
              <w:rPr>
                <w:color w:val="000000"/>
              </w:rPr>
              <w:t>0.04</w:t>
            </w:r>
            <w:r>
              <w:rPr>
                <w:color w:val="000000"/>
              </w:rPr>
              <w:t>)</w:t>
            </w:r>
            <w:r w:rsidR="003057D7">
              <w:rPr>
                <w:color w:val="000000"/>
              </w:rPr>
              <w:t>**</w:t>
            </w:r>
          </w:p>
        </w:tc>
        <w:tc>
          <w:tcPr>
            <w:tcW w:w="1170" w:type="dxa"/>
            <w:vAlign w:val="center"/>
          </w:tcPr>
          <w:p w:rsidR="00024CDD" w:rsidRPr="00592DF5" w:rsidRDefault="00024CDD" w:rsidP="003C184C">
            <w:pPr>
              <w:widowControl w:val="0"/>
              <w:tabs>
                <w:tab w:val="decimal" w:pos="433"/>
              </w:tabs>
            </w:pPr>
            <w:r w:rsidRPr="00592DF5">
              <w:t>0</w:t>
            </w:r>
          </w:p>
        </w:tc>
        <w:tc>
          <w:tcPr>
            <w:tcW w:w="1055" w:type="dxa"/>
            <w:vAlign w:val="center"/>
          </w:tcPr>
          <w:p w:rsidR="00024CDD" w:rsidRPr="00592DF5" w:rsidRDefault="00C36C21" w:rsidP="003C184C">
            <w:pPr>
              <w:widowControl w:val="0"/>
              <w:tabs>
                <w:tab w:val="decimal" w:pos="342"/>
              </w:tabs>
            </w:pPr>
            <w:r>
              <w:t>127</w:t>
            </w:r>
            <w:r w:rsidR="00024CDD" w:rsidRPr="00592DF5">
              <w:t>**</w:t>
            </w:r>
          </w:p>
        </w:tc>
      </w:tr>
      <w:tr w:rsidR="00024CDD" w:rsidRPr="00592DF5" w:rsidTr="00DA4047">
        <w:tc>
          <w:tcPr>
            <w:tcW w:w="2959" w:type="dxa"/>
            <w:vAlign w:val="center"/>
          </w:tcPr>
          <w:p w:rsidR="00024CDD" w:rsidRPr="00592DF5" w:rsidRDefault="00024CDD" w:rsidP="003C184C">
            <w:pPr>
              <w:pStyle w:val="HTMLPreformatted"/>
              <w:widowControl w:val="0"/>
              <w:tabs>
                <w:tab w:val="clear" w:pos="916"/>
                <w:tab w:val="clear" w:pos="1832"/>
                <w:tab w:val="clear" w:pos="3664"/>
                <w:tab w:val="clear" w:pos="4580"/>
                <w:tab w:val="clear" w:pos="5496"/>
                <w:tab w:val="clear" w:pos="6412"/>
                <w:tab w:val="clear" w:pos="7328"/>
                <w:tab w:val="clear" w:pos="8244"/>
                <w:tab w:val="clear" w:pos="9160"/>
                <w:tab w:val="clear" w:pos="10076"/>
                <w:tab w:val="left" w:pos="270"/>
                <w:tab w:val="left" w:pos="720"/>
                <w:tab w:val="left" w:pos="1680"/>
                <w:tab w:val="left" w:pos="2280"/>
              </w:tabs>
              <w:ind w:left="360" w:hanging="360"/>
              <w:rPr>
                <w:rFonts w:ascii="Times New Roman" w:hAnsi="Times New Roman"/>
                <w:sz w:val="24"/>
                <w:szCs w:val="24"/>
              </w:rPr>
            </w:pPr>
            <w:r w:rsidRPr="00592DF5">
              <w:rPr>
                <w:rFonts w:ascii="Times New Roman" w:hAnsi="Times New Roman"/>
                <w:sz w:val="24"/>
                <w:szCs w:val="24"/>
              </w:rPr>
              <w:t>Transitivity * reciprocity</w:t>
            </w:r>
          </w:p>
        </w:tc>
        <w:tc>
          <w:tcPr>
            <w:tcW w:w="1235" w:type="dxa"/>
            <w:vAlign w:val="center"/>
          </w:tcPr>
          <w:p w:rsidR="00024CDD" w:rsidRPr="00592DF5" w:rsidRDefault="00024CDD" w:rsidP="003C184C">
            <w:pPr>
              <w:widowControl w:val="0"/>
              <w:rPr>
                <w:noProof/>
                <w:lang w:val="nl-NL" w:eastAsia="nl-NL"/>
              </w:rPr>
            </w:pPr>
          </w:p>
        </w:tc>
        <w:tc>
          <w:tcPr>
            <w:tcW w:w="487" w:type="dxa"/>
            <w:vAlign w:val="center"/>
          </w:tcPr>
          <w:p w:rsidR="00024CDD" w:rsidRPr="00592DF5" w:rsidRDefault="00024CDD" w:rsidP="003C184C">
            <w:pPr>
              <w:widowControl w:val="0"/>
            </w:pPr>
          </w:p>
        </w:tc>
        <w:tc>
          <w:tcPr>
            <w:tcW w:w="1131" w:type="dxa"/>
            <w:vAlign w:val="center"/>
          </w:tcPr>
          <w:p w:rsidR="00024CDD" w:rsidRPr="00592DF5" w:rsidRDefault="00024CDD" w:rsidP="003C184C">
            <w:pPr>
              <w:widowControl w:val="0"/>
              <w:rPr>
                <w:noProof/>
                <w:lang w:val="nl-NL" w:eastAsia="nl-NL"/>
              </w:rPr>
            </w:pPr>
          </w:p>
        </w:tc>
        <w:tc>
          <w:tcPr>
            <w:tcW w:w="875" w:type="dxa"/>
            <w:vAlign w:val="center"/>
          </w:tcPr>
          <w:p w:rsidR="00024CDD" w:rsidRPr="00024CDD" w:rsidRDefault="00024CDD" w:rsidP="00024CDD">
            <w:pPr>
              <w:jc w:val="right"/>
              <w:rPr>
                <w:color w:val="000000"/>
              </w:rPr>
            </w:pPr>
          </w:p>
        </w:tc>
        <w:tc>
          <w:tcPr>
            <w:tcW w:w="1106" w:type="dxa"/>
            <w:vAlign w:val="center"/>
          </w:tcPr>
          <w:p w:rsidR="00024CDD" w:rsidRPr="00024CDD" w:rsidRDefault="00024CDD" w:rsidP="006952F3">
            <w:pPr>
              <w:rPr>
                <w:color w:val="000000"/>
              </w:rPr>
            </w:pPr>
          </w:p>
        </w:tc>
        <w:tc>
          <w:tcPr>
            <w:tcW w:w="875" w:type="dxa"/>
            <w:vAlign w:val="center"/>
          </w:tcPr>
          <w:p w:rsidR="00024CDD" w:rsidRPr="00024CDD" w:rsidRDefault="00024CDD" w:rsidP="00024CDD">
            <w:pPr>
              <w:jc w:val="right"/>
              <w:rPr>
                <w:color w:val="000000"/>
              </w:rPr>
            </w:pPr>
          </w:p>
        </w:tc>
        <w:tc>
          <w:tcPr>
            <w:tcW w:w="1078" w:type="dxa"/>
            <w:vAlign w:val="center"/>
          </w:tcPr>
          <w:p w:rsidR="00024CDD" w:rsidRPr="00024CDD" w:rsidRDefault="00024CDD" w:rsidP="006952F3">
            <w:pPr>
              <w:rPr>
                <w:color w:val="000000"/>
              </w:rPr>
            </w:pPr>
          </w:p>
        </w:tc>
        <w:tc>
          <w:tcPr>
            <w:tcW w:w="875" w:type="dxa"/>
            <w:vAlign w:val="center"/>
          </w:tcPr>
          <w:p w:rsidR="00024CDD" w:rsidRPr="00024CDD" w:rsidRDefault="00024CDD" w:rsidP="00024CDD">
            <w:pPr>
              <w:jc w:val="right"/>
              <w:rPr>
                <w:color w:val="000000"/>
              </w:rPr>
            </w:pPr>
            <w:r w:rsidRPr="00024CDD">
              <w:rPr>
                <w:color w:val="000000"/>
              </w:rPr>
              <w:t>-0.48</w:t>
            </w:r>
          </w:p>
        </w:tc>
        <w:tc>
          <w:tcPr>
            <w:tcW w:w="1078" w:type="dxa"/>
            <w:vAlign w:val="center"/>
          </w:tcPr>
          <w:p w:rsidR="00024CDD" w:rsidRPr="00024CDD" w:rsidRDefault="00024CDD" w:rsidP="006952F3">
            <w:pPr>
              <w:rPr>
                <w:color w:val="000000"/>
              </w:rPr>
            </w:pPr>
            <w:r>
              <w:rPr>
                <w:color w:val="000000"/>
              </w:rPr>
              <w:t>(</w:t>
            </w:r>
            <w:r w:rsidRPr="00024CDD">
              <w:rPr>
                <w:color w:val="000000"/>
              </w:rPr>
              <w:t>0.09</w:t>
            </w:r>
            <w:r>
              <w:rPr>
                <w:color w:val="000000"/>
              </w:rPr>
              <w:t>)</w:t>
            </w:r>
            <w:r w:rsidR="003057D7">
              <w:rPr>
                <w:color w:val="000000"/>
              </w:rPr>
              <w:t>**</w:t>
            </w:r>
          </w:p>
        </w:tc>
        <w:tc>
          <w:tcPr>
            <w:tcW w:w="1170" w:type="dxa"/>
            <w:vAlign w:val="center"/>
          </w:tcPr>
          <w:p w:rsidR="00024CDD" w:rsidRPr="00592DF5" w:rsidRDefault="00024CDD" w:rsidP="003C184C">
            <w:pPr>
              <w:widowControl w:val="0"/>
              <w:tabs>
                <w:tab w:val="decimal" w:pos="433"/>
              </w:tabs>
            </w:pPr>
          </w:p>
        </w:tc>
        <w:tc>
          <w:tcPr>
            <w:tcW w:w="1055" w:type="dxa"/>
            <w:vAlign w:val="center"/>
          </w:tcPr>
          <w:p w:rsidR="00024CDD" w:rsidRPr="00592DF5" w:rsidRDefault="00024CDD" w:rsidP="003C184C">
            <w:pPr>
              <w:widowControl w:val="0"/>
              <w:tabs>
                <w:tab w:val="decimal" w:pos="342"/>
              </w:tabs>
            </w:pPr>
          </w:p>
        </w:tc>
      </w:tr>
      <w:tr w:rsidR="00024CDD" w:rsidRPr="00592DF5" w:rsidTr="00DA4047">
        <w:tc>
          <w:tcPr>
            <w:tcW w:w="2959" w:type="dxa"/>
            <w:vAlign w:val="center"/>
          </w:tcPr>
          <w:p w:rsidR="00024CDD" w:rsidRPr="00592DF5" w:rsidRDefault="00024CDD" w:rsidP="003C184C">
            <w:pPr>
              <w:pStyle w:val="HTMLPreformatted"/>
              <w:widowControl w:val="0"/>
              <w:tabs>
                <w:tab w:val="clear" w:pos="916"/>
                <w:tab w:val="clear" w:pos="1832"/>
                <w:tab w:val="clear" w:pos="3664"/>
                <w:tab w:val="clear" w:pos="4580"/>
                <w:tab w:val="clear" w:pos="5496"/>
                <w:tab w:val="clear" w:pos="6412"/>
                <w:tab w:val="clear" w:pos="7328"/>
                <w:tab w:val="clear" w:pos="8244"/>
                <w:tab w:val="clear" w:pos="9160"/>
                <w:tab w:val="clear" w:pos="10076"/>
                <w:tab w:val="left" w:pos="270"/>
                <w:tab w:val="left" w:pos="720"/>
                <w:tab w:val="left" w:pos="1680"/>
                <w:tab w:val="left" w:pos="2280"/>
              </w:tabs>
              <w:ind w:left="360" w:hanging="360"/>
              <w:rPr>
                <w:rFonts w:ascii="Times New Roman" w:hAnsi="Times New Roman"/>
                <w:sz w:val="24"/>
                <w:szCs w:val="24"/>
              </w:rPr>
            </w:pPr>
            <w:r w:rsidRPr="00592DF5">
              <w:rPr>
                <w:rFonts w:ascii="Times New Roman" w:hAnsi="Times New Roman"/>
                <w:sz w:val="24"/>
                <w:szCs w:val="24"/>
              </w:rPr>
              <w:t>3-cycles</w:t>
            </w:r>
          </w:p>
        </w:tc>
        <w:tc>
          <w:tcPr>
            <w:tcW w:w="1235" w:type="dxa"/>
            <w:vAlign w:val="center"/>
          </w:tcPr>
          <w:p w:rsidR="00024CDD" w:rsidRPr="00592DF5" w:rsidRDefault="006069D0" w:rsidP="003C184C">
            <w:pPr>
              <w:widowControl w:val="0"/>
              <w:rPr>
                <w:noProof/>
                <w:lang w:val="nl-NL" w:eastAsia="nl-NL"/>
              </w:rPr>
            </w:pPr>
            <w:r>
              <w:rPr>
                <w:noProof/>
                <w:lang w:eastAsia="en-US"/>
              </w:rPr>
            </w:r>
            <w:r w:rsidRPr="006069D0">
              <w:rPr>
                <w:noProof/>
                <w:lang w:eastAsia="en-US"/>
              </w:rPr>
              <w:pict>
                <v:group id="_x0000_s1771" editas="canvas" style="width:42.9pt;height:38pt;mso-position-horizontal-relative:char;mso-position-vertical-relative:line" coordsize="5448,48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">
                  <v:shape id="_x0000_s1775" type="#_x0000_t75" style="position:absolute;width:5448;height:4819;visibility:visible">
                    <v:fill o:detectmouseclick="t"/>
                    <v:path o:connecttype="none"/>
                  </v:shape>
                  <v:oval id="Oval 114" o:spid="_x0000_s1774" style="position:absolute;top:3615;width:1333;height:122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lmQ/8YA&#10;AADcAAAADwAAAGRycy9kb3ducmV2LnhtbESPQWvCQBCF74L/YRnBW91Em1JS1yCCWChFaqr0OGSn&#10;SWh2NmTXJP33XaHgbYb35n1v1tloGtFT52rLCuJFBIK4sLrmUsFnvn94BuE8ssbGMin4JQfZZjpZ&#10;Y6rtwB/Un3wpQgi7FBVU3replK6oyKBb2JY4aN+2M+jD2pVSdziEcNPIZRQ9SYM1B0KFLe0qKn5O&#10;VxO4l2Pe7pr3r7fInlf5ga/xY0JKzWfj9gWEp9Hfzf/XrzrUTxK4PRMmkJ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lmQ/8YAAADcAAAADwAAAAAAAAAAAAAAAACYAgAAZHJz&#10;L2Rvd25yZXYueG1sUEsFBgAAAAAEAAQA9QAAAIsDAAAAAA==&#10;" fillcolor="#0d0d0d [3069]" strokecolor="#0d0d0d [3069]" strokeweight="2pt"/>
                  <v:oval id="Oval 115" o:spid="_x0000_s1773" style="position:absolute;left:1896;top:230;width:1327;height:1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osOiMYA&#10;AADcAAAADwAAAGRycy9kb3ducmV2LnhtbESPQWvCQBCF74X+h2UKvdWNWkNJXaUIYqEUMbHicchO&#10;k9Ds7JJdTfz3bkHwNsN787438+VgWnGmzjeWFYxHCQji0uqGKwX7Yv3yBsIHZI2tZVJwIQ/LxePD&#10;HDNte97ROQ+ViCHsM1RQh+AyKX1Zk0E/so44ar+2Mxji2lVSd9jHcNPKSZKk0mDDkVCjo1VN5V9+&#10;MpF72BZu1X4fvxL7My02fBq/zkip56fh4x1EoCHczbfrTx3rz1L4fyZOIBd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osOiMYAAADcAAAADwAAAAAAAAAAAAAAAACYAgAAZHJz&#10;L2Rvd25yZXYueG1sUEsFBgAAAAAEAAQA9QAAAIsDAAAAAA==&#10;" fillcolor="#0d0d0d [3069]" strokecolor="#0d0d0d [3069]" strokeweight="2pt">
                    <v:textbox>
                      <w:txbxContent>
                        <w:p w:rsidR="00DA4047" w:rsidRDefault="00DA4047" w:rsidP="00B924A7">
                          <w:pPr>
                            <w:rPr>
                              <w:rFonts w:eastAsia="Times New Roman"/>
                            </w:rPr>
                          </w:pPr>
                        </w:p>
                      </w:txbxContent>
                    </v:textbox>
                  </v:oval>
                  <v:oval id="Oval 116" o:spid="_x0000_s1772" style="position:absolute;left:3771;top:3605;width:1321;height:121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erE8UA&#10;AADcAAAADwAAAGRycy9kb3ducmV2LnhtbESP3YrCMBCF7wXfIYzgnabq+kM1igiisCyi1WUvh2Zs&#10;i82kNFG7b79ZELyb4Zw535nFqjGleFDtCssKBv0IBHFqdcGZgnOy7c1AOI+ssbRMCn7JwWrZbi0w&#10;1vbJR3qcfCZCCLsYFeTeV7GULs3JoOvbijhoV1sb9GGtM6lrfIZwU8phFE2kwYIDIceKNjmlt9Pd&#10;BO73Iak25dfPZ2Qvo2TH98HHmJTqdpr1HISnxr/Nr+u9DvXHU/h/Jkwgl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x6sTxQAAANwAAAAPAAAAAAAAAAAAAAAAAJgCAABkcnMv&#10;ZG93bnJldi54bWxQSwUGAAAAAAQABAD1AAAAigMAAAAA&#10;" fillcolor="#0d0d0d [3069]" strokecolor="#0d0d0d [3069]" strokeweight="2pt">
                    <v:textbox>
                      <w:txbxContent>
                        <w:p w:rsidR="00DA4047" w:rsidRDefault="00DA4047" w:rsidP="00B924A7">
                          <w:pPr>
                            <w:pStyle w:val="NormalWeb"/>
                            <w:spacing w:before="0" w:beforeAutospacing="0" w:after="0" w:afterAutospacing="0"/>
                          </w:pPr>
                          <w:r>
                            <w:rPr>
                              <w:rFonts w:eastAsia="Times New Roman"/>
                            </w:rPr>
                            <w:t> </w:t>
                          </w:r>
                        </w:p>
                      </w:txbxContent>
                    </v:textbox>
                  </v:oval>
                  <v:shape id="Straight Arrow Connector 117" o:spid="_x0000_s1254" type="#_x0000_t32" style="position:absolute;left:666;top:1276;width:1424;height:2339;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Lf+a8QAAADcAAAADwAAAGRycy9kb3ducmV2LnhtbERP32vCMBB+H/g/hBP2NlMF3axGGUNh&#10;DBmuiuDb0ZxttbnUJjP1v18Gg73dx/fz5svO1OJGrassKxgOEhDEudUVFwr2u/XTCwjnkTXWlknB&#10;nRwsF72HOabaBv6iW+YLEUPYpaig9L5JpXR5SQbdwDbEkTvZ1qCPsC2kbjHEcFPLUZJMpMGKY0OJ&#10;Db2VlF+yb6Pgcvx4DqNsFybhEM6rzfb6OQ5XpR773esMhKfO/4v/3O86zh9P4feZeIFc/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t/5rxAAAANwAAAAPAAAAAAAAAAAA&#10;AAAAAKECAABkcnMvZG93bnJldi54bWxQSwUGAAAAAAQABAD5AAAAkgMAAAAA&#10;" strokecolor="#0d0d0d [3069]" strokeweight="1pt">
                    <v:stroke endarrow="block"/>
                  </v:shape>
                  <v:shape id="Straight Arrow Connector 118" o:spid="_x0000_s1255" type="#_x0000_t32" style="position:absolute;left:3028;top:1276;width:1404;height:2329;flip:x 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PAl0cIAAADcAAAADwAAAGRycy9kb3ducmV2LnhtbERPTWsCMRC9C/6HMEJvmriilNUotmDr&#10;pQe1rddhM+4ubiZhk+r6701B8DaP9zmLVWcbcaE21I41jEcKBHHhTM2lhu/DZvgKIkRkg41j0nCj&#10;AKtlv7fA3Lgr7+iyj6VIIRxy1FDF6HMpQ1GRxTBynjhxJ9dajAm2pTQtXlO4bWSm1ExarDk1VOjp&#10;vaLivP+zGiZSffCX/11Ppuot205/Pk9+c9T6ZdCt5yAidfEpfri3Js2fZfD/TLpALu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PAl0cIAAADcAAAADwAAAAAAAAAAAAAA&#10;AAChAgAAZHJzL2Rvd25yZXYueG1sUEsFBgAAAAAEAAQA+QAAAJADAAAAAA==&#10;" strokecolor="#0d0d0d [3069]" strokeweight="1pt">
                    <v:stroke startarrow="block"/>
                  </v:shape>
                  <w10:wrap type="none"/>
                  <w10:anchorlock/>
                </v:group>
              </w:pict>
            </w:r>
          </w:p>
        </w:tc>
        <w:tc>
          <w:tcPr>
            <w:tcW w:w="487" w:type="dxa"/>
            <w:vAlign w:val="center"/>
          </w:tcPr>
          <w:p w:rsidR="00024CDD" w:rsidRPr="00592DF5" w:rsidRDefault="00024CDD" w:rsidP="003C184C">
            <w:pPr>
              <w:widowControl w:val="0"/>
            </w:pPr>
            <w:r w:rsidRPr="00592DF5">
              <w:t>→</w:t>
            </w:r>
          </w:p>
        </w:tc>
        <w:tc>
          <w:tcPr>
            <w:tcW w:w="1131" w:type="dxa"/>
            <w:vAlign w:val="center"/>
          </w:tcPr>
          <w:p w:rsidR="00024CDD" w:rsidRPr="00592DF5" w:rsidRDefault="006069D0" w:rsidP="003C184C">
            <w:pPr>
              <w:widowControl w:val="0"/>
              <w:rPr>
                <w:noProof/>
                <w:lang w:val="nl-NL" w:eastAsia="nl-NL"/>
              </w:rPr>
            </w:pPr>
            <w:r>
              <w:rPr>
                <w:noProof/>
                <w:lang w:eastAsia="en-US"/>
              </w:rPr>
            </w:r>
            <w:r w:rsidRPr="006069D0">
              <w:rPr>
                <w:noProof/>
                <w:lang w:eastAsia="en-US"/>
              </w:rPr>
              <w:pict>
                <v:group id="_x0000_s1256" editas="canvas" style="width:42.9pt;height:38pt;mso-position-horizontal-relative:char;mso-position-vertical-relative:line" coordsize="5448,48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">
                  <v:shape id="_x0000_s1257" type="#_x0000_t75" style="position:absolute;width:5448;height:4819;visibility:visible">
                    <v:fill o:detectmouseclick="t"/>
                    <v:path o:connecttype="none"/>
                  </v:shape>
                  <v:oval id="Oval 120" o:spid="_x0000_s1258" style="position:absolute;top:3615;width:1333;height:122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BnrcUA&#10;AADcAAAADwAAAGRycy9kb3ducmV2LnhtbESPQWvCQBCF74X+h2UEb3WjaUVSVymCWChSNCoeh+w0&#10;CWZnl+xG03/vFgreZnhv3vdmvuxNI67U+tqygvEoAUFcWF1zqeCQr19mIHxA1thYJgW/5GG5eH6a&#10;Y6btjXd03YdSxBD2GSqoQnCZlL6oyKAfWUcctR/bGgxxbUupW7zFcNPISZJMpcGaI6FCR6uKisu+&#10;M5F7+s7dqtmevxJ7TPMNd+PXN1JqOOg/3kEE6sPD/H/9qWP9aQp/z8QJ5OI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kGetxQAAANwAAAAPAAAAAAAAAAAAAAAAAJgCAABkcnMv&#10;ZG93bnJldi54bWxQSwUGAAAAAAQABAD1AAAAigMAAAAA&#10;" fillcolor="#0d0d0d [3069]" strokecolor="#0d0d0d [3069]" strokeweight="2pt"/>
                  <v:oval id="Oval 121" o:spid="_x0000_s1259" style="position:absolute;left:1896;top:230;width:1327;height:1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VaQsYA&#10;AADcAAAADwAAAGRycy9kb3ducmV2LnhtbESPQWvCQBCF74X+h2UKvdWNWkNJXaUIYqEUMbHicchO&#10;k9Ds7JJdTfz3bkHwNsN787438+VgWnGmzjeWFYxHCQji0uqGKwX7Yv3yBsIHZI2tZVJwIQ/LxePD&#10;HDNte97ROQ+ViCHsM1RQh+AyKX1Zk0E/so44ar+2Mxji2lVSd9jHcNPKSZKk0mDDkVCjo1VN5V9+&#10;MpF72BZu1X4fvxL7My02fBq/zkip56fh4x1EoCHczbfrTx3rpzP4fyZOIBd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DVaQsYAAADcAAAADwAAAAAAAAAAAAAAAACYAgAAZHJz&#10;L2Rvd25yZXYueG1sUEsFBgAAAAAEAAQA9QAAAIsDAAAAAA==&#10;" fillcolor="#0d0d0d [3069]" strokecolor="#0d0d0d [3069]" strokeweight="2pt">
                    <v:textbox>
                      <w:txbxContent>
                        <w:p w:rsidR="00DA4047" w:rsidRDefault="00DA4047" w:rsidP="00B924A7">
                          <w:pPr>
                            <w:rPr>
                              <w:rFonts w:eastAsia="Times New Roman"/>
                            </w:rPr>
                          </w:pPr>
                        </w:p>
                      </w:txbxContent>
                    </v:textbox>
                  </v:oval>
                  <v:oval id="Oval 122" o:spid="_x0000_s1260" style="position:absolute;left:3771;top:3605;width:1321;height:121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fENcYA&#10;AADcAAAADwAAAGRycy9kb3ducmV2LnhtbESPQWvCQBCF74L/YRnBm26ibSipaxBBLJQiNVV6HLLT&#10;JDQ7G7Jrkv77rlDobYb35n1vNtloGtFT52rLCuJlBIK4sLrmUsFHflg8gXAeWWNjmRT8kINsO51s&#10;MNV24Hfqz74UIYRdigoq79tUSldUZNAtbUsctC/bGfRh7UqpOxxCuGnkKooSabDmQKiwpX1Fxff5&#10;ZgL3esrbffP2+RrZyzo/8i1+eCSl5rNx9wzC0+j/zX/XLzrUTxK4PxMmkN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OfENcYAAADcAAAADwAAAAAAAAAAAAAAAACYAgAAZHJz&#10;L2Rvd25yZXYueG1sUEsFBgAAAAAEAAQA9QAAAIsDAAAAAA==&#10;" fillcolor="#0d0d0d [3069]" strokecolor="#0d0d0d [3069]" strokeweight="2pt">
                    <v:textbox>
                      <w:txbxContent>
                        <w:p w:rsidR="00DA4047" w:rsidRDefault="00DA4047" w:rsidP="00B924A7">
                          <w:pPr>
                            <w:pStyle w:val="NormalWeb"/>
                            <w:spacing w:before="0" w:beforeAutospacing="0" w:after="0" w:afterAutospacing="0"/>
                          </w:pPr>
                          <w:r>
                            <w:rPr>
                              <w:rFonts w:eastAsia="Times New Roman"/>
                            </w:rPr>
                            <w:t> </w:t>
                          </w:r>
                        </w:p>
                      </w:txbxContent>
                    </v:textbox>
                  </v:oval>
                  <v:shape id="Straight Arrow Connector 123" o:spid="_x0000_s1261" type="#_x0000_t32" style="position:absolute;left:666;top:1276;width:1424;height:2339;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ZeRTccAAADcAAAADwAAAGRycy9kb3ducmV2LnhtbESPQUvDQBCF74L/YRmhN7ux0Fhit0VE&#10;QaQUm4rgbciOSWx2Ns2u3fTfdw6Ctxnem/e+Wa5H16kTDaH1bOBumoEirrxtuTbwsX+5XYAKEdli&#10;55kMnCnAenV9tcTC+sQ7OpWxVhLCoUADTYx9oXWoGnIYpr4nFu3bDw6jrEOt7YBJwl2nZ1mWa4ct&#10;S0ODPT01VB3KX2fg8PV2n2blPuXpM/08b96P23k6GjO5GR8fQEUa47/57/rVCn4utPKMTKB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Rl5FNxwAAANwAAAAPAAAAAAAA&#10;AAAAAAAAAKECAABkcnMvZG93bnJldi54bWxQSwUGAAAAAAQABAD5AAAAlQMAAAAA&#10;" strokecolor="#0d0d0d [3069]" strokeweight="1pt">
                    <v:stroke endarrow="block"/>
                  </v:shape>
                  <v:shape id="Straight Arrow Connector 124" o:spid="_x0000_s1262" type="#_x0000_t32" style="position:absolute;left:3028;top:1276;width:1404;height:2329;flip:x 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lS3oMIAAADcAAAADwAAAGRycy9kb3ducmV2LnhtbERPS2sCMRC+C/0PYQreaqKi1NUotmDr&#10;xYPWx3XYjLuLm0nYRN3++0YoeJuP7zmzRWtrcaMmVI419HsKBHHuTMWFhv3P6u0dRIjIBmvHpOGX&#10;AizmL50ZZsbdeUu3XSxECuGQoYYyRp9JGfKSLIae88SJO7vGYkywKaRp8J7CbS0HSo2lxYpTQ4me&#10;PkvKL7ur1TCU6os3/rgcjtTHYD06fJ/96qR197VdTkFEauNT/O9emzR/PIHHM+kCOf8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lS3oMIAAADcAAAADwAAAAAAAAAAAAAA&#10;AAChAgAAZHJzL2Rvd25yZXYueG1sUEsFBgAAAAAEAAQA+QAAAJADAAAAAA==&#10;" strokecolor="#0d0d0d [3069]" strokeweight="1pt">
                    <v:stroke startarrow="block"/>
                  </v:shape>
                  <v:shape id="Straight Arrow Connector 180" o:spid="_x0000_s1263" type="#_x0000_t32" style="position:absolute;left:1333;top:4214;width:2438;height:15;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jgLlscAAADcAAAADwAAAGRycy9kb3ducmV2LnhtbESPQWvCQBCF74X+h2UK3uqmglpSVyml&#10;BRGRGkuhtyE7TVKzszG7uvHfdw6F3mZ4b977ZrEaXKsu1IfGs4GHcQaKuPS24crAx+Ht/hFUiMgW&#10;W89k4EoBVsvbmwXm1ife06WIlZIQDjkaqGPscq1DWZPDMPYdsWjfvncYZe0rbXtMEu5aPcmymXbY&#10;sDTU2NFLTeWxODsDx6/NPE2KQ5qlz/Tzun0/7abpZMzobnh+AhVpiP/mv+u1Ffy54MszMoFe/g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OAuWxwAAANwAAAAPAAAAAAAA&#10;AAAAAAAAAKECAABkcnMvZG93bnJldi54bWxQSwUGAAAAAAQABAD5AAAAlQMAAAAA&#10;" strokecolor="#0d0d0d [3069]" strokeweight="1pt">
                    <v:stroke endarrow="block"/>
                  </v:shape>
                  <w10:wrap type="none"/>
                  <w10:anchorlock/>
                </v:group>
              </w:pict>
            </w:r>
          </w:p>
        </w:tc>
        <w:tc>
          <w:tcPr>
            <w:tcW w:w="875" w:type="dxa"/>
            <w:vAlign w:val="center"/>
          </w:tcPr>
          <w:p w:rsidR="00024CDD" w:rsidRPr="00024CDD" w:rsidRDefault="00024CDD" w:rsidP="00024CDD">
            <w:pPr>
              <w:jc w:val="right"/>
              <w:rPr>
                <w:color w:val="000000"/>
              </w:rPr>
            </w:pPr>
            <w:r w:rsidRPr="00024CDD">
              <w:rPr>
                <w:color w:val="000000"/>
              </w:rPr>
              <w:t>-0.54</w:t>
            </w:r>
          </w:p>
        </w:tc>
        <w:tc>
          <w:tcPr>
            <w:tcW w:w="1106" w:type="dxa"/>
            <w:vAlign w:val="center"/>
          </w:tcPr>
          <w:p w:rsidR="00024CDD" w:rsidRPr="00024CDD" w:rsidRDefault="00024CDD" w:rsidP="006952F3">
            <w:pPr>
              <w:rPr>
                <w:color w:val="000000"/>
              </w:rPr>
            </w:pPr>
            <w:r>
              <w:rPr>
                <w:color w:val="000000"/>
              </w:rPr>
              <w:t>(</w:t>
            </w:r>
            <w:r w:rsidRPr="00024CDD">
              <w:rPr>
                <w:color w:val="000000"/>
              </w:rPr>
              <w:t>0.10</w:t>
            </w:r>
            <w:r>
              <w:rPr>
                <w:color w:val="000000"/>
              </w:rPr>
              <w:t>)</w:t>
            </w:r>
            <w:r w:rsidR="003057D7">
              <w:rPr>
                <w:color w:val="000000"/>
              </w:rPr>
              <w:t>**</w:t>
            </w:r>
          </w:p>
        </w:tc>
        <w:tc>
          <w:tcPr>
            <w:tcW w:w="875" w:type="dxa"/>
            <w:vAlign w:val="center"/>
          </w:tcPr>
          <w:p w:rsidR="00024CDD" w:rsidRPr="00024CDD" w:rsidRDefault="00024CDD" w:rsidP="00024CDD">
            <w:pPr>
              <w:jc w:val="right"/>
              <w:rPr>
                <w:color w:val="000000"/>
              </w:rPr>
            </w:pPr>
            <w:r w:rsidRPr="00024CDD">
              <w:rPr>
                <w:color w:val="000000"/>
              </w:rPr>
              <w:t>-0.51</w:t>
            </w:r>
          </w:p>
        </w:tc>
        <w:tc>
          <w:tcPr>
            <w:tcW w:w="1078" w:type="dxa"/>
            <w:vAlign w:val="center"/>
          </w:tcPr>
          <w:p w:rsidR="00024CDD" w:rsidRPr="00024CDD" w:rsidRDefault="00024CDD" w:rsidP="006952F3">
            <w:pPr>
              <w:rPr>
                <w:color w:val="000000"/>
              </w:rPr>
            </w:pPr>
            <w:r>
              <w:rPr>
                <w:color w:val="000000"/>
              </w:rPr>
              <w:t>(</w:t>
            </w:r>
            <w:r w:rsidRPr="00024CDD">
              <w:rPr>
                <w:color w:val="000000"/>
              </w:rPr>
              <w:t>0.13</w:t>
            </w:r>
            <w:r>
              <w:rPr>
                <w:color w:val="000000"/>
              </w:rPr>
              <w:t>)</w:t>
            </w:r>
            <w:r w:rsidR="003057D7">
              <w:rPr>
                <w:color w:val="000000"/>
              </w:rPr>
              <w:t>**</w:t>
            </w:r>
          </w:p>
        </w:tc>
        <w:tc>
          <w:tcPr>
            <w:tcW w:w="875" w:type="dxa"/>
            <w:vAlign w:val="center"/>
          </w:tcPr>
          <w:p w:rsidR="00024CDD" w:rsidRPr="00024CDD" w:rsidRDefault="00024CDD" w:rsidP="00024CDD">
            <w:pPr>
              <w:jc w:val="right"/>
              <w:rPr>
                <w:color w:val="000000"/>
              </w:rPr>
            </w:pPr>
            <w:r w:rsidRPr="00024CDD">
              <w:rPr>
                <w:color w:val="000000"/>
              </w:rPr>
              <w:t>-0.15</w:t>
            </w:r>
          </w:p>
        </w:tc>
        <w:tc>
          <w:tcPr>
            <w:tcW w:w="1078" w:type="dxa"/>
            <w:vAlign w:val="center"/>
          </w:tcPr>
          <w:p w:rsidR="00024CDD" w:rsidRPr="00024CDD" w:rsidRDefault="00024CDD" w:rsidP="006952F3">
            <w:pPr>
              <w:rPr>
                <w:color w:val="000000"/>
              </w:rPr>
            </w:pPr>
            <w:r>
              <w:rPr>
                <w:color w:val="000000"/>
              </w:rPr>
              <w:t>(</w:t>
            </w:r>
            <w:r w:rsidRPr="00024CDD">
              <w:rPr>
                <w:color w:val="000000"/>
              </w:rPr>
              <w:t>0.07</w:t>
            </w:r>
            <w:r>
              <w:rPr>
                <w:color w:val="000000"/>
              </w:rPr>
              <w:t>)</w:t>
            </w:r>
            <w:r w:rsidR="003057D7">
              <w:rPr>
                <w:color w:val="000000"/>
              </w:rPr>
              <w:t>*</w:t>
            </w:r>
          </w:p>
        </w:tc>
        <w:tc>
          <w:tcPr>
            <w:tcW w:w="1170" w:type="dxa"/>
            <w:vAlign w:val="center"/>
          </w:tcPr>
          <w:p w:rsidR="00024CDD" w:rsidRPr="00592DF5" w:rsidRDefault="00024CDD" w:rsidP="00C36C21">
            <w:pPr>
              <w:widowControl w:val="0"/>
              <w:tabs>
                <w:tab w:val="decimal" w:pos="433"/>
              </w:tabs>
            </w:pPr>
            <w:r w:rsidRPr="00592DF5">
              <w:t>6</w:t>
            </w:r>
            <w:r w:rsidR="00C36C21">
              <w:t>6</w:t>
            </w:r>
            <w:r w:rsidRPr="00592DF5">
              <w:t>**</w:t>
            </w:r>
          </w:p>
        </w:tc>
        <w:tc>
          <w:tcPr>
            <w:tcW w:w="1055" w:type="dxa"/>
            <w:vAlign w:val="center"/>
          </w:tcPr>
          <w:p w:rsidR="00024CDD" w:rsidRPr="00592DF5" w:rsidRDefault="00024CDD" w:rsidP="003C184C">
            <w:pPr>
              <w:widowControl w:val="0"/>
              <w:tabs>
                <w:tab w:val="decimal" w:pos="342"/>
              </w:tabs>
            </w:pPr>
            <w:r w:rsidRPr="00592DF5">
              <w:t>0</w:t>
            </w:r>
          </w:p>
        </w:tc>
      </w:tr>
      <w:tr w:rsidR="00024CDD" w:rsidRPr="00592DF5" w:rsidTr="00DA4047">
        <w:tc>
          <w:tcPr>
            <w:tcW w:w="2959" w:type="dxa"/>
            <w:vAlign w:val="center"/>
          </w:tcPr>
          <w:p w:rsidR="00024CDD" w:rsidRPr="00592DF5" w:rsidRDefault="00024CDD" w:rsidP="003C184C">
            <w:pPr>
              <w:pStyle w:val="HTMLPreformatted"/>
              <w:widowControl w:val="0"/>
              <w:tabs>
                <w:tab w:val="clear" w:pos="916"/>
                <w:tab w:val="clear" w:pos="1832"/>
                <w:tab w:val="clear" w:pos="3664"/>
                <w:tab w:val="clear" w:pos="4580"/>
                <w:tab w:val="clear" w:pos="5496"/>
                <w:tab w:val="clear" w:pos="6412"/>
                <w:tab w:val="clear" w:pos="7328"/>
                <w:tab w:val="clear" w:pos="8244"/>
                <w:tab w:val="clear" w:pos="9160"/>
                <w:tab w:val="clear" w:pos="10076"/>
                <w:tab w:val="left" w:pos="270"/>
                <w:tab w:val="left" w:pos="720"/>
                <w:tab w:val="left" w:pos="1680"/>
                <w:tab w:val="left" w:pos="2280"/>
              </w:tabs>
              <w:ind w:left="360" w:hanging="360"/>
              <w:rPr>
                <w:rFonts w:ascii="Times New Roman" w:hAnsi="Times New Roman"/>
                <w:sz w:val="24"/>
                <w:szCs w:val="24"/>
              </w:rPr>
            </w:pPr>
            <w:r w:rsidRPr="00592DF5">
              <w:rPr>
                <w:rFonts w:ascii="Times New Roman" w:hAnsi="Times New Roman"/>
                <w:sz w:val="24"/>
                <w:szCs w:val="24"/>
              </w:rPr>
              <w:t>Two-paths</w:t>
            </w:r>
          </w:p>
        </w:tc>
        <w:tc>
          <w:tcPr>
            <w:tcW w:w="1235" w:type="dxa"/>
            <w:vAlign w:val="center"/>
          </w:tcPr>
          <w:p w:rsidR="00024CDD" w:rsidRPr="00592DF5" w:rsidRDefault="006069D0" w:rsidP="003C184C">
            <w:pPr>
              <w:widowControl w:val="0"/>
              <w:rPr>
                <w:noProof/>
                <w:lang w:val="nl-NL" w:eastAsia="nl-NL"/>
              </w:rPr>
            </w:pPr>
            <w:r>
              <w:rPr>
                <w:noProof/>
                <w:lang w:eastAsia="en-US"/>
              </w:rPr>
            </w:r>
            <w:r w:rsidRPr="006069D0">
              <w:rPr>
                <w:noProof/>
                <w:lang w:eastAsia="en-US"/>
              </w:rPr>
              <w:pict>
                <v:group id="_x0000_s1264" editas="canvas" style="width:42.9pt;height:38pt;mso-position-horizontal-relative:char;mso-position-vertical-relative:line" coordsize="5448,48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">
                  <v:shape id="_x0000_s1265" type="#_x0000_t75" style="position:absolute;width:5448;height:4819;visibility:visible">
                    <v:fill o:detectmouseclick="t"/>
                    <v:path o:connecttype="none"/>
                  </v:shape>
                  <v:oval id="Oval 114" o:spid="_x0000_s1266" style="position:absolute;top:3615;width:1333;height:122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fKnMYA&#10;AADcAAAADwAAAGRycy9kb3ducmV2LnhtbESPQWvCQBCF74L/YZlCb3WTVltJ3YQilAoiYtJKj0N2&#10;mgSzsyG7avz3rlDwNsN78743i2wwrThR7xrLCuJJBIK4tLrhSsF38fk0B+E8ssbWMim4kIMsHY8W&#10;mGh75h2dcl+JEMIuQQW1910ipStrMugmtiMO2p/tDfqw9pXUPZ5DuGnlcxS9SoMNB0KNHS1rKg/5&#10;0QTuflt0y3bzu47sz0vxxcd4OiOlHh+Gj3cQngZ/N/9fr3So/xbD7ZkwgUy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tfKnMYAAADcAAAADwAAAAAAAAAAAAAAAACYAgAAZHJz&#10;L2Rvd25yZXYueG1sUEsFBgAAAAAEAAQA9QAAAIsDAAAAAA==&#10;" fillcolor="#0d0d0d [3069]" strokecolor="#0d0d0d [3069]" strokeweight="2pt"/>
                  <v:oval id="Oval 115" o:spid="_x0000_s1267" style="position:absolute;left:1896;top:230;width:1327;height:1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VU68YA&#10;AADcAAAADwAAAGRycy9kb3ducmV2LnhtbESPQWvCQBCF74X+h2UK3pqNtlWJriJCsVBETLT0OGTH&#10;JJidDdlNTP+9Wyj0NsN78743y/VgatFT6yrLCsZRDII4t7riQsEpe3+eg3AeWWNtmRT8kIP16vFh&#10;iYm2Nz5Sn/pChBB2CSoovW8SKV1ekkEX2YY4aBfbGvRhbQupW7yFcFPLSRxPpcGKA6HEhrYl5de0&#10;M4H7dciabb3//ozt+SXbcTd+fSOlRk/DZgHC0+D/zX/XHzrUn03g95kwgVzd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gVU68YAAADcAAAADwAAAAAAAAAAAAAAAACYAgAAZHJz&#10;L2Rvd25yZXYueG1sUEsFBgAAAAAEAAQA9QAAAIsDAAAAAA==&#10;" fillcolor="#0d0d0d [3069]" strokecolor="#0d0d0d [3069]" strokeweight="2pt">
                    <v:textbox>
                      <w:txbxContent>
                        <w:p w:rsidR="00DA4047" w:rsidRDefault="00DA4047" w:rsidP="00B924A7">
                          <w:pPr>
                            <w:rPr>
                              <w:rFonts w:eastAsia="Times New Roman"/>
                            </w:rPr>
                          </w:pPr>
                        </w:p>
                      </w:txbxContent>
                    </v:textbox>
                  </v:oval>
                  <v:oval id="Oval 116" o:spid="_x0000_s1268" style="position:absolute;left:3771;top:3605;width:1321;height:121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KHGmscA&#10;AADcAAAADwAAAGRycy9kb3ducmV2LnhtbESP3WrCQBCF74W+wzKF3jWb2Naf6EaKUFooIhoVL4fs&#10;mASzsyG7avr23ULBuxnOmfOdmS9604grda62rCCJYhDEhdU1lwp2+cfzBITzyBoby6TghxwssofB&#10;HFNtb7yh69aXIoSwS1FB5X2bSumKigy6yLbEQTvZzqAPa1dK3eEthJtGDuN4JA3WHAgVtrSsqDhv&#10;LyZwD+u8XTar43ds9y/5J1+S1zdS6umxf5+B8NT7u/n/+kuH+uMp/D0TJpDZ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ihxprHAAAA3AAAAA8AAAAAAAAAAAAAAAAAmAIAAGRy&#10;cy9kb3ducmV2LnhtbFBLBQYAAAAABAAEAPUAAACMAwAAAAA=&#10;" fillcolor="#0d0d0d [3069]" strokecolor="#0d0d0d [3069]" strokeweight="2pt">
                    <v:textbox>
                      <w:txbxContent>
                        <w:p w:rsidR="00DA4047" w:rsidRDefault="00DA4047" w:rsidP="00B924A7">
                          <w:pPr>
                            <w:pStyle w:val="NormalWeb"/>
                            <w:spacing w:before="0" w:beforeAutospacing="0" w:after="0" w:afterAutospacing="0"/>
                          </w:pPr>
                          <w:r>
                            <w:rPr>
                              <w:rFonts w:eastAsia="Times New Roman"/>
                            </w:rPr>
                            <w:t> </w:t>
                          </w:r>
                        </w:p>
                      </w:txbxContent>
                    </v:textbox>
                  </v:oval>
                  <v:shape id="Straight Arrow Connector 117" o:spid="_x0000_s1269" type="#_x0000_t32" style="position:absolute;left:666;top:1276;width:1424;height:2339;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KHeKsQAAADcAAAADwAAAGRycy9kb3ducmV2LnhtbERP32vCMBB+H/g/hBN8m6mCTqpRRByM&#10;McasIvh2NGdbbS61yUz33y+DgW/38f28xaoztbhT6yrLCkbDBARxbnXFhYLD/vV5BsJ5ZI21ZVLw&#10;Qw5Wy97TAlNtA+/onvlCxBB2KSoovW9SKV1ekkE3tA1x5M62NegjbAupWwwx3NRynCRTabDi2FBi&#10;Q5uS8mv2bRRcT+8vYZztwzQcw2X78XX7nISbUoN+t56D8NT5h/jf/abj/NkI/p6JF8jl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wod4qxAAAANwAAAAPAAAAAAAAAAAA&#10;AAAAAKECAABkcnMvZG93bnJldi54bWxQSwUGAAAAAAQABAD5AAAAkgMAAAAA&#10;" strokecolor="#0d0d0d [3069]" strokeweight="1pt">
                    <v:stroke endarrow="block"/>
                  </v:shape>
                  <v:shape id="Straight Arrow Connector 118" o:spid="_x0000_s1270" type="#_x0000_t32" style="position:absolute;left:3028;top:1276;width:1404;height:2329;flip:x 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PzDK8EAAADcAAAADwAAAGRycy9kb3ducmV2LnhtbERPS2sCMRC+F/ofwhR6q0lXFNkaxQpW&#10;Lz34vg6bcXfpZhI2Udd/3wiCt/n4njOedrYRF2pD7VjDZ0+BIC6cqbnUsNsuPkYgQkQ22DgmDTcK&#10;MJ28vowxN+7Ka7psYilSCIccNVQx+lzKUFRkMfScJ07cybUWY4JtKU2L1xRuG5kpNZQWa04NFXqa&#10;V1T8bc5WQ1+qH/71h1l/oL6z1WC/PPnFUev3t272BSJSF5/ih3tl0vxRBvdn0gVy8g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0/MMrwQAAANwAAAAPAAAAAAAAAAAAAAAA&#10;AKECAABkcnMvZG93bnJldi54bWxQSwUGAAAAAAQABAD5AAAAjwMAAAAA&#10;" strokecolor="#0d0d0d [3069]" strokeweight="1pt">
                    <v:stroke startarrow="block"/>
                  </v:shape>
                  <w10:wrap type="none"/>
                  <w10:anchorlock/>
                </v:group>
              </w:pict>
            </w:r>
          </w:p>
        </w:tc>
        <w:tc>
          <w:tcPr>
            <w:tcW w:w="487" w:type="dxa"/>
            <w:vAlign w:val="center"/>
          </w:tcPr>
          <w:p w:rsidR="00024CDD" w:rsidRPr="00592DF5" w:rsidRDefault="00024CDD" w:rsidP="003C184C">
            <w:pPr>
              <w:widowControl w:val="0"/>
            </w:pPr>
            <w:r w:rsidRPr="00592DF5">
              <w:t>→</w:t>
            </w:r>
          </w:p>
        </w:tc>
        <w:tc>
          <w:tcPr>
            <w:tcW w:w="1131" w:type="dxa"/>
            <w:vAlign w:val="center"/>
          </w:tcPr>
          <w:p w:rsidR="00024CDD" w:rsidRPr="00592DF5" w:rsidRDefault="006069D0" w:rsidP="003C184C">
            <w:pPr>
              <w:widowControl w:val="0"/>
              <w:rPr>
                <w:noProof/>
                <w:lang w:val="nl-NL" w:eastAsia="nl-NL"/>
              </w:rPr>
            </w:pPr>
            <w:r>
              <w:rPr>
                <w:noProof/>
                <w:lang w:eastAsia="en-US"/>
              </w:rPr>
            </w:r>
            <w:r w:rsidRPr="006069D0">
              <w:rPr>
                <w:noProof/>
                <w:lang w:eastAsia="en-US"/>
              </w:rPr>
              <w:pict>
                <v:group id="_x0000_s1271" editas="canvas" style="width:42.9pt;height:38pt;mso-position-horizontal-relative:char;mso-position-vertical-relative:line" coordsize="5448,48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">
                  <v:shape id="_x0000_s1272" type="#_x0000_t75" style="position:absolute;width:5448;height:4819;visibility:visible">
                    <v:fill o:detectmouseclick="t"/>
                    <v:path o:connecttype="none"/>
                  </v:shape>
                  <v:oval id="Oval 120" o:spid="_x0000_s1273" style="position:absolute;top:3615;width:1333;height:122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yBV8QA&#10;AADcAAAADwAAAGRycy9kb3ducmV2LnhtbESPQYvCMBCF74L/IYzgTVN1V6QaRQRRWJbFVsXj0Ixt&#10;sZmUJmr3328WBG8zvDfve7NYtaYSD2pcaVnBaBiBIM6sLjlXcEy3gxkI55E1VpZJwS85WC27nQXG&#10;2j75QI/E5yKEsItRQeF9HUvpsoIMuqGtiYN2tY1BH9Yml7rBZwg3lRxH0VQaLDkQCqxpU1B2S+4m&#10;cM8/ab2pvi9fkT1N0h3fRx+fpFS/167nIDy1/m1+Xe91qD+bwP8zYQK5/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ycgVfEAAAA3AAAAA8AAAAAAAAAAAAAAAAAmAIAAGRycy9k&#10;b3ducmV2LnhtbFBLBQYAAAAABAAEAPUAAACJAwAAAAA=&#10;" fillcolor="#0d0d0d [3069]" strokecolor="#0d0d0d [3069]" strokeweight="2pt"/>
                  <v:oval id="Oval 121" o:spid="_x0000_s1274" style="position:absolute;left:1896;top:230;width:1327;height:1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3UZI8UA&#10;AADcAAAADwAAAGRycy9kb3ducmV2LnhtbESPQWvCQBCF7wX/wzJCb80mVkuIrkEEUZAimrZ4HLLT&#10;JDQ7G7Krxn/vFgq9zfDevO/NIh9MK67Uu8aygiSKQRCXVjdcKfgoNi8pCOeRNbaWScGdHOTL0dMC&#10;M21vfKTryVcihLDLUEHtfZdJ6cqaDLrIdsRB+7a9QR/WvpK6x1sIN62cxPGbNNhwINTY0bqm8ud0&#10;MYH7dSi6dft+3sf287XY8iWZzkip5/GwmoPwNPh/89/1Tof66RR+nwkTyO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dRkjxQAAANwAAAAPAAAAAAAAAAAAAAAAAJgCAABkcnMv&#10;ZG93bnJldi54bWxQSwUGAAAAAAQABAD1AAAAigMAAAAA&#10;" fillcolor="#0d0d0d [3069]" strokecolor="#0d0d0d [3069]" strokeweight="2pt">
                    <v:textbox>
                      <w:txbxContent>
                        <w:p w:rsidR="00DA4047" w:rsidRDefault="00DA4047" w:rsidP="00B924A7">
                          <w:pPr>
                            <w:rPr>
                              <w:rFonts w:eastAsia="Times New Roman"/>
                            </w:rPr>
                          </w:pPr>
                        </w:p>
                      </w:txbxContent>
                    </v:textbox>
                  </v:oval>
                  <v:oval id="Oval 122" o:spid="_x0000_s1275" style="position:absolute;left:3771;top:3605;width:1321;height:121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Dm8uMQA&#10;AADcAAAADwAAAGRycy9kb3ducmV2LnhtbESPQYvCMBCF74L/IYzgTVN1XaQaRQRRkEW0q3gcmrEt&#10;NpPSRO3++40geJvhvXnfm9miMaV4UO0KywoG/QgEcWp1wZmC32Tdm4BwHlljaZkU/JGDxbzdmmGs&#10;7ZMP9Dj6TIQQdjEqyL2vYildmpNB17cVcdCutjbow1pnUtf4DOGmlMMo+pYGCw6EHCta5ZTejncT&#10;uOd9Uq3Kn8susqdRsuH74GtMSnU7zXIKwlPjP+b39VaH+pMxvJ4JE8j5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w5vLjEAAAA3AAAAA8AAAAAAAAAAAAAAAAAmAIAAGRycy9k&#10;b3ducmV2LnhtbFBLBQYAAAAABAAEAPUAAACJAwAAAAA=&#10;" fillcolor="#0d0d0d [3069]" strokecolor="#0d0d0d [3069]" strokeweight="2pt">
                    <v:textbox>
                      <w:txbxContent>
                        <w:p w:rsidR="00DA4047" w:rsidRDefault="00DA4047" w:rsidP="00B924A7">
                          <w:pPr>
                            <w:pStyle w:val="NormalWeb"/>
                            <w:spacing w:before="0" w:beforeAutospacing="0" w:after="0" w:afterAutospacing="0"/>
                          </w:pPr>
                          <w:r>
                            <w:rPr>
                              <w:rFonts w:eastAsia="Times New Roman"/>
                            </w:rPr>
                            <w:t> </w:t>
                          </w:r>
                        </w:p>
                      </w:txbxContent>
                    </v:textbox>
                  </v:oval>
                  <v:shape id="Straight Arrow Connector 123" o:spid="_x0000_s1276" type="#_x0000_t32" style="position:absolute;left:666;top:1276;width:1424;height:2339;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0hGXsQAAADcAAAADwAAAGRycy9kb3ducmV2LnhtbERP32vCMBB+F/Y/hBvsTVOFdVKNIqIg&#10;Q2SrY+Db0dzazuZSm8zU/94MBnu7j+/nzZe9acSVOldbVjAeJSCIC6trLhV8HLfDKQjnkTU2lknB&#10;jRwsFw+DOWbaBn6na+5LEUPYZaig8r7NpHRFRQbdyLbEkfuynUEfYVdK3WGI4aaRkyRJpcGaY0OF&#10;La0rKs75j1FwPr2+hEl+DGn4DN+b/dvl8BwuSj099qsZCE+9/xf/uXc6zp+m8PtMvEAu7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SEZexAAAANwAAAAPAAAAAAAAAAAA&#10;AAAAAKECAABkcnMvZG93bnJldi54bWxQSwUGAAAAAAQABAD5AAAAkgMAAAAA&#10;" strokecolor="#0d0d0d [3069]" strokeweight="1pt">
                    <v:stroke endarrow="block"/>
                  </v:shape>
                  <v:shape id="Straight Arrow Connector 124" o:spid="_x0000_s1277" type="#_x0000_t32" style="position:absolute;left:3028;top:1276;width:1404;height:2329;flip:x 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Itgs8IAAADcAAAADwAAAGRycy9kb3ducmV2LnhtbERPS2sCMRC+F/ofwgjeaqKildUoVrD1&#10;4kHr4zpsxt3FzSRsUt3+eyMUepuP7zmzRWtrcaMmVI419HsKBHHuTMWFhsP3+m0CIkRkg7Vj0vBL&#10;ARbz15cZZsbdeUe3fSxECuGQoYYyRp9JGfKSLIae88SJu7jGYkywKaRp8J7CbS0HSo2lxYpTQ4me&#10;ViXl1/2P1TCU6pO3/rQcjtTHYDM6fl38+qx1t9MupyAitfFf/OfemDR/8g7PZ9IFcv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Itgs8IAAADcAAAADwAAAAAAAAAAAAAA&#10;AAChAgAAZHJzL2Rvd25yZXYueG1sUEsFBgAAAAAEAAQA+QAAAJADAAAAAA==&#10;" strokecolor="#0d0d0d [3069]" strokeweight="1pt">
                    <v:stroke startarrow="block"/>
                  </v:shape>
                  <w10:wrap type="none"/>
                  <w10:anchorlock/>
                </v:group>
              </w:pict>
            </w:r>
          </w:p>
        </w:tc>
        <w:tc>
          <w:tcPr>
            <w:tcW w:w="875" w:type="dxa"/>
            <w:vAlign w:val="center"/>
          </w:tcPr>
          <w:p w:rsidR="00024CDD" w:rsidRPr="00024CDD" w:rsidRDefault="00024CDD" w:rsidP="00024CDD">
            <w:pPr>
              <w:jc w:val="right"/>
              <w:rPr>
                <w:color w:val="000000"/>
              </w:rPr>
            </w:pPr>
            <w:r w:rsidRPr="00024CDD">
              <w:rPr>
                <w:color w:val="000000"/>
              </w:rPr>
              <w:t>-0.09</w:t>
            </w:r>
          </w:p>
        </w:tc>
        <w:tc>
          <w:tcPr>
            <w:tcW w:w="1106" w:type="dxa"/>
            <w:vAlign w:val="center"/>
          </w:tcPr>
          <w:p w:rsidR="00024CDD" w:rsidRPr="00024CDD" w:rsidRDefault="00024CDD" w:rsidP="006952F3">
            <w:pPr>
              <w:rPr>
                <w:color w:val="000000"/>
              </w:rPr>
            </w:pPr>
            <w:r>
              <w:rPr>
                <w:color w:val="000000"/>
              </w:rPr>
              <w:t>(</w:t>
            </w:r>
            <w:r w:rsidRPr="00024CDD">
              <w:rPr>
                <w:color w:val="000000"/>
              </w:rPr>
              <w:t>0.02</w:t>
            </w:r>
            <w:r>
              <w:rPr>
                <w:color w:val="000000"/>
              </w:rPr>
              <w:t>)</w:t>
            </w:r>
            <w:r w:rsidR="003057D7">
              <w:rPr>
                <w:color w:val="000000"/>
              </w:rPr>
              <w:t>**</w:t>
            </w:r>
          </w:p>
        </w:tc>
        <w:tc>
          <w:tcPr>
            <w:tcW w:w="875" w:type="dxa"/>
            <w:vAlign w:val="center"/>
          </w:tcPr>
          <w:p w:rsidR="00024CDD" w:rsidRPr="00024CDD" w:rsidRDefault="00024CDD" w:rsidP="00024CDD">
            <w:pPr>
              <w:jc w:val="right"/>
              <w:rPr>
                <w:color w:val="000000"/>
              </w:rPr>
            </w:pPr>
            <w:r w:rsidRPr="00024CDD">
              <w:rPr>
                <w:color w:val="000000"/>
              </w:rPr>
              <w:t>-0.09</w:t>
            </w:r>
          </w:p>
        </w:tc>
        <w:tc>
          <w:tcPr>
            <w:tcW w:w="1078" w:type="dxa"/>
            <w:vAlign w:val="center"/>
          </w:tcPr>
          <w:p w:rsidR="00024CDD" w:rsidRPr="00024CDD" w:rsidRDefault="00024CDD" w:rsidP="006952F3">
            <w:pPr>
              <w:rPr>
                <w:color w:val="000000"/>
              </w:rPr>
            </w:pPr>
            <w:r>
              <w:rPr>
                <w:color w:val="000000"/>
              </w:rPr>
              <w:t>(</w:t>
            </w:r>
            <w:r w:rsidRPr="00024CDD">
              <w:rPr>
                <w:color w:val="000000"/>
              </w:rPr>
              <w:t>0.02</w:t>
            </w:r>
            <w:r>
              <w:rPr>
                <w:color w:val="000000"/>
              </w:rPr>
              <w:t>)</w:t>
            </w:r>
            <w:r w:rsidR="003057D7">
              <w:rPr>
                <w:color w:val="000000"/>
              </w:rPr>
              <w:t>**</w:t>
            </w:r>
          </w:p>
        </w:tc>
        <w:tc>
          <w:tcPr>
            <w:tcW w:w="875" w:type="dxa"/>
            <w:vAlign w:val="center"/>
          </w:tcPr>
          <w:p w:rsidR="00024CDD" w:rsidRPr="00024CDD" w:rsidRDefault="00024CDD" w:rsidP="00024CDD">
            <w:pPr>
              <w:jc w:val="right"/>
              <w:rPr>
                <w:color w:val="000000"/>
              </w:rPr>
            </w:pPr>
            <w:r w:rsidRPr="00024CDD">
              <w:rPr>
                <w:color w:val="000000"/>
              </w:rPr>
              <w:t>-0.17</w:t>
            </w:r>
          </w:p>
        </w:tc>
        <w:tc>
          <w:tcPr>
            <w:tcW w:w="1078" w:type="dxa"/>
            <w:vAlign w:val="center"/>
          </w:tcPr>
          <w:p w:rsidR="00024CDD" w:rsidRPr="00024CDD" w:rsidRDefault="00024CDD" w:rsidP="006952F3">
            <w:pPr>
              <w:rPr>
                <w:color w:val="000000"/>
              </w:rPr>
            </w:pPr>
            <w:r>
              <w:rPr>
                <w:color w:val="000000"/>
              </w:rPr>
              <w:t>(</w:t>
            </w:r>
            <w:r w:rsidRPr="00024CDD">
              <w:rPr>
                <w:color w:val="000000"/>
              </w:rPr>
              <w:t>0.02</w:t>
            </w:r>
            <w:r>
              <w:rPr>
                <w:color w:val="000000"/>
              </w:rPr>
              <w:t>)</w:t>
            </w:r>
            <w:r w:rsidR="003057D7">
              <w:rPr>
                <w:color w:val="000000"/>
              </w:rPr>
              <w:t>**</w:t>
            </w:r>
          </w:p>
        </w:tc>
        <w:tc>
          <w:tcPr>
            <w:tcW w:w="1170" w:type="dxa"/>
            <w:vAlign w:val="center"/>
          </w:tcPr>
          <w:p w:rsidR="00024CDD" w:rsidRPr="00592DF5" w:rsidRDefault="00024CDD" w:rsidP="00C36C21">
            <w:pPr>
              <w:widowControl w:val="0"/>
              <w:tabs>
                <w:tab w:val="decimal" w:pos="433"/>
              </w:tabs>
            </w:pPr>
            <w:r w:rsidRPr="00592DF5">
              <w:t>1</w:t>
            </w:r>
            <w:r w:rsidR="00C36C21">
              <w:t>29</w:t>
            </w:r>
            <w:r w:rsidRPr="00592DF5">
              <w:t>**</w:t>
            </w:r>
          </w:p>
        </w:tc>
        <w:tc>
          <w:tcPr>
            <w:tcW w:w="1055" w:type="dxa"/>
            <w:vAlign w:val="center"/>
          </w:tcPr>
          <w:p w:rsidR="00024CDD" w:rsidRPr="00592DF5" w:rsidRDefault="00024CDD" w:rsidP="003C184C">
            <w:pPr>
              <w:widowControl w:val="0"/>
              <w:tabs>
                <w:tab w:val="decimal" w:pos="342"/>
              </w:tabs>
            </w:pPr>
            <w:r w:rsidRPr="00592DF5">
              <w:t>0</w:t>
            </w:r>
          </w:p>
        </w:tc>
      </w:tr>
      <w:tr w:rsidR="00024CDD" w:rsidRPr="00592DF5" w:rsidTr="00DA4047">
        <w:tc>
          <w:tcPr>
            <w:tcW w:w="2959" w:type="dxa"/>
            <w:vAlign w:val="center"/>
          </w:tcPr>
          <w:p w:rsidR="00024CDD" w:rsidRPr="00592DF5" w:rsidRDefault="00024CDD" w:rsidP="00DF6A61">
            <w:pPr>
              <w:widowControl w:val="0"/>
              <w:tabs>
                <w:tab w:val="left" w:pos="270"/>
              </w:tabs>
            </w:pPr>
            <w:r w:rsidRPr="00592DF5">
              <w:t>Indegree-popularity</w:t>
            </w:r>
          </w:p>
        </w:tc>
        <w:tc>
          <w:tcPr>
            <w:tcW w:w="1235" w:type="dxa"/>
            <w:vAlign w:val="center"/>
          </w:tcPr>
          <w:p w:rsidR="00024CDD" w:rsidRPr="00592DF5" w:rsidRDefault="006069D0" w:rsidP="00DA4047">
            <w:pPr>
              <w:widowControl w:val="0"/>
            </w:pPr>
            <w:r>
              <w:rPr>
                <w:noProof/>
                <w:lang w:eastAsia="en-US"/>
              </w:rPr>
            </w:r>
            <w:r>
              <w:rPr>
                <w:noProof/>
                <w:lang w:eastAsia="en-US"/>
              </w:rPr>
              <w:pict>
                <v:group id="_x0000_s1278" editas="canvas" style="width:42.9pt;height:38pt;mso-position-horizontal-relative:char;mso-position-vertical-relative:line" coordsize="5448,48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">
                  <v:shape id="_x0000_s1279" type="#_x0000_t75" style="position:absolute;width:5448;height:4819;visibility:visible">
                    <v:fill o:detectmouseclick="t"/>
                    <v:path o:connecttype="none"/>
                  </v:shape>
                  <v:oval id="Oval 452" o:spid="_x0000_s1280" style="position:absolute;top:3615;width:1333;height:122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gTJsQA&#10;AADcAAAADwAAAGRycy9kb3ducmV2LnhtbESPTWvCQBCG74X+h2UK3nRj1SLRTShCaaFI0VTxOGSn&#10;SWh2NmRXjf/eORR6m2Hej2fW+eBadaE+NJ4NTCcJKOLS24YrA9/F23gJKkRki61nMnCjAHn2+LDG&#10;1Por7+iyj5WSEA4pGqhj7FKtQ1mTwzDxHbHcfnzvMMraV9r2eJVw1+rnJHnRDhuWhho72tRU/u7P&#10;TnqPX0W3abenz8QfZsU7n6fzBRkzehpeV6AiDfFf/Of+sIK/FFp5RibQ2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I4EybEAAAA3AAAAA8AAAAAAAAAAAAAAAAAmAIAAGRycy9k&#10;b3ducmV2LnhtbFBLBQYAAAAABAAEAPUAAACJAwAAAAA=&#10;" fillcolor="#0d0d0d [3069]" strokecolor="#0d0d0d [3069]" strokeweight="2pt"/>
                  <v:oval id="Oval 453" o:spid="_x0000_s1281" style="position:absolute;left:1896;top:230;width:1327;height:1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S2vcQA&#10;AADcAAAADwAAAGRycy9kb3ducmV2LnhtbESPQYvCMBCF74L/IYzgTVN1Fa1GEUEUlkW0uuxxaMa2&#10;2ExKE7X77zcLgrcZ3pv3vVmsGlOKB9WusKxg0I9AEKdWF5wpOCfb3hSE88gaS8uk4JccrJbt1gJj&#10;bZ98pMfJZyKEsItRQe59FUvp0pwMur6tiIN2tbVBH9Y6k7rGZwg3pRxG0UQaLDgQcqxok1N6O91N&#10;4H4fkmpTfv18RvYySnZ8H3yMSalup1nPQXhq/Nv8ut7rUH86g/9nwgRy+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10tr3EAAAA3AAAAA8AAAAAAAAAAAAAAAAAmAIAAGRycy9k&#10;b3ducmV2LnhtbFBLBQYAAAAABAAEAPUAAACJAwAAAAA=&#10;" fillcolor="#0d0d0d [3069]" strokecolor="#0d0d0d [3069]" strokeweight="2pt">
                    <v:textbox>
                      <w:txbxContent>
                        <w:p w:rsidR="00DA4047" w:rsidRDefault="00DA4047" w:rsidP="00B924A7">
                          <w:pPr>
                            <w:rPr>
                              <w:rFonts w:eastAsia="Times New Roman"/>
                            </w:rPr>
                          </w:pPr>
                        </w:p>
                      </w:txbxContent>
                    </v:textbox>
                  </v:oval>
                  <v:shape id="Straight Arrow Connector 454" o:spid="_x0000_s1282" type="#_x0000_t32" style="position:absolute;left:666;top:1276;width:1424;height:2339;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jTtbMcAAADcAAAADwAAAGRycy9kb3ducmV2LnhtbESPQUvDQBCF74L/YRnBm91YsLWx2yKi&#10;ICKlJqXQ25Adk9jsbJpdu/HfOwfB2wzvzXvfLNej69SZhtB6NnA7yUARV962XBvYlS8396BCRLbY&#10;eSYDPxRgvbq8WGJufeIPOhexVhLCIUcDTYx9rnWoGnIYJr4nFu3TDw6jrEOt7YBJwl2np1k20w5b&#10;loYGe3pqqDoW387A8fA2T9OiTLO0T1/P79vT5i6djLm+Gh8fQEUa47/57/rVCv5C8OUZmUCvf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aNO1sxwAAANwAAAAPAAAAAAAA&#10;AAAAAAAAAKECAABkcnMvZG93bnJldi54bWxQSwUGAAAAAAQABAD5AAAAlQMAAAAA&#10;" strokecolor="#0d0d0d [3069]" strokeweight="1pt">
                    <v:stroke endarrow="block"/>
                  </v:shape>
                  <v:oval id="Oval 455" o:spid="_x0000_s1283" style="position:absolute;left:1859;top:3630;width:1314;height:1213;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ssZsYA&#10;AADcAAAADwAAAGRycy9kb3ducmV2LnhtbESPQWvCQBCF74L/YZlCb3WTVktN3YQilAoiYtJKj0N2&#10;mgSzsyG7avz3rlDwNsN78743i2wwrThR7xrLCuJJBIK4tLrhSsF38fn0BsJ5ZI2tZVJwIQdZOh4t&#10;MNH2zDs65b4SIYRdggpq77tESlfWZNBNbEcctD/bG/Rh7SupezyHcNPK5yh6lQYbDoQaO1rWVB7y&#10;ownc/bbolu3mdx3Zn5fii4/xdEZKPT4MH+8gPA3+bv6/XulQfx7D7ZkwgUy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tssZsYAAADcAAAADwAAAAAAAAAAAAAAAACYAgAAZHJz&#10;L2Rvd25yZXYueG1sUEsFBgAAAAAEAAQA9QAAAIsDAAAAAA==&#10;" fillcolor="#0d0d0d [3069]" strokecolor="#0d0d0d [3069]" strokeweight="2pt">
                    <v:textbox>
                      <w:txbxContent>
                        <w:p w:rsidR="00DA4047" w:rsidRDefault="00DA4047" w:rsidP="00B924A7">
                          <w:pPr>
                            <w:pStyle w:val="NormalWeb"/>
                            <w:spacing w:before="0" w:beforeAutospacing="0" w:after="0" w:afterAutospacing="0"/>
                          </w:pPr>
                          <w:r>
                            <w:rPr>
                              <w:rFonts w:eastAsia="Times New Roman"/>
                            </w:rPr>
                            <w:t> </w:t>
                          </w:r>
                        </w:p>
                      </w:txbxContent>
                    </v:textbox>
                  </v:oval>
                  <v:shape id="Straight Arrow Connector 457" o:spid="_x0000_s1284" type="#_x0000_t32" style="position:absolute;left:2558;top:1456;width:1;height:2145;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RITU8cAAADcAAAADwAAAGRycy9kb3ducmV2LnhtbESPQWvCQBSE7wX/w/KE3uqmtlWJriKi&#10;UEopNYrg7ZF9TaLZtzG7uum/7xYKPQ4z8w0zW3SmFjdqXWVZweMgAUGcW11xoWC/2zxMQDiPrLG2&#10;TAq+ycFi3rubYapt4C3dMl+ICGGXooLS+yaV0uUlGXQD2xBH78u2Bn2UbSF1iyHCTS2HSTKSBiuO&#10;CyU2tCopP2dXo+B8fBuHYbYLo3AIp/X75+XjJVyUuu93yykIT53/D/+1X7WCp8kz/J6JR0DO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NEhNTxwAAANwAAAAPAAAAAAAA&#10;AAAAAAAAAKECAABkcnMvZG93bnJldi54bWxQSwUGAAAAAAQABAD5AAAAlQMAAAAA&#10;" strokecolor="#0d0d0d [3069]" strokeweight="1pt">
                    <v:stroke endarrow="block"/>
                  </v:shape>
                  <w10:wrap type="none"/>
                  <w10:anchorlock/>
                </v:group>
              </w:pict>
            </w:r>
          </w:p>
        </w:tc>
        <w:tc>
          <w:tcPr>
            <w:tcW w:w="487" w:type="dxa"/>
            <w:vAlign w:val="center"/>
          </w:tcPr>
          <w:p w:rsidR="00024CDD" w:rsidRPr="00592DF5" w:rsidRDefault="00024CDD" w:rsidP="003C184C">
            <w:pPr>
              <w:widowControl w:val="0"/>
            </w:pPr>
            <w:r w:rsidRPr="00592DF5">
              <w:t>→</w:t>
            </w:r>
          </w:p>
        </w:tc>
        <w:tc>
          <w:tcPr>
            <w:tcW w:w="1131" w:type="dxa"/>
            <w:vAlign w:val="center"/>
          </w:tcPr>
          <w:p w:rsidR="00024CDD" w:rsidRPr="00592DF5" w:rsidRDefault="006069D0" w:rsidP="00DA4047">
            <w:pPr>
              <w:widowControl w:val="0"/>
            </w:pPr>
            <w:r>
              <w:rPr>
                <w:noProof/>
                <w:lang w:eastAsia="en-US"/>
              </w:rPr>
            </w:r>
            <w:r>
              <w:rPr>
                <w:noProof/>
                <w:lang w:eastAsia="en-US"/>
              </w:rPr>
              <w:pict>
                <v:group id="_x0000_s1285" editas="canvas" style="width:42.9pt;height:38pt;mso-position-horizontal-relative:char;mso-position-vertical-relative:line" coordsize="5448,48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">
                  <v:shape id="_x0000_s1286" type="#_x0000_t75" style="position:absolute;width:5448;height:4819;visibility:visible">
                    <v:fill o:detectmouseclick="t"/>
                    <v:path o:connecttype="none"/>
                  </v:shape>
                  <v:oval id="Oval 406" o:spid="_x0000_s1287" style="position:absolute;top:3615;width:1333;height:122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3SWcQA&#10;AADcAAAADwAAAGRycy9kb3ducmV2LnhtbESPW4vCMBCF3wX/Qxhh39bU9YJUo4iwrCCL2Kr4ODRj&#10;W2wmpYla//1GWPDxcC4fZ75sTSXu1LjSsoJBPwJBnFldcq7gkH5/TkE4j6yxskwKnuRgueh25hhr&#10;++A93ROfizDCLkYFhfd1LKXLCjLo+rYmDt7FNgZ9kE0udYOPMG4q+RVFE2mw5EAosKZ1Qdk1uZnA&#10;Pe3Sel39nreRPQ7TH74NRmNS6qPXrmYgPLX+Hf5vb7SC4XQMrzPhCMjF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H90lnEAAAA3AAAAA8AAAAAAAAAAAAAAAAAmAIAAGRycy9k&#10;b3ducmV2LnhtbFBLBQYAAAAABAAEAPUAAACJAwAAAAA=&#10;" fillcolor="#0d0d0d [3069]" strokecolor="#0d0d0d [3069]" strokeweight="2pt"/>
                  <v:oval id="Oval 407" o:spid="_x0000_s1288" style="position:absolute;left:1896;top:230;width:1327;height:1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S9MLsMA&#10;AADcAAAADwAAAGRycy9kb3ducmV2LnhtbESP3YrCMBCF7wXfIYywd5q6uiLVKCIsK8gitipeDs3Y&#10;FptJaaLWt98IC14ezs/HmS9bU4k7Na60rGA4iEAQZ1aXnCs4pN/9KQjnkTVWlknBkxwsF93OHGNt&#10;H7yne+JzEUbYxaig8L6OpXRZQQbdwNbEwbvYxqAPssmlbvARxk0lP6NoIg2WHAgF1rQuKLsmNxO4&#10;p11ar6vf8zayx1H6w7fh+IuU+ui1qxkIT61/h//bG61gNJ3A60w4AnL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S9MLsMAAADcAAAADwAAAAAAAAAAAAAAAACYAgAAZHJzL2Rv&#10;d25yZXYueG1sUEsFBgAAAAAEAAQA9QAAAIgDAAAAAA==&#10;" fillcolor="#0d0d0d [3069]" strokecolor="#0d0d0d [3069]" strokeweight="2pt">
                    <v:textbox>
                      <w:txbxContent>
                        <w:p w:rsidR="00DA4047" w:rsidRDefault="00DA4047" w:rsidP="00B924A7">
                          <w:pPr>
                            <w:rPr>
                              <w:rFonts w:eastAsia="Times New Roman"/>
                            </w:rPr>
                          </w:pPr>
                        </w:p>
                      </w:txbxContent>
                    </v:textbox>
                  </v:oval>
                  <v:oval id="Oval 408" o:spid="_x0000_s1289" style="position:absolute;left:3771;top:3605;width:1321;height:121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PptcMA&#10;AADcAAAADwAAAGRycy9kb3ducmV2LnhtbESPW4vCMBCF3wX/Qxhh3zT1Ll2jLIKsICLaXfFxaGbb&#10;ss2kNFHrvzeC4OPhXD7OfNmYUlypdoVlBf1eBII4tbrgTMFPsu7OQDiPrLG0TAru5GC5aLfmGGt7&#10;4wNdjz4TYYRdjApy76tYSpfmZND1bEUcvD9bG/RB1pnUNd7CuCnlIIom0mDBgZBjRauc0v/jxQTu&#10;aZ9Uq3J33kb2d5h886U/GpNSH53m6xOEp8a/w6/2RisYzqbwPBOOgFw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mPptcMAAADcAAAADwAAAAAAAAAAAAAAAACYAgAAZHJzL2Rv&#10;d25yZXYueG1sUEsFBgAAAAAEAAQA9QAAAIgDAAAAAA==&#10;" fillcolor="#0d0d0d [3069]" strokecolor="#0d0d0d [3069]" strokeweight="2pt">
                    <v:textbox>
                      <w:txbxContent>
                        <w:p w:rsidR="00DA4047" w:rsidRDefault="00DA4047" w:rsidP="00B924A7">
                          <w:pPr>
                            <w:pStyle w:val="NormalWeb"/>
                            <w:spacing w:before="0" w:beforeAutospacing="0" w:after="0" w:afterAutospacing="0"/>
                          </w:pPr>
                          <w:r>
                            <w:rPr>
                              <w:rFonts w:eastAsia="Times New Roman"/>
                            </w:rPr>
                            <w:t> </w:t>
                          </w:r>
                        </w:p>
                      </w:txbxContent>
                    </v:textbox>
                  </v:oval>
                  <v:shape id="Straight Arrow Connector 409" o:spid="_x0000_s1770" type="#_x0000_t32" style="position:absolute;left:666;top:1276;width:1424;height:2339;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F8ZVsQAAADcAAAADwAAAGRycy9kb3ducmV2LnhtbERPXWvCMBR9F/wP4Qp701RlTjqjiCiM&#10;MYZrx2Bvl+baVpub2mSm+/fLw8DHw/lebXrTiBt1rrasYDpJQBAXVtdcKvjMD+MlCOeRNTaWScEv&#10;Odish4MVptoG/qBb5ksRQ9ilqKDyvk2ldEVFBt3EtsSRO9nOoI+wK6XuMMRw08hZkiykwZpjQ4Ut&#10;7SoqLtmPUXD5fn0KsywPi/AVzvu34/X9MVyVehj122cQnnp/F/+7X7SC+TKujWfiEZDr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XxlWxAAAANwAAAAPAAAAAAAAAAAA&#10;AAAAAKECAABkcnMvZG93bnJldi54bWxQSwUGAAAAAAQABAD5AAAAkgMAAAAA&#10;" strokecolor="#0d0d0d [3069]" strokeweight="1pt">
                    <v:stroke endarrow="block"/>
                  </v:shape>
                  <v:shape id="Straight Arrow Connector 410" o:spid="_x0000_s1769" type="#_x0000_t32" style="position:absolute;left:3028;top:1276;width:1404;height:2329;flip:x 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Aoqy8QAAADcAAAADwAAAGRycy9kb3ducmV2LnhtbESPQWvCQBSE7wX/w/IEb3UTBaPRjagg&#10;FnpJbC/eHtlnEsy+DdlV47/vFgo9DjPzDbPZDqYVD+pdY1lBPI1AEJdWN1wp+P46vi9BOI+ssbVM&#10;Cl7kYJuN3jaYavvkgh5nX4kAYZeigtr7LpXSlTUZdFPbEQfvanuDPsi+krrHZ4CbVs6iaCENNhwW&#10;auzoUFN5O9+NAvZFnBT7xSV3Vze3eZuchuOnUpPxsFuD8DT4//Bf+0MrmC9X8HsmHAGZ/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cCirLxAAAANwAAAAPAAAAAAAAAAAA&#10;AAAAAKECAABkcnMvZG93bnJldi54bWxQSwUGAAAAAAQABAD5AAAAkgMAAAAA&#10;" strokecolor="#0d0d0d [3069]" strokeweight="1pt">
                    <v:stroke endarrow="block"/>
                  </v:shape>
                  <v:oval id="Oval 411" o:spid="_x0000_s1768" style="position:absolute;left:1859;top:3630;width:1314;height:1213;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PnHMIA&#10;AADcAAAADwAAAGRycy9kb3ducmV2LnhtbERPTWvCQBC9C/0PyxS86cZaS01dpQjSgkhpotLjkJ0m&#10;odnZkF01/ffOQfD4eN+LVe8adaYu1J4NTMYJKOLC25pLA/t8M3oFFSKyxcYzGfinAKvlw2CBqfUX&#10;/qZzFkslIRxSNFDF2KZah6Iih2HsW2Lhfn3nMArsSm07vEi4a/RTkrxohzVLQ4UtrSsq/rKTk97j&#10;V96um93PNvGHaf7Bp8nzjIwZPvbvb6Ai9fEuvrk/rYHpXObLGTkCenk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0U+ccwgAAANwAAAAPAAAAAAAAAAAAAAAAAJgCAABkcnMvZG93&#10;bnJldi54bWxQSwUGAAAAAAQABAD1AAAAhwMAAAAA&#10;" fillcolor="#0d0d0d [3069]" strokecolor="#0d0d0d [3069]" strokeweight="2pt">
                    <v:textbox>
                      <w:txbxContent>
                        <w:p w:rsidR="00DA4047" w:rsidRDefault="00DA4047" w:rsidP="00B924A7">
                          <w:pPr>
                            <w:pStyle w:val="NormalWeb"/>
                            <w:spacing w:before="0" w:beforeAutospacing="0" w:after="0" w:afterAutospacing="0"/>
                          </w:pPr>
                          <w:r>
                            <w:rPr>
                              <w:rFonts w:eastAsia="Times New Roman"/>
                            </w:rPr>
                            <w:t> </w:t>
                          </w:r>
                        </w:p>
                      </w:txbxContent>
                    </v:textbox>
                  </v:oval>
                  <v:shape id="Straight Arrow Connector 412" o:spid="_x0000_s1767" type="#_x0000_t32" style="position:absolute;left:2558;top:1456;width:1;height:2145;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LwmFscAAADcAAAADwAAAGRycy9kb3ducmV2LnhtbESPQWvCQBSE7wX/w/KE3upGS62mrlJE&#10;oRQpNYrg7ZF9TVKzb2N2ddN/3y0IPQ4z8w0zW3SmFldqXWVZwXCQgCDOra64ULDfrR8mIJxH1lhb&#10;JgU/5GAx793NMNU28JaumS9EhLBLUUHpfZNK6fKSDLqBbYij92Vbgz7KtpC6xRDhppajJBlLgxXH&#10;hRIbWpaUn7KLUXA6vj+HUbYL43AI36vN5/njKZyVuu93ry8gPHX+P3xrv2kFj9Mh/J2JR0DOf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YvCYWxwAAANwAAAAPAAAAAAAA&#10;AAAAAAAAAKECAABkcnMvZG93bnJldi54bWxQSwUGAAAAAAQABAD5AAAAlQMAAAAA&#10;" strokecolor="#0d0d0d [3069]" strokeweight="1pt">
                    <v:stroke endarrow="block"/>
                  </v:shape>
                  <w10:wrap type="none"/>
                  <w10:anchorlock/>
                </v:group>
              </w:pict>
            </w:r>
          </w:p>
        </w:tc>
        <w:tc>
          <w:tcPr>
            <w:tcW w:w="875" w:type="dxa"/>
            <w:vAlign w:val="center"/>
          </w:tcPr>
          <w:p w:rsidR="00024CDD" w:rsidRPr="00024CDD" w:rsidRDefault="00024CDD" w:rsidP="00024CDD">
            <w:pPr>
              <w:jc w:val="right"/>
              <w:rPr>
                <w:color w:val="000000"/>
              </w:rPr>
            </w:pPr>
            <w:r w:rsidRPr="00024CDD">
              <w:rPr>
                <w:color w:val="000000"/>
              </w:rPr>
              <w:t>-0.18</w:t>
            </w:r>
          </w:p>
        </w:tc>
        <w:tc>
          <w:tcPr>
            <w:tcW w:w="1106" w:type="dxa"/>
            <w:vAlign w:val="center"/>
          </w:tcPr>
          <w:p w:rsidR="00024CDD" w:rsidRPr="00024CDD" w:rsidRDefault="00024CDD" w:rsidP="006952F3">
            <w:pPr>
              <w:rPr>
                <w:color w:val="000000"/>
              </w:rPr>
            </w:pPr>
            <w:r>
              <w:rPr>
                <w:color w:val="000000"/>
              </w:rPr>
              <w:t>(</w:t>
            </w:r>
            <w:r w:rsidRPr="00024CDD">
              <w:rPr>
                <w:color w:val="000000"/>
              </w:rPr>
              <w:t>0.09</w:t>
            </w:r>
            <w:r>
              <w:rPr>
                <w:color w:val="000000"/>
              </w:rPr>
              <w:t>)</w:t>
            </w:r>
            <w:r w:rsidR="003057D7">
              <w:rPr>
                <w:color w:val="000000"/>
              </w:rPr>
              <w:t>*</w:t>
            </w:r>
          </w:p>
        </w:tc>
        <w:tc>
          <w:tcPr>
            <w:tcW w:w="875" w:type="dxa"/>
            <w:vAlign w:val="center"/>
          </w:tcPr>
          <w:p w:rsidR="00024CDD" w:rsidRPr="00024CDD" w:rsidRDefault="00024CDD" w:rsidP="00024CDD">
            <w:pPr>
              <w:jc w:val="right"/>
              <w:rPr>
                <w:color w:val="000000"/>
              </w:rPr>
            </w:pPr>
            <w:r w:rsidRPr="00024CDD">
              <w:rPr>
                <w:color w:val="000000"/>
              </w:rPr>
              <w:t>-0.02</w:t>
            </w:r>
          </w:p>
        </w:tc>
        <w:tc>
          <w:tcPr>
            <w:tcW w:w="1078" w:type="dxa"/>
            <w:vAlign w:val="center"/>
          </w:tcPr>
          <w:p w:rsidR="00024CDD" w:rsidRPr="00024CDD" w:rsidRDefault="00024CDD" w:rsidP="006952F3">
            <w:pPr>
              <w:rPr>
                <w:color w:val="000000"/>
              </w:rPr>
            </w:pPr>
            <w:r>
              <w:rPr>
                <w:color w:val="000000"/>
              </w:rPr>
              <w:t>(</w:t>
            </w:r>
            <w:r w:rsidRPr="00024CDD">
              <w:rPr>
                <w:color w:val="000000"/>
              </w:rPr>
              <w:t>0.08</w:t>
            </w:r>
            <w:r>
              <w:rPr>
                <w:color w:val="000000"/>
              </w:rPr>
              <w:t>)</w:t>
            </w:r>
          </w:p>
        </w:tc>
        <w:tc>
          <w:tcPr>
            <w:tcW w:w="875" w:type="dxa"/>
            <w:vAlign w:val="center"/>
          </w:tcPr>
          <w:p w:rsidR="00024CDD" w:rsidRPr="00024CDD" w:rsidRDefault="00024CDD" w:rsidP="00024CDD">
            <w:pPr>
              <w:jc w:val="right"/>
              <w:rPr>
                <w:color w:val="000000"/>
              </w:rPr>
            </w:pPr>
            <w:r w:rsidRPr="00024CDD">
              <w:rPr>
                <w:color w:val="000000"/>
              </w:rPr>
              <w:t>-0.10</w:t>
            </w:r>
          </w:p>
        </w:tc>
        <w:tc>
          <w:tcPr>
            <w:tcW w:w="1078" w:type="dxa"/>
            <w:vAlign w:val="center"/>
          </w:tcPr>
          <w:p w:rsidR="00024CDD" w:rsidRPr="00024CDD" w:rsidRDefault="00024CDD" w:rsidP="006952F3">
            <w:pPr>
              <w:rPr>
                <w:color w:val="000000"/>
              </w:rPr>
            </w:pPr>
            <w:r>
              <w:rPr>
                <w:color w:val="000000"/>
              </w:rPr>
              <w:t>(</w:t>
            </w:r>
            <w:r w:rsidRPr="00024CDD">
              <w:rPr>
                <w:color w:val="000000"/>
              </w:rPr>
              <w:t>0.06</w:t>
            </w:r>
            <w:r>
              <w:rPr>
                <w:color w:val="000000"/>
              </w:rPr>
              <w:t>)</w:t>
            </w:r>
          </w:p>
        </w:tc>
        <w:tc>
          <w:tcPr>
            <w:tcW w:w="1170" w:type="dxa"/>
            <w:vAlign w:val="center"/>
          </w:tcPr>
          <w:p w:rsidR="00024CDD" w:rsidRPr="00592DF5" w:rsidRDefault="00024CDD" w:rsidP="00C36C21">
            <w:pPr>
              <w:widowControl w:val="0"/>
              <w:tabs>
                <w:tab w:val="decimal" w:pos="433"/>
              </w:tabs>
            </w:pPr>
            <w:r w:rsidRPr="00592DF5">
              <w:t>1</w:t>
            </w:r>
            <w:r w:rsidR="00C36C21">
              <w:t>5</w:t>
            </w:r>
            <w:r w:rsidRPr="00592DF5">
              <w:t>*</w:t>
            </w:r>
          </w:p>
        </w:tc>
        <w:tc>
          <w:tcPr>
            <w:tcW w:w="1055" w:type="dxa"/>
            <w:vAlign w:val="center"/>
          </w:tcPr>
          <w:p w:rsidR="00024CDD" w:rsidRPr="00592DF5" w:rsidRDefault="00C36C21" w:rsidP="003C184C">
            <w:pPr>
              <w:widowControl w:val="0"/>
              <w:tabs>
                <w:tab w:val="decimal" w:pos="342"/>
              </w:tabs>
            </w:pPr>
            <w:r>
              <w:t>1.2</w:t>
            </w:r>
          </w:p>
        </w:tc>
      </w:tr>
      <w:tr w:rsidR="00024CDD" w:rsidRPr="00592DF5" w:rsidTr="00DA4047">
        <w:tc>
          <w:tcPr>
            <w:tcW w:w="2959" w:type="dxa"/>
            <w:vAlign w:val="center"/>
          </w:tcPr>
          <w:p w:rsidR="00024CDD" w:rsidRPr="00592DF5" w:rsidRDefault="00024CDD" w:rsidP="00DF6A61">
            <w:pPr>
              <w:widowControl w:val="0"/>
              <w:tabs>
                <w:tab w:val="left" w:pos="270"/>
              </w:tabs>
            </w:pPr>
            <w:r w:rsidRPr="00592DF5">
              <w:t>Outdegree-activity</w:t>
            </w:r>
          </w:p>
        </w:tc>
        <w:tc>
          <w:tcPr>
            <w:tcW w:w="1235" w:type="dxa"/>
            <w:vAlign w:val="center"/>
          </w:tcPr>
          <w:p w:rsidR="00024CDD" w:rsidRPr="00592DF5" w:rsidRDefault="006069D0" w:rsidP="00DA4047">
            <w:pPr>
              <w:widowControl w:val="0"/>
            </w:pPr>
            <w:r>
              <w:rPr>
                <w:noProof/>
                <w:lang w:eastAsia="en-US"/>
              </w:rPr>
            </w:r>
            <w:r>
              <w:rPr>
                <w:noProof/>
                <w:lang w:eastAsia="en-US"/>
              </w:rPr>
              <w:pict>
                <v:group id="_x0000_s1760" editas="canvas" style="width:42.9pt;height:38pt;mso-position-horizontal-relative:char;mso-position-vertical-relative:line" coordsize="5448,48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">
                  <v:shape id="_x0000_s1766" type="#_x0000_t75" style="position:absolute;width:5448;height:4819;visibility:visible">
                    <v:fill o:detectmouseclick="t"/>
                    <v:path o:connecttype="none"/>
                  </v:shape>
                  <v:oval id="Oval 458" o:spid="_x0000_s1765" style="position:absolute;top:229;width:1333;height:123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83c8MUA&#10;AADcAAAADwAAAGRycy9kb3ducmV2LnhtbESPW2vCQBCF3wX/wzKFvulGU0tNXaUIpQUpommlj0N2&#10;mgSzsyG7ufjvu4Lg4+FcPs5qM5hKdNS40rKC2TQCQZxZXXKu4Dt9n7yAcB5ZY2WZFFzIwWY9Hq0w&#10;0bbnA3VHn4swwi5BBYX3dSKlywoy6Ka2Jg7en20M+iCbXOoG+zBuKjmPomdpsORAKLCmbUHZ+dia&#10;wD3t03pbff3uIvsTpx/czp4WpNTjw/D2CsLT4O/hW/tTK4iXc7ieCUdArv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zdzwxQAAANwAAAAPAAAAAAAAAAAAAAAAAJgCAABkcnMv&#10;ZG93bnJldi54bWxQSwUGAAAAAAQABAD1AAAAigMAAAAA&#10;" fillcolor="#0d0d0d [3069]" strokecolor="#0d0d0d [3069]" strokeweight="2pt"/>
                  <v:oval id="Oval 459" o:spid="_x0000_s1764" style="position:absolute;left:1896;top:230;width:1327;height:1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2jhH8UA&#10;AADcAAAADwAAAGRycy9kb3ducmV2LnhtbESPX2vCMBTF3wW/Q7iDvdnUqWN2pmUIQ2HIWLvJHi/N&#10;XVtsbkoTtfv2RhB8PJw/P84qG0wrTtS7xrKCaRSDIC6tbrhS8F28T15AOI+ssbVMCv7JQZaORytM&#10;tD3zF51yX4kwwi5BBbX3XSKlK2sy6CLbEQfvz/YGfZB9JXWP5zBuWvkUx8/SYMOBUGNH65rKQ340&#10;gbv/LLp1u/v9iO3PrNjwcTpfkFKPD8PbKwhPg7+Hb+2tVjBbzuF6JhwBm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aOEfxQAAANwAAAAPAAAAAAAAAAAAAAAAAJgCAABkcnMv&#10;ZG93bnJldi54bWxQSwUGAAAAAAQABAD1AAAAigMAAAAA&#10;" fillcolor="#0d0d0d [3069]" strokecolor="#0d0d0d [3069]" strokeweight="2pt">
                    <v:textbox>
                      <w:txbxContent>
                        <w:p w:rsidR="00DA4047" w:rsidRDefault="00DA4047" w:rsidP="00B924A7">
                          <w:pPr>
                            <w:rPr>
                              <w:rFonts w:eastAsia="Times New Roman"/>
                            </w:rPr>
                          </w:pPr>
                        </w:p>
                      </w:txbxContent>
                    </v:textbox>
                  </v:oval>
                  <v:shape id="Straight Arrow Connector 460" o:spid="_x0000_s1763" type="#_x0000_t32" style="position:absolute;left:666;top:1459;width:1386;height:2348;flip:x 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J62E8QAAADcAAAADwAAAGRycy9kb3ducmV2LnhtbESPT4vCMBTE7wt+h/AEb2uq4r/aKK4g&#10;Lnixrhdvj+bZFpuX0mRr/fZmQdjjMDO/YZJNZyrRUuNKywpGwwgEcWZ1ybmCy8/+cwHCeWSNlWVS&#10;8CQHm3XvI8FY2wen1J59LgKEXYwKCu/rWEqXFWTQDW1NHLybbQz6IJtc6gYfAW4qOY6imTRYclgo&#10;sKZdQdn9/GsUsE9H8/Rrdj25m5vYUzU/dPujUoN+t12B8NT5//C7/a0VTJZT+DsTjoBc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YnrYTxAAAANwAAAAPAAAAAAAAAAAA&#10;AAAAAKECAABkcnMvZG93bnJldi54bWxQSwUGAAAAAAQABAD5AAAAkgMAAAAA&#10;" strokecolor="#0d0d0d [3069]" strokeweight="1pt">
                    <v:stroke endarrow="block"/>
                  </v:shape>
                  <v:oval id="Oval 470" o:spid="_x0000_s1762" style="position:absolute;left:1859;top:3630;width:1314;height:1213;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ba88MA&#10;AADcAAAADwAAAGRycy9kb3ducmV2LnhtbESPW4vCMBCF3wX/Q5iFfdPUK9o1igjLLoiIVmUfh2a2&#10;LTaT0kSt/94Igo+Hc/k4s0VjSnGl2hWWFfS6EQji1OqCMwWH5LszAeE8ssbSMim4k4PFvN2aYazt&#10;jXd03ftMhBF2MSrIva9iKV2ak0HXtRVx8P5tbdAHWWdS13gL46aU/SgaS4MFB0KOFa1ySs/7iwnc&#10;0zapVuXmbx3Z4yD54UtvOCKlPj+a5RcIT41/h1/tX61gMB3D80w4AnL+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Pba88MAAADcAAAADwAAAAAAAAAAAAAAAACYAgAAZHJzL2Rv&#10;d25yZXYueG1sUEsFBgAAAAAEAAQA9QAAAIgDAAAAAA==&#10;" fillcolor="#0d0d0d [3069]" strokecolor="#0d0d0d [3069]" strokeweight="2pt">
                    <v:textbox>
                      <w:txbxContent>
                        <w:p w:rsidR="00DA4047" w:rsidRDefault="00DA4047" w:rsidP="00B924A7">
                          <w:pPr>
                            <w:pStyle w:val="NormalWeb"/>
                            <w:spacing w:before="0" w:beforeAutospacing="0" w:after="0" w:afterAutospacing="0"/>
                          </w:pPr>
                          <w:r>
                            <w:rPr>
                              <w:rFonts w:eastAsia="Times New Roman"/>
                            </w:rPr>
                            <w:t> </w:t>
                          </w:r>
                        </w:p>
                      </w:txbxContent>
                    </v:textbox>
                  </v:oval>
                  <v:shape id="Straight Arrow Connector 471" o:spid="_x0000_s1761" type="#_x0000_t32" style="position:absolute;left:2558;top:1456;width:1;height:2145;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kb+ccAAADcAAAADwAAAGRycy9kb3ducmV2LnhtbESPQUvDQBSE74X+h+UJ3tqNkbY2dltK&#10;USgiomkRvD2yzyRt9m2SXbvx37uC4HGYmW+Y1WYwjbhQ72rLCm6mCQjiwuqaSwXHw+PkDoTzyBob&#10;y6Tgmxxs1uPRCjNtA7/RJfeliBB2GSqovG8zKV1RkUE3tS1x9D5tb9BH2ZdS9xgi3DQyTZK5NFhz&#10;XKiwpV1FxTn/MgrOH0+LkOaHMA/v4fTw/Nq9zEKn1PXVsL0H4Wnw/+G/9l4ruF0u4PdMPAJy/QM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4GRv5xwAAANwAAAAPAAAAAAAA&#10;AAAAAAAAAKECAABkcnMvZG93bnJldi54bWxQSwUGAAAAAAQABAD5AAAAlQMAAAAA&#10;" strokecolor="#0d0d0d [3069]" strokeweight="1pt">
                    <v:stroke endarrow="block"/>
                  </v:shape>
                  <w10:wrap type="none"/>
                  <w10:anchorlock/>
                </v:group>
              </w:pict>
            </w:r>
          </w:p>
        </w:tc>
        <w:tc>
          <w:tcPr>
            <w:tcW w:w="487" w:type="dxa"/>
            <w:vAlign w:val="center"/>
          </w:tcPr>
          <w:p w:rsidR="00024CDD" w:rsidRPr="00592DF5" w:rsidRDefault="00024CDD" w:rsidP="003C184C">
            <w:pPr>
              <w:widowControl w:val="0"/>
            </w:pPr>
            <w:r w:rsidRPr="00592DF5">
              <w:t>→</w:t>
            </w:r>
          </w:p>
        </w:tc>
        <w:tc>
          <w:tcPr>
            <w:tcW w:w="1131" w:type="dxa"/>
            <w:vAlign w:val="center"/>
          </w:tcPr>
          <w:p w:rsidR="00024CDD" w:rsidRPr="00592DF5" w:rsidRDefault="006069D0" w:rsidP="00DA4047">
            <w:pPr>
              <w:widowControl w:val="0"/>
            </w:pPr>
            <w:r>
              <w:rPr>
                <w:noProof/>
                <w:lang w:eastAsia="en-US"/>
              </w:rPr>
            </w:r>
            <w:r>
              <w:rPr>
                <w:noProof/>
                <w:lang w:eastAsia="en-US"/>
              </w:rPr>
              <w:pict>
                <v:group id="_x0000_s1751" editas="canvas" style="width:42.9pt;height:38pt;mso-position-horizontal-relative:char;mso-position-vertical-relative:line" coordsize="5448,48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">
                  <v:shape id="_x0000_s1759" type="#_x0000_t75" style="position:absolute;width:5448;height:4819;visibility:visible">
                    <v:fill o:detectmouseclick="t"/>
                    <v:path o:connecttype="none"/>
                  </v:shape>
                  <v:oval id="Oval 512" o:spid="_x0000_s1758" style="position:absolute;top:229;width:1333;height:123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XrGsIA&#10;AADcAAAADwAAAGRycy9kb3ducmV2LnhtbERPTWvCQBC9C/0PyxS86cZaS01dpQjSgkhpotLjkJ0m&#10;odnZkF01/ffOQfD4eN+LVe8adaYu1J4NTMYJKOLC25pLA/t8M3oFFSKyxcYzGfinAKvlw2CBqfUX&#10;/qZzFkslIRxSNFDF2KZah6Iih2HsW2Lhfn3nMArsSm07vEi4a/RTkrxohzVLQ4UtrSsq/rKTk97j&#10;V96um93PNvGHaf7Bp8nzjIwZPvbvb6Ai9fEuvrk/rYHpXNbKGTkCenk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JesawgAAANwAAAAPAAAAAAAAAAAAAAAAAJgCAABkcnMvZG93&#10;bnJldi54bWxQSwUGAAAAAAQABAD1AAAAhwMAAAAA&#10;" fillcolor="#0d0d0d [3069]" strokecolor="#0d0d0d [3069]" strokeweight="2pt"/>
                  <v:oval id="Oval 513" o:spid="_x0000_s1757" style="position:absolute;left:1896;top:230;width:1327;height:1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lOgcMA&#10;AADcAAAADwAAAGRycy9kb3ducmV2LnhtbESPW4vCMBCF3wX/Qxhh3zT1inaNsgiygohod8XHoZlt&#10;yzaT0kSt/94Igo+Hc/k482VjSnGl2hWWFfR7EQji1OqCMwU/ybo7BeE8ssbSMim4k4Plot2aY6zt&#10;jQ90PfpMhBF2MSrIva9iKV2ak0HXsxVx8P5sbdAHWWdS13gL46aUgyiaSIMFB0KOFa1ySv+PFxO4&#10;p31SrcrdeRvZ32HyzZf+aExKfXSar08Qnhr/Dr/aG61gOJvB80w4AnL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WlOgcMAAADcAAAADwAAAAAAAAAAAAAAAACYAgAAZHJzL2Rv&#10;d25yZXYueG1sUEsFBgAAAAAEAAQA9QAAAIgDAAAAAA==&#10;" fillcolor="#0d0d0d [3069]" strokecolor="#0d0d0d [3069]" strokeweight="2pt">
                    <v:textbox>
                      <w:txbxContent>
                        <w:p w:rsidR="00DA4047" w:rsidRDefault="00DA4047" w:rsidP="00B924A7">
                          <w:pPr>
                            <w:rPr>
                              <w:rFonts w:eastAsia="Times New Roman"/>
                            </w:rPr>
                          </w:pPr>
                        </w:p>
                      </w:txbxContent>
                    </v:textbox>
                  </v:oval>
                  <v:oval id="Oval 514" o:spid="_x0000_s1756" style="position:absolute;left:3815;top:243;width:1321;height:121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PO//sIA&#10;AADcAAAADwAAAGRycy9kb3ducmV2LnhtbERPTWvCQBC9F/wPyxS86a6tSkldRYRSQaRobOlxyE6T&#10;0OxsyK4a/71zKPT4eN+LVe8bdaEu1oEtTMYGFHERXM2lhVP+NnoBFROywyYwWbhRhNVy8LDAzIUr&#10;H+hyTKWSEI4ZWqhSajOtY1GRxzgOLbFwP6HzmAR2pXYdXiXcN/rJmLn2WLM0VNjSpqLi93j20vv1&#10;kbebZv+9M+HzOX/n82Q6I2uHj/36FVSiPv2L/9xbZ2FqZL6ckSOgl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c87/+wgAAANwAAAAPAAAAAAAAAAAAAAAAAJgCAABkcnMvZG93&#10;bnJldi54bWxQSwUGAAAAAAQABAD1AAAAhwMAAAAA&#10;" fillcolor="#0d0d0d [3069]" strokecolor="#0d0d0d [3069]" strokeweight="2pt">
                    <v:textbox>
                      <w:txbxContent>
                        <w:p w:rsidR="00DA4047" w:rsidRDefault="00DA4047" w:rsidP="00B924A7">
                          <w:pPr>
                            <w:pStyle w:val="NormalWeb"/>
                            <w:spacing w:before="0" w:beforeAutospacing="0" w:after="0" w:afterAutospacing="0"/>
                          </w:pPr>
                          <w:r>
                            <w:rPr>
                              <w:rFonts w:eastAsia="Times New Roman"/>
                            </w:rPr>
                            <w:t> </w:t>
                          </w:r>
                        </w:p>
                      </w:txbxContent>
                    </v:textbox>
                  </v:oval>
                  <v:shape id="Straight Arrow Connector 515" o:spid="_x0000_s1755" type="#_x0000_t32" style="position:absolute;left:666;top:1459;width:1386;height:2348;flip:x 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wXo8sQAAADcAAAADwAAAGRycy9kb3ducmV2LnhtbESPQWvCQBSE74X+h+UVvNVNWjGSuooW&#10;RMGLSXvx9sg+k9DdtyG71fjvXUHwOMzMN8x8OVgjztT71rGCdJyAIK6cbrlW8PuzeZ+B8AFZo3FM&#10;Cq7kYbl4fZljrt2FCzqXoRYRwj5HBU0IXS6lrxqy6MeuI47eyfUWQ5R9LXWPlwi3Rn4kyVRabDku&#10;NNjRd0PVX/lvFXAo0qxYT48Hf/Kf7mCy7bDZKzV6G1ZfIAIN4Rl+tHdawSRJ4X4mHgG5u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PBejyxAAAANwAAAAPAAAAAAAAAAAA&#10;AAAAAKECAABkcnMvZG93bnJldi54bWxQSwUGAAAAAAQABAD5AAAAkgMAAAAA&#10;" strokecolor="#0d0d0d [3069]" strokeweight="1pt">
                    <v:stroke endarrow="block"/>
                  </v:shape>
                  <v:shape id="Straight Arrow Connector 516" o:spid="_x0000_s1754" type="#_x0000_t32" style="position:absolute;left:2981;top:1462;width:1495;height:2345;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4JFGMcAAADcAAAADwAAAGRycy9kb3ducmV2LnhtbESP3WrCQBSE7wu+w3KE3tVNbf0hdRUp&#10;LZQiolGE3h2yp0k0ezZmt2769t2C4OUwM98ws0VnanGh1lWWFTwOEhDEudUVFwr2u/eHKQjnkTXW&#10;lknBLzlYzHt3M0y1DbylS+YLESHsUlRQet+kUrq8JINuYBvi6H3b1qCPsi2kbjFEuKnlMEnG0mDF&#10;caHEhl5Lyk/Zj1Fw+vqchGG2C+NwCMe31ea8HoWzUvf9bvkCwlPnb+Fr+0MreE6e4P9MPAJy/g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vgkUYxwAAANwAAAAPAAAAAAAA&#10;AAAAAAAAAKECAABkcnMvZG93bnJldi54bWxQSwUGAAAAAAQABAD5AAAAlQMAAAAA&#10;" strokecolor="#0d0d0d [3069]" strokeweight="1pt">
                    <v:stroke endarrow="block"/>
                  </v:shape>
                  <v:oval id="Oval 517" o:spid="_x0000_s1753" style="position:absolute;left:1859;top:3630;width:1314;height:1213;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8i5/cQA&#10;AADcAAAADwAAAGRycy9kb3ducmV2LnhtbESPX2vCMBTF3wd+h3AF32aidkOqUaQgDsYYsyo+Xpq7&#10;tqy5KU2q3bdfBoM9Hs6fH2e9HWwjbtT52rGG2VSBIC6cqbnUcMr3j0sQPiAbbByThm/ysN2MHtaY&#10;GnfnD7odQyniCPsUNVQhtKmUvqjIop+6ljh6n66zGKLsSmk6vMdx28i5Us/SYs2RUGFLWUXF17G3&#10;kXt5z9usebu+Knde5AfuZ8kTaT0ZD7sViEBD+A//tV+MhkQl8HsmHgG5+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PIuf3EAAAA3AAAAA8AAAAAAAAAAAAAAAAAmAIAAGRycy9k&#10;b3ducmV2LnhtbFBLBQYAAAAABAAEAPUAAACJAwAAAAA=&#10;" fillcolor="#0d0d0d [3069]" strokecolor="#0d0d0d [3069]" strokeweight="2pt">
                    <v:textbox>
                      <w:txbxContent>
                        <w:p w:rsidR="00DA4047" w:rsidRDefault="00DA4047" w:rsidP="00B924A7">
                          <w:pPr>
                            <w:pStyle w:val="NormalWeb"/>
                            <w:spacing w:before="0" w:beforeAutospacing="0" w:after="0" w:afterAutospacing="0"/>
                          </w:pPr>
                          <w:r>
                            <w:rPr>
                              <w:rFonts w:eastAsia="Times New Roman"/>
                            </w:rPr>
                            <w:t> </w:t>
                          </w:r>
                        </w:p>
                      </w:txbxContent>
                    </v:textbox>
                  </v:oval>
                  <v:shape id="Straight Arrow Connector 518" o:spid="_x0000_s1752" type="#_x0000_t32" style="position:absolute;left:2558;top:1456;width:1;height:2145;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yd498YAAADcAAAADwAAAGRycy9kb3ducmV2LnhtbESPQWvCQBSE74L/YXlCb7pRqpXoKqW0&#10;UEopNorg7ZF9JtHs25jduum/7xYEj8PMfMMs152pxZVaV1lWMB4lIIhzqysuFOy2b8M5COeRNdaW&#10;ScEvOViv+r0lptoG/qZr5gsRIexSVFB636RSurwkg25kG+LoHW1r0EfZFlK3GCLc1HKSJDNpsOK4&#10;UGJDLyXl5+zHKDgfPp7CJNuGWdiH0+vn5vI1DRelHgbd8wKEp87fw7f2u1bwmEzh/0w8AnL1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8nePfGAAAA3AAAAA8AAAAAAAAA&#10;AAAAAAAAoQIAAGRycy9kb3ducmV2LnhtbFBLBQYAAAAABAAEAPkAAACUAwAAAAA=&#10;" strokecolor="#0d0d0d [3069]" strokeweight="1pt">
                    <v:stroke endarrow="block"/>
                  </v:shape>
                  <w10:wrap type="none"/>
                  <w10:anchorlock/>
                </v:group>
              </w:pict>
            </w:r>
          </w:p>
        </w:tc>
        <w:tc>
          <w:tcPr>
            <w:tcW w:w="875" w:type="dxa"/>
            <w:vAlign w:val="center"/>
          </w:tcPr>
          <w:p w:rsidR="00024CDD" w:rsidRPr="00024CDD" w:rsidRDefault="00024CDD" w:rsidP="00024CDD">
            <w:pPr>
              <w:jc w:val="right"/>
              <w:rPr>
                <w:color w:val="000000"/>
              </w:rPr>
            </w:pPr>
            <w:r w:rsidRPr="00024CDD">
              <w:rPr>
                <w:color w:val="000000"/>
              </w:rPr>
              <w:t>0.20</w:t>
            </w:r>
          </w:p>
        </w:tc>
        <w:tc>
          <w:tcPr>
            <w:tcW w:w="1106" w:type="dxa"/>
            <w:vAlign w:val="center"/>
          </w:tcPr>
          <w:p w:rsidR="00024CDD" w:rsidRPr="00024CDD" w:rsidRDefault="00024CDD" w:rsidP="006952F3">
            <w:pPr>
              <w:rPr>
                <w:color w:val="000000"/>
              </w:rPr>
            </w:pPr>
            <w:r>
              <w:rPr>
                <w:color w:val="000000"/>
              </w:rPr>
              <w:t>(</w:t>
            </w:r>
            <w:r w:rsidRPr="00024CDD">
              <w:rPr>
                <w:color w:val="000000"/>
              </w:rPr>
              <w:t>0.06</w:t>
            </w:r>
            <w:r>
              <w:rPr>
                <w:color w:val="000000"/>
              </w:rPr>
              <w:t>)</w:t>
            </w:r>
            <w:r w:rsidR="003057D7">
              <w:rPr>
                <w:color w:val="000000"/>
              </w:rPr>
              <w:t>**</w:t>
            </w:r>
          </w:p>
        </w:tc>
        <w:tc>
          <w:tcPr>
            <w:tcW w:w="875" w:type="dxa"/>
            <w:vAlign w:val="center"/>
          </w:tcPr>
          <w:p w:rsidR="00024CDD" w:rsidRPr="00024CDD" w:rsidRDefault="00024CDD" w:rsidP="00024CDD">
            <w:pPr>
              <w:jc w:val="right"/>
              <w:rPr>
                <w:color w:val="000000"/>
              </w:rPr>
            </w:pPr>
            <w:r w:rsidRPr="00024CDD">
              <w:rPr>
                <w:color w:val="000000"/>
              </w:rPr>
              <w:t>0.29</w:t>
            </w:r>
          </w:p>
        </w:tc>
        <w:tc>
          <w:tcPr>
            <w:tcW w:w="1078" w:type="dxa"/>
            <w:vAlign w:val="center"/>
          </w:tcPr>
          <w:p w:rsidR="00024CDD" w:rsidRPr="00024CDD" w:rsidRDefault="00024CDD" w:rsidP="006952F3">
            <w:pPr>
              <w:rPr>
                <w:color w:val="000000"/>
              </w:rPr>
            </w:pPr>
            <w:r>
              <w:rPr>
                <w:color w:val="000000"/>
              </w:rPr>
              <w:t>(</w:t>
            </w:r>
            <w:r w:rsidRPr="00024CDD">
              <w:rPr>
                <w:color w:val="000000"/>
              </w:rPr>
              <w:t>0.06</w:t>
            </w:r>
            <w:r>
              <w:rPr>
                <w:color w:val="000000"/>
              </w:rPr>
              <w:t>)</w:t>
            </w:r>
            <w:r w:rsidR="003057D7">
              <w:rPr>
                <w:color w:val="000000"/>
              </w:rPr>
              <w:t>**</w:t>
            </w:r>
          </w:p>
        </w:tc>
        <w:tc>
          <w:tcPr>
            <w:tcW w:w="875" w:type="dxa"/>
            <w:vAlign w:val="center"/>
          </w:tcPr>
          <w:p w:rsidR="00024CDD" w:rsidRPr="00024CDD" w:rsidRDefault="00024CDD" w:rsidP="00024CDD">
            <w:pPr>
              <w:jc w:val="right"/>
              <w:rPr>
                <w:color w:val="000000"/>
              </w:rPr>
            </w:pPr>
            <w:r w:rsidRPr="00024CDD">
              <w:rPr>
                <w:color w:val="000000"/>
              </w:rPr>
              <w:t>-0.02</w:t>
            </w:r>
          </w:p>
        </w:tc>
        <w:tc>
          <w:tcPr>
            <w:tcW w:w="1078" w:type="dxa"/>
            <w:vAlign w:val="center"/>
          </w:tcPr>
          <w:p w:rsidR="00024CDD" w:rsidRPr="00024CDD" w:rsidRDefault="00024CDD" w:rsidP="006952F3">
            <w:pPr>
              <w:rPr>
                <w:color w:val="000000"/>
              </w:rPr>
            </w:pPr>
            <w:r>
              <w:rPr>
                <w:color w:val="000000"/>
              </w:rPr>
              <w:t>(</w:t>
            </w:r>
            <w:r w:rsidRPr="00024CDD">
              <w:rPr>
                <w:color w:val="000000"/>
              </w:rPr>
              <w:t>0.04</w:t>
            </w:r>
            <w:r>
              <w:rPr>
                <w:color w:val="000000"/>
              </w:rPr>
              <w:t>)</w:t>
            </w:r>
          </w:p>
        </w:tc>
        <w:tc>
          <w:tcPr>
            <w:tcW w:w="1170" w:type="dxa"/>
            <w:vAlign w:val="center"/>
          </w:tcPr>
          <w:p w:rsidR="00024CDD" w:rsidRPr="00592DF5" w:rsidRDefault="00C36C21" w:rsidP="003C184C">
            <w:pPr>
              <w:widowControl w:val="0"/>
              <w:tabs>
                <w:tab w:val="decimal" w:pos="433"/>
              </w:tabs>
            </w:pPr>
            <w:r>
              <w:t>2</w:t>
            </w:r>
          </w:p>
        </w:tc>
        <w:tc>
          <w:tcPr>
            <w:tcW w:w="1055" w:type="dxa"/>
            <w:vAlign w:val="center"/>
          </w:tcPr>
          <w:p w:rsidR="00024CDD" w:rsidRPr="00592DF5" w:rsidRDefault="00C36C21" w:rsidP="003C184C">
            <w:pPr>
              <w:widowControl w:val="0"/>
              <w:tabs>
                <w:tab w:val="decimal" w:pos="342"/>
              </w:tabs>
            </w:pPr>
            <w:r>
              <w:t>49</w:t>
            </w:r>
            <w:r w:rsidR="00024CDD" w:rsidRPr="00592DF5">
              <w:t>**</w:t>
            </w:r>
          </w:p>
        </w:tc>
      </w:tr>
      <w:tr w:rsidR="00024CDD" w:rsidRPr="00592DF5" w:rsidTr="00DA4047">
        <w:tc>
          <w:tcPr>
            <w:tcW w:w="2959" w:type="dxa"/>
            <w:vAlign w:val="center"/>
          </w:tcPr>
          <w:p w:rsidR="00024CDD" w:rsidRPr="00592DF5" w:rsidRDefault="00024CDD" w:rsidP="00DF6A61">
            <w:pPr>
              <w:widowControl w:val="0"/>
              <w:tabs>
                <w:tab w:val="left" w:pos="270"/>
              </w:tabs>
            </w:pPr>
            <w:r w:rsidRPr="00592DF5">
              <w:t>Zero outdegrees</w:t>
            </w:r>
          </w:p>
        </w:tc>
        <w:tc>
          <w:tcPr>
            <w:tcW w:w="1235" w:type="dxa"/>
            <w:vAlign w:val="center"/>
          </w:tcPr>
          <w:p w:rsidR="00024CDD" w:rsidRPr="00592DF5" w:rsidRDefault="00024CDD" w:rsidP="003C184C">
            <w:pPr>
              <w:widowControl w:val="0"/>
              <w:rPr>
                <w:noProof/>
                <w:lang w:eastAsia="en-US"/>
              </w:rPr>
            </w:pPr>
          </w:p>
        </w:tc>
        <w:tc>
          <w:tcPr>
            <w:tcW w:w="487" w:type="dxa"/>
            <w:vAlign w:val="center"/>
          </w:tcPr>
          <w:p w:rsidR="00024CDD" w:rsidRPr="00592DF5" w:rsidRDefault="00024CDD" w:rsidP="003C184C">
            <w:pPr>
              <w:widowControl w:val="0"/>
            </w:pPr>
          </w:p>
        </w:tc>
        <w:tc>
          <w:tcPr>
            <w:tcW w:w="1131" w:type="dxa"/>
            <w:vAlign w:val="center"/>
          </w:tcPr>
          <w:p w:rsidR="00024CDD" w:rsidRPr="00592DF5" w:rsidRDefault="00024CDD" w:rsidP="00DA4047">
            <w:pPr>
              <w:widowControl w:val="0"/>
              <w:rPr>
                <w:noProof/>
                <w:lang w:eastAsia="en-US"/>
              </w:rPr>
            </w:pPr>
          </w:p>
        </w:tc>
        <w:tc>
          <w:tcPr>
            <w:tcW w:w="875" w:type="dxa"/>
            <w:vAlign w:val="center"/>
          </w:tcPr>
          <w:p w:rsidR="00024CDD" w:rsidRPr="00024CDD" w:rsidRDefault="00024CDD" w:rsidP="00024CDD">
            <w:pPr>
              <w:jc w:val="right"/>
              <w:rPr>
                <w:color w:val="000000"/>
              </w:rPr>
            </w:pPr>
            <w:r w:rsidRPr="00024CDD">
              <w:rPr>
                <w:color w:val="000000"/>
              </w:rPr>
              <w:t>4.62</w:t>
            </w:r>
          </w:p>
        </w:tc>
        <w:tc>
          <w:tcPr>
            <w:tcW w:w="1106" w:type="dxa"/>
            <w:vAlign w:val="center"/>
          </w:tcPr>
          <w:p w:rsidR="00024CDD" w:rsidRPr="00024CDD" w:rsidRDefault="00024CDD" w:rsidP="006952F3">
            <w:pPr>
              <w:rPr>
                <w:color w:val="000000"/>
              </w:rPr>
            </w:pPr>
            <w:r>
              <w:rPr>
                <w:color w:val="000000"/>
              </w:rPr>
              <w:t>(</w:t>
            </w:r>
            <w:r w:rsidRPr="00024CDD">
              <w:rPr>
                <w:color w:val="000000"/>
              </w:rPr>
              <w:t>0.65</w:t>
            </w:r>
            <w:r>
              <w:rPr>
                <w:color w:val="000000"/>
              </w:rPr>
              <w:t>)</w:t>
            </w:r>
            <w:r w:rsidR="003057D7">
              <w:rPr>
                <w:color w:val="000000"/>
              </w:rPr>
              <w:t>**</w:t>
            </w:r>
          </w:p>
        </w:tc>
        <w:tc>
          <w:tcPr>
            <w:tcW w:w="875" w:type="dxa"/>
            <w:vAlign w:val="center"/>
          </w:tcPr>
          <w:p w:rsidR="00024CDD" w:rsidRPr="00024CDD" w:rsidRDefault="00024CDD" w:rsidP="00024CDD">
            <w:pPr>
              <w:jc w:val="right"/>
              <w:rPr>
                <w:color w:val="000000"/>
              </w:rPr>
            </w:pPr>
            <w:r w:rsidRPr="00024CDD">
              <w:rPr>
                <w:color w:val="000000"/>
              </w:rPr>
              <w:t>3.27</w:t>
            </w:r>
          </w:p>
        </w:tc>
        <w:tc>
          <w:tcPr>
            <w:tcW w:w="1078" w:type="dxa"/>
            <w:vAlign w:val="center"/>
          </w:tcPr>
          <w:p w:rsidR="00024CDD" w:rsidRPr="00024CDD" w:rsidRDefault="00024CDD" w:rsidP="006952F3">
            <w:pPr>
              <w:rPr>
                <w:color w:val="000000"/>
              </w:rPr>
            </w:pPr>
            <w:r>
              <w:rPr>
                <w:color w:val="000000"/>
              </w:rPr>
              <w:t>(</w:t>
            </w:r>
            <w:r w:rsidRPr="00024CDD">
              <w:rPr>
                <w:color w:val="000000"/>
              </w:rPr>
              <w:t>0.39</w:t>
            </w:r>
            <w:r>
              <w:rPr>
                <w:color w:val="000000"/>
              </w:rPr>
              <w:t>)</w:t>
            </w:r>
            <w:r w:rsidR="003057D7">
              <w:rPr>
                <w:color w:val="000000"/>
              </w:rPr>
              <w:t>**</w:t>
            </w:r>
          </w:p>
        </w:tc>
        <w:tc>
          <w:tcPr>
            <w:tcW w:w="875" w:type="dxa"/>
            <w:vAlign w:val="center"/>
          </w:tcPr>
          <w:p w:rsidR="00024CDD" w:rsidRPr="00024CDD" w:rsidRDefault="00024CDD" w:rsidP="00024CDD">
            <w:pPr>
              <w:jc w:val="right"/>
              <w:rPr>
                <w:color w:val="000000"/>
              </w:rPr>
            </w:pPr>
            <w:r w:rsidRPr="00024CDD">
              <w:rPr>
                <w:color w:val="000000"/>
              </w:rPr>
              <w:t>4.27</w:t>
            </w:r>
          </w:p>
        </w:tc>
        <w:tc>
          <w:tcPr>
            <w:tcW w:w="1078" w:type="dxa"/>
            <w:vAlign w:val="center"/>
          </w:tcPr>
          <w:p w:rsidR="00024CDD" w:rsidRPr="00024CDD" w:rsidRDefault="00024CDD" w:rsidP="006952F3">
            <w:pPr>
              <w:rPr>
                <w:color w:val="000000"/>
              </w:rPr>
            </w:pPr>
            <w:r>
              <w:rPr>
                <w:color w:val="000000"/>
              </w:rPr>
              <w:t>(</w:t>
            </w:r>
            <w:r w:rsidRPr="00024CDD">
              <w:rPr>
                <w:color w:val="000000"/>
              </w:rPr>
              <w:t>0.39</w:t>
            </w:r>
            <w:r>
              <w:rPr>
                <w:color w:val="000000"/>
              </w:rPr>
              <w:t>)</w:t>
            </w:r>
            <w:r w:rsidR="003057D7">
              <w:rPr>
                <w:color w:val="000000"/>
              </w:rPr>
              <w:t>**</w:t>
            </w:r>
          </w:p>
        </w:tc>
        <w:tc>
          <w:tcPr>
            <w:tcW w:w="1170" w:type="dxa"/>
            <w:vAlign w:val="center"/>
          </w:tcPr>
          <w:p w:rsidR="00024CDD" w:rsidRPr="00592DF5" w:rsidRDefault="00024CDD" w:rsidP="003C184C">
            <w:pPr>
              <w:widowControl w:val="0"/>
              <w:tabs>
                <w:tab w:val="decimal" w:pos="433"/>
              </w:tabs>
            </w:pPr>
            <w:r>
              <w:t>0</w:t>
            </w:r>
          </w:p>
        </w:tc>
        <w:tc>
          <w:tcPr>
            <w:tcW w:w="1055" w:type="dxa"/>
            <w:vAlign w:val="center"/>
          </w:tcPr>
          <w:p w:rsidR="00024CDD" w:rsidRPr="00592DF5" w:rsidRDefault="00C36C21" w:rsidP="003C184C">
            <w:pPr>
              <w:widowControl w:val="0"/>
              <w:tabs>
                <w:tab w:val="decimal" w:pos="342"/>
              </w:tabs>
            </w:pPr>
            <w:r>
              <w:t>25</w:t>
            </w:r>
            <w:r w:rsidR="00024CDD" w:rsidRPr="00592DF5">
              <w:t>6**</w:t>
            </w:r>
          </w:p>
        </w:tc>
      </w:tr>
      <w:tr w:rsidR="00024CDD" w:rsidRPr="00592DF5" w:rsidTr="00DA4047">
        <w:tc>
          <w:tcPr>
            <w:tcW w:w="2959" w:type="dxa"/>
            <w:vAlign w:val="center"/>
          </w:tcPr>
          <w:p w:rsidR="00024CDD" w:rsidRPr="00592DF5" w:rsidRDefault="00024CDD" w:rsidP="00DF6A61">
            <w:pPr>
              <w:widowControl w:val="0"/>
              <w:tabs>
                <w:tab w:val="left" w:pos="270"/>
              </w:tabs>
            </w:pPr>
            <w:r w:rsidRPr="00592DF5">
              <w:t>Low outdegrees (1 or 2)</w:t>
            </w:r>
          </w:p>
        </w:tc>
        <w:tc>
          <w:tcPr>
            <w:tcW w:w="1235" w:type="dxa"/>
            <w:vAlign w:val="center"/>
          </w:tcPr>
          <w:p w:rsidR="00024CDD" w:rsidRPr="00592DF5" w:rsidRDefault="00024CDD" w:rsidP="003C184C">
            <w:pPr>
              <w:widowControl w:val="0"/>
            </w:pPr>
          </w:p>
        </w:tc>
        <w:tc>
          <w:tcPr>
            <w:tcW w:w="487" w:type="dxa"/>
            <w:vAlign w:val="center"/>
          </w:tcPr>
          <w:p w:rsidR="00024CDD" w:rsidRPr="00592DF5" w:rsidRDefault="00024CDD" w:rsidP="003C184C">
            <w:pPr>
              <w:widowControl w:val="0"/>
            </w:pPr>
          </w:p>
        </w:tc>
        <w:tc>
          <w:tcPr>
            <w:tcW w:w="1131" w:type="dxa"/>
            <w:vAlign w:val="center"/>
          </w:tcPr>
          <w:p w:rsidR="00024CDD" w:rsidRPr="00592DF5" w:rsidRDefault="00024CDD" w:rsidP="00DA4047">
            <w:pPr>
              <w:widowControl w:val="0"/>
            </w:pPr>
          </w:p>
        </w:tc>
        <w:tc>
          <w:tcPr>
            <w:tcW w:w="875" w:type="dxa"/>
            <w:vAlign w:val="center"/>
          </w:tcPr>
          <w:p w:rsidR="00024CDD" w:rsidRPr="00024CDD" w:rsidRDefault="003057D7" w:rsidP="00024CDD">
            <w:pPr>
              <w:jc w:val="right"/>
              <w:rPr>
                <w:color w:val="000000"/>
              </w:rPr>
            </w:pPr>
            <w:r>
              <w:rPr>
                <w:color w:val="000000"/>
              </w:rPr>
              <w:t>-</w:t>
            </w:r>
            <w:r w:rsidR="00024CDD" w:rsidRPr="00024CDD">
              <w:rPr>
                <w:color w:val="000000"/>
              </w:rPr>
              <w:t>1.42</w:t>
            </w:r>
          </w:p>
        </w:tc>
        <w:tc>
          <w:tcPr>
            <w:tcW w:w="1106" w:type="dxa"/>
            <w:vAlign w:val="center"/>
          </w:tcPr>
          <w:p w:rsidR="00024CDD" w:rsidRPr="00024CDD" w:rsidRDefault="00024CDD" w:rsidP="006952F3">
            <w:pPr>
              <w:rPr>
                <w:color w:val="000000"/>
              </w:rPr>
            </w:pPr>
            <w:r>
              <w:rPr>
                <w:color w:val="000000"/>
              </w:rPr>
              <w:t>(</w:t>
            </w:r>
            <w:r w:rsidRPr="00024CDD">
              <w:rPr>
                <w:color w:val="000000"/>
              </w:rPr>
              <w:t>0.30</w:t>
            </w:r>
            <w:r>
              <w:rPr>
                <w:color w:val="000000"/>
              </w:rPr>
              <w:t>)</w:t>
            </w:r>
            <w:r w:rsidR="003057D7">
              <w:rPr>
                <w:color w:val="000000"/>
              </w:rPr>
              <w:t>**</w:t>
            </w:r>
          </w:p>
        </w:tc>
        <w:tc>
          <w:tcPr>
            <w:tcW w:w="875" w:type="dxa"/>
            <w:vAlign w:val="center"/>
          </w:tcPr>
          <w:p w:rsidR="00024CDD" w:rsidRPr="00024CDD" w:rsidRDefault="003057D7" w:rsidP="00024CDD">
            <w:pPr>
              <w:jc w:val="right"/>
              <w:rPr>
                <w:color w:val="000000"/>
              </w:rPr>
            </w:pPr>
            <w:r>
              <w:rPr>
                <w:color w:val="000000"/>
              </w:rPr>
              <w:t>-</w:t>
            </w:r>
            <w:r w:rsidR="00024CDD" w:rsidRPr="00024CDD">
              <w:rPr>
                <w:color w:val="000000"/>
              </w:rPr>
              <w:t>0.83</w:t>
            </w:r>
          </w:p>
        </w:tc>
        <w:tc>
          <w:tcPr>
            <w:tcW w:w="1078" w:type="dxa"/>
            <w:vAlign w:val="center"/>
          </w:tcPr>
          <w:p w:rsidR="00024CDD" w:rsidRPr="00024CDD" w:rsidRDefault="00024CDD" w:rsidP="006952F3">
            <w:pPr>
              <w:rPr>
                <w:color w:val="000000"/>
              </w:rPr>
            </w:pPr>
            <w:r>
              <w:rPr>
                <w:color w:val="000000"/>
              </w:rPr>
              <w:t>(</w:t>
            </w:r>
            <w:r w:rsidRPr="00024CDD">
              <w:rPr>
                <w:color w:val="000000"/>
              </w:rPr>
              <w:t>0.20</w:t>
            </w:r>
            <w:r>
              <w:rPr>
                <w:color w:val="000000"/>
              </w:rPr>
              <w:t>)</w:t>
            </w:r>
            <w:r w:rsidR="003057D7">
              <w:rPr>
                <w:color w:val="000000"/>
              </w:rPr>
              <w:t>**</w:t>
            </w:r>
          </w:p>
        </w:tc>
        <w:tc>
          <w:tcPr>
            <w:tcW w:w="875" w:type="dxa"/>
            <w:vAlign w:val="center"/>
          </w:tcPr>
          <w:p w:rsidR="00024CDD" w:rsidRPr="00024CDD" w:rsidRDefault="003057D7" w:rsidP="00024CDD">
            <w:pPr>
              <w:jc w:val="right"/>
              <w:rPr>
                <w:color w:val="000000"/>
              </w:rPr>
            </w:pPr>
            <w:r>
              <w:rPr>
                <w:color w:val="000000"/>
              </w:rPr>
              <w:t>-</w:t>
            </w:r>
            <w:r w:rsidR="00024CDD" w:rsidRPr="00024CDD">
              <w:rPr>
                <w:color w:val="000000"/>
              </w:rPr>
              <w:t>0.78</w:t>
            </w:r>
          </w:p>
        </w:tc>
        <w:tc>
          <w:tcPr>
            <w:tcW w:w="1078" w:type="dxa"/>
            <w:vAlign w:val="center"/>
          </w:tcPr>
          <w:p w:rsidR="00024CDD" w:rsidRPr="00024CDD" w:rsidRDefault="00024CDD" w:rsidP="006952F3">
            <w:pPr>
              <w:rPr>
                <w:color w:val="000000"/>
              </w:rPr>
            </w:pPr>
            <w:r>
              <w:rPr>
                <w:color w:val="000000"/>
              </w:rPr>
              <w:t>(</w:t>
            </w:r>
            <w:r w:rsidRPr="00024CDD">
              <w:rPr>
                <w:color w:val="000000"/>
              </w:rPr>
              <w:t>0.20</w:t>
            </w:r>
            <w:r>
              <w:rPr>
                <w:color w:val="000000"/>
              </w:rPr>
              <w:t>)</w:t>
            </w:r>
            <w:r w:rsidR="003057D7">
              <w:rPr>
                <w:color w:val="000000"/>
              </w:rPr>
              <w:t>**</w:t>
            </w:r>
          </w:p>
        </w:tc>
        <w:tc>
          <w:tcPr>
            <w:tcW w:w="1170" w:type="dxa"/>
            <w:vAlign w:val="center"/>
          </w:tcPr>
          <w:p w:rsidR="00024CDD" w:rsidRPr="00592DF5" w:rsidRDefault="00C36C21" w:rsidP="003C184C">
            <w:pPr>
              <w:widowControl w:val="0"/>
              <w:tabs>
                <w:tab w:val="decimal" w:pos="433"/>
              </w:tabs>
            </w:pPr>
            <w:r>
              <w:t>68</w:t>
            </w:r>
            <w:r w:rsidR="00024CDD" w:rsidRPr="00592DF5">
              <w:t>**</w:t>
            </w:r>
          </w:p>
        </w:tc>
        <w:tc>
          <w:tcPr>
            <w:tcW w:w="1055" w:type="dxa"/>
            <w:vAlign w:val="center"/>
          </w:tcPr>
          <w:p w:rsidR="00024CDD" w:rsidRPr="00592DF5" w:rsidRDefault="00024CDD" w:rsidP="003C184C">
            <w:pPr>
              <w:widowControl w:val="0"/>
              <w:tabs>
                <w:tab w:val="decimal" w:pos="342"/>
              </w:tabs>
            </w:pPr>
            <w:r>
              <w:t>0</w:t>
            </w:r>
          </w:p>
        </w:tc>
      </w:tr>
      <w:tr w:rsidR="00020D77" w:rsidRPr="00592DF5" w:rsidTr="00DA4047">
        <w:tc>
          <w:tcPr>
            <w:tcW w:w="2959" w:type="dxa"/>
            <w:vAlign w:val="center"/>
          </w:tcPr>
          <w:p w:rsidR="00020D77" w:rsidRPr="00592DF5" w:rsidRDefault="00020D77" w:rsidP="003C184C">
            <w:pPr>
              <w:widowControl w:val="0"/>
              <w:tabs>
                <w:tab w:val="left" w:pos="270"/>
              </w:tabs>
              <w:rPr>
                <w:highlight w:val="yellow"/>
              </w:rPr>
            </w:pPr>
          </w:p>
        </w:tc>
        <w:tc>
          <w:tcPr>
            <w:tcW w:w="1235" w:type="dxa"/>
            <w:vAlign w:val="center"/>
          </w:tcPr>
          <w:p w:rsidR="00020D77" w:rsidRPr="00592DF5" w:rsidRDefault="00020D77" w:rsidP="003C184C">
            <w:pPr>
              <w:widowControl w:val="0"/>
            </w:pPr>
          </w:p>
        </w:tc>
        <w:tc>
          <w:tcPr>
            <w:tcW w:w="487" w:type="dxa"/>
            <w:vAlign w:val="center"/>
          </w:tcPr>
          <w:p w:rsidR="00020D77" w:rsidRPr="00592DF5" w:rsidRDefault="00020D77" w:rsidP="003C184C">
            <w:pPr>
              <w:widowControl w:val="0"/>
            </w:pPr>
          </w:p>
        </w:tc>
        <w:tc>
          <w:tcPr>
            <w:tcW w:w="1131" w:type="dxa"/>
            <w:vAlign w:val="center"/>
          </w:tcPr>
          <w:p w:rsidR="00020D77" w:rsidRPr="00592DF5" w:rsidRDefault="00020D77" w:rsidP="003C184C">
            <w:pPr>
              <w:widowControl w:val="0"/>
            </w:pPr>
          </w:p>
        </w:tc>
        <w:tc>
          <w:tcPr>
            <w:tcW w:w="875" w:type="dxa"/>
            <w:vAlign w:val="center"/>
          </w:tcPr>
          <w:p w:rsidR="00020D77" w:rsidRPr="00024CDD" w:rsidRDefault="00020D77" w:rsidP="00024CDD">
            <w:pPr>
              <w:jc w:val="right"/>
              <w:rPr>
                <w:color w:val="000000"/>
              </w:rPr>
            </w:pPr>
          </w:p>
        </w:tc>
        <w:tc>
          <w:tcPr>
            <w:tcW w:w="1106" w:type="dxa"/>
            <w:vAlign w:val="center"/>
          </w:tcPr>
          <w:p w:rsidR="00020D77" w:rsidRPr="00024CDD" w:rsidRDefault="00020D77" w:rsidP="006952F3">
            <w:pPr>
              <w:rPr>
                <w:color w:val="000000"/>
              </w:rPr>
            </w:pPr>
          </w:p>
        </w:tc>
        <w:tc>
          <w:tcPr>
            <w:tcW w:w="875" w:type="dxa"/>
            <w:vAlign w:val="center"/>
          </w:tcPr>
          <w:p w:rsidR="00020D77" w:rsidRPr="00024CDD" w:rsidRDefault="00020D77" w:rsidP="00024CDD">
            <w:pPr>
              <w:jc w:val="right"/>
              <w:rPr>
                <w:color w:val="000000"/>
              </w:rPr>
            </w:pPr>
          </w:p>
        </w:tc>
        <w:tc>
          <w:tcPr>
            <w:tcW w:w="1078" w:type="dxa"/>
            <w:vAlign w:val="center"/>
          </w:tcPr>
          <w:p w:rsidR="00020D77" w:rsidRPr="00024CDD" w:rsidRDefault="00020D77" w:rsidP="006952F3">
            <w:pPr>
              <w:rPr>
                <w:color w:val="000000"/>
              </w:rPr>
            </w:pPr>
          </w:p>
        </w:tc>
        <w:tc>
          <w:tcPr>
            <w:tcW w:w="875" w:type="dxa"/>
            <w:vAlign w:val="center"/>
          </w:tcPr>
          <w:p w:rsidR="00020D77" w:rsidRPr="00024CDD" w:rsidRDefault="00020D77" w:rsidP="00024CDD">
            <w:pPr>
              <w:jc w:val="right"/>
              <w:rPr>
                <w:color w:val="000000"/>
              </w:rPr>
            </w:pPr>
          </w:p>
        </w:tc>
        <w:tc>
          <w:tcPr>
            <w:tcW w:w="1078" w:type="dxa"/>
            <w:vAlign w:val="center"/>
          </w:tcPr>
          <w:p w:rsidR="00020D77" w:rsidRPr="00024CDD" w:rsidRDefault="00020D77" w:rsidP="006952F3">
            <w:pPr>
              <w:rPr>
                <w:color w:val="000000"/>
              </w:rPr>
            </w:pPr>
          </w:p>
        </w:tc>
        <w:tc>
          <w:tcPr>
            <w:tcW w:w="1170" w:type="dxa"/>
            <w:vAlign w:val="center"/>
          </w:tcPr>
          <w:p w:rsidR="00020D77" w:rsidRPr="00592DF5" w:rsidRDefault="00020D77" w:rsidP="003C184C">
            <w:pPr>
              <w:widowControl w:val="0"/>
              <w:tabs>
                <w:tab w:val="decimal" w:pos="433"/>
              </w:tabs>
            </w:pPr>
          </w:p>
        </w:tc>
        <w:tc>
          <w:tcPr>
            <w:tcW w:w="1055" w:type="dxa"/>
            <w:vAlign w:val="center"/>
          </w:tcPr>
          <w:p w:rsidR="00020D77" w:rsidRPr="00592DF5" w:rsidRDefault="00020D77" w:rsidP="003C184C">
            <w:pPr>
              <w:widowControl w:val="0"/>
              <w:tabs>
                <w:tab w:val="decimal" w:pos="342"/>
              </w:tabs>
            </w:pPr>
          </w:p>
        </w:tc>
      </w:tr>
      <w:tr w:rsidR="00020D77" w:rsidRPr="00592DF5" w:rsidTr="00DA4047">
        <w:tc>
          <w:tcPr>
            <w:tcW w:w="2959" w:type="dxa"/>
            <w:vAlign w:val="center"/>
          </w:tcPr>
          <w:p w:rsidR="00020D77" w:rsidRPr="00592DF5" w:rsidRDefault="00020D77" w:rsidP="003C184C">
            <w:pPr>
              <w:widowControl w:val="0"/>
              <w:tabs>
                <w:tab w:val="left" w:pos="270"/>
              </w:tabs>
              <w:rPr>
                <w:i/>
              </w:rPr>
            </w:pPr>
            <w:r w:rsidRPr="00592DF5">
              <w:rPr>
                <w:i/>
              </w:rPr>
              <w:t>Defending: Covariates</w:t>
            </w:r>
          </w:p>
        </w:tc>
        <w:tc>
          <w:tcPr>
            <w:tcW w:w="1235" w:type="dxa"/>
            <w:vAlign w:val="center"/>
          </w:tcPr>
          <w:p w:rsidR="00020D77" w:rsidRPr="00592DF5" w:rsidRDefault="00020D77" w:rsidP="003C184C">
            <w:pPr>
              <w:widowControl w:val="0"/>
            </w:pPr>
          </w:p>
        </w:tc>
        <w:tc>
          <w:tcPr>
            <w:tcW w:w="487" w:type="dxa"/>
            <w:vAlign w:val="center"/>
          </w:tcPr>
          <w:p w:rsidR="00020D77" w:rsidRPr="00592DF5" w:rsidRDefault="00020D77" w:rsidP="003C184C">
            <w:pPr>
              <w:widowControl w:val="0"/>
            </w:pPr>
          </w:p>
        </w:tc>
        <w:tc>
          <w:tcPr>
            <w:tcW w:w="1131" w:type="dxa"/>
            <w:vAlign w:val="center"/>
          </w:tcPr>
          <w:p w:rsidR="00020D77" w:rsidRPr="00592DF5" w:rsidRDefault="00020D77" w:rsidP="003C184C">
            <w:pPr>
              <w:widowControl w:val="0"/>
            </w:pPr>
          </w:p>
        </w:tc>
        <w:tc>
          <w:tcPr>
            <w:tcW w:w="875" w:type="dxa"/>
            <w:vAlign w:val="center"/>
          </w:tcPr>
          <w:p w:rsidR="00020D77" w:rsidRPr="00024CDD" w:rsidRDefault="00020D77" w:rsidP="00024CDD">
            <w:pPr>
              <w:jc w:val="right"/>
              <w:rPr>
                <w:color w:val="000000"/>
              </w:rPr>
            </w:pPr>
          </w:p>
        </w:tc>
        <w:tc>
          <w:tcPr>
            <w:tcW w:w="1106" w:type="dxa"/>
            <w:vAlign w:val="center"/>
          </w:tcPr>
          <w:p w:rsidR="00020D77" w:rsidRPr="00024CDD" w:rsidRDefault="00020D77" w:rsidP="006952F3">
            <w:pPr>
              <w:rPr>
                <w:color w:val="000000"/>
              </w:rPr>
            </w:pPr>
          </w:p>
        </w:tc>
        <w:tc>
          <w:tcPr>
            <w:tcW w:w="875" w:type="dxa"/>
            <w:vAlign w:val="center"/>
          </w:tcPr>
          <w:p w:rsidR="00020D77" w:rsidRPr="00024CDD" w:rsidRDefault="00020D77" w:rsidP="00024CDD">
            <w:pPr>
              <w:jc w:val="right"/>
              <w:rPr>
                <w:color w:val="000000"/>
              </w:rPr>
            </w:pPr>
          </w:p>
        </w:tc>
        <w:tc>
          <w:tcPr>
            <w:tcW w:w="1078" w:type="dxa"/>
            <w:vAlign w:val="center"/>
          </w:tcPr>
          <w:p w:rsidR="00020D77" w:rsidRPr="00024CDD" w:rsidRDefault="00020D77" w:rsidP="006952F3">
            <w:pPr>
              <w:rPr>
                <w:color w:val="000000"/>
              </w:rPr>
            </w:pPr>
          </w:p>
        </w:tc>
        <w:tc>
          <w:tcPr>
            <w:tcW w:w="875" w:type="dxa"/>
            <w:vAlign w:val="center"/>
          </w:tcPr>
          <w:p w:rsidR="00020D77" w:rsidRPr="00024CDD" w:rsidRDefault="00020D77" w:rsidP="00024CDD">
            <w:pPr>
              <w:jc w:val="right"/>
              <w:rPr>
                <w:color w:val="000000"/>
              </w:rPr>
            </w:pPr>
          </w:p>
        </w:tc>
        <w:tc>
          <w:tcPr>
            <w:tcW w:w="1078" w:type="dxa"/>
            <w:vAlign w:val="center"/>
          </w:tcPr>
          <w:p w:rsidR="00020D77" w:rsidRPr="00024CDD" w:rsidRDefault="00020D77" w:rsidP="006952F3">
            <w:pPr>
              <w:rPr>
                <w:color w:val="000000"/>
              </w:rPr>
            </w:pPr>
          </w:p>
        </w:tc>
        <w:tc>
          <w:tcPr>
            <w:tcW w:w="1170" w:type="dxa"/>
            <w:vAlign w:val="center"/>
          </w:tcPr>
          <w:p w:rsidR="00020D77" w:rsidRPr="00592DF5" w:rsidRDefault="00020D77" w:rsidP="003C184C">
            <w:pPr>
              <w:widowControl w:val="0"/>
              <w:tabs>
                <w:tab w:val="decimal" w:pos="433"/>
              </w:tabs>
            </w:pPr>
          </w:p>
        </w:tc>
        <w:tc>
          <w:tcPr>
            <w:tcW w:w="1055" w:type="dxa"/>
            <w:vAlign w:val="center"/>
          </w:tcPr>
          <w:p w:rsidR="00020D77" w:rsidRPr="00592DF5" w:rsidRDefault="00020D77" w:rsidP="003C184C">
            <w:pPr>
              <w:widowControl w:val="0"/>
              <w:tabs>
                <w:tab w:val="decimal" w:pos="342"/>
              </w:tabs>
            </w:pPr>
          </w:p>
        </w:tc>
      </w:tr>
      <w:tr w:rsidR="00024CDD" w:rsidRPr="00592DF5" w:rsidTr="00DA4047">
        <w:tc>
          <w:tcPr>
            <w:tcW w:w="2959" w:type="dxa"/>
            <w:vAlign w:val="center"/>
          </w:tcPr>
          <w:p w:rsidR="00024CDD" w:rsidRPr="00592DF5" w:rsidRDefault="00024CDD" w:rsidP="00DF6A61">
            <w:pPr>
              <w:widowControl w:val="0"/>
              <w:tabs>
                <w:tab w:val="left" w:pos="270"/>
              </w:tabs>
            </w:pPr>
            <w:r w:rsidRPr="00592DF5">
              <w:t>Boy: Receiver</w:t>
            </w:r>
          </w:p>
        </w:tc>
        <w:tc>
          <w:tcPr>
            <w:tcW w:w="1235" w:type="dxa"/>
            <w:vAlign w:val="center"/>
          </w:tcPr>
          <w:p w:rsidR="00024CDD" w:rsidRPr="00592DF5" w:rsidRDefault="00024CDD" w:rsidP="003C184C">
            <w:pPr>
              <w:widowControl w:val="0"/>
            </w:pPr>
          </w:p>
        </w:tc>
        <w:tc>
          <w:tcPr>
            <w:tcW w:w="487" w:type="dxa"/>
            <w:vAlign w:val="center"/>
          </w:tcPr>
          <w:p w:rsidR="00024CDD" w:rsidRPr="00592DF5" w:rsidRDefault="00024CDD" w:rsidP="003C184C">
            <w:pPr>
              <w:widowControl w:val="0"/>
            </w:pPr>
          </w:p>
        </w:tc>
        <w:tc>
          <w:tcPr>
            <w:tcW w:w="1131" w:type="dxa"/>
            <w:vAlign w:val="center"/>
          </w:tcPr>
          <w:p w:rsidR="00024CDD" w:rsidRPr="00592DF5" w:rsidRDefault="00024CDD" w:rsidP="003C184C">
            <w:pPr>
              <w:widowControl w:val="0"/>
            </w:pPr>
          </w:p>
        </w:tc>
        <w:tc>
          <w:tcPr>
            <w:tcW w:w="875" w:type="dxa"/>
            <w:vAlign w:val="center"/>
          </w:tcPr>
          <w:p w:rsidR="00024CDD" w:rsidRPr="00024CDD" w:rsidRDefault="00024CDD" w:rsidP="00024CDD">
            <w:pPr>
              <w:jc w:val="right"/>
              <w:rPr>
                <w:color w:val="000000"/>
              </w:rPr>
            </w:pPr>
            <w:r w:rsidRPr="00024CDD">
              <w:rPr>
                <w:color w:val="000000"/>
              </w:rPr>
              <w:t>-0.30</w:t>
            </w:r>
          </w:p>
        </w:tc>
        <w:tc>
          <w:tcPr>
            <w:tcW w:w="1106" w:type="dxa"/>
            <w:vAlign w:val="center"/>
          </w:tcPr>
          <w:p w:rsidR="00024CDD" w:rsidRPr="00024CDD" w:rsidRDefault="00024CDD" w:rsidP="006952F3">
            <w:pPr>
              <w:rPr>
                <w:color w:val="000000"/>
              </w:rPr>
            </w:pPr>
            <w:r>
              <w:rPr>
                <w:color w:val="000000"/>
              </w:rPr>
              <w:t>(</w:t>
            </w:r>
            <w:r w:rsidRPr="00024CDD">
              <w:rPr>
                <w:color w:val="000000"/>
              </w:rPr>
              <w:t>0.09</w:t>
            </w:r>
            <w:r>
              <w:rPr>
                <w:color w:val="000000"/>
              </w:rPr>
              <w:t>)</w:t>
            </w:r>
            <w:r w:rsidR="003057D7">
              <w:rPr>
                <w:color w:val="000000"/>
              </w:rPr>
              <w:t>**</w:t>
            </w:r>
          </w:p>
        </w:tc>
        <w:tc>
          <w:tcPr>
            <w:tcW w:w="875" w:type="dxa"/>
            <w:vAlign w:val="center"/>
          </w:tcPr>
          <w:p w:rsidR="00024CDD" w:rsidRPr="00024CDD" w:rsidRDefault="00024CDD" w:rsidP="00024CDD">
            <w:pPr>
              <w:jc w:val="right"/>
              <w:rPr>
                <w:color w:val="000000"/>
              </w:rPr>
            </w:pPr>
            <w:r w:rsidRPr="00024CDD">
              <w:rPr>
                <w:color w:val="000000"/>
              </w:rPr>
              <w:t>-0.33</w:t>
            </w:r>
          </w:p>
        </w:tc>
        <w:tc>
          <w:tcPr>
            <w:tcW w:w="1078" w:type="dxa"/>
            <w:vAlign w:val="center"/>
          </w:tcPr>
          <w:p w:rsidR="00024CDD" w:rsidRPr="00024CDD" w:rsidRDefault="00024CDD" w:rsidP="006952F3">
            <w:pPr>
              <w:rPr>
                <w:color w:val="000000"/>
              </w:rPr>
            </w:pPr>
            <w:r>
              <w:rPr>
                <w:color w:val="000000"/>
              </w:rPr>
              <w:t>(</w:t>
            </w:r>
            <w:r w:rsidRPr="00024CDD">
              <w:rPr>
                <w:color w:val="000000"/>
              </w:rPr>
              <w:t>0.09</w:t>
            </w:r>
            <w:r>
              <w:rPr>
                <w:color w:val="000000"/>
              </w:rPr>
              <w:t>)</w:t>
            </w:r>
            <w:r w:rsidR="003057D7">
              <w:rPr>
                <w:color w:val="000000"/>
              </w:rPr>
              <w:t>**</w:t>
            </w:r>
          </w:p>
        </w:tc>
        <w:tc>
          <w:tcPr>
            <w:tcW w:w="875" w:type="dxa"/>
            <w:vAlign w:val="center"/>
          </w:tcPr>
          <w:p w:rsidR="00024CDD" w:rsidRPr="00024CDD" w:rsidRDefault="00024CDD" w:rsidP="00024CDD">
            <w:pPr>
              <w:jc w:val="right"/>
              <w:rPr>
                <w:color w:val="000000"/>
              </w:rPr>
            </w:pPr>
            <w:r w:rsidRPr="00024CDD">
              <w:rPr>
                <w:color w:val="000000"/>
              </w:rPr>
              <w:t>0.06</w:t>
            </w:r>
          </w:p>
        </w:tc>
        <w:tc>
          <w:tcPr>
            <w:tcW w:w="1078" w:type="dxa"/>
            <w:vAlign w:val="center"/>
          </w:tcPr>
          <w:p w:rsidR="00024CDD" w:rsidRPr="00024CDD" w:rsidRDefault="00024CDD" w:rsidP="006952F3">
            <w:pPr>
              <w:rPr>
                <w:color w:val="000000"/>
              </w:rPr>
            </w:pPr>
            <w:r>
              <w:rPr>
                <w:color w:val="000000"/>
              </w:rPr>
              <w:t>(</w:t>
            </w:r>
            <w:r w:rsidRPr="00024CDD">
              <w:rPr>
                <w:color w:val="000000"/>
              </w:rPr>
              <w:t>0.06</w:t>
            </w:r>
            <w:r>
              <w:rPr>
                <w:color w:val="000000"/>
              </w:rPr>
              <w:t>)</w:t>
            </w:r>
          </w:p>
        </w:tc>
        <w:tc>
          <w:tcPr>
            <w:tcW w:w="1170" w:type="dxa"/>
            <w:vAlign w:val="center"/>
          </w:tcPr>
          <w:p w:rsidR="00024CDD" w:rsidRPr="00592DF5" w:rsidRDefault="00FC4DAF" w:rsidP="003C184C">
            <w:pPr>
              <w:widowControl w:val="0"/>
              <w:tabs>
                <w:tab w:val="decimal" w:pos="433"/>
              </w:tabs>
            </w:pPr>
            <w:r>
              <w:t>36</w:t>
            </w:r>
            <w:r w:rsidR="00024CDD" w:rsidRPr="00592DF5">
              <w:t>**</w:t>
            </w:r>
          </w:p>
        </w:tc>
        <w:tc>
          <w:tcPr>
            <w:tcW w:w="1055" w:type="dxa"/>
            <w:vAlign w:val="center"/>
          </w:tcPr>
          <w:p w:rsidR="00024CDD" w:rsidRPr="00592DF5" w:rsidRDefault="00024CDD" w:rsidP="003C184C">
            <w:pPr>
              <w:widowControl w:val="0"/>
              <w:tabs>
                <w:tab w:val="decimal" w:pos="342"/>
              </w:tabs>
            </w:pPr>
            <w:r w:rsidRPr="00592DF5">
              <w:t>4</w:t>
            </w:r>
          </w:p>
        </w:tc>
      </w:tr>
      <w:tr w:rsidR="00024CDD" w:rsidRPr="00592DF5" w:rsidTr="00DA4047">
        <w:tc>
          <w:tcPr>
            <w:tcW w:w="2959" w:type="dxa"/>
            <w:vAlign w:val="center"/>
          </w:tcPr>
          <w:p w:rsidR="00024CDD" w:rsidRPr="00592DF5" w:rsidRDefault="00024CDD" w:rsidP="00DF6A61">
            <w:pPr>
              <w:widowControl w:val="0"/>
              <w:tabs>
                <w:tab w:val="left" w:pos="270"/>
              </w:tabs>
            </w:pPr>
            <w:r w:rsidRPr="00592DF5">
              <w:t>Boy: Sender</w:t>
            </w:r>
          </w:p>
        </w:tc>
        <w:tc>
          <w:tcPr>
            <w:tcW w:w="1235" w:type="dxa"/>
            <w:vAlign w:val="center"/>
          </w:tcPr>
          <w:p w:rsidR="00024CDD" w:rsidRPr="00592DF5" w:rsidRDefault="00024CDD" w:rsidP="003C184C">
            <w:pPr>
              <w:widowControl w:val="0"/>
            </w:pPr>
          </w:p>
        </w:tc>
        <w:tc>
          <w:tcPr>
            <w:tcW w:w="487" w:type="dxa"/>
            <w:vAlign w:val="center"/>
          </w:tcPr>
          <w:p w:rsidR="00024CDD" w:rsidRPr="00592DF5" w:rsidRDefault="00024CDD" w:rsidP="003C184C">
            <w:pPr>
              <w:widowControl w:val="0"/>
            </w:pPr>
          </w:p>
        </w:tc>
        <w:tc>
          <w:tcPr>
            <w:tcW w:w="1131" w:type="dxa"/>
            <w:vAlign w:val="center"/>
          </w:tcPr>
          <w:p w:rsidR="00024CDD" w:rsidRPr="00592DF5" w:rsidRDefault="00024CDD" w:rsidP="003C184C">
            <w:pPr>
              <w:widowControl w:val="0"/>
            </w:pPr>
          </w:p>
        </w:tc>
        <w:tc>
          <w:tcPr>
            <w:tcW w:w="875" w:type="dxa"/>
            <w:vAlign w:val="center"/>
          </w:tcPr>
          <w:p w:rsidR="00024CDD" w:rsidRPr="00024CDD" w:rsidRDefault="00024CDD" w:rsidP="00024CDD">
            <w:pPr>
              <w:jc w:val="right"/>
              <w:rPr>
                <w:color w:val="000000"/>
              </w:rPr>
            </w:pPr>
            <w:r w:rsidRPr="00024CDD">
              <w:rPr>
                <w:color w:val="000000"/>
              </w:rPr>
              <w:t>0.24</w:t>
            </w:r>
          </w:p>
        </w:tc>
        <w:tc>
          <w:tcPr>
            <w:tcW w:w="1106" w:type="dxa"/>
            <w:vAlign w:val="center"/>
          </w:tcPr>
          <w:p w:rsidR="00024CDD" w:rsidRPr="00024CDD" w:rsidRDefault="00024CDD" w:rsidP="006952F3">
            <w:pPr>
              <w:rPr>
                <w:color w:val="000000"/>
              </w:rPr>
            </w:pPr>
            <w:r>
              <w:rPr>
                <w:color w:val="000000"/>
              </w:rPr>
              <w:t>(</w:t>
            </w:r>
            <w:r w:rsidRPr="00024CDD">
              <w:rPr>
                <w:color w:val="000000"/>
              </w:rPr>
              <w:t>0.08</w:t>
            </w:r>
            <w:r>
              <w:rPr>
                <w:color w:val="000000"/>
              </w:rPr>
              <w:t>)</w:t>
            </w:r>
            <w:r w:rsidR="003057D7">
              <w:rPr>
                <w:color w:val="000000"/>
              </w:rPr>
              <w:t>**</w:t>
            </w:r>
          </w:p>
        </w:tc>
        <w:tc>
          <w:tcPr>
            <w:tcW w:w="875" w:type="dxa"/>
            <w:vAlign w:val="center"/>
          </w:tcPr>
          <w:p w:rsidR="00024CDD" w:rsidRPr="00024CDD" w:rsidRDefault="00024CDD" w:rsidP="00024CDD">
            <w:pPr>
              <w:jc w:val="right"/>
              <w:rPr>
                <w:color w:val="000000"/>
              </w:rPr>
            </w:pPr>
            <w:r w:rsidRPr="00024CDD">
              <w:rPr>
                <w:color w:val="000000"/>
              </w:rPr>
              <w:t>0.23</w:t>
            </w:r>
          </w:p>
        </w:tc>
        <w:tc>
          <w:tcPr>
            <w:tcW w:w="1078" w:type="dxa"/>
            <w:vAlign w:val="center"/>
          </w:tcPr>
          <w:p w:rsidR="00024CDD" w:rsidRPr="00024CDD" w:rsidRDefault="00024CDD" w:rsidP="006952F3">
            <w:pPr>
              <w:rPr>
                <w:color w:val="000000"/>
              </w:rPr>
            </w:pPr>
            <w:r>
              <w:rPr>
                <w:color w:val="000000"/>
              </w:rPr>
              <w:t>(</w:t>
            </w:r>
            <w:r w:rsidRPr="00024CDD">
              <w:rPr>
                <w:color w:val="000000"/>
              </w:rPr>
              <w:t>0.08</w:t>
            </w:r>
            <w:r>
              <w:rPr>
                <w:color w:val="000000"/>
              </w:rPr>
              <w:t>)</w:t>
            </w:r>
            <w:r w:rsidR="003057D7">
              <w:rPr>
                <w:color w:val="000000"/>
              </w:rPr>
              <w:t>**</w:t>
            </w:r>
          </w:p>
        </w:tc>
        <w:tc>
          <w:tcPr>
            <w:tcW w:w="875" w:type="dxa"/>
            <w:vAlign w:val="center"/>
          </w:tcPr>
          <w:p w:rsidR="00024CDD" w:rsidRPr="00024CDD" w:rsidRDefault="00024CDD" w:rsidP="00024CDD">
            <w:pPr>
              <w:jc w:val="right"/>
              <w:rPr>
                <w:color w:val="000000"/>
              </w:rPr>
            </w:pPr>
            <w:r w:rsidRPr="00024CDD">
              <w:rPr>
                <w:color w:val="000000"/>
              </w:rPr>
              <w:t>0.00</w:t>
            </w:r>
          </w:p>
        </w:tc>
        <w:tc>
          <w:tcPr>
            <w:tcW w:w="1078" w:type="dxa"/>
            <w:vAlign w:val="center"/>
          </w:tcPr>
          <w:p w:rsidR="00024CDD" w:rsidRPr="00024CDD" w:rsidRDefault="00024CDD" w:rsidP="006952F3">
            <w:pPr>
              <w:rPr>
                <w:color w:val="000000"/>
              </w:rPr>
            </w:pPr>
            <w:r>
              <w:rPr>
                <w:color w:val="000000"/>
              </w:rPr>
              <w:t>(</w:t>
            </w:r>
            <w:r w:rsidRPr="00024CDD">
              <w:rPr>
                <w:color w:val="000000"/>
              </w:rPr>
              <w:t>0.06</w:t>
            </w:r>
            <w:r>
              <w:rPr>
                <w:color w:val="000000"/>
              </w:rPr>
              <w:t>)</w:t>
            </w:r>
          </w:p>
        </w:tc>
        <w:tc>
          <w:tcPr>
            <w:tcW w:w="1170" w:type="dxa"/>
            <w:vAlign w:val="center"/>
          </w:tcPr>
          <w:p w:rsidR="00024CDD" w:rsidRPr="00592DF5" w:rsidRDefault="00024CDD" w:rsidP="003C184C">
            <w:pPr>
              <w:widowControl w:val="0"/>
              <w:tabs>
                <w:tab w:val="decimal" w:pos="433"/>
              </w:tabs>
            </w:pPr>
            <w:r w:rsidRPr="00592DF5">
              <w:t>1.3</w:t>
            </w:r>
          </w:p>
        </w:tc>
        <w:tc>
          <w:tcPr>
            <w:tcW w:w="1055" w:type="dxa"/>
            <w:vAlign w:val="center"/>
          </w:tcPr>
          <w:p w:rsidR="00024CDD" w:rsidRPr="00592DF5" w:rsidRDefault="00FC4DAF" w:rsidP="003C184C">
            <w:pPr>
              <w:widowControl w:val="0"/>
              <w:tabs>
                <w:tab w:val="decimal" w:pos="342"/>
              </w:tabs>
            </w:pPr>
            <w:r>
              <w:t>25</w:t>
            </w:r>
          </w:p>
        </w:tc>
      </w:tr>
      <w:tr w:rsidR="00024CDD" w:rsidRPr="00592DF5" w:rsidTr="00DA4047">
        <w:tc>
          <w:tcPr>
            <w:tcW w:w="2959" w:type="dxa"/>
            <w:vAlign w:val="center"/>
          </w:tcPr>
          <w:p w:rsidR="00024CDD" w:rsidRPr="00592DF5" w:rsidRDefault="00024CDD" w:rsidP="00DF6A61">
            <w:pPr>
              <w:widowControl w:val="0"/>
              <w:tabs>
                <w:tab w:val="left" w:pos="270"/>
              </w:tabs>
            </w:pPr>
            <w:r w:rsidRPr="00592DF5">
              <w:t>Boy: Similarity</w:t>
            </w:r>
          </w:p>
        </w:tc>
        <w:tc>
          <w:tcPr>
            <w:tcW w:w="1235" w:type="dxa"/>
            <w:vAlign w:val="center"/>
          </w:tcPr>
          <w:p w:rsidR="00024CDD" w:rsidRPr="00592DF5" w:rsidRDefault="00024CDD" w:rsidP="003C184C">
            <w:pPr>
              <w:widowControl w:val="0"/>
            </w:pPr>
          </w:p>
        </w:tc>
        <w:tc>
          <w:tcPr>
            <w:tcW w:w="487" w:type="dxa"/>
            <w:vAlign w:val="center"/>
          </w:tcPr>
          <w:p w:rsidR="00024CDD" w:rsidRPr="00592DF5" w:rsidRDefault="00024CDD" w:rsidP="003C184C">
            <w:pPr>
              <w:widowControl w:val="0"/>
            </w:pPr>
          </w:p>
        </w:tc>
        <w:tc>
          <w:tcPr>
            <w:tcW w:w="1131" w:type="dxa"/>
            <w:vAlign w:val="center"/>
          </w:tcPr>
          <w:p w:rsidR="00024CDD" w:rsidRPr="00592DF5" w:rsidRDefault="00024CDD" w:rsidP="003C184C">
            <w:pPr>
              <w:widowControl w:val="0"/>
            </w:pPr>
          </w:p>
        </w:tc>
        <w:tc>
          <w:tcPr>
            <w:tcW w:w="875" w:type="dxa"/>
            <w:vAlign w:val="center"/>
          </w:tcPr>
          <w:p w:rsidR="00024CDD" w:rsidRPr="00024CDD" w:rsidRDefault="00024CDD" w:rsidP="00024CDD">
            <w:pPr>
              <w:jc w:val="right"/>
              <w:rPr>
                <w:color w:val="000000"/>
              </w:rPr>
            </w:pPr>
            <w:r w:rsidRPr="00024CDD">
              <w:rPr>
                <w:color w:val="000000"/>
              </w:rPr>
              <w:t>0.72</w:t>
            </w:r>
          </w:p>
        </w:tc>
        <w:tc>
          <w:tcPr>
            <w:tcW w:w="1106" w:type="dxa"/>
            <w:vAlign w:val="center"/>
          </w:tcPr>
          <w:p w:rsidR="00024CDD" w:rsidRPr="00024CDD" w:rsidRDefault="00024CDD" w:rsidP="006952F3">
            <w:pPr>
              <w:rPr>
                <w:color w:val="000000"/>
              </w:rPr>
            </w:pPr>
            <w:r>
              <w:rPr>
                <w:color w:val="000000"/>
              </w:rPr>
              <w:t>(</w:t>
            </w:r>
            <w:r w:rsidRPr="00024CDD">
              <w:rPr>
                <w:color w:val="000000"/>
              </w:rPr>
              <w:t>0.09</w:t>
            </w:r>
            <w:r>
              <w:rPr>
                <w:color w:val="000000"/>
              </w:rPr>
              <w:t>)</w:t>
            </w:r>
            <w:r w:rsidR="003057D7">
              <w:rPr>
                <w:color w:val="000000"/>
              </w:rPr>
              <w:t>**</w:t>
            </w:r>
          </w:p>
        </w:tc>
        <w:tc>
          <w:tcPr>
            <w:tcW w:w="875" w:type="dxa"/>
            <w:vAlign w:val="center"/>
          </w:tcPr>
          <w:p w:rsidR="00024CDD" w:rsidRPr="00024CDD" w:rsidRDefault="00024CDD" w:rsidP="00024CDD">
            <w:pPr>
              <w:jc w:val="right"/>
              <w:rPr>
                <w:color w:val="000000"/>
              </w:rPr>
            </w:pPr>
            <w:r w:rsidRPr="00024CDD">
              <w:rPr>
                <w:color w:val="000000"/>
              </w:rPr>
              <w:t>0.75</w:t>
            </w:r>
          </w:p>
        </w:tc>
        <w:tc>
          <w:tcPr>
            <w:tcW w:w="1078" w:type="dxa"/>
            <w:vAlign w:val="center"/>
          </w:tcPr>
          <w:p w:rsidR="00024CDD" w:rsidRPr="00024CDD" w:rsidRDefault="00024CDD" w:rsidP="006952F3">
            <w:pPr>
              <w:rPr>
                <w:color w:val="000000"/>
              </w:rPr>
            </w:pPr>
            <w:r>
              <w:rPr>
                <w:color w:val="000000"/>
              </w:rPr>
              <w:t>(</w:t>
            </w:r>
            <w:r w:rsidRPr="00024CDD">
              <w:rPr>
                <w:color w:val="000000"/>
              </w:rPr>
              <w:t>0.08</w:t>
            </w:r>
            <w:r>
              <w:rPr>
                <w:color w:val="000000"/>
              </w:rPr>
              <w:t>)</w:t>
            </w:r>
            <w:r w:rsidR="003057D7">
              <w:rPr>
                <w:color w:val="000000"/>
              </w:rPr>
              <w:t>**</w:t>
            </w:r>
          </w:p>
        </w:tc>
        <w:tc>
          <w:tcPr>
            <w:tcW w:w="875" w:type="dxa"/>
            <w:vAlign w:val="center"/>
          </w:tcPr>
          <w:p w:rsidR="00024CDD" w:rsidRPr="00024CDD" w:rsidRDefault="00024CDD" w:rsidP="00024CDD">
            <w:pPr>
              <w:jc w:val="right"/>
              <w:rPr>
                <w:color w:val="000000"/>
              </w:rPr>
            </w:pPr>
            <w:r w:rsidRPr="00024CDD">
              <w:rPr>
                <w:color w:val="000000"/>
              </w:rPr>
              <w:t>0.56</w:t>
            </w:r>
          </w:p>
        </w:tc>
        <w:tc>
          <w:tcPr>
            <w:tcW w:w="1078" w:type="dxa"/>
            <w:vAlign w:val="center"/>
          </w:tcPr>
          <w:p w:rsidR="00024CDD" w:rsidRPr="00024CDD" w:rsidRDefault="00024CDD" w:rsidP="006952F3">
            <w:pPr>
              <w:rPr>
                <w:color w:val="000000"/>
              </w:rPr>
            </w:pPr>
            <w:r>
              <w:rPr>
                <w:color w:val="000000"/>
              </w:rPr>
              <w:t>(</w:t>
            </w:r>
            <w:r w:rsidRPr="00024CDD">
              <w:rPr>
                <w:color w:val="000000"/>
              </w:rPr>
              <w:t>0.06</w:t>
            </w:r>
            <w:r>
              <w:rPr>
                <w:color w:val="000000"/>
              </w:rPr>
              <w:t>)</w:t>
            </w:r>
            <w:r w:rsidR="003057D7">
              <w:rPr>
                <w:color w:val="000000"/>
              </w:rPr>
              <w:t>**</w:t>
            </w:r>
          </w:p>
        </w:tc>
        <w:tc>
          <w:tcPr>
            <w:tcW w:w="1170" w:type="dxa"/>
            <w:vAlign w:val="center"/>
          </w:tcPr>
          <w:p w:rsidR="00024CDD" w:rsidRPr="00592DF5" w:rsidRDefault="00024CDD" w:rsidP="003C184C">
            <w:pPr>
              <w:widowControl w:val="0"/>
              <w:tabs>
                <w:tab w:val="decimal" w:pos="433"/>
              </w:tabs>
            </w:pPr>
            <w:r w:rsidRPr="00592DF5">
              <w:t>0</w:t>
            </w:r>
          </w:p>
        </w:tc>
        <w:tc>
          <w:tcPr>
            <w:tcW w:w="1055" w:type="dxa"/>
            <w:vAlign w:val="center"/>
          </w:tcPr>
          <w:p w:rsidR="00024CDD" w:rsidRPr="00592DF5" w:rsidRDefault="00FC4DAF" w:rsidP="003C184C">
            <w:pPr>
              <w:widowControl w:val="0"/>
              <w:tabs>
                <w:tab w:val="decimal" w:pos="342"/>
              </w:tabs>
            </w:pPr>
            <w:r>
              <w:t>269</w:t>
            </w:r>
            <w:r w:rsidR="00024CDD" w:rsidRPr="00592DF5">
              <w:t>**</w:t>
            </w:r>
          </w:p>
        </w:tc>
      </w:tr>
      <w:tr w:rsidR="00024CDD" w:rsidRPr="00592DF5" w:rsidTr="00DA4047">
        <w:tc>
          <w:tcPr>
            <w:tcW w:w="2959" w:type="dxa"/>
            <w:vAlign w:val="center"/>
          </w:tcPr>
          <w:p w:rsidR="00024CDD" w:rsidRPr="00592DF5" w:rsidRDefault="00024CDD" w:rsidP="00DF6A61">
            <w:pPr>
              <w:widowControl w:val="0"/>
              <w:tabs>
                <w:tab w:val="left" w:pos="270"/>
              </w:tabs>
            </w:pPr>
            <w:r w:rsidRPr="00592DF5">
              <w:t>Grade: Receiver</w:t>
            </w:r>
          </w:p>
        </w:tc>
        <w:tc>
          <w:tcPr>
            <w:tcW w:w="1235" w:type="dxa"/>
            <w:vAlign w:val="center"/>
          </w:tcPr>
          <w:p w:rsidR="00024CDD" w:rsidRPr="00592DF5" w:rsidRDefault="00024CDD" w:rsidP="003C184C">
            <w:pPr>
              <w:widowControl w:val="0"/>
            </w:pPr>
          </w:p>
        </w:tc>
        <w:tc>
          <w:tcPr>
            <w:tcW w:w="487" w:type="dxa"/>
            <w:vAlign w:val="center"/>
          </w:tcPr>
          <w:p w:rsidR="00024CDD" w:rsidRPr="00592DF5" w:rsidRDefault="00024CDD" w:rsidP="003C184C">
            <w:pPr>
              <w:widowControl w:val="0"/>
            </w:pPr>
          </w:p>
        </w:tc>
        <w:tc>
          <w:tcPr>
            <w:tcW w:w="1131" w:type="dxa"/>
            <w:vAlign w:val="center"/>
          </w:tcPr>
          <w:p w:rsidR="00024CDD" w:rsidRPr="00592DF5" w:rsidRDefault="00024CDD" w:rsidP="003C184C">
            <w:pPr>
              <w:widowControl w:val="0"/>
            </w:pPr>
          </w:p>
        </w:tc>
        <w:tc>
          <w:tcPr>
            <w:tcW w:w="875" w:type="dxa"/>
            <w:vAlign w:val="center"/>
          </w:tcPr>
          <w:p w:rsidR="00024CDD" w:rsidRPr="00024CDD" w:rsidRDefault="00024CDD" w:rsidP="00024CDD">
            <w:pPr>
              <w:jc w:val="right"/>
              <w:rPr>
                <w:color w:val="000000"/>
              </w:rPr>
            </w:pPr>
            <w:r w:rsidRPr="00024CDD">
              <w:rPr>
                <w:color w:val="000000"/>
              </w:rPr>
              <w:t>0.38</w:t>
            </w:r>
          </w:p>
        </w:tc>
        <w:tc>
          <w:tcPr>
            <w:tcW w:w="1106" w:type="dxa"/>
            <w:vAlign w:val="center"/>
          </w:tcPr>
          <w:p w:rsidR="00024CDD" w:rsidRPr="00024CDD" w:rsidRDefault="00024CDD" w:rsidP="006952F3">
            <w:pPr>
              <w:rPr>
                <w:color w:val="000000"/>
              </w:rPr>
            </w:pPr>
            <w:r>
              <w:rPr>
                <w:color w:val="000000"/>
              </w:rPr>
              <w:t>(</w:t>
            </w:r>
            <w:r w:rsidRPr="00024CDD">
              <w:rPr>
                <w:color w:val="000000"/>
              </w:rPr>
              <w:t>0.10</w:t>
            </w:r>
            <w:r>
              <w:rPr>
                <w:color w:val="000000"/>
              </w:rPr>
              <w:t>)</w:t>
            </w:r>
            <w:r w:rsidR="003057D7">
              <w:rPr>
                <w:color w:val="000000"/>
              </w:rPr>
              <w:t>**</w:t>
            </w:r>
          </w:p>
        </w:tc>
        <w:tc>
          <w:tcPr>
            <w:tcW w:w="875" w:type="dxa"/>
            <w:vAlign w:val="center"/>
          </w:tcPr>
          <w:p w:rsidR="00024CDD" w:rsidRPr="00024CDD" w:rsidRDefault="00024CDD" w:rsidP="00024CDD">
            <w:pPr>
              <w:jc w:val="right"/>
              <w:rPr>
                <w:color w:val="000000"/>
              </w:rPr>
            </w:pPr>
            <w:r w:rsidRPr="00024CDD">
              <w:rPr>
                <w:color w:val="000000"/>
              </w:rPr>
              <w:t>0.14</w:t>
            </w:r>
          </w:p>
        </w:tc>
        <w:tc>
          <w:tcPr>
            <w:tcW w:w="1078" w:type="dxa"/>
            <w:vAlign w:val="center"/>
          </w:tcPr>
          <w:p w:rsidR="00024CDD" w:rsidRPr="00024CDD" w:rsidRDefault="00024CDD" w:rsidP="006952F3">
            <w:pPr>
              <w:rPr>
                <w:color w:val="000000"/>
              </w:rPr>
            </w:pPr>
            <w:r>
              <w:rPr>
                <w:color w:val="000000"/>
              </w:rPr>
              <w:t>(</w:t>
            </w:r>
            <w:r w:rsidRPr="00024CDD">
              <w:rPr>
                <w:color w:val="000000"/>
              </w:rPr>
              <w:t>0.07</w:t>
            </w:r>
            <w:r>
              <w:rPr>
                <w:color w:val="000000"/>
              </w:rPr>
              <w:t>)</w:t>
            </w:r>
          </w:p>
        </w:tc>
        <w:tc>
          <w:tcPr>
            <w:tcW w:w="875" w:type="dxa"/>
            <w:vAlign w:val="center"/>
          </w:tcPr>
          <w:p w:rsidR="00024CDD" w:rsidRPr="00024CDD" w:rsidRDefault="00024CDD" w:rsidP="00024CDD">
            <w:pPr>
              <w:jc w:val="right"/>
              <w:rPr>
                <w:color w:val="000000"/>
              </w:rPr>
            </w:pPr>
            <w:r w:rsidRPr="00024CDD">
              <w:rPr>
                <w:color w:val="000000"/>
              </w:rPr>
              <w:t>0.13</w:t>
            </w:r>
          </w:p>
        </w:tc>
        <w:tc>
          <w:tcPr>
            <w:tcW w:w="1078" w:type="dxa"/>
            <w:vAlign w:val="center"/>
          </w:tcPr>
          <w:p w:rsidR="00024CDD" w:rsidRPr="00024CDD" w:rsidRDefault="00024CDD" w:rsidP="006952F3">
            <w:pPr>
              <w:rPr>
                <w:color w:val="000000"/>
              </w:rPr>
            </w:pPr>
            <w:r>
              <w:rPr>
                <w:color w:val="000000"/>
              </w:rPr>
              <w:t>(</w:t>
            </w:r>
            <w:r w:rsidRPr="00024CDD">
              <w:rPr>
                <w:color w:val="000000"/>
              </w:rPr>
              <w:t>0.07</w:t>
            </w:r>
            <w:r>
              <w:rPr>
                <w:color w:val="000000"/>
              </w:rPr>
              <w:t>)</w:t>
            </w:r>
            <w:r w:rsidR="003057D7">
              <w:rPr>
                <w:color w:val="000000"/>
              </w:rPr>
              <w:t>*</w:t>
            </w:r>
          </w:p>
        </w:tc>
        <w:tc>
          <w:tcPr>
            <w:tcW w:w="1170" w:type="dxa"/>
            <w:vAlign w:val="center"/>
          </w:tcPr>
          <w:p w:rsidR="00024CDD" w:rsidRPr="00592DF5" w:rsidRDefault="00024CDD" w:rsidP="003C184C">
            <w:pPr>
              <w:widowControl w:val="0"/>
              <w:tabs>
                <w:tab w:val="decimal" w:pos="433"/>
              </w:tabs>
            </w:pPr>
            <w:r w:rsidRPr="00592DF5">
              <w:t>0</w:t>
            </w:r>
          </w:p>
        </w:tc>
        <w:tc>
          <w:tcPr>
            <w:tcW w:w="1055" w:type="dxa"/>
            <w:vAlign w:val="center"/>
          </w:tcPr>
          <w:p w:rsidR="00024CDD" w:rsidRPr="00592DF5" w:rsidRDefault="00FC4DAF" w:rsidP="003C184C">
            <w:pPr>
              <w:widowControl w:val="0"/>
              <w:tabs>
                <w:tab w:val="decimal" w:pos="342"/>
              </w:tabs>
            </w:pPr>
            <w:r>
              <w:t>32</w:t>
            </w:r>
            <w:r w:rsidR="00024CDD" w:rsidRPr="00592DF5">
              <w:t>**</w:t>
            </w:r>
          </w:p>
        </w:tc>
      </w:tr>
      <w:tr w:rsidR="00024CDD" w:rsidRPr="00592DF5" w:rsidTr="00DA4047">
        <w:tc>
          <w:tcPr>
            <w:tcW w:w="2959" w:type="dxa"/>
            <w:vAlign w:val="center"/>
          </w:tcPr>
          <w:p w:rsidR="00024CDD" w:rsidRPr="00592DF5" w:rsidRDefault="00024CDD" w:rsidP="00DF6A61">
            <w:pPr>
              <w:widowControl w:val="0"/>
              <w:tabs>
                <w:tab w:val="left" w:pos="270"/>
              </w:tabs>
            </w:pPr>
            <w:r w:rsidRPr="00592DF5">
              <w:t>Grade: Sender</w:t>
            </w:r>
          </w:p>
        </w:tc>
        <w:tc>
          <w:tcPr>
            <w:tcW w:w="1235" w:type="dxa"/>
            <w:vAlign w:val="center"/>
          </w:tcPr>
          <w:p w:rsidR="00024CDD" w:rsidRPr="00592DF5" w:rsidRDefault="00024CDD" w:rsidP="003C184C">
            <w:pPr>
              <w:widowControl w:val="0"/>
            </w:pPr>
          </w:p>
        </w:tc>
        <w:tc>
          <w:tcPr>
            <w:tcW w:w="487" w:type="dxa"/>
            <w:vAlign w:val="center"/>
          </w:tcPr>
          <w:p w:rsidR="00024CDD" w:rsidRPr="00592DF5" w:rsidRDefault="00024CDD" w:rsidP="003C184C">
            <w:pPr>
              <w:widowControl w:val="0"/>
            </w:pPr>
          </w:p>
        </w:tc>
        <w:tc>
          <w:tcPr>
            <w:tcW w:w="1131" w:type="dxa"/>
            <w:vAlign w:val="center"/>
          </w:tcPr>
          <w:p w:rsidR="00024CDD" w:rsidRPr="00592DF5" w:rsidRDefault="00024CDD" w:rsidP="003C184C">
            <w:pPr>
              <w:widowControl w:val="0"/>
            </w:pPr>
          </w:p>
        </w:tc>
        <w:tc>
          <w:tcPr>
            <w:tcW w:w="875" w:type="dxa"/>
            <w:vAlign w:val="center"/>
          </w:tcPr>
          <w:p w:rsidR="00024CDD" w:rsidRPr="00024CDD" w:rsidRDefault="00024CDD" w:rsidP="00024CDD">
            <w:pPr>
              <w:jc w:val="right"/>
              <w:rPr>
                <w:color w:val="000000"/>
              </w:rPr>
            </w:pPr>
            <w:r w:rsidRPr="00024CDD">
              <w:rPr>
                <w:color w:val="000000"/>
              </w:rPr>
              <w:t>-0.43</w:t>
            </w:r>
          </w:p>
        </w:tc>
        <w:tc>
          <w:tcPr>
            <w:tcW w:w="1106" w:type="dxa"/>
            <w:vAlign w:val="center"/>
          </w:tcPr>
          <w:p w:rsidR="00024CDD" w:rsidRPr="00024CDD" w:rsidRDefault="00024CDD" w:rsidP="006952F3">
            <w:pPr>
              <w:rPr>
                <w:color w:val="000000"/>
              </w:rPr>
            </w:pPr>
            <w:r>
              <w:rPr>
                <w:color w:val="000000"/>
              </w:rPr>
              <w:t>(</w:t>
            </w:r>
            <w:r w:rsidRPr="00024CDD">
              <w:rPr>
                <w:color w:val="000000"/>
              </w:rPr>
              <w:t>0.10</w:t>
            </w:r>
            <w:r>
              <w:rPr>
                <w:color w:val="000000"/>
              </w:rPr>
              <w:t>)</w:t>
            </w:r>
            <w:r w:rsidR="003057D7">
              <w:rPr>
                <w:color w:val="000000"/>
              </w:rPr>
              <w:t>**</w:t>
            </w:r>
          </w:p>
        </w:tc>
        <w:tc>
          <w:tcPr>
            <w:tcW w:w="875" w:type="dxa"/>
            <w:vAlign w:val="center"/>
          </w:tcPr>
          <w:p w:rsidR="00024CDD" w:rsidRPr="00024CDD" w:rsidRDefault="00024CDD" w:rsidP="00024CDD">
            <w:pPr>
              <w:jc w:val="right"/>
              <w:rPr>
                <w:color w:val="000000"/>
              </w:rPr>
            </w:pPr>
            <w:r w:rsidRPr="00024CDD">
              <w:rPr>
                <w:color w:val="000000"/>
              </w:rPr>
              <w:t>-0.07</w:t>
            </w:r>
          </w:p>
        </w:tc>
        <w:tc>
          <w:tcPr>
            <w:tcW w:w="1078" w:type="dxa"/>
            <w:vAlign w:val="center"/>
          </w:tcPr>
          <w:p w:rsidR="00024CDD" w:rsidRPr="00024CDD" w:rsidRDefault="00024CDD" w:rsidP="006952F3">
            <w:pPr>
              <w:rPr>
                <w:color w:val="000000"/>
              </w:rPr>
            </w:pPr>
            <w:r>
              <w:rPr>
                <w:color w:val="000000"/>
              </w:rPr>
              <w:t>(</w:t>
            </w:r>
            <w:r w:rsidRPr="00024CDD">
              <w:rPr>
                <w:color w:val="000000"/>
              </w:rPr>
              <w:t>0.08</w:t>
            </w:r>
            <w:r>
              <w:rPr>
                <w:color w:val="000000"/>
              </w:rPr>
              <w:t>)</w:t>
            </w:r>
          </w:p>
        </w:tc>
        <w:tc>
          <w:tcPr>
            <w:tcW w:w="875" w:type="dxa"/>
            <w:vAlign w:val="center"/>
          </w:tcPr>
          <w:p w:rsidR="00024CDD" w:rsidRPr="00024CDD" w:rsidRDefault="00024CDD" w:rsidP="00024CDD">
            <w:pPr>
              <w:jc w:val="right"/>
              <w:rPr>
                <w:color w:val="000000"/>
              </w:rPr>
            </w:pPr>
            <w:r w:rsidRPr="00024CDD">
              <w:rPr>
                <w:color w:val="000000"/>
              </w:rPr>
              <w:t>-0.19</w:t>
            </w:r>
          </w:p>
        </w:tc>
        <w:tc>
          <w:tcPr>
            <w:tcW w:w="1078" w:type="dxa"/>
            <w:vAlign w:val="center"/>
          </w:tcPr>
          <w:p w:rsidR="00024CDD" w:rsidRPr="00024CDD" w:rsidRDefault="00024CDD" w:rsidP="006952F3">
            <w:pPr>
              <w:rPr>
                <w:color w:val="000000"/>
              </w:rPr>
            </w:pPr>
            <w:r>
              <w:rPr>
                <w:color w:val="000000"/>
              </w:rPr>
              <w:t>(</w:t>
            </w:r>
            <w:r w:rsidRPr="00024CDD">
              <w:rPr>
                <w:color w:val="000000"/>
              </w:rPr>
              <w:t>0.07</w:t>
            </w:r>
            <w:r>
              <w:rPr>
                <w:color w:val="000000"/>
              </w:rPr>
              <w:t>)</w:t>
            </w:r>
            <w:r w:rsidR="003057D7">
              <w:rPr>
                <w:color w:val="000000"/>
              </w:rPr>
              <w:t>**</w:t>
            </w:r>
          </w:p>
        </w:tc>
        <w:tc>
          <w:tcPr>
            <w:tcW w:w="1170" w:type="dxa"/>
            <w:vAlign w:val="center"/>
          </w:tcPr>
          <w:p w:rsidR="00024CDD" w:rsidRPr="00592DF5" w:rsidRDefault="00FC4DAF" w:rsidP="003C184C">
            <w:pPr>
              <w:widowControl w:val="0"/>
              <w:tabs>
                <w:tab w:val="decimal" w:pos="433"/>
              </w:tabs>
            </w:pPr>
            <w:r>
              <w:t>40</w:t>
            </w:r>
            <w:r w:rsidR="00024CDD" w:rsidRPr="00592DF5">
              <w:t>**</w:t>
            </w:r>
          </w:p>
        </w:tc>
        <w:tc>
          <w:tcPr>
            <w:tcW w:w="1055" w:type="dxa"/>
            <w:vAlign w:val="center"/>
          </w:tcPr>
          <w:p w:rsidR="00024CDD" w:rsidRPr="00592DF5" w:rsidRDefault="00024CDD" w:rsidP="003C184C">
            <w:pPr>
              <w:widowControl w:val="0"/>
              <w:tabs>
                <w:tab w:val="decimal" w:pos="342"/>
              </w:tabs>
            </w:pPr>
            <w:r w:rsidRPr="00592DF5">
              <w:t>0.4</w:t>
            </w:r>
          </w:p>
        </w:tc>
      </w:tr>
      <w:tr w:rsidR="00024CDD" w:rsidRPr="00592DF5" w:rsidTr="00DA4047">
        <w:tc>
          <w:tcPr>
            <w:tcW w:w="2959" w:type="dxa"/>
            <w:vAlign w:val="center"/>
          </w:tcPr>
          <w:p w:rsidR="00024CDD" w:rsidRPr="00592DF5" w:rsidRDefault="00024CDD" w:rsidP="00DF6A61">
            <w:pPr>
              <w:widowControl w:val="0"/>
              <w:tabs>
                <w:tab w:val="left" w:pos="270"/>
              </w:tabs>
            </w:pPr>
            <w:r w:rsidRPr="00592DF5">
              <w:t>Grade: Similarity</w:t>
            </w:r>
          </w:p>
        </w:tc>
        <w:tc>
          <w:tcPr>
            <w:tcW w:w="1235" w:type="dxa"/>
            <w:vAlign w:val="center"/>
          </w:tcPr>
          <w:p w:rsidR="00024CDD" w:rsidRPr="00592DF5" w:rsidRDefault="00024CDD" w:rsidP="003C184C">
            <w:pPr>
              <w:widowControl w:val="0"/>
            </w:pPr>
          </w:p>
        </w:tc>
        <w:tc>
          <w:tcPr>
            <w:tcW w:w="487" w:type="dxa"/>
            <w:vAlign w:val="center"/>
          </w:tcPr>
          <w:p w:rsidR="00024CDD" w:rsidRPr="00592DF5" w:rsidRDefault="00024CDD" w:rsidP="003C184C">
            <w:pPr>
              <w:widowControl w:val="0"/>
            </w:pPr>
          </w:p>
        </w:tc>
        <w:tc>
          <w:tcPr>
            <w:tcW w:w="1131" w:type="dxa"/>
            <w:vAlign w:val="center"/>
          </w:tcPr>
          <w:p w:rsidR="00024CDD" w:rsidRPr="00592DF5" w:rsidRDefault="00024CDD" w:rsidP="003C184C">
            <w:pPr>
              <w:widowControl w:val="0"/>
            </w:pPr>
          </w:p>
        </w:tc>
        <w:tc>
          <w:tcPr>
            <w:tcW w:w="875" w:type="dxa"/>
            <w:vAlign w:val="center"/>
          </w:tcPr>
          <w:p w:rsidR="00024CDD" w:rsidRPr="00024CDD" w:rsidRDefault="00024CDD" w:rsidP="00024CDD">
            <w:pPr>
              <w:jc w:val="right"/>
              <w:rPr>
                <w:color w:val="000000"/>
              </w:rPr>
            </w:pPr>
            <w:r w:rsidRPr="00024CDD">
              <w:rPr>
                <w:color w:val="000000"/>
              </w:rPr>
              <w:t>3.86</w:t>
            </w:r>
          </w:p>
        </w:tc>
        <w:tc>
          <w:tcPr>
            <w:tcW w:w="1106" w:type="dxa"/>
            <w:vAlign w:val="center"/>
          </w:tcPr>
          <w:p w:rsidR="00024CDD" w:rsidRPr="00024CDD" w:rsidRDefault="00024CDD" w:rsidP="006952F3">
            <w:pPr>
              <w:rPr>
                <w:color w:val="000000"/>
              </w:rPr>
            </w:pPr>
            <w:r>
              <w:rPr>
                <w:color w:val="000000"/>
              </w:rPr>
              <w:t>(</w:t>
            </w:r>
            <w:r w:rsidRPr="00024CDD">
              <w:rPr>
                <w:color w:val="000000"/>
              </w:rPr>
              <w:t>0.39</w:t>
            </w:r>
            <w:r>
              <w:rPr>
                <w:color w:val="000000"/>
              </w:rPr>
              <w:t>)</w:t>
            </w:r>
            <w:r w:rsidR="003057D7">
              <w:rPr>
                <w:color w:val="000000"/>
              </w:rPr>
              <w:t>**</w:t>
            </w:r>
          </w:p>
        </w:tc>
        <w:tc>
          <w:tcPr>
            <w:tcW w:w="875" w:type="dxa"/>
            <w:vAlign w:val="center"/>
          </w:tcPr>
          <w:p w:rsidR="00024CDD" w:rsidRPr="00024CDD" w:rsidRDefault="00024CDD" w:rsidP="00024CDD">
            <w:pPr>
              <w:jc w:val="right"/>
              <w:rPr>
                <w:color w:val="000000"/>
              </w:rPr>
            </w:pPr>
            <w:r w:rsidRPr="00024CDD">
              <w:rPr>
                <w:color w:val="000000"/>
              </w:rPr>
              <w:t>2.59</w:t>
            </w:r>
          </w:p>
        </w:tc>
        <w:tc>
          <w:tcPr>
            <w:tcW w:w="1078" w:type="dxa"/>
            <w:vAlign w:val="center"/>
          </w:tcPr>
          <w:p w:rsidR="00024CDD" w:rsidRPr="00024CDD" w:rsidRDefault="00024CDD" w:rsidP="006952F3">
            <w:pPr>
              <w:rPr>
                <w:color w:val="000000"/>
              </w:rPr>
            </w:pPr>
            <w:r>
              <w:rPr>
                <w:color w:val="000000"/>
              </w:rPr>
              <w:t>(</w:t>
            </w:r>
            <w:r w:rsidRPr="00024CDD">
              <w:rPr>
                <w:color w:val="000000"/>
              </w:rPr>
              <w:t>0.30</w:t>
            </w:r>
            <w:r>
              <w:rPr>
                <w:color w:val="000000"/>
              </w:rPr>
              <w:t>)</w:t>
            </w:r>
            <w:r w:rsidR="003057D7">
              <w:rPr>
                <w:color w:val="000000"/>
              </w:rPr>
              <w:t>**</w:t>
            </w:r>
          </w:p>
        </w:tc>
        <w:tc>
          <w:tcPr>
            <w:tcW w:w="875" w:type="dxa"/>
            <w:vAlign w:val="center"/>
          </w:tcPr>
          <w:p w:rsidR="00024CDD" w:rsidRPr="00024CDD" w:rsidRDefault="00024CDD" w:rsidP="00024CDD">
            <w:pPr>
              <w:jc w:val="right"/>
              <w:rPr>
                <w:color w:val="000000"/>
              </w:rPr>
            </w:pPr>
            <w:r w:rsidRPr="00024CDD">
              <w:rPr>
                <w:color w:val="000000"/>
              </w:rPr>
              <w:t>2.67</w:t>
            </w:r>
          </w:p>
        </w:tc>
        <w:tc>
          <w:tcPr>
            <w:tcW w:w="1078" w:type="dxa"/>
            <w:vAlign w:val="center"/>
          </w:tcPr>
          <w:p w:rsidR="00024CDD" w:rsidRPr="00024CDD" w:rsidRDefault="00024CDD" w:rsidP="006952F3">
            <w:pPr>
              <w:rPr>
                <w:color w:val="000000"/>
              </w:rPr>
            </w:pPr>
            <w:r>
              <w:rPr>
                <w:color w:val="000000"/>
              </w:rPr>
              <w:t>(</w:t>
            </w:r>
            <w:r w:rsidRPr="00024CDD">
              <w:rPr>
                <w:color w:val="000000"/>
              </w:rPr>
              <w:t>0.26</w:t>
            </w:r>
            <w:r>
              <w:rPr>
                <w:color w:val="000000"/>
              </w:rPr>
              <w:t>)</w:t>
            </w:r>
            <w:r w:rsidR="003057D7">
              <w:rPr>
                <w:color w:val="000000"/>
              </w:rPr>
              <w:t>**</w:t>
            </w:r>
          </w:p>
        </w:tc>
        <w:tc>
          <w:tcPr>
            <w:tcW w:w="1170" w:type="dxa"/>
            <w:vAlign w:val="center"/>
          </w:tcPr>
          <w:p w:rsidR="00024CDD" w:rsidRPr="00592DF5" w:rsidRDefault="00024CDD" w:rsidP="003C184C">
            <w:pPr>
              <w:widowControl w:val="0"/>
              <w:tabs>
                <w:tab w:val="decimal" w:pos="433"/>
              </w:tabs>
            </w:pPr>
            <w:r w:rsidRPr="00592DF5">
              <w:t>0</w:t>
            </w:r>
          </w:p>
        </w:tc>
        <w:tc>
          <w:tcPr>
            <w:tcW w:w="1055" w:type="dxa"/>
            <w:vAlign w:val="center"/>
          </w:tcPr>
          <w:p w:rsidR="00024CDD" w:rsidRPr="00592DF5" w:rsidRDefault="00FC4DAF" w:rsidP="003C184C">
            <w:pPr>
              <w:widowControl w:val="0"/>
              <w:tabs>
                <w:tab w:val="decimal" w:pos="342"/>
              </w:tabs>
            </w:pPr>
            <w:r>
              <w:t>297</w:t>
            </w:r>
            <w:r w:rsidR="00024CDD" w:rsidRPr="00592DF5">
              <w:t>**</w:t>
            </w:r>
          </w:p>
        </w:tc>
      </w:tr>
      <w:tr w:rsidR="00024CDD" w:rsidRPr="00592DF5" w:rsidTr="00DA4047">
        <w:tc>
          <w:tcPr>
            <w:tcW w:w="2959" w:type="dxa"/>
            <w:vAlign w:val="center"/>
          </w:tcPr>
          <w:p w:rsidR="00024CDD" w:rsidRPr="00592DF5" w:rsidRDefault="00024CDD" w:rsidP="00DF6A61">
            <w:pPr>
              <w:widowControl w:val="0"/>
              <w:tabs>
                <w:tab w:val="left" w:pos="270"/>
              </w:tabs>
            </w:pPr>
            <w:r w:rsidRPr="00592DF5">
              <w:t>Age: Receiver</w:t>
            </w:r>
          </w:p>
        </w:tc>
        <w:tc>
          <w:tcPr>
            <w:tcW w:w="1235" w:type="dxa"/>
            <w:vAlign w:val="center"/>
          </w:tcPr>
          <w:p w:rsidR="00024CDD" w:rsidRPr="00592DF5" w:rsidRDefault="00024CDD" w:rsidP="003C184C">
            <w:pPr>
              <w:widowControl w:val="0"/>
            </w:pPr>
          </w:p>
        </w:tc>
        <w:tc>
          <w:tcPr>
            <w:tcW w:w="487" w:type="dxa"/>
            <w:vAlign w:val="center"/>
          </w:tcPr>
          <w:p w:rsidR="00024CDD" w:rsidRPr="00592DF5" w:rsidRDefault="00024CDD" w:rsidP="003C184C">
            <w:pPr>
              <w:widowControl w:val="0"/>
            </w:pPr>
          </w:p>
        </w:tc>
        <w:tc>
          <w:tcPr>
            <w:tcW w:w="1131" w:type="dxa"/>
            <w:vAlign w:val="center"/>
          </w:tcPr>
          <w:p w:rsidR="00024CDD" w:rsidRPr="00592DF5" w:rsidRDefault="00024CDD" w:rsidP="003C184C">
            <w:pPr>
              <w:widowControl w:val="0"/>
            </w:pPr>
          </w:p>
        </w:tc>
        <w:tc>
          <w:tcPr>
            <w:tcW w:w="875" w:type="dxa"/>
            <w:vAlign w:val="center"/>
          </w:tcPr>
          <w:p w:rsidR="00024CDD" w:rsidRPr="00024CDD" w:rsidRDefault="00024CDD" w:rsidP="00024CDD">
            <w:pPr>
              <w:jc w:val="right"/>
              <w:rPr>
                <w:color w:val="000000"/>
              </w:rPr>
            </w:pPr>
            <w:r w:rsidRPr="00024CDD">
              <w:rPr>
                <w:color w:val="000000"/>
              </w:rPr>
              <w:t>-0.11</w:t>
            </w:r>
          </w:p>
        </w:tc>
        <w:tc>
          <w:tcPr>
            <w:tcW w:w="1106" w:type="dxa"/>
            <w:vAlign w:val="center"/>
          </w:tcPr>
          <w:p w:rsidR="00024CDD" w:rsidRPr="00024CDD" w:rsidRDefault="00024CDD" w:rsidP="006952F3">
            <w:pPr>
              <w:rPr>
                <w:color w:val="000000"/>
              </w:rPr>
            </w:pPr>
            <w:r>
              <w:rPr>
                <w:color w:val="000000"/>
              </w:rPr>
              <w:t>(</w:t>
            </w:r>
            <w:r w:rsidRPr="00024CDD">
              <w:rPr>
                <w:color w:val="000000"/>
              </w:rPr>
              <w:t>0.08</w:t>
            </w:r>
            <w:r>
              <w:rPr>
                <w:color w:val="000000"/>
              </w:rPr>
              <w:t>)</w:t>
            </w:r>
          </w:p>
        </w:tc>
        <w:tc>
          <w:tcPr>
            <w:tcW w:w="875" w:type="dxa"/>
            <w:vAlign w:val="center"/>
          </w:tcPr>
          <w:p w:rsidR="00024CDD" w:rsidRPr="00024CDD" w:rsidRDefault="00024CDD" w:rsidP="00024CDD">
            <w:pPr>
              <w:jc w:val="right"/>
              <w:rPr>
                <w:color w:val="000000"/>
              </w:rPr>
            </w:pPr>
            <w:r w:rsidRPr="00024CDD">
              <w:rPr>
                <w:color w:val="000000"/>
              </w:rPr>
              <w:t>-0.03</w:t>
            </w:r>
          </w:p>
        </w:tc>
        <w:tc>
          <w:tcPr>
            <w:tcW w:w="1078" w:type="dxa"/>
            <w:vAlign w:val="center"/>
          </w:tcPr>
          <w:p w:rsidR="00024CDD" w:rsidRPr="00024CDD" w:rsidRDefault="00024CDD" w:rsidP="006952F3">
            <w:pPr>
              <w:rPr>
                <w:color w:val="000000"/>
              </w:rPr>
            </w:pPr>
            <w:r>
              <w:rPr>
                <w:color w:val="000000"/>
              </w:rPr>
              <w:t>(</w:t>
            </w:r>
            <w:r w:rsidRPr="00024CDD">
              <w:rPr>
                <w:color w:val="000000"/>
              </w:rPr>
              <w:t>0.06</w:t>
            </w:r>
            <w:r>
              <w:rPr>
                <w:color w:val="000000"/>
              </w:rPr>
              <w:t>)</w:t>
            </w:r>
          </w:p>
        </w:tc>
        <w:tc>
          <w:tcPr>
            <w:tcW w:w="875" w:type="dxa"/>
            <w:vAlign w:val="center"/>
          </w:tcPr>
          <w:p w:rsidR="00024CDD" w:rsidRPr="00024CDD" w:rsidRDefault="00024CDD" w:rsidP="00024CDD">
            <w:pPr>
              <w:jc w:val="right"/>
              <w:rPr>
                <w:color w:val="000000"/>
              </w:rPr>
            </w:pPr>
            <w:r w:rsidRPr="00024CDD">
              <w:rPr>
                <w:color w:val="000000"/>
              </w:rPr>
              <w:t>0.02</w:t>
            </w:r>
          </w:p>
        </w:tc>
        <w:tc>
          <w:tcPr>
            <w:tcW w:w="1078" w:type="dxa"/>
            <w:vAlign w:val="center"/>
          </w:tcPr>
          <w:p w:rsidR="00024CDD" w:rsidRPr="00024CDD" w:rsidRDefault="00024CDD" w:rsidP="006952F3">
            <w:pPr>
              <w:rPr>
                <w:color w:val="000000"/>
              </w:rPr>
            </w:pPr>
            <w:r>
              <w:rPr>
                <w:color w:val="000000"/>
              </w:rPr>
              <w:t>(</w:t>
            </w:r>
            <w:r w:rsidRPr="00024CDD">
              <w:rPr>
                <w:color w:val="000000"/>
              </w:rPr>
              <w:t>0.05</w:t>
            </w:r>
            <w:r>
              <w:rPr>
                <w:color w:val="000000"/>
              </w:rPr>
              <w:t>)</w:t>
            </w:r>
          </w:p>
        </w:tc>
        <w:tc>
          <w:tcPr>
            <w:tcW w:w="1170" w:type="dxa"/>
            <w:vAlign w:val="center"/>
          </w:tcPr>
          <w:p w:rsidR="00024CDD" w:rsidRPr="00592DF5" w:rsidRDefault="00FC4DAF" w:rsidP="003C184C">
            <w:pPr>
              <w:widowControl w:val="0"/>
              <w:tabs>
                <w:tab w:val="decimal" w:pos="433"/>
              </w:tabs>
            </w:pPr>
            <w:r>
              <w:t>8</w:t>
            </w:r>
          </w:p>
        </w:tc>
        <w:tc>
          <w:tcPr>
            <w:tcW w:w="1055" w:type="dxa"/>
            <w:vAlign w:val="center"/>
          </w:tcPr>
          <w:p w:rsidR="00024CDD" w:rsidRPr="00592DF5" w:rsidRDefault="00024CDD" w:rsidP="003C184C">
            <w:pPr>
              <w:widowControl w:val="0"/>
              <w:tabs>
                <w:tab w:val="decimal" w:pos="342"/>
              </w:tabs>
            </w:pPr>
            <w:r w:rsidRPr="00592DF5">
              <w:t>3</w:t>
            </w:r>
          </w:p>
        </w:tc>
      </w:tr>
      <w:tr w:rsidR="00024CDD" w:rsidRPr="00592DF5" w:rsidTr="00DA4047">
        <w:tc>
          <w:tcPr>
            <w:tcW w:w="2959" w:type="dxa"/>
            <w:vAlign w:val="center"/>
          </w:tcPr>
          <w:p w:rsidR="00024CDD" w:rsidRPr="00592DF5" w:rsidRDefault="00024CDD" w:rsidP="00DF6A61">
            <w:pPr>
              <w:widowControl w:val="0"/>
              <w:tabs>
                <w:tab w:val="left" w:pos="270"/>
              </w:tabs>
            </w:pPr>
            <w:r w:rsidRPr="00592DF5">
              <w:t>Age: Sender</w:t>
            </w:r>
          </w:p>
        </w:tc>
        <w:tc>
          <w:tcPr>
            <w:tcW w:w="1235" w:type="dxa"/>
            <w:vAlign w:val="center"/>
          </w:tcPr>
          <w:p w:rsidR="00024CDD" w:rsidRPr="00592DF5" w:rsidRDefault="00024CDD" w:rsidP="003C184C">
            <w:pPr>
              <w:widowControl w:val="0"/>
            </w:pPr>
          </w:p>
        </w:tc>
        <w:tc>
          <w:tcPr>
            <w:tcW w:w="487" w:type="dxa"/>
            <w:vAlign w:val="center"/>
          </w:tcPr>
          <w:p w:rsidR="00024CDD" w:rsidRPr="00592DF5" w:rsidRDefault="00024CDD" w:rsidP="003C184C">
            <w:pPr>
              <w:widowControl w:val="0"/>
            </w:pPr>
          </w:p>
        </w:tc>
        <w:tc>
          <w:tcPr>
            <w:tcW w:w="1131" w:type="dxa"/>
            <w:vAlign w:val="center"/>
          </w:tcPr>
          <w:p w:rsidR="00024CDD" w:rsidRPr="00592DF5" w:rsidRDefault="00024CDD" w:rsidP="003C184C">
            <w:pPr>
              <w:widowControl w:val="0"/>
            </w:pPr>
          </w:p>
        </w:tc>
        <w:tc>
          <w:tcPr>
            <w:tcW w:w="875" w:type="dxa"/>
            <w:vAlign w:val="center"/>
          </w:tcPr>
          <w:p w:rsidR="00024CDD" w:rsidRPr="00024CDD" w:rsidRDefault="00024CDD" w:rsidP="00024CDD">
            <w:pPr>
              <w:jc w:val="right"/>
              <w:rPr>
                <w:color w:val="000000"/>
              </w:rPr>
            </w:pPr>
            <w:r w:rsidRPr="00024CDD">
              <w:rPr>
                <w:color w:val="000000"/>
              </w:rPr>
              <w:t>0.03</w:t>
            </w:r>
          </w:p>
        </w:tc>
        <w:tc>
          <w:tcPr>
            <w:tcW w:w="1106" w:type="dxa"/>
            <w:vAlign w:val="center"/>
          </w:tcPr>
          <w:p w:rsidR="00024CDD" w:rsidRPr="00024CDD" w:rsidRDefault="00024CDD" w:rsidP="006952F3">
            <w:pPr>
              <w:rPr>
                <w:color w:val="000000"/>
              </w:rPr>
            </w:pPr>
            <w:r>
              <w:rPr>
                <w:color w:val="000000"/>
              </w:rPr>
              <w:t>(</w:t>
            </w:r>
            <w:r w:rsidRPr="00024CDD">
              <w:rPr>
                <w:color w:val="000000"/>
              </w:rPr>
              <w:t>0.07</w:t>
            </w:r>
            <w:r>
              <w:rPr>
                <w:color w:val="000000"/>
              </w:rPr>
              <w:t>)</w:t>
            </w:r>
          </w:p>
        </w:tc>
        <w:tc>
          <w:tcPr>
            <w:tcW w:w="875" w:type="dxa"/>
            <w:vAlign w:val="center"/>
          </w:tcPr>
          <w:p w:rsidR="00024CDD" w:rsidRPr="00024CDD" w:rsidRDefault="00024CDD" w:rsidP="00024CDD">
            <w:pPr>
              <w:jc w:val="right"/>
              <w:rPr>
                <w:color w:val="000000"/>
              </w:rPr>
            </w:pPr>
            <w:r w:rsidRPr="00024CDD">
              <w:rPr>
                <w:color w:val="000000"/>
              </w:rPr>
              <w:t>-0.11</w:t>
            </w:r>
          </w:p>
        </w:tc>
        <w:tc>
          <w:tcPr>
            <w:tcW w:w="1078" w:type="dxa"/>
            <w:vAlign w:val="center"/>
          </w:tcPr>
          <w:p w:rsidR="00024CDD" w:rsidRPr="00024CDD" w:rsidRDefault="00024CDD" w:rsidP="006952F3">
            <w:pPr>
              <w:rPr>
                <w:color w:val="000000"/>
              </w:rPr>
            </w:pPr>
            <w:r>
              <w:rPr>
                <w:color w:val="000000"/>
              </w:rPr>
              <w:t>(</w:t>
            </w:r>
            <w:r w:rsidRPr="00024CDD">
              <w:rPr>
                <w:color w:val="000000"/>
              </w:rPr>
              <w:t>0.06</w:t>
            </w:r>
            <w:r>
              <w:rPr>
                <w:color w:val="000000"/>
              </w:rPr>
              <w:t>)</w:t>
            </w:r>
          </w:p>
        </w:tc>
        <w:tc>
          <w:tcPr>
            <w:tcW w:w="875" w:type="dxa"/>
            <w:vAlign w:val="center"/>
          </w:tcPr>
          <w:p w:rsidR="00024CDD" w:rsidRPr="00024CDD" w:rsidRDefault="00024CDD" w:rsidP="00024CDD">
            <w:pPr>
              <w:jc w:val="right"/>
              <w:rPr>
                <w:color w:val="000000"/>
              </w:rPr>
            </w:pPr>
            <w:r w:rsidRPr="00024CDD">
              <w:rPr>
                <w:color w:val="000000"/>
              </w:rPr>
              <w:t>0.01</w:t>
            </w:r>
          </w:p>
        </w:tc>
        <w:tc>
          <w:tcPr>
            <w:tcW w:w="1078" w:type="dxa"/>
            <w:vAlign w:val="center"/>
          </w:tcPr>
          <w:p w:rsidR="00024CDD" w:rsidRPr="00024CDD" w:rsidRDefault="00024CDD" w:rsidP="006952F3">
            <w:pPr>
              <w:rPr>
                <w:color w:val="000000"/>
              </w:rPr>
            </w:pPr>
            <w:r>
              <w:rPr>
                <w:color w:val="000000"/>
              </w:rPr>
              <w:t>(</w:t>
            </w:r>
            <w:r w:rsidRPr="00024CDD">
              <w:rPr>
                <w:color w:val="000000"/>
              </w:rPr>
              <w:t>0.05</w:t>
            </w:r>
            <w:r>
              <w:rPr>
                <w:color w:val="000000"/>
              </w:rPr>
              <w:t>)</w:t>
            </w:r>
          </w:p>
        </w:tc>
        <w:tc>
          <w:tcPr>
            <w:tcW w:w="1170" w:type="dxa"/>
            <w:vAlign w:val="center"/>
          </w:tcPr>
          <w:p w:rsidR="00024CDD" w:rsidRPr="00592DF5" w:rsidRDefault="00FC4DAF" w:rsidP="003C184C">
            <w:pPr>
              <w:widowControl w:val="0"/>
              <w:tabs>
                <w:tab w:val="decimal" w:pos="433"/>
              </w:tabs>
            </w:pPr>
            <w:r>
              <w:t>8.7</w:t>
            </w:r>
          </w:p>
        </w:tc>
        <w:tc>
          <w:tcPr>
            <w:tcW w:w="1055" w:type="dxa"/>
            <w:vAlign w:val="center"/>
          </w:tcPr>
          <w:p w:rsidR="00024CDD" w:rsidRPr="00592DF5" w:rsidRDefault="00024CDD" w:rsidP="003C184C">
            <w:pPr>
              <w:widowControl w:val="0"/>
              <w:tabs>
                <w:tab w:val="decimal" w:pos="342"/>
              </w:tabs>
            </w:pPr>
            <w:r w:rsidRPr="00592DF5">
              <w:t>4</w:t>
            </w:r>
          </w:p>
        </w:tc>
      </w:tr>
      <w:tr w:rsidR="00024CDD" w:rsidRPr="00592DF5" w:rsidTr="00DA4047">
        <w:tc>
          <w:tcPr>
            <w:tcW w:w="2959" w:type="dxa"/>
            <w:tcBorders>
              <w:bottom w:val="single" w:sz="4" w:space="0" w:color="auto"/>
            </w:tcBorders>
            <w:vAlign w:val="center"/>
          </w:tcPr>
          <w:p w:rsidR="00024CDD" w:rsidRPr="00592DF5" w:rsidRDefault="00024CDD" w:rsidP="00DF6A61">
            <w:pPr>
              <w:widowControl w:val="0"/>
              <w:tabs>
                <w:tab w:val="left" w:pos="270"/>
              </w:tabs>
            </w:pPr>
            <w:r w:rsidRPr="00592DF5">
              <w:t>Age: Similarity</w:t>
            </w:r>
          </w:p>
        </w:tc>
        <w:tc>
          <w:tcPr>
            <w:tcW w:w="1235" w:type="dxa"/>
            <w:tcBorders>
              <w:bottom w:val="single" w:sz="4" w:space="0" w:color="auto"/>
            </w:tcBorders>
            <w:vAlign w:val="center"/>
          </w:tcPr>
          <w:p w:rsidR="00024CDD" w:rsidRPr="00592DF5" w:rsidRDefault="00024CDD" w:rsidP="003C184C">
            <w:pPr>
              <w:widowControl w:val="0"/>
            </w:pPr>
          </w:p>
        </w:tc>
        <w:tc>
          <w:tcPr>
            <w:tcW w:w="487" w:type="dxa"/>
            <w:tcBorders>
              <w:bottom w:val="single" w:sz="4" w:space="0" w:color="auto"/>
            </w:tcBorders>
            <w:vAlign w:val="center"/>
          </w:tcPr>
          <w:p w:rsidR="00024CDD" w:rsidRPr="00592DF5" w:rsidRDefault="00024CDD" w:rsidP="003C184C">
            <w:pPr>
              <w:widowControl w:val="0"/>
            </w:pPr>
          </w:p>
        </w:tc>
        <w:tc>
          <w:tcPr>
            <w:tcW w:w="1131" w:type="dxa"/>
            <w:tcBorders>
              <w:bottom w:val="single" w:sz="4" w:space="0" w:color="auto"/>
            </w:tcBorders>
            <w:vAlign w:val="center"/>
          </w:tcPr>
          <w:p w:rsidR="00024CDD" w:rsidRPr="00592DF5" w:rsidRDefault="00024CDD" w:rsidP="003C184C">
            <w:pPr>
              <w:widowControl w:val="0"/>
            </w:pPr>
          </w:p>
        </w:tc>
        <w:tc>
          <w:tcPr>
            <w:tcW w:w="875" w:type="dxa"/>
            <w:tcBorders>
              <w:bottom w:val="single" w:sz="4" w:space="0" w:color="auto"/>
            </w:tcBorders>
            <w:vAlign w:val="center"/>
          </w:tcPr>
          <w:p w:rsidR="00024CDD" w:rsidRPr="00024CDD" w:rsidRDefault="00024CDD" w:rsidP="00024CDD">
            <w:pPr>
              <w:jc w:val="right"/>
              <w:rPr>
                <w:color w:val="000000"/>
              </w:rPr>
            </w:pPr>
            <w:r w:rsidRPr="00024CDD">
              <w:rPr>
                <w:color w:val="000000"/>
              </w:rPr>
              <w:t>-0.94</w:t>
            </w:r>
          </w:p>
        </w:tc>
        <w:tc>
          <w:tcPr>
            <w:tcW w:w="1106" w:type="dxa"/>
            <w:tcBorders>
              <w:bottom w:val="single" w:sz="4" w:space="0" w:color="auto"/>
            </w:tcBorders>
            <w:vAlign w:val="center"/>
          </w:tcPr>
          <w:p w:rsidR="00024CDD" w:rsidRPr="00024CDD" w:rsidRDefault="00024CDD" w:rsidP="006952F3">
            <w:pPr>
              <w:rPr>
                <w:color w:val="000000"/>
              </w:rPr>
            </w:pPr>
            <w:r>
              <w:rPr>
                <w:color w:val="000000"/>
              </w:rPr>
              <w:t>(</w:t>
            </w:r>
            <w:r w:rsidRPr="00024CDD">
              <w:rPr>
                <w:color w:val="000000"/>
              </w:rPr>
              <w:t>0.40</w:t>
            </w:r>
            <w:r>
              <w:rPr>
                <w:color w:val="000000"/>
              </w:rPr>
              <w:t>)</w:t>
            </w:r>
            <w:r w:rsidR="003057D7">
              <w:rPr>
                <w:color w:val="000000"/>
              </w:rPr>
              <w:t>*</w:t>
            </w:r>
          </w:p>
        </w:tc>
        <w:tc>
          <w:tcPr>
            <w:tcW w:w="875" w:type="dxa"/>
            <w:tcBorders>
              <w:bottom w:val="single" w:sz="4" w:space="0" w:color="auto"/>
            </w:tcBorders>
            <w:vAlign w:val="center"/>
          </w:tcPr>
          <w:p w:rsidR="00024CDD" w:rsidRPr="00024CDD" w:rsidRDefault="00024CDD" w:rsidP="00024CDD">
            <w:pPr>
              <w:jc w:val="right"/>
              <w:rPr>
                <w:color w:val="000000"/>
              </w:rPr>
            </w:pPr>
            <w:r w:rsidRPr="00024CDD">
              <w:rPr>
                <w:color w:val="000000"/>
              </w:rPr>
              <w:t>0.37</w:t>
            </w:r>
          </w:p>
        </w:tc>
        <w:tc>
          <w:tcPr>
            <w:tcW w:w="1078" w:type="dxa"/>
            <w:tcBorders>
              <w:bottom w:val="single" w:sz="4" w:space="0" w:color="auto"/>
            </w:tcBorders>
            <w:vAlign w:val="center"/>
          </w:tcPr>
          <w:p w:rsidR="00024CDD" w:rsidRPr="00024CDD" w:rsidRDefault="00024CDD" w:rsidP="006952F3">
            <w:pPr>
              <w:rPr>
                <w:color w:val="000000"/>
              </w:rPr>
            </w:pPr>
            <w:r>
              <w:rPr>
                <w:color w:val="000000"/>
              </w:rPr>
              <w:t>(</w:t>
            </w:r>
            <w:r w:rsidRPr="00024CDD">
              <w:rPr>
                <w:color w:val="000000"/>
              </w:rPr>
              <w:t>0.36</w:t>
            </w:r>
            <w:r>
              <w:rPr>
                <w:color w:val="000000"/>
              </w:rPr>
              <w:t>)</w:t>
            </w:r>
          </w:p>
        </w:tc>
        <w:tc>
          <w:tcPr>
            <w:tcW w:w="875" w:type="dxa"/>
            <w:tcBorders>
              <w:bottom w:val="single" w:sz="4" w:space="0" w:color="auto"/>
            </w:tcBorders>
            <w:vAlign w:val="center"/>
          </w:tcPr>
          <w:p w:rsidR="00024CDD" w:rsidRPr="00024CDD" w:rsidRDefault="00024CDD" w:rsidP="00024CDD">
            <w:pPr>
              <w:jc w:val="right"/>
              <w:rPr>
                <w:color w:val="000000"/>
              </w:rPr>
            </w:pPr>
            <w:r w:rsidRPr="00024CDD">
              <w:rPr>
                <w:color w:val="000000"/>
              </w:rPr>
              <w:t>-0.35</w:t>
            </w:r>
          </w:p>
        </w:tc>
        <w:tc>
          <w:tcPr>
            <w:tcW w:w="1078" w:type="dxa"/>
            <w:tcBorders>
              <w:bottom w:val="single" w:sz="4" w:space="0" w:color="auto"/>
            </w:tcBorders>
            <w:vAlign w:val="center"/>
          </w:tcPr>
          <w:p w:rsidR="00024CDD" w:rsidRPr="00024CDD" w:rsidRDefault="00024CDD" w:rsidP="006952F3">
            <w:pPr>
              <w:rPr>
                <w:color w:val="000000"/>
              </w:rPr>
            </w:pPr>
            <w:r>
              <w:rPr>
                <w:color w:val="000000"/>
              </w:rPr>
              <w:t>(</w:t>
            </w:r>
            <w:r w:rsidRPr="00024CDD">
              <w:rPr>
                <w:color w:val="000000"/>
              </w:rPr>
              <w:t>0.30</w:t>
            </w:r>
            <w:r>
              <w:rPr>
                <w:color w:val="000000"/>
              </w:rPr>
              <w:t>)</w:t>
            </w:r>
          </w:p>
        </w:tc>
        <w:tc>
          <w:tcPr>
            <w:tcW w:w="1170" w:type="dxa"/>
            <w:tcBorders>
              <w:bottom w:val="single" w:sz="4" w:space="0" w:color="auto"/>
            </w:tcBorders>
            <w:vAlign w:val="center"/>
          </w:tcPr>
          <w:p w:rsidR="00024CDD" w:rsidRPr="00592DF5" w:rsidRDefault="00FC4DAF" w:rsidP="003C184C">
            <w:pPr>
              <w:widowControl w:val="0"/>
              <w:tabs>
                <w:tab w:val="decimal" w:pos="433"/>
              </w:tabs>
            </w:pPr>
            <w:r>
              <w:t>13.7</w:t>
            </w:r>
            <w:r w:rsidR="00024CDD" w:rsidRPr="00592DF5">
              <w:t>*</w:t>
            </w:r>
          </w:p>
        </w:tc>
        <w:tc>
          <w:tcPr>
            <w:tcW w:w="1055" w:type="dxa"/>
            <w:tcBorders>
              <w:bottom w:val="single" w:sz="4" w:space="0" w:color="auto"/>
            </w:tcBorders>
            <w:vAlign w:val="center"/>
          </w:tcPr>
          <w:p w:rsidR="00024CDD" w:rsidRPr="00592DF5" w:rsidRDefault="00024CDD" w:rsidP="003C184C">
            <w:pPr>
              <w:widowControl w:val="0"/>
              <w:tabs>
                <w:tab w:val="decimal" w:pos="342"/>
              </w:tabs>
            </w:pPr>
            <w:r w:rsidRPr="00592DF5">
              <w:t>4</w:t>
            </w:r>
          </w:p>
        </w:tc>
      </w:tr>
    </w:tbl>
    <w:p w:rsidR="0016700E" w:rsidRDefault="0016700E" w:rsidP="0016700E">
      <w:pPr>
        <w:widowControl w:val="0"/>
        <w:spacing w:line="480" w:lineRule="auto"/>
      </w:pPr>
    </w:p>
    <w:p w:rsidR="00B60265" w:rsidRDefault="00B60265" w:rsidP="00B60265">
      <w:pPr>
        <w:pStyle w:val="Heading1"/>
      </w:pPr>
      <w:bookmarkStart w:id="10" w:name="_Toc380411591"/>
      <w:r>
        <w:t xml:space="preserve">S7: Table: </w:t>
      </w:r>
      <w:r w:rsidR="0002025C">
        <w:t>Complete</w:t>
      </w:r>
      <w:r>
        <w:t xml:space="preserve"> results of the multiplex RSiena analyses for bullying and defending</w:t>
      </w:r>
      <w:bookmarkEnd w:id="10"/>
      <w:r>
        <w:t xml:space="preserve"> </w:t>
      </w:r>
    </w:p>
    <w:p w:rsidR="00B60265" w:rsidRDefault="00B60265" w:rsidP="00B60265"/>
    <w:tbl>
      <w:tblPr>
        <w:tblStyle w:val="TableGrid"/>
        <w:tblW w:w="14034" w:type="dxa"/>
        <w:tblInd w:w="-4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078"/>
        <w:gridCol w:w="1236"/>
        <w:gridCol w:w="487"/>
        <w:gridCol w:w="1116"/>
        <w:gridCol w:w="876"/>
        <w:gridCol w:w="1106"/>
        <w:gridCol w:w="876"/>
        <w:gridCol w:w="1078"/>
        <w:gridCol w:w="876"/>
        <w:gridCol w:w="1078"/>
        <w:gridCol w:w="1171"/>
        <w:gridCol w:w="1056"/>
      </w:tblGrid>
      <w:tr w:rsidR="0063595D" w:rsidRPr="00B60265" w:rsidTr="00DA4047">
        <w:tc>
          <w:tcPr>
            <w:tcW w:w="3078" w:type="dxa"/>
            <w:tcBorders>
              <w:top w:val="single" w:sz="4" w:space="0" w:color="auto"/>
            </w:tcBorders>
          </w:tcPr>
          <w:p w:rsidR="0063595D" w:rsidRPr="00B60265" w:rsidRDefault="0063595D" w:rsidP="003C184C">
            <w:pPr>
              <w:widowControl w:val="0"/>
            </w:pPr>
            <w:r w:rsidRPr="00B60265">
              <w:t>Parameter</w:t>
            </w:r>
          </w:p>
        </w:tc>
        <w:tc>
          <w:tcPr>
            <w:tcW w:w="2839" w:type="dxa"/>
            <w:gridSpan w:val="3"/>
            <w:tcBorders>
              <w:top w:val="single" w:sz="4" w:space="0" w:color="auto"/>
            </w:tcBorders>
          </w:tcPr>
          <w:p w:rsidR="0063595D" w:rsidRPr="00B60265" w:rsidRDefault="0063595D" w:rsidP="00DA4047">
            <w:pPr>
              <w:widowControl w:val="0"/>
            </w:pPr>
            <w:r w:rsidRPr="00B60265">
              <w:t>Statistic</w:t>
            </w:r>
          </w:p>
        </w:tc>
        <w:tc>
          <w:tcPr>
            <w:tcW w:w="1982" w:type="dxa"/>
            <w:gridSpan w:val="2"/>
            <w:tcBorders>
              <w:top w:val="single" w:sz="4" w:space="0" w:color="auto"/>
            </w:tcBorders>
          </w:tcPr>
          <w:p w:rsidR="0063595D" w:rsidRPr="00B60265" w:rsidRDefault="0063595D" w:rsidP="00DA4047">
            <w:pPr>
              <w:widowControl w:val="0"/>
            </w:pPr>
            <w:r w:rsidRPr="00B60265">
              <w:t>Parameters</w:t>
            </w:r>
          </w:p>
          <w:p w:rsidR="0063595D" w:rsidRPr="00B60265" w:rsidRDefault="0063595D" w:rsidP="00DA4047">
            <w:pPr>
              <w:widowControl w:val="0"/>
            </w:pPr>
            <w:r w:rsidRPr="00B60265">
              <w:t xml:space="preserve">School A </w:t>
            </w:r>
            <w:r w:rsidRPr="00B60265">
              <w:br/>
              <w:t>(</w:t>
            </w:r>
            <w:r w:rsidRPr="00B60265">
              <w:rPr>
                <w:i/>
              </w:rPr>
              <w:t xml:space="preserve">N = </w:t>
            </w:r>
            <w:r w:rsidRPr="00B60265">
              <w:t>93)</w:t>
            </w:r>
          </w:p>
        </w:tc>
        <w:tc>
          <w:tcPr>
            <w:tcW w:w="1954" w:type="dxa"/>
            <w:gridSpan w:val="2"/>
            <w:tcBorders>
              <w:top w:val="single" w:sz="4" w:space="0" w:color="auto"/>
            </w:tcBorders>
          </w:tcPr>
          <w:p w:rsidR="0063595D" w:rsidRPr="00B60265" w:rsidRDefault="0063595D" w:rsidP="00DA4047">
            <w:pPr>
              <w:widowControl w:val="0"/>
            </w:pPr>
            <w:r w:rsidRPr="00B60265">
              <w:t>Parameters</w:t>
            </w:r>
          </w:p>
          <w:p w:rsidR="0063595D" w:rsidRPr="00B60265" w:rsidRDefault="0063595D" w:rsidP="00DA4047">
            <w:pPr>
              <w:widowControl w:val="0"/>
            </w:pPr>
            <w:r w:rsidRPr="00B60265">
              <w:t>School B</w:t>
            </w:r>
            <w:r w:rsidRPr="00B60265">
              <w:br/>
              <w:t>(</w:t>
            </w:r>
            <w:r w:rsidRPr="00B60265">
              <w:rPr>
                <w:i/>
              </w:rPr>
              <w:t>N = 104</w:t>
            </w:r>
            <w:r w:rsidRPr="00B60265">
              <w:t>)</w:t>
            </w:r>
          </w:p>
        </w:tc>
        <w:tc>
          <w:tcPr>
            <w:tcW w:w="1954" w:type="dxa"/>
            <w:gridSpan w:val="2"/>
            <w:tcBorders>
              <w:top w:val="single" w:sz="4" w:space="0" w:color="auto"/>
            </w:tcBorders>
          </w:tcPr>
          <w:p w:rsidR="0063595D" w:rsidRPr="00B60265" w:rsidRDefault="0063595D" w:rsidP="00DA4047">
            <w:pPr>
              <w:widowControl w:val="0"/>
            </w:pPr>
            <w:r w:rsidRPr="00B60265">
              <w:t>Parameters</w:t>
            </w:r>
          </w:p>
          <w:p w:rsidR="0063595D" w:rsidRPr="00B60265" w:rsidRDefault="0063595D" w:rsidP="00DA4047">
            <w:pPr>
              <w:widowControl w:val="0"/>
            </w:pPr>
            <w:r w:rsidRPr="00B60265">
              <w:t>School C</w:t>
            </w:r>
            <w:r w:rsidRPr="00B60265">
              <w:br/>
              <w:t>(</w:t>
            </w:r>
            <w:r w:rsidRPr="00B60265">
              <w:rPr>
                <w:i/>
              </w:rPr>
              <w:t xml:space="preserve">N = </w:t>
            </w:r>
            <w:r w:rsidRPr="00B60265">
              <w:t>157)</w:t>
            </w:r>
          </w:p>
        </w:tc>
        <w:tc>
          <w:tcPr>
            <w:tcW w:w="2227" w:type="dxa"/>
            <w:gridSpan w:val="2"/>
            <w:tcBorders>
              <w:top w:val="single" w:sz="4" w:space="0" w:color="auto"/>
            </w:tcBorders>
          </w:tcPr>
          <w:p w:rsidR="0063595D" w:rsidRPr="00B60265" w:rsidRDefault="0063595D" w:rsidP="00DA4047">
            <w:pPr>
              <w:widowControl w:val="0"/>
              <w:rPr>
                <w:vertAlign w:val="superscript"/>
              </w:rPr>
            </w:pPr>
            <w:r w:rsidRPr="00B60265">
              <w:t xml:space="preserve">Fisher’s test </w:t>
            </w:r>
            <w:r w:rsidRPr="00B60265">
              <w:br/>
              <w:t>(</w:t>
            </w:r>
            <w:r w:rsidRPr="00B60265">
              <w:rPr>
                <w:i/>
              </w:rPr>
              <w:t>df</w:t>
            </w:r>
            <w:r w:rsidRPr="00B60265">
              <w:t xml:space="preserve"> = 6)</w:t>
            </w:r>
          </w:p>
        </w:tc>
      </w:tr>
      <w:tr w:rsidR="00B60265" w:rsidRPr="00B60265" w:rsidTr="00DA4047">
        <w:tc>
          <w:tcPr>
            <w:tcW w:w="3078" w:type="dxa"/>
          </w:tcPr>
          <w:p w:rsidR="00B60265" w:rsidRPr="00B60265" w:rsidRDefault="00B60265" w:rsidP="003C184C">
            <w:pPr>
              <w:widowControl w:val="0"/>
            </w:pPr>
          </w:p>
        </w:tc>
        <w:tc>
          <w:tcPr>
            <w:tcW w:w="1236" w:type="dxa"/>
          </w:tcPr>
          <w:p w:rsidR="00B60265" w:rsidRPr="00B60265" w:rsidRDefault="00B60265" w:rsidP="00DA4047">
            <w:pPr>
              <w:widowControl w:val="0"/>
            </w:pPr>
          </w:p>
        </w:tc>
        <w:tc>
          <w:tcPr>
            <w:tcW w:w="487" w:type="dxa"/>
            <w:vAlign w:val="center"/>
          </w:tcPr>
          <w:p w:rsidR="00B60265" w:rsidRPr="00B60265" w:rsidRDefault="00B60265" w:rsidP="00DA4047">
            <w:pPr>
              <w:widowControl w:val="0"/>
            </w:pPr>
          </w:p>
        </w:tc>
        <w:tc>
          <w:tcPr>
            <w:tcW w:w="1116" w:type="dxa"/>
          </w:tcPr>
          <w:p w:rsidR="00B60265" w:rsidRPr="00B60265" w:rsidRDefault="00B60265" w:rsidP="00DA4047">
            <w:pPr>
              <w:widowControl w:val="0"/>
            </w:pPr>
          </w:p>
        </w:tc>
        <w:tc>
          <w:tcPr>
            <w:tcW w:w="876" w:type="dxa"/>
            <w:tcBorders>
              <w:bottom w:val="single" w:sz="4" w:space="0" w:color="auto"/>
            </w:tcBorders>
          </w:tcPr>
          <w:p w:rsidR="00B60265" w:rsidRPr="00B60265" w:rsidRDefault="00B60265" w:rsidP="00DA4047">
            <w:pPr>
              <w:widowControl w:val="0"/>
            </w:pPr>
            <w:r w:rsidRPr="00B60265">
              <w:t>Est.</w:t>
            </w:r>
          </w:p>
        </w:tc>
        <w:tc>
          <w:tcPr>
            <w:tcW w:w="1106" w:type="dxa"/>
            <w:tcBorders>
              <w:bottom w:val="single" w:sz="4" w:space="0" w:color="auto"/>
            </w:tcBorders>
          </w:tcPr>
          <w:p w:rsidR="00B60265" w:rsidRPr="00B60265" w:rsidRDefault="00B60265" w:rsidP="00DA4047">
            <w:pPr>
              <w:widowControl w:val="0"/>
            </w:pPr>
            <w:r w:rsidRPr="00B60265">
              <w:t>Std. Err.</w:t>
            </w:r>
          </w:p>
        </w:tc>
        <w:tc>
          <w:tcPr>
            <w:tcW w:w="876" w:type="dxa"/>
            <w:tcBorders>
              <w:bottom w:val="single" w:sz="4" w:space="0" w:color="auto"/>
            </w:tcBorders>
          </w:tcPr>
          <w:p w:rsidR="00B60265" w:rsidRPr="00B60265" w:rsidRDefault="00B60265" w:rsidP="00DA4047">
            <w:pPr>
              <w:widowControl w:val="0"/>
            </w:pPr>
            <w:r w:rsidRPr="00B60265">
              <w:t>Est.</w:t>
            </w:r>
          </w:p>
        </w:tc>
        <w:tc>
          <w:tcPr>
            <w:tcW w:w="1078" w:type="dxa"/>
            <w:tcBorders>
              <w:bottom w:val="single" w:sz="4" w:space="0" w:color="auto"/>
            </w:tcBorders>
          </w:tcPr>
          <w:p w:rsidR="00B60265" w:rsidRPr="00B60265" w:rsidRDefault="00B60265" w:rsidP="00DA4047">
            <w:pPr>
              <w:widowControl w:val="0"/>
            </w:pPr>
            <w:r w:rsidRPr="00B60265">
              <w:t>Std. Err.</w:t>
            </w:r>
          </w:p>
        </w:tc>
        <w:tc>
          <w:tcPr>
            <w:tcW w:w="876" w:type="dxa"/>
            <w:tcBorders>
              <w:bottom w:val="single" w:sz="4" w:space="0" w:color="auto"/>
            </w:tcBorders>
          </w:tcPr>
          <w:p w:rsidR="00B60265" w:rsidRPr="00B60265" w:rsidRDefault="00B60265" w:rsidP="00DA4047">
            <w:pPr>
              <w:widowControl w:val="0"/>
            </w:pPr>
            <w:r w:rsidRPr="00B60265">
              <w:t>Est.</w:t>
            </w:r>
          </w:p>
        </w:tc>
        <w:tc>
          <w:tcPr>
            <w:tcW w:w="1078" w:type="dxa"/>
            <w:tcBorders>
              <w:bottom w:val="single" w:sz="4" w:space="0" w:color="auto"/>
            </w:tcBorders>
          </w:tcPr>
          <w:p w:rsidR="00B60265" w:rsidRPr="00B60265" w:rsidRDefault="00B60265" w:rsidP="00DA4047">
            <w:pPr>
              <w:widowControl w:val="0"/>
            </w:pPr>
            <w:r w:rsidRPr="00B60265">
              <w:t>Std. Err.</w:t>
            </w:r>
          </w:p>
        </w:tc>
        <w:tc>
          <w:tcPr>
            <w:tcW w:w="1171" w:type="dxa"/>
            <w:tcBorders>
              <w:bottom w:val="single" w:sz="4" w:space="0" w:color="auto"/>
            </w:tcBorders>
          </w:tcPr>
          <w:p w:rsidR="00B60265" w:rsidRPr="00B60265" w:rsidRDefault="00B60265" w:rsidP="00DA4047">
            <w:pPr>
              <w:widowControl w:val="0"/>
            </w:pPr>
            <w:r w:rsidRPr="00B60265">
              <w:t>Left-sided χ</w:t>
            </w:r>
            <w:r w:rsidRPr="00B60265">
              <w:rPr>
                <w:vertAlign w:val="superscript"/>
              </w:rPr>
              <w:t>2</w:t>
            </w:r>
          </w:p>
        </w:tc>
        <w:tc>
          <w:tcPr>
            <w:tcW w:w="1056" w:type="dxa"/>
            <w:tcBorders>
              <w:bottom w:val="single" w:sz="4" w:space="0" w:color="auto"/>
            </w:tcBorders>
          </w:tcPr>
          <w:p w:rsidR="00B60265" w:rsidRPr="00B60265" w:rsidRDefault="00B60265" w:rsidP="00DA4047">
            <w:pPr>
              <w:widowControl w:val="0"/>
            </w:pPr>
            <w:r w:rsidRPr="00B60265">
              <w:t>Right-sided χ</w:t>
            </w:r>
            <w:r w:rsidRPr="00B60265">
              <w:rPr>
                <w:vertAlign w:val="superscript"/>
              </w:rPr>
              <w:t>2</w:t>
            </w:r>
          </w:p>
        </w:tc>
      </w:tr>
      <w:tr w:rsidR="00B60265" w:rsidRPr="00B60265" w:rsidTr="00DA4047">
        <w:tc>
          <w:tcPr>
            <w:tcW w:w="3078" w:type="dxa"/>
            <w:vAlign w:val="center"/>
          </w:tcPr>
          <w:p w:rsidR="00B60265" w:rsidRPr="00B60265" w:rsidRDefault="00B60265" w:rsidP="003C184C">
            <w:pPr>
              <w:pStyle w:val="HTMLPreformatted"/>
              <w:widowControl w:val="0"/>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left" w:pos="720"/>
                <w:tab w:val="left" w:pos="1680"/>
                <w:tab w:val="left" w:pos="2280"/>
                <w:tab w:val="left" w:pos="2760"/>
              </w:tabs>
              <w:rPr>
                <w:rFonts w:ascii="Times New Roman" w:hAnsi="Times New Roman"/>
                <w:i/>
                <w:sz w:val="24"/>
                <w:szCs w:val="24"/>
              </w:rPr>
            </w:pPr>
            <w:r w:rsidRPr="00B60265">
              <w:rPr>
                <w:rFonts w:ascii="Times New Roman" w:hAnsi="Times New Roman"/>
                <w:i/>
                <w:sz w:val="24"/>
                <w:szCs w:val="24"/>
              </w:rPr>
              <w:t>Bullying: Network effects</w:t>
            </w:r>
          </w:p>
        </w:tc>
        <w:tc>
          <w:tcPr>
            <w:tcW w:w="1236" w:type="dxa"/>
            <w:vAlign w:val="center"/>
          </w:tcPr>
          <w:p w:rsidR="00B60265" w:rsidRPr="00B60265" w:rsidRDefault="00B60265" w:rsidP="003C184C">
            <w:pPr>
              <w:widowControl w:val="0"/>
            </w:pPr>
          </w:p>
        </w:tc>
        <w:tc>
          <w:tcPr>
            <w:tcW w:w="487" w:type="dxa"/>
            <w:vAlign w:val="center"/>
          </w:tcPr>
          <w:p w:rsidR="00B60265" w:rsidRPr="00B60265" w:rsidRDefault="00B60265" w:rsidP="003C184C">
            <w:pPr>
              <w:widowControl w:val="0"/>
            </w:pPr>
          </w:p>
        </w:tc>
        <w:tc>
          <w:tcPr>
            <w:tcW w:w="1116" w:type="dxa"/>
            <w:vAlign w:val="center"/>
          </w:tcPr>
          <w:p w:rsidR="00B60265" w:rsidRPr="00B60265" w:rsidRDefault="00B60265" w:rsidP="003C184C">
            <w:pPr>
              <w:widowControl w:val="0"/>
            </w:pPr>
          </w:p>
        </w:tc>
        <w:tc>
          <w:tcPr>
            <w:tcW w:w="876" w:type="dxa"/>
            <w:tcBorders>
              <w:top w:val="single" w:sz="4" w:space="0" w:color="auto"/>
            </w:tcBorders>
            <w:vAlign w:val="center"/>
          </w:tcPr>
          <w:p w:rsidR="00B60265" w:rsidRPr="00B60265" w:rsidRDefault="00B60265" w:rsidP="003C184C">
            <w:pPr>
              <w:widowControl w:val="0"/>
              <w:jc w:val="right"/>
            </w:pPr>
          </w:p>
        </w:tc>
        <w:tc>
          <w:tcPr>
            <w:tcW w:w="1106" w:type="dxa"/>
            <w:tcBorders>
              <w:top w:val="single" w:sz="4" w:space="0" w:color="auto"/>
            </w:tcBorders>
            <w:vAlign w:val="center"/>
          </w:tcPr>
          <w:p w:rsidR="00B60265" w:rsidRPr="00B60265" w:rsidRDefault="00B60265" w:rsidP="003C184C">
            <w:pPr>
              <w:widowControl w:val="0"/>
              <w:jc w:val="right"/>
            </w:pPr>
          </w:p>
        </w:tc>
        <w:tc>
          <w:tcPr>
            <w:tcW w:w="876" w:type="dxa"/>
            <w:tcBorders>
              <w:top w:val="single" w:sz="4" w:space="0" w:color="auto"/>
            </w:tcBorders>
            <w:vAlign w:val="center"/>
          </w:tcPr>
          <w:p w:rsidR="00B60265" w:rsidRPr="00B60265" w:rsidRDefault="00B60265" w:rsidP="003C184C">
            <w:pPr>
              <w:widowControl w:val="0"/>
              <w:jc w:val="right"/>
            </w:pPr>
          </w:p>
        </w:tc>
        <w:tc>
          <w:tcPr>
            <w:tcW w:w="1078" w:type="dxa"/>
            <w:tcBorders>
              <w:top w:val="single" w:sz="4" w:space="0" w:color="auto"/>
            </w:tcBorders>
            <w:vAlign w:val="center"/>
          </w:tcPr>
          <w:p w:rsidR="00B60265" w:rsidRPr="00B60265" w:rsidRDefault="00B60265" w:rsidP="003C184C">
            <w:pPr>
              <w:widowControl w:val="0"/>
              <w:jc w:val="right"/>
            </w:pPr>
          </w:p>
        </w:tc>
        <w:tc>
          <w:tcPr>
            <w:tcW w:w="876" w:type="dxa"/>
            <w:tcBorders>
              <w:top w:val="single" w:sz="4" w:space="0" w:color="auto"/>
            </w:tcBorders>
            <w:vAlign w:val="center"/>
          </w:tcPr>
          <w:p w:rsidR="00B60265" w:rsidRPr="00B60265" w:rsidRDefault="00B60265" w:rsidP="003C184C">
            <w:pPr>
              <w:widowControl w:val="0"/>
              <w:jc w:val="right"/>
            </w:pPr>
          </w:p>
        </w:tc>
        <w:tc>
          <w:tcPr>
            <w:tcW w:w="1078" w:type="dxa"/>
            <w:tcBorders>
              <w:top w:val="single" w:sz="4" w:space="0" w:color="auto"/>
            </w:tcBorders>
            <w:vAlign w:val="center"/>
          </w:tcPr>
          <w:p w:rsidR="00B60265" w:rsidRPr="00B60265" w:rsidRDefault="00B60265" w:rsidP="003C184C">
            <w:pPr>
              <w:widowControl w:val="0"/>
              <w:jc w:val="right"/>
            </w:pPr>
          </w:p>
        </w:tc>
        <w:tc>
          <w:tcPr>
            <w:tcW w:w="1171" w:type="dxa"/>
            <w:tcBorders>
              <w:top w:val="single" w:sz="4" w:space="0" w:color="auto"/>
            </w:tcBorders>
          </w:tcPr>
          <w:p w:rsidR="00B60265" w:rsidRPr="00B60265" w:rsidRDefault="00B60265" w:rsidP="003C184C">
            <w:pPr>
              <w:widowControl w:val="0"/>
            </w:pPr>
          </w:p>
        </w:tc>
        <w:tc>
          <w:tcPr>
            <w:tcW w:w="1056" w:type="dxa"/>
            <w:tcBorders>
              <w:top w:val="single" w:sz="4" w:space="0" w:color="auto"/>
            </w:tcBorders>
          </w:tcPr>
          <w:p w:rsidR="00B60265" w:rsidRPr="00B60265" w:rsidRDefault="00B60265" w:rsidP="003C184C">
            <w:pPr>
              <w:widowControl w:val="0"/>
            </w:pPr>
          </w:p>
        </w:tc>
      </w:tr>
      <w:tr w:rsidR="00325446" w:rsidRPr="00B60265" w:rsidTr="00DA4047">
        <w:tc>
          <w:tcPr>
            <w:tcW w:w="3078" w:type="dxa"/>
            <w:vAlign w:val="center"/>
          </w:tcPr>
          <w:p w:rsidR="00325446" w:rsidRPr="00B60265" w:rsidRDefault="00325446" w:rsidP="003C184C">
            <w:pPr>
              <w:pStyle w:val="HTMLPreformatted"/>
              <w:widowControl w:val="0"/>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left" w:pos="270"/>
                <w:tab w:val="left" w:pos="720"/>
                <w:tab w:val="left" w:pos="1680"/>
                <w:tab w:val="left" w:pos="2280"/>
                <w:tab w:val="left" w:pos="2760"/>
              </w:tabs>
              <w:rPr>
                <w:rFonts w:ascii="Times New Roman" w:hAnsi="Times New Roman"/>
                <w:sz w:val="24"/>
                <w:szCs w:val="24"/>
              </w:rPr>
            </w:pPr>
            <w:r w:rsidRPr="00B60265">
              <w:rPr>
                <w:rFonts w:ascii="Times New Roman" w:hAnsi="Times New Roman"/>
                <w:sz w:val="24"/>
                <w:szCs w:val="24"/>
              </w:rPr>
              <w:t>Rate function (period 1)</w:t>
            </w:r>
          </w:p>
        </w:tc>
        <w:tc>
          <w:tcPr>
            <w:tcW w:w="1236" w:type="dxa"/>
            <w:vAlign w:val="center"/>
          </w:tcPr>
          <w:p w:rsidR="00325446" w:rsidRPr="00B60265" w:rsidRDefault="00325446" w:rsidP="003C184C">
            <w:pPr>
              <w:widowControl w:val="0"/>
            </w:pPr>
          </w:p>
        </w:tc>
        <w:tc>
          <w:tcPr>
            <w:tcW w:w="487" w:type="dxa"/>
            <w:vAlign w:val="center"/>
          </w:tcPr>
          <w:p w:rsidR="00325446" w:rsidRPr="00B60265" w:rsidRDefault="00325446" w:rsidP="003C184C">
            <w:pPr>
              <w:widowControl w:val="0"/>
            </w:pPr>
          </w:p>
        </w:tc>
        <w:tc>
          <w:tcPr>
            <w:tcW w:w="1116" w:type="dxa"/>
            <w:vAlign w:val="center"/>
          </w:tcPr>
          <w:p w:rsidR="00325446" w:rsidRPr="00B60265" w:rsidRDefault="00325446" w:rsidP="003C184C">
            <w:pPr>
              <w:widowControl w:val="0"/>
            </w:pPr>
          </w:p>
        </w:tc>
        <w:tc>
          <w:tcPr>
            <w:tcW w:w="876" w:type="dxa"/>
            <w:vAlign w:val="center"/>
          </w:tcPr>
          <w:p w:rsidR="00325446" w:rsidRPr="00325446" w:rsidRDefault="00325446" w:rsidP="00325446">
            <w:pPr>
              <w:widowControl w:val="0"/>
              <w:jc w:val="right"/>
              <w:rPr>
                <w:color w:val="000000"/>
              </w:rPr>
            </w:pPr>
            <w:r w:rsidRPr="00325446">
              <w:rPr>
                <w:color w:val="000000"/>
              </w:rPr>
              <w:t>15.75</w:t>
            </w:r>
          </w:p>
        </w:tc>
        <w:tc>
          <w:tcPr>
            <w:tcW w:w="1106" w:type="dxa"/>
            <w:vAlign w:val="center"/>
          </w:tcPr>
          <w:p w:rsidR="00325446" w:rsidRPr="00325446" w:rsidRDefault="00325446" w:rsidP="00325446">
            <w:pPr>
              <w:widowControl w:val="0"/>
              <w:rPr>
                <w:color w:val="000000"/>
              </w:rPr>
            </w:pPr>
            <w:r>
              <w:rPr>
                <w:color w:val="000000"/>
              </w:rPr>
              <w:t>(</w:t>
            </w:r>
            <w:r w:rsidRPr="00325446">
              <w:rPr>
                <w:color w:val="000000"/>
              </w:rPr>
              <w:t>2.98</w:t>
            </w:r>
            <w:r>
              <w:rPr>
                <w:color w:val="000000"/>
              </w:rPr>
              <w:t>)</w:t>
            </w:r>
          </w:p>
        </w:tc>
        <w:tc>
          <w:tcPr>
            <w:tcW w:w="876" w:type="dxa"/>
            <w:vAlign w:val="center"/>
          </w:tcPr>
          <w:p w:rsidR="00325446" w:rsidRPr="00325446" w:rsidRDefault="00325446" w:rsidP="00325446">
            <w:pPr>
              <w:widowControl w:val="0"/>
              <w:jc w:val="right"/>
              <w:rPr>
                <w:color w:val="000000"/>
              </w:rPr>
            </w:pPr>
            <w:r w:rsidRPr="00325446">
              <w:rPr>
                <w:color w:val="000000"/>
              </w:rPr>
              <w:t>14.37</w:t>
            </w:r>
          </w:p>
        </w:tc>
        <w:tc>
          <w:tcPr>
            <w:tcW w:w="1078" w:type="dxa"/>
            <w:vAlign w:val="center"/>
          </w:tcPr>
          <w:p w:rsidR="00325446" w:rsidRPr="00325446" w:rsidRDefault="00325446" w:rsidP="00325446">
            <w:pPr>
              <w:widowControl w:val="0"/>
              <w:rPr>
                <w:color w:val="000000"/>
              </w:rPr>
            </w:pPr>
            <w:r>
              <w:rPr>
                <w:color w:val="000000"/>
              </w:rPr>
              <w:t>(</w:t>
            </w:r>
            <w:r w:rsidRPr="00325446">
              <w:rPr>
                <w:color w:val="000000"/>
              </w:rPr>
              <w:t>1.89</w:t>
            </w:r>
            <w:r>
              <w:rPr>
                <w:color w:val="000000"/>
              </w:rPr>
              <w:t>)</w:t>
            </w:r>
          </w:p>
        </w:tc>
        <w:tc>
          <w:tcPr>
            <w:tcW w:w="876" w:type="dxa"/>
            <w:vAlign w:val="center"/>
          </w:tcPr>
          <w:p w:rsidR="00325446" w:rsidRPr="00325446" w:rsidRDefault="00325446" w:rsidP="00325446">
            <w:pPr>
              <w:widowControl w:val="0"/>
              <w:jc w:val="right"/>
              <w:rPr>
                <w:color w:val="000000"/>
              </w:rPr>
            </w:pPr>
            <w:r w:rsidRPr="00325446">
              <w:rPr>
                <w:color w:val="000000"/>
              </w:rPr>
              <w:t>10.13</w:t>
            </w:r>
          </w:p>
        </w:tc>
        <w:tc>
          <w:tcPr>
            <w:tcW w:w="1078" w:type="dxa"/>
            <w:vAlign w:val="center"/>
          </w:tcPr>
          <w:p w:rsidR="00325446" w:rsidRPr="00325446" w:rsidRDefault="00325446" w:rsidP="00325446">
            <w:pPr>
              <w:widowControl w:val="0"/>
              <w:rPr>
                <w:color w:val="000000"/>
              </w:rPr>
            </w:pPr>
            <w:r>
              <w:rPr>
                <w:color w:val="000000"/>
              </w:rPr>
              <w:t>(</w:t>
            </w:r>
            <w:r w:rsidRPr="00325446">
              <w:rPr>
                <w:color w:val="000000"/>
              </w:rPr>
              <w:t>1.33</w:t>
            </w:r>
            <w:r>
              <w:rPr>
                <w:color w:val="000000"/>
              </w:rPr>
              <w:t>)</w:t>
            </w:r>
          </w:p>
        </w:tc>
        <w:tc>
          <w:tcPr>
            <w:tcW w:w="1171" w:type="dxa"/>
            <w:vAlign w:val="center"/>
          </w:tcPr>
          <w:p w:rsidR="00325446" w:rsidRPr="00B60265" w:rsidRDefault="00325446" w:rsidP="003C184C">
            <w:pPr>
              <w:widowControl w:val="0"/>
              <w:tabs>
                <w:tab w:val="decimal" w:pos="433"/>
              </w:tabs>
            </w:pPr>
          </w:p>
        </w:tc>
        <w:tc>
          <w:tcPr>
            <w:tcW w:w="1056" w:type="dxa"/>
            <w:vAlign w:val="center"/>
          </w:tcPr>
          <w:p w:rsidR="00325446" w:rsidRPr="00B60265" w:rsidRDefault="00325446" w:rsidP="003C184C">
            <w:pPr>
              <w:widowControl w:val="0"/>
              <w:tabs>
                <w:tab w:val="decimal" w:pos="342"/>
              </w:tabs>
            </w:pPr>
          </w:p>
        </w:tc>
      </w:tr>
      <w:tr w:rsidR="00325446" w:rsidRPr="00B60265" w:rsidTr="00DA4047">
        <w:tc>
          <w:tcPr>
            <w:tcW w:w="3078" w:type="dxa"/>
            <w:vAlign w:val="center"/>
          </w:tcPr>
          <w:p w:rsidR="00325446" w:rsidRPr="00B60265" w:rsidRDefault="00325446" w:rsidP="003C184C">
            <w:pPr>
              <w:pStyle w:val="HTMLPreformatted"/>
              <w:widowControl w:val="0"/>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left" w:pos="270"/>
                <w:tab w:val="left" w:pos="720"/>
                <w:tab w:val="left" w:pos="1680"/>
                <w:tab w:val="left" w:pos="2280"/>
                <w:tab w:val="left" w:pos="2760"/>
              </w:tabs>
              <w:rPr>
                <w:rFonts w:ascii="Times New Roman" w:hAnsi="Times New Roman"/>
                <w:sz w:val="24"/>
                <w:szCs w:val="24"/>
              </w:rPr>
            </w:pPr>
            <w:r w:rsidRPr="00B60265">
              <w:rPr>
                <w:rFonts w:ascii="Times New Roman" w:hAnsi="Times New Roman"/>
                <w:sz w:val="24"/>
                <w:szCs w:val="24"/>
              </w:rPr>
              <w:t>Rate function (period 2)</w:t>
            </w:r>
          </w:p>
        </w:tc>
        <w:tc>
          <w:tcPr>
            <w:tcW w:w="1236" w:type="dxa"/>
            <w:vAlign w:val="center"/>
          </w:tcPr>
          <w:p w:rsidR="00325446" w:rsidRPr="00B60265" w:rsidRDefault="00325446" w:rsidP="003C184C">
            <w:pPr>
              <w:widowControl w:val="0"/>
            </w:pPr>
          </w:p>
        </w:tc>
        <w:tc>
          <w:tcPr>
            <w:tcW w:w="487" w:type="dxa"/>
            <w:vAlign w:val="center"/>
          </w:tcPr>
          <w:p w:rsidR="00325446" w:rsidRPr="00B60265" w:rsidRDefault="00325446" w:rsidP="003C184C">
            <w:pPr>
              <w:widowControl w:val="0"/>
            </w:pPr>
          </w:p>
        </w:tc>
        <w:tc>
          <w:tcPr>
            <w:tcW w:w="1116" w:type="dxa"/>
            <w:vAlign w:val="center"/>
          </w:tcPr>
          <w:p w:rsidR="00325446" w:rsidRPr="00B60265" w:rsidRDefault="00325446" w:rsidP="003C184C">
            <w:pPr>
              <w:widowControl w:val="0"/>
            </w:pPr>
          </w:p>
        </w:tc>
        <w:tc>
          <w:tcPr>
            <w:tcW w:w="876" w:type="dxa"/>
            <w:vAlign w:val="center"/>
          </w:tcPr>
          <w:p w:rsidR="00325446" w:rsidRPr="00325446" w:rsidRDefault="00325446" w:rsidP="00325446">
            <w:pPr>
              <w:widowControl w:val="0"/>
              <w:jc w:val="right"/>
              <w:rPr>
                <w:color w:val="000000"/>
              </w:rPr>
            </w:pPr>
            <w:r w:rsidRPr="00325446">
              <w:rPr>
                <w:color w:val="000000"/>
              </w:rPr>
              <w:t>10.40</w:t>
            </w:r>
          </w:p>
        </w:tc>
        <w:tc>
          <w:tcPr>
            <w:tcW w:w="1106" w:type="dxa"/>
            <w:vAlign w:val="center"/>
          </w:tcPr>
          <w:p w:rsidR="00325446" w:rsidRPr="00325446" w:rsidRDefault="00325446" w:rsidP="00325446">
            <w:pPr>
              <w:widowControl w:val="0"/>
              <w:rPr>
                <w:color w:val="000000"/>
              </w:rPr>
            </w:pPr>
            <w:r>
              <w:rPr>
                <w:color w:val="000000"/>
              </w:rPr>
              <w:t>(</w:t>
            </w:r>
            <w:r w:rsidRPr="00325446">
              <w:rPr>
                <w:color w:val="000000"/>
              </w:rPr>
              <w:t>2.06</w:t>
            </w:r>
            <w:r>
              <w:rPr>
                <w:color w:val="000000"/>
              </w:rPr>
              <w:t>)</w:t>
            </w:r>
          </w:p>
        </w:tc>
        <w:tc>
          <w:tcPr>
            <w:tcW w:w="876" w:type="dxa"/>
            <w:vAlign w:val="center"/>
          </w:tcPr>
          <w:p w:rsidR="00325446" w:rsidRPr="00325446" w:rsidRDefault="00325446" w:rsidP="00325446">
            <w:pPr>
              <w:widowControl w:val="0"/>
              <w:jc w:val="right"/>
              <w:rPr>
                <w:color w:val="000000"/>
              </w:rPr>
            </w:pPr>
            <w:r w:rsidRPr="00325446">
              <w:rPr>
                <w:color w:val="000000"/>
              </w:rPr>
              <w:t>12.54</w:t>
            </w:r>
          </w:p>
        </w:tc>
        <w:tc>
          <w:tcPr>
            <w:tcW w:w="1078" w:type="dxa"/>
            <w:vAlign w:val="center"/>
          </w:tcPr>
          <w:p w:rsidR="00325446" w:rsidRPr="00325446" w:rsidRDefault="00325446" w:rsidP="00325446">
            <w:pPr>
              <w:widowControl w:val="0"/>
              <w:rPr>
                <w:color w:val="000000"/>
              </w:rPr>
            </w:pPr>
            <w:r>
              <w:rPr>
                <w:color w:val="000000"/>
              </w:rPr>
              <w:t>(</w:t>
            </w:r>
            <w:r w:rsidRPr="00325446">
              <w:rPr>
                <w:color w:val="000000"/>
              </w:rPr>
              <w:t>1.78</w:t>
            </w:r>
            <w:r>
              <w:rPr>
                <w:color w:val="000000"/>
              </w:rPr>
              <w:t>)</w:t>
            </w:r>
          </w:p>
        </w:tc>
        <w:tc>
          <w:tcPr>
            <w:tcW w:w="876" w:type="dxa"/>
            <w:vAlign w:val="center"/>
          </w:tcPr>
          <w:p w:rsidR="00325446" w:rsidRPr="00325446" w:rsidRDefault="00325446" w:rsidP="00325446">
            <w:pPr>
              <w:widowControl w:val="0"/>
              <w:jc w:val="right"/>
              <w:rPr>
                <w:color w:val="000000"/>
              </w:rPr>
            </w:pPr>
            <w:r w:rsidRPr="00325446">
              <w:rPr>
                <w:color w:val="000000"/>
              </w:rPr>
              <w:t>14.68</w:t>
            </w:r>
          </w:p>
        </w:tc>
        <w:tc>
          <w:tcPr>
            <w:tcW w:w="1078" w:type="dxa"/>
            <w:vAlign w:val="center"/>
          </w:tcPr>
          <w:p w:rsidR="00325446" w:rsidRPr="00325446" w:rsidRDefault="00325446" w:rsidP="00325446">
            <w:pPr>
              <w:widowControl w:val="0"/>
              <w:rPr>
                <w:color w:val="000000"/>
              </w:rPr>
            </w:pPr>
            <w:r>
              <w:rPr>
                <w:color w:val="000000"/>
              </w:rPr>
              <w:t>(</w:t>
            </w:r>
            <w:r w:rsidRPr="00325446">
              <w:rPr>
                <w:color w:val="000000"/>
              </w:rPr>
              <w:t>1.93</w:t>
            </w:r>
            <w:r>
              <w:rPr>
                <w:color w:val="000000"/>
              </w:rPr>
              <w:t>)</w:t>
            </w:r>
          </w:p>
        </w:tc>
        <w:tc>
          <w:tcPr>
            <w:tcW w:w="1171" w:type="dxa"/>
            <w:vAlign w:val="center"/>
          </w:tcPr>
          <w:p w:rsidR="00325446" w:rsidRPr="00B60265" w:rsidRDefault="00325446" w:rsidP="003C184C">
            <w:pPr>
              <w:widowControl w:val="0"/>
              <w:tabs>
                <w:tab w:val="decimal" w:pos="433"/>
              </w:tabs>
            </w:pPr>
          </w:p>
        </w:tc>
        <w:tc>
          <w:tcPr>
            <w:tcW w:w="1056" w:type="dxa"/>
            <w:vAlign w:val="center"/>
          </w:tcPr>
          <w:p w:rsidR="00325446" w:rsidRPr="00B60265" w:rsidRDefault="00325446" w:rsidP="003C184C">
            <w:pPr>
              <w:widowControl w:val="0"/>
              <w:tabs>
                <w:tab w:val="decimal" w:pos="342"/>
              </w:tabs>
            </w:pPr>
          </w:p>
        </w:tc>
      </w:tr>
      <w:tr w:rsidR="00325446" w:rsidRPr="00B60265" w:rsidTr="00325446">
        <w:tc>
          <w:tcPr>
            <w:tcW w:w="3078" w:type="dxa"/>
            <w:vAlign w:val="center"/>
          </w:tcPr>
          <w:p w:rsidR="00325446" w:rsidRPr="00B60265" w:rsidRDefault="00325446" w:rsidP="003C184C">
            <w:pPr>
              <w:widowControl w:val="0"/>
              <w:tabs>
                <w:tab w:val="left" w:pos="270"/>
              </w:tabs>
            </w:pPr>
            <w:r w:rsidRPr="00B60265">
              <w:t xml:space="preserve">Outdegree </w:t>
            </w:r>
          </w:p>
        </w:tc>
        <w:tc>
          <w:tcPr>
            <w:tcW w:w="1236" w:type="dxa"/>
            <w:vAlign w:val="center"/>
          </w:tcPr>
          <w:p w:rsidR="00325446" w:rsidRPr="00B60265" w:rsidRDefault="006069D0" w:rsidP="003C184C">
            <w:pPr>
              <w:widowControl w:val="0"/>
            </w:pPr>
            <w:r>
              <w:rPr>
                <w:noProof/>
                <w:lang w:eastAsia="en-US"/>
              </w:rPr>
            </w:r>
            <w:r>
              <w:rPr>
                <w:noProof/>
                <w:lang w:eastAsia="en-US"/>
              </w:rPr>
              <w:pict>
                <v:group id="Canvas 871" o:spid="_x0000_s1747" editas="canvas" style="width:43pt;height:12.5pt;mso-position-horizontal-relative:char;mso-position-vertical-relative:line" coordsize="5454,15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">
                  <v:shape id="_x0000_s1750" type="#_x0000_t75" style="position:absolute;width:5454;height:1581;visibility:visible">
                    <v:fill o:detectmouseclick="t"/>
                    <v:path o:connecttype="none"/>
                  </v:shape>
                  <v:oval id="Oval 180" o:spid="_x0000_s1749" style="position:absolute;left:4105;top:230;width:1327;height:1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4fIMQA&#10;AADcAAAADwAAAGRycy9kb3ducmV2LnhtbESPTWvCQBCG74X+h2UK3nRj1SLRTShCaaFI0VTxOGSn&#10;SWh2NmRXjf/eORR6m2Hej2fW+eBadaE+NJ4NTCcJKOLS24YrA9/F23gJKkRki61nMnCjAHn2+LDG&#10;1Por7+iyj5WSEA4pGqhj7FKtQ1mTwzDxHbHcfnzvMMraV9r2eJVw1+rnJHnRDhuWhho72tRU/u7P&#10;TnqPX0W3abenz8QfZsU7n6fzBRkzehpeV6AiDfFf/Of+sIK/FHx5RibQ2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OHyDEAAAA3AAAAA8AAAAAAAAAAAAAAAAAmAIAAGRycy9k&#10;b3ducmV2LnhtbFBLBQYAAAAABAAEAPUAAACJAwAAAAA=&#10;" fillcolor="#0d0d0d [3069]" strokecolor="#0d0d0d [3069]" strokeweight="2pt">
                    <v:textbox>
                      <w:txbxContent>
                        <w:p w:rsidR="00DA4047" w:rsidRDefault="00DA4047" w:rsidP="00B60265">
                          <w:pPr>
                            <w:rPr>
                              <w:rFonts w:eastAsia="Times New Roman"/>
                            </w:rPr>
                          </w:pPr>
                        </w:p>
                      </w:txbxContent>
                    </v:textbox>
                  </v:oval>
                  <v:oval id="Oval 214" o:spid="_x0000_s1748" style="position:absolute;top:233;width:1314;height:1213;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Frt2MMA&#10;AADcAAAADwAAAGRycy9kb3ducmV2LnhtbESPW4vCMBCF3wX/Q5gF3zStl0W6RhFBFGQR7So+Ds1s&#10;W7aZlCZq/fdmQfDxcC4fZ7ZoTSVu1LjSsoJ4EIEgzqwuOVfwk677UxDOI2usLJOCBzlYzLudGSba&#10;3vlAt6PPRRhhl6CCwvs6kdJlBRl0A1sTB+/XNgZ9kE0udYP3MG4qOYyiT2mw5EAosKZVQdnf8WoC&#10;97xP61X1fdlF9jRKN3yNxxNSqvfRLr9AeGr9O/xqb7WCYTyG/zPhCMj5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Frt2MMAAADcAAAADwAAAAAAAAAAAAAAAACYAgAAZHJzL2Rv&#10;d25yZXYueG1sUEsFBgAAAAAEAAQA9QAAAIgDAAAAAA==&#10;" fillcolor="#0d0d0d [3069]" strokecolor="#0d0d0d [3069]" strokeweight="2pt">
                    <v:textbox>
                      <w:txbxContent>
                        <w:p w:rsidR="00DA4047" w:rsidRDefault="00DA4047" w:rsidP="00B60265">
                          <w:pPr>
                            <w:pStyle w:val="NormalWeb"/>
                            <w:spacing w:before="0" w:beforeAutospacing="0" w:after="0" w:afterAutospacing="0"/>
                          </w:pPr>
                          <w:r>
                            <w:rPr>
                              <w:rFonts w:eastAsia="Times New Roman"/>
                            </w:rPr>
                            <w:t> </w:t>
                          </w:r>
                        </w:p>
                      </w:txbxContent>
                    </v:textbox>
                  </v:oval>
                  <v:shape id="Straight Arrow Connector 218" o:spid="_x0000_s1314" type="#_x0000_t32" style="position:absolute;left:1314;top:840;width:2791;height:3;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ZIJTsIAAADcAAAADwAAAGRycy9kb3ducmV2LnhtbERPXWvCMBR9F/wP4Qp709TCpHSmRYWB&#10;sOGw0z3fNXdttbkpSabdv18eBns8nO91OZpe3Mj5zrKC5SIBQVxb3XGj4PT+PM9A+ICssbdMCn7I&#10;Q1lMJ2vMtb3zkW5VaEQMYZ+jgjaEIZfS1y0Z9As7EEfuyzqDIULXSO3wHsNNL9MkWUmDHceGFgfa&#10;tVRfq2+jYCs/LtUes6N7TV+24+dhOGdvj0o9zMbNE4hAY/gX/7n3WkG6jGvjmXgEZPEL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ZIJTsIAAADcAAAADwAAAAAAAAAAAAAA&#10;AAChAgAAZHJzL2Rvd25yZXYueG1sUEsFBgAAAAAEAAQA+QAAAJADAAAAAA==&#10;" strokecolor="#0d0d0d [3069]" strokeweight="1pt">
                    <v:stroke dashstyle="dash" endarrow="block"/>
                  </v:shape>
                  <w10:wrap type="none"/>
                  <w10:anchorlock/>
                </v:group>
              </w:pict>
            </w:r>
          </w:p>
        </w:tc>
        <w:tc>
          <w:tcPr>
            <w:tcW w:w="487" w:type="dxa"/>
            <w:vAlign w:val="center"/>
          </w:tcPr>
          <w:p w:rsidR="00325446" w:rsidRPr="00B60265" w:rsidRDefault="00325446" w:rsidP="003C184C">
            <w:pPr>
              <w:widowControl w:val="0"/>
            </w:pPr>
          </w:p>
        </w:tc>
        <w:tc>
          <w:tcPr>
            <w:tcW w:w="1116" w:type="dxa"/>
            <w:vAlign w:val="center"/>
          </w:tcPr>
          <w:p w:rsidR="00325446" w:rsidRPr="00B60265" w:rsidRDefault="00325446" w:rsidP="003C184C">
            <w:pPr>
              <w:widowControl w:val="0"/>
            </w:pPr>
          </w:p>
        </w:tc>
        <w:tc>
          <w:tcPr>
            <w:tcW w:w="876" w:type="dxa"/>
            <w:vAlign w:val="center"/>
          </w:tcPr>
          <w:p w:rsidR="00325446" w:rsidRPr="00325446" w:rsidRDefault="00325446" w:rsidP="00325446">
            <w:pPr>
              <w:widowControl w:val="0"/>
              <w:jc w:val="right"/>
              <w:rPr>
                <w:color w:val="000000"/>
              </w:rPr>
            </w:pPr>
            <w:r w:rsidRPr="00325446">
              <w:rPr>
                <w:color w:val="000000"/>
              </w:rPr>
              <w:t>-2.99</w:t>
            </w:r>
          </w:p>
        </w:tc>
        <w:tc>
          <w:tcPr>
            <w:tcW w:w="1106" w:type="dxa"/>
            <w:vAlign w:val="center"/>
          </w:tcPr>
          <w:p w:rsidR="00325446" w:rsidRPr="00325446" w:rsidRDefault="00325446" w:rsidP="00325446">
            <w:pPr>
              <w:widowControl w:val="0"/>
              <w:rPr>
                <w:color w:val="000000"/>
              </w:rPr>
            </w:pPr>
            <w:r>
              <w:rPr>
                <w:color w:val="000000"/>
              </w:rPr>
              <w:t>(</w:t>
            </w:r>
            <w:r w:rsidRPr="00325446">
              <w:rPr>
                <w:color w:val="000000"/>
              </w:rPr>
              <w:t>0.48</w:t>
            </w:r>
            <w:r>
              <w:rPr>
                <w:color w:val="000000"/>
              </w:rPr>
              <w:t>)</w:t>
            </w:r>
            <w:r w:rsidR="00EE4EC2">
              <w:rPr>
                <w:color w:val="000000"/>
              </w:rPr>
              <w:t>**</w:t>
            </w:r>
          </w:p>
        </w:tc>
        <w:tc>
          <w:tcPr>
            <w:tcW w:w="876" w:type="dxa"/>
            <w:vAlign w:val="center"/>
          </w:tcPr>
          <w:p w:rsidR="00325446" w:rsidRPr="00325446" w:rsidRDefault="00325446" w:rsidP="00325446">
            <w:pPr>
              <w:widowControl w:val="0"/>
              <w:jc w:val="right"/>
              <w:rPr>
                <w:color w:val="000000"/>
              </w:rPr>
            </w:pPr>
            <w:r w:rsidRPr="00325446">
              <w:rPr>
                <w:color w:val="000000"/>
              </w:rPr>
              <w:t>-3.79</w:t>
            </w:r>
          </w:p>
        </w:tc>
        <w:tc>
          <w:tcPr>
            <w:tcW w:w="1078" w:type="dxa"/>
            <w:vAlign w:val="center"/>
          </w:tcPr>
          <w:p w:rsidR="00325446" w:rsidRPr="00325446" w:rsidRDefault="00325446" w:rsidP="00325446">
            <w:pPr>
              <w:widowControl w:val="0"/>
              <w:rPr>
                <w:color w:val="000000"/>
              </w:rPr>
            </w:pPr>
            <w:r>
              <w:rPr>
                <w:color w:val="000000"/>
              </w:rPr>
              <w:t>(</w:t>
            </w:r>
            <w:r w:rsidRPr="00325446">
              <w:rPr>
                <w:color w:val="000000"/>
              </w:rPr>
              <w:t>0.41</w:t>
            </w:r>
            <w:r>
              <w:rPr>
                <w:color w:val="000000"/>
              </w:rPr>
              <w:t>)</w:t>
            </w:r>
            <w:r w:rsidR="00EE4EC2">
              <w:rPr>
                <w:color w:val="000000"/>
              </w:rPr>
              <w:t>**</w:t>
            </w:r>
          </w:p>
        </w:tc>
        <w:tc>
          <w:tcPr>
            <w:tcW w:w="876" w:type="dxa"/>
            <w:vAlign w:val="center"/>
          </w:tcPr>
          <w:p w:rsidR="00325446" w:rsidRPr="00325446" w:rsidRDefault="00325446" w:rsidP="00325446">
            <w:pPr>
              <w:widowControl w:val="0"/>
              <w:jc w:val="right"/>
              <w:rPr>
                <w:color w:val="000000"/>
              </w:rPr>
            </w:pPr>
            <w:r w:rsidRPr="00325446">
              <w:rPr>
                <w:color w:val="000000"/>
              </w:rPr>
              <w:t>-4.58</w:t>
            </w:r>
          </w:p>
        </w:tc>
        <w:tc>
          <w:tcPr>
            <w:tcW w:w="1078" w:type="dxa"/>
            <w:vAlign w:val="center"/>
          </w:tcPr>
          <w:p w:rsidR="00325446" w:rsidRPr="00325446" w:rsidRDefault="00325446" w:rsidP="00325446">
            <w:pPr>
              <w:widowControl w:val="0"/>
              <w:rPr>
                <w:color w:val="000000"/>
              </w:rPr>
            </w:pPr>
            <w:r>
              <w:rPr>
                <w:color w:val="000000"/>
              </w:rPr>
              <w:t>(</w:t>
            </w:r>
            <w:r w:rsidRPr="00325446">
              <w:rPr>
                <w:color w:val="000000"/>
              </w:rPr>
              <w:t>0.41</w:t>
            </w:r>
            <w:r>
              <w:rPr>
                <w:color w:val="000000"/>
              </w:rPr>
              <w:t>)</w:t>
            </w:r>
            <w:r w:rsidR="00EE4EC2">
              <w:rPr>
                <w:color w:val="000000"/>
              </w:rPr>
              <w:t>**</w:t>
            </w:r>
          </w:p>
        </w:tc>
        <w:tc>
          <w:tcPr>
            <w:tcW w:w="1171" w:type="dxa"/>
            <w:vAlign w:val="center"/>
          </w:tcPr>
          <w:p w:rsidR="00325446" w:rsidRPr="00B60265" w:rsidRDefault="0054205C" w:rsidP="003C184C">
            <w:pPr>
              <w:widowControl w:val="0"/>
              <w:tabs>
                <w:tab w:val="decimal" w:pos="433"/>
              </w:tabs>
            </w:pPr>
            <w:r>
              <w:t>267</w:t>
            </w:r>
            <w:r w:rsidR="00325446" w:rsidRPr="00B60265">
              <w:t xml:space="preserve"> **</w:t>
            </w:r>
          </w:p>
        </w:tc>
        <w:tc>
          <w:tcPr>
            <w:tcW w:w="1056" w:type="dxa"/>
            <w:vAlign w:val="center"/>
          </w:tcPr>
          <w:p w:rsidR="00325446" w:rsidRPr="00B60265" w:rsidRDefault="00325446" w:rsidP="003C184C">
            <w:pPr>
              <w:widowControl w:val="0"/>
              <w:tabs>
                <w:tab w:val="decimal" w:pos="342"/>
              </w:tabs>
            </w:pPr>
            <w:r w:rsidRPr="00B60265">
              <w:t>0</w:t>
            </w:r>
          </w:p>
        </w:tc>
      </w:tr>
      <w:tr w:rsidR="00325446" w:rsidRPr="00B60265" w:rsidTr="00DA4047">
        <w:tc>
          <w:tcPr>
            <w:tcW w:w="3078" w:type="dxa"/>
            <w:vAlign w:val="center"/>
          </w:tcPr>
          <w:p w:rsidR="00325446" w:rsidRPr="00B60265" w:rsidRDefault="00325446" w:rsidP="003C184C">
            <w:pPr>
              <w:pStyle w:val="HTMLPreformatted"/>
              <w:widowControl w:val="0"/>
              <w:tabs>
                <w:tab w:val="clear" w:pos="916"/>
                <w:tab w:val="clear" w:pos="1832"/>
                <w:tab w:val="clear" w:pos="3664"/>
                <w:tab w:val="clear" w:pos="4580"/>
                <w:tab w:val="clear" w:pos="5496"/>
                <w:tab w:val="clear" w:pos="6412"/>
                <w:tab w:val="clear" w:pos="7328"/>
                <w:tab w:val="clear" w:pos="8244"/>
                <w:tab w:val="clear" w:pos="9160"/>
                <w:tab w:val="clear" w:pos="10076"/>
                <w:tab w:val="left" w:pos="270"/>
                <w:tab w:val="left" w:pos="720"/>
                <w:tab w:val="left" w:pos="1680"/>
                <w:tab w:val="left" w:pos="2280"/>
              </w:tabs>
              <w:rPr>
                <w:rFonts w:ascii="Times New Roman" w:hAnsi="Times New Roman"/>
                <w:sz w:val="24"/>
                <w:szCs w:val="24"/>
              </w:rPr>
            </w:pPr>
            <w:r w:rsidRPr="00B60265">
              <w:rPr>
                <w:rFonts w:ascii="Times New Roman" w:hAnsi="Times New Roman"/>
                <w:sz w:val="24"/>
                <w:szCs w:val="24"/>
              </w:rPr>
              <w:t>Outdegree: Time dummy</w:t>
            </w:r>
          </w:p>
        </w:tc>
        <w:tc>
          <w:tcPr>
            <w:tcW w:w="1236" w:type="dxa"/>
            <w:vAlign w:val="center"/>
          </w:tcPr>
          <w:p w:rsidR="00325446" w:rsidRPr="00B60265" w:rsidRDefault="00325446" w:rsidP="003C184C">
            <w:pPr>
              <w:widowControl w:val="0"/>
              <w:rPr>
                <w:noProof/>
                <w:lang w:eastAsia="en-US"/>
              </w:rPr>
            </w:pPr>
          </w:p>
        </w:tc>
        <w:tc>
          <w:tcPr>
            <w:tcW w:w="487" w:type="dxa"/>
            <w:vAlign w:val="center"/>
          </w:tcPr>
          <w:p w:rsidR="00325446" w:rsidRPr="00B60265" w:rsidRDefault="00325446" w:rsidP="003C184C">
            <w:pPr>
              <w:widowControl w:val="0"/>
            </w:pPr>
          </w:p>
        </w:tc>
        <w:tc>
          <w:tcPr>
            <w:tcW w:w="1116" w:type="dxa"/>
            <w:vAlign w:val="center"/>
          </w:tcPr>
          <w:p w:rsidR="00325446" w:rsidRPr="00B60265" w:rsidRDefault="00325446" w:rsidP="003C184C">
            <w:pPr>
              <w:widowControl w:val="0"/>
            </w:pPr>
          </w:p>
        </w:tc>
        <w:tc>
          <w:tcPr>
            <w:tcW w:w="876" w:type="dxa"/>
            <w:vAlign w:val="center"/>
          </w:tcPr>
          <w:p w:rsidR="00325446" w:rsidRPr="00325446" w:rsidRDefault="00325446" w:rsidP="00325446">
            <w:pPr>
              <w:widowControl w:val="0"/>
              <w:jc w:val="right"/>
              <w:rPr>
                <w:color w:val="000000"/>
              </w:rPr>
            </w:pPr>
          </w:p>
        </w:tc>
        <w:tc>
          <w:tcPr>
            <w:tcW w:w="1106" w:type="dxa"/>
            <w:vAlign w:val="center"/>
          </w:tcPr>
          <w:p w:rsidR="00325446" w:rsidRPr="00325446" w:rsidRDefault="00325446" w:rsidP="00325446">
            <w:pPr>
              <w:widowControl w:val="0"/>
              <w:rPr>
                <w:color w:val="000000"/>
              </w:rPr>
            </w:pPr>
          </w:p>
        </w:tc>
        <w:tc>
          <w:tcPr>
            <w:tcW w:w="876" w:type="dxa"/>
            <w:vAlign w:val="center"/>
          </w:tcPr>
          <w:p w:rsidR="00325446" w:rsidRPr="00325446" w:rsidRDefault="00325446" w:rsidP="00325446">
            <w:pPr>
              <w:widowControl w:val="0"/>
              <w:jc w:val="right"/>
              <w:rPr>
                <w:color w:val="000000"/>
              </w:rPr>
            </w:pPr>
            <w:r w:rsidRPr="00325446">
              <w:rPr>
                <w:color w:val="000000"/>
              </w:rPr>
              <w:t>0.49</w:t>
            </w:r>
          </w:p>
        </w:tc>
        <w:tc>
          <w:tcPr>
            <w:tcW w:w="1078" w:type="dxa"/>
            <w:vAlign w:val="center"/>
          </w:tcPr>
          <w:p w:rsidR="00325446" w:rsidRPr="00325446" w:rsidRDefault="00325446" w:rsidP="00325446">
            <w:pPr>
              <w:widowControl w:val="0"/>
              <w:rPr>
                <w:color w:val="000000"/>
              </w:rPr>
            </w:pPr>
            <w:r>
              <w:rPr>
                <w:color w:val="000000"/>
              </w:rPr>
              <w:t>(</w:t>
            </w:r>
            <w:r w:rsidRPr="00325446">
              <w:rPr>
                <w:color w:val="000000"/>
              </w:rPr>
              <w:t>0.13</w:t>
            </w:r>
            <w:r>
              <w:rPr>
                <w:color w:val="000000"/>
              </w:rPr>
              <w:t>)</w:t>
            </w:r>
            <w:r w:rsidR="00EE4EC2">
              <w:rPr>
                <w:color w:val="000000"/>
              </w:rPr>
              <w:t>**</w:t>
            </w:r>
          </w:p>
        </w:tc>
        <w:tc>
          <w:tcPr>
            <w:tcW w:w="876" w:type="dxa"/>
            <w:vAlign w:val="center"/>
          </w:tcPr>
          <w:p w:rsidR="00325446" w:rsidRPr="00325446" w:rsidRDefault="00325446" w:rsidP="00325446">
            <w:pPr>
              <w:widowControl w:val="0"/>
              <w:jc w:val="right"/>
              <w:rPr>
                <w:color w:val="000000"/>
              </w:rPr>
            </w:pPr>
          </w:p>
        </w:tc>
        <w:tc>
          <w:tcPr>
            <w:tcW w:w="1078" w:type="dxa"/>
            <w:vAlign w:val="center"/>
          </w:tcPr>
          <w:p w:rsidR="00325446" w:rsidRPr="00325446" w:rsidRDefault="00325446" w:rsidP="00325446">
            <w:pPr>
              <w:widowControl w:val="0"/>
              <w:rPr>
                <w:color w:val="000000"/>
              </w:rPr>
            </w:pPr>
          </w:p>
        </w:tc>
        <w:tc>
          <w:tcPr>
            <w:tcW w:w="1171" w:type="dxa"/>
            <w:vAlign w:val="center"/>
          </w:tcPr>
          <w:p w:rsidR="00325446" w:rsidRPr="00B60265" w:rsidRDefault="00325446" w:rsidP="003C184C">
            <w:pPr>
              <w:widowControl w:val="0"/>
              <w:tabs>
                <w:tab w:val="decimal" w:pos="433"/>
              </w:tabs>
            </w:pPr>
          </w:p>
        </w:tc>
        <w:tc>
          <w:tcPr>
            <w:tcW w:w="1056" w:type="dxa"/>
            <w:vAlign w:val="center"/>
          </w:tcPr>
          <w:p w:rsidR="00325446" w:rsidRPr="00B60265" w:rsidRDefault="00325446" w:rsidP="003C184C">
            <w:pPr>
              <w:widowControl w:val="0"/>
              <w:tabs>
                <w:tab w:val="decimal" w:pos="342"/>
              </w:tabs>
            </w:pPr>
          </w:p>
        </w:tc>
      </w:tr>
      <w:tr w:rsidR="00325446" w:rsidRPr="00B60265" w:rsidTr="00325446">
        <w:tc>
          <w:tcPr>
            <w:tcW w:w="3078" w:type="dxa"/>
            <w:vAlign w:val="center"/>
          </w:tcPr>
          <w:p w:rsidR="00325446" w:rsidRPr="00B60265" w:rsidRDefault="00325446" w:rsidP="003C184C">
            <w:pPr>
              <w:widowControl w:val="0"/>
              <w:tabs>
                <w:tab w:val="left" w:pos="270"/>
              </w:tabs>
            </w:pPr>
            <w:r w:rsidRPr="00B60265">
              <w:t>Reciprocity</w:t>
            </w:r>
          </w:p>
        </w:tc>
        <w:tc>
          <w:tcPr>
            <w:tcW w:w="1236" w:type="dxa"/>
            <w:vAlign w:val="center"/>
          </w:tcPr>
          <w:p w:rsidR="00325446" w:rsidRPr="00B60265" w:rsidRDefault="006069D0" w:rsidP="003C184C">
            <w:pPr>
              <w:widowControl w:val="0"/>
            </w:pPr>
            <w:r>
              <w:rPr>
                <w:noProof/>
                <w:lang w:eastAsia="en-US"/>
              </w:rPr>
            </w:r>
            <w:r>
              <w:rPr>
                <w:noProof/>
                <w:lang w:eastAsia="en-US"/>
              </w:rPr>
              <w:pict>
                <v:group id="Canvas 872" o:spid="_x0000_s1315" editas="canvas" style="width:43pt;height:12.5pt;mso-position-horizontal-relative:char;mso-position-vertical-relative:line" coordsize="5454,15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">
                  <v:shape id="_x0000_s1316" type="#_x0000_t75" style="position:absolute;width:5454;height:1581;visibility:visible">
                    <v:fill o:detectmouseclick="t"/>
                    <v:path o:connecttype="none"/>
                  </v:shape>
                  <v:oval id="Oval 219" o:spid="_x0000_s1317" style="position:absolute;left:4105;top:230;width:1327;height:1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ltCRsQA&#10;AADcAAAADwAAAGRycy9kb3ducmV2LnhtbESPX2vCMBTF3wd+h3AF3zStTtmqUUQQBzJEu4mPl+ba&#10;Fpub0kSt334RhD0ezp8fZ7ZoTSVu1LjSsoJ4EIEgzqwuOVfwk677HyCcR9ZYWSYFD3KwmHfeZpho&#10;e+c93Q4+F2GEXYIKCu/rREqXFWTQDWxNHLyzbQz6IJtc6gbvYdxUchhFE2mw5EAosKZVQdnlcDWB&#10;e9yl9ar6Pm0j+ztKN3yN38ekVK/bLqcgPLX+P/xqf2kFw/gTnmfCEZDz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5bQkbEAAAA3AAAAA8AAAAAAAAAAAAAAAAAmAIAAGRycy9k&#10;b3ducmV2LnhtbFBLBQYAAAAABAAEAPUAAACJAwAAAAA=&#10;" fillcolor="#0d0d0d [3069]" strokecolor="#0d0d0d [3069]" strokeweight="2pt">
                    <v:textbox>
                      <w:txbxContent>
                        <w:p w:rsidR="00DA4047" w:rsidRDefault="00DA4047" w:rsidP="00B60265">
                          <w:pPr>
                            <w:rPr>
                              <w:rFonts w:eastAsia="Times New Roman"/>
                            </w:rPr>
                          </w:pPr>
                        </w:p>
                      </w:txbxContent>
                    </v:textbox>
                  </v:oval>
                  <v:oval id="Oval 220" o:spid="_x0000_s1318" style="position:absolute;top:233;width:1314;height:1213;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Q0hZsIA&#10;AADcAAAADwAAAGRycy9kb3ducmV2LnhtbERPTWvCQBC9C/0PyxS86cZYS0ldpQiiIFI0rXgcstMk&#10;NDsbsqum/945FDw+3vd82btGXakLtWcDk3ECirjwtubSwFe+Hr2BChHZYuOZDPxRgOXiaTDHzPob&#10;H+h6jKWSEA4ZGqhibDOtQ1GRwzD2LbFwP75zGAV2pbYd3iTcNTpNklftsGZpqLClVUXF7/HipPf0&#10;mberZn/eJf57mm/4MnmZkTHD5/7jHVSkPj7E/+6tNZCmMl/OyBHQiz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hDSFmwgAAANwAAAAPAAAAAAAAAAAAAAAAAJgCAABkcnMvZG93&#10;bnJldi54bWxQSwUGAAAAAAQABAD1AAAAhwMAAAAA&#10;" fillcolor="#0d0d0d [3069]" strokecolor="#0d0d0d [3069]" strokeweight="2pt">
                    <v:textbox>
                      <w:txbxContent>
                        <w:p w:rsidR="00DA4047" w:rsidRDefault="00DA4047" w:rsidP="00B60265">
                          <w:pPr>
                            <w:pStyle w:val="NormalWeb"/>
                            <w:spacing w:before="0" w:beforeAutospacing="0" w:after="0" w:afterAutospacing="0"/>
                          </w:pPr>
                          <w:r>
                            <w:rPr>
                              <w:rFonts w:eastAsia="Times New Roman"/>
                            </w:rPr>
                            <w:t> </w:t>
                          </w:r>
                        </w:p>
                      </w:txbxContent>
                    </v:textbox>
                  </v:oval>
                  <v:shape id="Straight Arrow Connector 221" o:spid="_x0000_s1319" type="#_x0000_t32" style="position:absolute;left:1314;top:840;width:2791;height:3;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sRqbsUAAADcAAAADwAAAGRycy9kb3ducmV2LnhtbESPQWvCQBSE7wX/w/IEb3VjoCWkrlIF&#10;QahYjNbzM/uaRLNvw+6q6b/vFgoeh5n5hpnOe9OKGznfWFYwGScgiEurG64UHPar5wyED8gaW8uk&#10;4Ic8zGeDpynm2t55R7ciVCJC2OeooA6hy6X0ZU0G/dh2xNH7ts5giNJVUju8R7hpZZokr9Jgw3Gh&#10;xo6WNZWX4moULOTxXKwx27lN+rHoT9vuK/t8UWo07N/fQATqwyP8315rBWk6gb8z8QjI2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sRqbsUAAADcAAAADwAAAAAAAAAA&#10;AAAAAAChAgAAZHJzL2Rvd25yZXYueG1sUEsFBgAAAAAEAAQA+QAAAJMDAAAAAA==&#10;" strokecolor="#0d0d0d [3069]" strokeweight="1pt">
                    <v:stroke dashstyle="dash" endarrow="block"/>
                  </v:shape>
                  <w10:wrap type="none"/>
                  <w10:anchorlock/>
                </v:group>
              </w:pict>
            </w:r>
          </w:p>
        </w:tc>
        <w:tc>
          <w:tcPr>
            <w:tcW w:w="487" w:type="dxa"/>
            <w:vAlign w:val="center"/>
          </w:tcPr>
          <w:p w:rsidR="00325446" w:rsidRPr="00B60265" w:rsidRDefault="00325446" w:rsidP="003C184C">
            <w:pPr>
              <w:widowControl w:val="0"/>
            </w:pPr>
            <w:r w:rsidRPr="00B60265">
              <w:t>→</w:t>
            </w:r>
          </w:p>
        </w:tc>
        <w:tc>
          <w:tcPr>
            <w:tcW w:w="1116" w:type="dxa"/>
            <w:vAlign w:val="center"/>
          </w:tcPr>
          <w:p w:rsidR="00325446" w:rsidRPr="00B60265" w:rsidRDefault="006069D0" w:rsidP="003C184C">
            <w:pPr>
              <w:widowControl w:val="0"/>
            </w:pPr>
            <w:r>
              <w:rPr>
                <w:noProof/>
                <w:lang w:eastAsia="en-US"/>
              </w:rPr>
            </w:r>
            <w:r>
              <w:rPr>
                <w:noProof/>
                <w:lang w:eastAsia="en-US"/>
              </w:rPr>
              <w:pict>
                <v:group id="Canvas 873" o:spid="_x0000_s1320" editas="canvas" style="width:43pt;height:12.5pt;mso-position-horizontal-relative:char;mso-position-vertical-relative:line" coordsize="5454,15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">
                  <v:shape id="_x0000_s1321" type="#_x0000_t75" style="position:absolute;width:5454;height:1581;visibility:visible">
                    <v:fill o:detectmouseclick="t"/>
                    <v:path o:connecttype="none"/>
                  </v:shape>
                  <v:oval id="Oval 222" o:spid="_x0000_s1322" style="position:absolute;left:4105;top:230;width:1327;height:1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aisQA&#10;AADcAAAADwAAAGRycy9kb3ducmV2LnhtbESPXWvCMBSG7wf+h3AE72xq94FUowxhTBgy1qp4eWjO&#10;2rLmpCRRu3+/CMIuX96Ph3e5HkwnLuR8a1nBLElBEFdWt1wr2Jdv0zkIH5A1dpZJwS95WK9GD0vM&#10;tb3yF12KUIs4wj5HBU0IfS6lrxoy6BPbE0fv2zqDIUpXS+3wGsdNJ7M0fZEGW46EBnvaNFT9FGcT&#10;ucfPst90u9NHag+P5TufZ0/PpNRkPLwuQAQawn/43t5qBVmWwe1MPAJy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6TGorEAAAA3AAAAA8AAAAAAAAAAAAAAAAAmAIAAGRycy9k&#10;b3ducmV2LnhtbFBLBQYAAAAABAAEAPUAAACJAwAAAAA=&#10;" fillcolor="#0d0d0d [3069]" strokecolor="#0d0d0d [3069]" strokeweight="2pt">
                    <v:textbox>
                      <w:txbxContent>
                        <w:p w:rsidR="00DA4047" w:rsidRDefault="00DA4047" w:rsidP="00B60265">
                          <w:pPr>
                            <w:rPr>
                              <w:rFonts w:eastAsia="Times New Roman"/>
                            </w:rPr>
                          </w:pPr>
                        </w:p>
                      </w:txbxContent>
                    </v:textbox>
                  </v:oval>
                  <v:oval id="Oval 223" o:spid="_x0000_s1323" style="position:absolute;top:233;width:1314;height:1213;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EcMA&#10;AADcAAAADwAAAGRycy9kb3ducmV2LnhtbESPW4vCMBCF3wX/Q5iFfVtT6wXpGkUEcUFEtCo+Ds1s&#10;W7aZlCZq/fdGWPDxcC4fZzpvTSVu1LjSsoJ+LwJBnFldcq7gmK6+JiCcR9ZYWSYFD3Iwn3U7U0y0&#10;vfOebgefizDCLkEFhfd1IqXLCjLoerYmDt6vbQz6IJtc6gbvYdxUMo6isTRYciAUWNOyoOzvcDWB&#10;e96l9bLaXjaRPQ3SNV/7wxEp9fnRLr5BeGr9O/zf/tEK4ngArzPhCMjZ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d+/EcMAAADcAAAADwAAAAAAAAAAAAAAAACYAgAAZHJzL2Rv&#10;d25yZXYueG1sUEsFBgAAAAAEAAQA9QAAAIgDAAAAAA==&#10;" fillcolor="#0d0d0d [3069]" strokecolor="#0d0d0d [3069]" strokeweight="2pt">
                    <v:textbox>
                      <w:txbxContent>
                        <w:p w:rsidR="00DA4047" w:rsidRDefault="00DA4047" w:rsidP="00B60265">
                          <w:pPr>
                            <w:pStyle w:val="NormalWeb"/>
                            <w:spacing w:before="0" w:beforeAutospacing="0" w:after="0" w:afterAutospacing="0"/>
                          </w:pPr>
                          <w:r>
                            <w:rPr>
                              <w:rFonts w:eastAsia="Times New Roman"/>
                            </w:rPr>
                            <w:t> </w:t>
                          </w:r>
                        </w:p>
                      </w:txbxContent>
                    </v:textbox>
                  </v:oval>
                  <v:shape id="Straight Arrow Connector 226" o:spid="_x0000_s1324" type="#_x0000_t32" style="position:absolute;left:1314;top:840;width:2791;height:3;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w7NMQAAADcAAAADwAAAGRycy9kb3ducmV2LnhtbESPT4vCMBTE7wt+h/AEb2tqDypdoyz+&#10;AUEvWkG9PZpn293mpTSx1m9vFhY8DjPzG2a26EwlWmpcaVnBaBiBIM6sLjlXcEo3n1MQziNrrCyT&#10;gic5WMx7HzNMtH3wgdqjz0WAsEtQQeF9nUjpsoIMuqGtiYN3s41BH2STS93gI8BNJeMoGkuDJYeF&#10;AmtaFpT9Hu9GweR6qa90W+/yrjXTH3NanfeYKjXod99fIDx1/h3+b2+1gjgew9+ZcATk/A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DDs0xAAAANwAAAAPAAAAAAAAAAAA&#10;AAAAAKECAABkcnMvZG93bnJldi54bWxQSwUGAAAAAAQABAD5AAAAkgMAAAAA&#10;" strokecolor="#0d0d0d [3069]" strokeweight="1pt">
                    <v:stroke dashstyle="dash" startarrow="block" endarrow="block"/>
                  </v:shape>
                  <w10:wrap type="none"/>
                  <w10:anchorlock/>
                </v:group>
              </w:pict>
            </w:r>
          </w:p>
        </w:tc>
        <w:tc>
          <w:tcPr>
            <w:tcW w:w="876" w:type="dxa"/>
            <w:vAlign w:val="center"/>
          </w:tcPr>
          <w:p w:rsidR="00325446" w:rsidRPr="00325446" w:rsidRDefault="00325446" w:rsidP="00325446">
            <w:pPr>
              <w:widowControl w:val="0"/>
              <w:jc w:val="right"/>
              <w:rPr>
                <w:color w:val="000000"/>
              </w:rPr>
            </w:pPr>
            <w:r w:rsidRPr="00325446">
              <w:rPr>
                <w:color w:val="000000"/>
              </w:rPr>
              <w:t>1.05</w:t>
            </w:r>
          </w:p>
        </w:tc>
        <w:tc>
          <w:tcPr>
            <w:tcW w:w="1106" w:type="dxa"/>
            <w:vAlign w:val="center"/>
          </w:tcPr>
          <w:p w:rsidR="00325446" w:rsidRPr="00325446" w:rsidRDefault="00325446" w:rsidP="00325446">
            <w:pPr>
              <w:widowControl w:val="0"/>
              <w:rPr>
                <w:color w:val="000000"/>
              </w:rPr>
            </w:pPr>
            <w:r>
              <w:rPr>
                <w:color w:val="000000"/>
              </w:rPr>
              <w:t>(</w:t>
            </w:r>
            <w:r w:rsidRPr="00325446">
              <w:rPr>
                <w:color w:val="000000"/>
              </w:rPr>
              <w:t>0.29</w:t>
            </w:r>
            <w:r>
              <w:rPr>
                <w:color w:val="000000"/>
              </w:rPr>
              <w:t>)</w:t>
            </w:r>
            <w:r w:rsidR="00EE4EC2">
              <w:rPr>
                <w:color w:val="000000"/>
              </w:rPr>
              <w:t>**</w:t>
            </w:r>
          </w:p>
        </w:tc>
        <w:tc>
          <w:tcPr>
            <w:tcW w:w="876" w:type="dxa"/>
            <w:vAlign w:val="center"/>
          </w:tcPr>
          <w:p w:rsidR="00325446" w:rsidRPr="00325446" w:rsidRDefault="00325446" w:rsidP="00325446">
            <w:pPr>
              <w:widowControl w:val="0"/>
              <w:jc w:val="right"/>
              <w:rPr>
                <w:color w:val="000000"/>
              </w:rPr>
            </w:pPr>
            <w:r w:rsidRPr="00325446">
              <w:rPr>
                <w:color w:val="000000"/>
              </w:rPr>
              <w:t>0.66</w:t>
            </w:r>
          </w:p>
        </w:tc>
        <w:tc>
          <w:tcPr>
            <w:tcW w:w="1078" w:type="dxa"/>
            <w:vAlign w:val="center"/>
          </w:tcPr>
          <w:p w:rsidR="00325446" w:rsidRPr="00325446" w:rsidRDefault="00325446" w:rsidP="00325446">
            <w:pPr>
              <w:widowControl w:val="0"/>
              <w:rPr>
                <w:color w:val="000000"/>
              </w:rPr>
            </w:pPr>
            <w:r>
              <w:rPr>
                <w:color w:val="000000"/>
              </w:rPr>
              <w:t>(</w:t>
            </w:r>
            <w:r w:rsidRPr="00325446">
              <w:rPr>
                <w:color w:val="000000"/>
              </w:rPr>
              <w:t>0.24</w:t>
            </w:r>
            <w:r>
              <w:rPr>
                <w:color w:val="000000"/>
              </w:rPr>
              <w:t>)</w:t>
            </w:r>
            <w:r w:rsidR="00EE4EC2">
              <w:rPr>
                <w:color w:val="000000"/>
              </w:rPr>
              <w:t>**</w:t>
            </w:r>
          </w:p>
        </w:tc>
        <w:tc>
          <w:tcPr>
            <w:tcW w:w="876" w:type="dxa"/>
            <w:vAlign w:val="center"/>
          </w:tcPr>
          <w:p w:rsidR="00325446" w:rsidRPr="00325446" w:rsidRDefault="00325446" w:rsidP="00325446">
            <w:pPr>
              <w:widowControl w:val="0"/>
              <w:jc w:val="right"/>
              <w:rPr>
                <w:color w:val="000000"/>
              </w:rPr>
            </w:pPr>
            <w:r w:rsidRPr="00325446">
              <w:rPr>
                <w:color w:val="000000"/>
              </w:rPr>
              <w:t>0.54</w:t>
            </w:r>
          </w:p>
        </w:tc>
        <w:tc>
          <w:tcPr>
            <w:tcW w:w="1078" w:type="dxa"/>
            <w:vAlign w:val="center"/>
          </w:tcPr>
          <w:p w:rsidR="00325446" w:rsidRPr="00325446" w:rsidRDefault="00325446" w:rsidP="00325446">
            <w:pPr>
              <w:widowControl w:val="0"/>
              <w:rPr>
                <w:color w:val="000000"/>
              </w:rPr>
            </w:pPr>
            <w:r>
              <w:rPr>
                <w:color w:val="000000"/>
              </w:rPr>
              <w:t>(</w:t>
            </w:r>
            <w:r w:rsidRPr="00325446">
              <w:rPr>
                <w:color w:val="000000"/>
              </w:rPr>
              <w:t>0.24</w:t>
            </w:r>
            <w:r>
              <w:rPr>
                <w:color w:val="000000"/>
              </w:rPr>
              <w:t>)</w:t>
            </w:r>
            <w:r w:rsidR="00EE4EC2">
              <w:rPr>
                <w:color w:val="000000"/>
              </w:rPr>
              <w:t>*</w:t>
            </w:r>
          </w:p>
        </w:tc>
        <w:tc>
          <w:tcPr>
            <w:tcW w:w="1171" w:type="dxa"/>
            <w:vAlign w:val="center"/>
          </w:tcPr>
          <w:p w:rsidR="00325446" w:rsidRPr="00B60265" w:rsidRDefault="00325446" w:rsidP="003C184C">
            <w:pPr>
              <w:widowControl w:val="0"/>
              <w:tabs>
                <w:tab w:val="decimal" w:pos="433"/>
              </w:tabs>
            </w:pPr>
            <w:r w:rsidRPr="00B60265">
              <w:t>0</w:t>
            </w:r>
          </w:p>
        </w:tc>
        <w:tc>
          <w:tcPr>
            <w:tcW w:w="1056" w:type="dxa"/>
            <w:vAlign w:val="center"/>
          </w:tcPr>
          <w:p w:rsidR="00325446" w:rsidRPr="00B60265" w:rsidRDefault="00325446" w:rsidP="003C184C">
            <w:pPr>
              <w:widowControl w:val="0"/>
              <w:tabs>
                <w:tab w:val="decimal" w:pos="342"/>
              </w:tabs>
            </w:pPr>
            <w:r w:rsidRPr="00B60265">
              <w:t>38**</w:t>
            </w:r>
          </w:p>
        </w:tc>
      </w:tr>
      <w:tr w:rsidR="00325446" w:rsidRPr="00B60265" w:rsidTr="00325446">
        <w:tc>
          <w:tcPr>
            <w:tcW w:w="3078" w:type="dxa"/>
            <w:vAlign w:val="center"/>
          </w:tcPr>
          <w:p w:rsidR="00325446" w:rsidRPr="00B60265" w:rsidRDefault="00325446" w:rsidP="003C184C">
            <w:pPr>
              <w:widowControl w:val="0"/>
              <w:tabs>
                <w:tab w:val="left" w:pos="270"/>
              </w:tabs>
            </w:pPr>
            <w:r w:rsidRPr="00B60265">
              <w:t>Indegree-popularity</w:t>
            </w:r>
          </w:p>
        </w:tc>
        <w:tc>
          <w:tcPr>
            <w:tcW w:w="1236" w:type="dxa"/>
            <w:vAlign w:val="center"/>
          </w:tcPr>
          <w:p w:rsidR="00325446" w:rsidRPr="00B60265" w:rsidRDefault="006069D0" w:rsidP="00DA4047">
            <w:pPr>
              <w:widowControl w:val="0"/>
            </w:pPr>
            <w:r>
              <w:rPr>
                <w:noProof/>
                <w:lang w:eastAsia="en-US"/>
              </w:rPr>
            </w:r>
            <w:r>
              <w:rPr>
                <w:noProof/>
                <w:lang w:eastAsia="en-US"/>
              </w:rPr>
              <w:pict>
                <v:group id="Canvas 874" o:spid="_x0000_s1325" editas="canvas" style="width:42.9pt;height:38pt;mso-position-horizontal-relative:char;mso-position-vertical-relative:line" coordsize="5448,48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">
                  <v:shape id="_x0000_s1326" type="#_x0000_t75" style="position:absolute;width:5448;height:4819;visibility:visible">
                    <v:fill o:detectmouseclick="t"/>
                    <v:path o:connecttype="none"/>
                  </v:shape>
                  <v:oval id="Oval 227" o:spid="_x0000_s1327" style="position:absolute;top:3615;width:1333;height:122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uS5EsUA&#10;AADcAAAADwAAAGRycy9kb3ducmV2LnhtbESPX2vCMBTF3wW/Q7jC3jRtN6d0piLC2GAMWatjj5fm&#10;ri02N6WJ2n37RRB8PJw/P85qPZhWnKl3jWUF8SwCQVxa3XClYF+8TpcgnEfW2FomBX/kYJ2NRytM&#10;tb3wF51zX4kwwi5FBbX3XSqlK2sy6Ga2Iw7er+0N+iD7SuoeL2HctDKJomdpsOFAqLGjbU3lMT+Z&#10;wP3eFd22/fz5iOzhsXjjU/w0J6UeJsPmBYSnwd/Dt/a7VpAkC7ieCUdAZ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5LkSxQAAANwAAAAPAAAAAAAAAAAAAAAAAJgCAABkcnMv&#10;ZG93bnJldi54bWxQSwUGAAAAAAQABAD1AAAAigMAAAAA&#10;" fillcolor="#0d0d0d [3069]" strokecolor="#0d0d0d [3069]" strokeweight="2pt"/>
                  <v:oval id="Oval 257" o:spid="_x0000_s1328" style="position:absolute;left:1896;top:230;width:1327;height:1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uLKb8UA&#10;AADcAAAADwAAAGRycy9kb3ducmV2LnhtbESPX2vCMBTF3wd+h3AF32ZqnZtUo4zCUJAxZjfx8dJc&#10;22JzU5q0dt/eDAZ7PJw/P856O5ha9NS6yrKC2TQCQZxbXXGh4Ct7e1yCcB5ZY22ZFPyQg+1m9LDG&#10;RNsbf1J/9IUII+wSVFB63yRSurwkg25qG+LgXWxr0AfZFlK3eAvjppZxFD1LgxUHQokNpSXl12Nn&#10;Avf0kTVp/X4+RPZ7nu24mz0tSKnJeHhdgfA0+P/wX3uvFcSLF/g9E46A3N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24spvxQAAANwAAAAPAAAAAAAAAAAAAAAAAJgCAABkcnMv&#10;ZG93bnJldi54bWxQSwUGAAAAAAQABAD1AAAAigMAAAAA&#10;" fillcolor="#0d0d0d [3069]" strokecolor="#0d0d0d [3069]" strokeweight="2pt">
                    <v:textbox>
                      <w:txbxContent>
                        <w:p w:rsidR="00DA4047" w:rsidRDefault="00DA4047" w:rsidP="00B60265">
                          <w:pPr>
                            <w:rPr>
                              <w:rFonts w:eastAsia="Times New Roman"/>
                            </w:rPr>
                          </w:pPr>
                        </w:p>
                      </w:txbxContent>
                    </v:textbox>
                  </v:oval>
                  <v:shape id="Straight Arrow Connector 406" o:spid="_x0000_s1329" type="#_x0000_t32" style="position:absolute;left:666;top:1276;width:1424;height:2339;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JFagMMAAADcAAAADwAAAGRycy9kb3ducmV2LnhtbESPT4vCMBTE7wt+h/AEb2vqH6RWo2ih&#10;IHhx6x72+GiebbF5KU3U+u2NIOxxmJnfMOttbxpxp87VlhVMxhEI4sLqmksFv+fsOwbhPLLGxjIp&#10;eJKD7WbwtcZE2wf/0D33pQgQdgkqqLxvEyldUZFBN7YtcfAutjPog+xKqTt8BLhp5DSKFtJgzWGh&#10;wpbSioprfjMKDvvJMZvFyz+dXkycnYsU81Oq1GjY71YgPPX+P/xpH7SCebSA95lwBOTm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iRWoDDAAAA3AAAAA8AAAAAAAAAAAAA&#10;AAAAoQIAAGRycy9kb3ducmV2LnhtbFBLBQYAAAAABAAEAPkAAACRAwAAAAA=&#10;" strokecolor="#0d0d0d [3069]" strokeweight="1pt">
                    <v:stroke dashstyle="dash" endarrow="block"/>
                  </v:shape>
                  <v:oval id="Oval 407" o:spid="_x0000_s1330" style="position:absolute;left:1859;top:3630;width:1314;height:1213;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onisQA&#10;AADcAAAADwAAAGRycy9kb3ducmV2LnhtbESPX2vCMBTF3wW/Q7jC3mbippt0pkWEscEQmZ3i46W5&#10;a4vNTWmidt/eCAMfD+fPj7PIetuIM3W+dqxhMlYgiAtnai41/OTvj3MQPiAbbByThj/ykKXDwQIT&#10;4y78TedtKEUcYZ+ghiqENpHSFxVZ9GPXEkfv13UWQ5RdKU2HlzhuG/mk1Iu0WHMkVNjSqqLiuD3Z&#10;yN1v8nbVrA9fyu2e8w8+TaYz0vph1C/fQATqwz383/40GqbqFW5n4hGQ6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MaJ4rEAAAA3AAAAA8AAAAAAAAAAAAAAAAAmAIAAGRycy9k&#10;b3ducmV2LnhtbFBLBQYAAAAABAAEAPUAAACJAwAAAAA=&#10;" fillcolor="#0d0d0d [3069]" strokecolor="#0d0d0d [3069]" strokeweight="2pt">
                    <v:textbox>
                      <w:txbxContent>
                        <w:p w:rsidR="00DA4047" w:rsidRDefault="00DA4047" w:rsidP="00B60265">
                          <w:pPr>
                            <w:pStyle w:val="NormalWeb"/>
                            <w:spacing w:before="0" w:beforeAutospacing="0" w:after="0" w:afterAutospacing="0"/>
                          </w:pPr>
                          <w:r>
                            <w:rPr>
                              <w:rFonts w:eastAsia="Times New Roman"/>
                            </w:rPr>
                            <w:t> </w:t>
                          </w:r>
                        </w:p>
                      </w:txbxContent>
                    </v:textbox>
                  </v:oval>
                  <v:shape id="Straight Arrow Connector 408" o:spid="_x0000_s1331" type="#_x0000_t32" style="position:absolute;left:2558;top:1456;width:1;height:2145;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kJracEAAADcAAAADwAAAGRycy9kb3ducmV2LnhtbERPy4rCMBTdD/gP4QruNNURqbVRtFAQ&#10;ZjNTXbi8NLcPbG5Kk9H695OFMMvDeaeH0XTiQYNrLStYLiIQxKXVLdcKrpd8HoNwHlljZ5kUvMjB&#10;YT/5SDHR9sk/9Ch8LUIIuwQVNN73iZSubMigW9ieOHCVHQz6AIda6gGfIdx0chVFG2mw5dDQYE9Z&#10;Q+W9+DUKzqflV/4Zb286q0ycX8oMi+9Mqdl0PO5AeBr9v/jtPmsF6yisDWfCEZD7P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WQmtpwQAAANwAAAAPAAAAAAAAAAAAAAAA&#10;AKECAABkcnMvZG93bnJldi54bWxQSwUGAAAAAAQABAD5AAAAjwMAAAAA&#10;" strokecolor="#0d0d0d [3069]" strokeweight="1pt">
                    <v:stroke dashstyle="dash" endarrow="block"/>
                  </v:shape>
                  <w10:wrap type="none"/>
                  <w10:anchorlock/>
                </v:group>
              </w:pict>
            </w:r>
          </w:p>
        </w:tc>
        <w:tc>
          <w:tcPr>
            <w:tcW w:w="487" w:type="dxa"/>
            <w:vAlign w:val="center"/>
          </w:tcPr>
          <w:p w:rsidR="00325446" w:rsidRPr="00B60265" w:rsidRDefault="00325446" w:rsidP="003C184C">
            <w:pPr>
              <w:widowControl w:val="0"/>
            </w:pPr>
            <w:r w:rsidRPr="00B60265">
              <w:t>→</w:t>
            </w:r>
          </w:p>
        </w:tc>
        <w:tc>
          <w:tcPr>
            <w:tcW w:w="1116" w:type="dxa"/>
            <w:vAlign w:val="center"/>
          </w:tcPr>
          <w:p w:rsidR="00325446" w:rsidRPr="00B60265" w:rsidRDefault="006069D0" w:rsidP="00DA4047">
            <w:pPr>
              <w:widowControl w:val="0"/>
            </w:pPr>
            <w:r>
              <w:rPr>
                <w:noProof/>
                <w:lang w:eastAsia="en-US"/>
              </w:rPr>
            </w:r>
            <w:r>
              <w:rPr>
                <w:noProof/>
                <w:lang w:eastAsia="en-US"/>
              </w:rPr>
              <w:pict>
                <v:group id="Canvas 875" o:spid="_x0000_s1332" editas="canvas" style="width:42.9pt;height:38pt;mso-position-horizontal-relative:char;mso-position-vertical-relative:line" coordsize="5448,48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">
                  <v:shape id="_x0000_s1333" type="#_x0000_t75" style="position:absolute;width:5448;height:4819;visibility:visible">
                    <v:fill o:detectmouseclick="t"/>
                    <v:path o:connecttype="none"/>
                  </v:shape>
                  <v:oval id="Oval 409" o:spid="_x0000_s1334" style="position:absolute;top:3615;width:1333;height:122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kWY8QA&#10;AADcAAAADwAAAGRycy9kb3ducmV2LnhtbESPX2vCMBTF3wW/Q7jC3mbipmN2pkWEscEQmZ3i46W5&#10;a4vNTWmidt/eCAMfD+fPj7PIetuIM3W+dqxhMlYgiAtnai41/OTvj68gfEA22DgmDX/kIUuHgwUm&#10;xl34m87bUIo4wj5BDVUIbSKlLyqy6MeuJY7er+sshii7UpoOL3HcNvJJqRdpseZIqLClVUXFcXuy&#10;kbvf5O2qWR++lNs95x98mkxnpPXDqF++gQjUh3v4v/1pNEzVHG5n4hGQ6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3JFmPEAAAA3AAAAA8AAAAAAAAAAAAAAAAAmAIAAGRycy9k&#10;b3ducmV2LnhtbFBLBQYAAAAABAAEAPUAAACJAwAAAAA=&#10;" fillcolor="#0d0d0d [3069]" strokecolor="#0d0d0d [3069]" strokeweight="2pt"/>
                  <v:oval id="Oval 410" o:spid="_x0000_s1335" style="position:absolute;left:1896;top:230;width:1327;height:1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SopI8IA&#10;AADcAAAADwAAAGRycy9kb3ducmV2LnhtbERPTWvCQBC9C/6HZQq96SZVS4muIkKxIKVoWvE4ZMck&#10;NDsbsqvGf985FDw+3vdi1btGXakLtWcD6TgBRVx4W3Np4Dt/H72BChHZYuOZDNwpwGo5HCwws/7G&#10;e7oeYqkkhEOGBqoY20zrUFTkMIx9Syzc2XcOo8Cu1LbDm4S7Rr8kyat2WLM0VNjSpqLi93Bx0nv8&#10;yttN83naJf5nkm/5kk5nZMzzU7+eg4rUx4f43/1hDUxTmS9n5Ajo5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ZKikjwgAAANwAAAAPAAAAAAAAAAAAAAAAAJgCAABkcnMvZG93&#10;bnJldi54bWxQSwUGAAAAAAQABAD1AAAAhwMAAAAA&#10;" fillcolor="#0d0d0d [3069]" strokecolor="#0d0d0d [3069]" strokeweight="2pt">
                    <v:textbox>
                      <w:txbxContent>
                        <w:p w:rsidR="00DA4047" w:rsidRDefault="00DA4047" w:rsidP="00B60265">
                          <w:pPr>
                            <w:rPr>
                              <w:rFonts w:eastAsia="Times New Roman"/>
                            </w:rPr>
                          </w:pPr>
                        </w:p>
                      </w:txbxContent>
                    </v:textbox>
                  </v:oval>
                  <v:oval id="Oval 411" o:spid="_x0000_s1336" style="position:absolute;left:3771;top:3605;width:1321;height:121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aMuMMA&#10;AADcAAAADwAAAGRycy9kb3ducmV2LnhtbESPW4vCMBCF34X9D2EWfNO06wWpRlkEUZBFtCo+Ds1s&#10;W7aZlCZq/fdmQfDxcC4fZ7ZoTSVu1LjSsoK4H4EgzqwuOVdwTFe9CQjnkTVWlknBgxws5h+dGSba&#10;3nlPt4PPRRhhl6CCwvs6kdJlBRl0fVsTB+/XNgZ9kE0udYP3MG4q+RVFY2mw5EAosKZlQdnf4WoC&#10;97xL62X1c9lG9jRI13yNhyNSqvvZfk9BeGr9O/xqb7SCYRzD/5lwBO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maMuMMAAADcAAAADwAAAAAAAAAAAAAAAACYAgAAZHJzL2Rv&#10;d25yZXYueG1sUEsFBgAAAAAEAAQA9QAAAIgDAAAAAA==&#10;" fillcolor="#0d0d0d [3069]" strokecolor="#0d0d0d [3069]" strokeweight="2pt">
                    <v:textbox>
                      <w:txbxContent>
                        <w:p w:rsidR="00DA4047" w:rsidRDefault="00DA4047" w:rsidP="00B60265">
                          <w:pPr>
                            <w:pStyle w:val="NormalWeb"/>
                            <w:spacing w:before="0" w:beforeAutospacing="0" w:after="0" w:afterAutospacing="0"/>
                          </w:pPr>
                          <w:r>
                            <w:rPr>
                              <w:rFonts w:eastAsia="Times New Roman"/>
                            </w:rPr>
                            <w:t> </w:t>
                          </w:r>
                        </w:p>
                      </w:txbxContent>
                    </v:textbox>
                  </v:oval>
                  <v:shape id="Straight Arrow Connector 412" o:spid="_x0000_s1337" type="#_x0000_t32" style="position:absolute;left:666;top:1276;width:1424;height:2339;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nPKXsUAAADcAAAADwAAAGRycy9kb3ducmV2LnhtbESPwWrDMBBE74X8g9hCbrXspBTXjRJS&#10;gyHQS2r30OMibWxTa2UsNXH/vgoEchxm5g2z2c12EGeafO9YQZakIIi1Mz23Cr6a6ikH4QOywcEx&#10;KfgjD7vt4mGDhXEX/qRzHVoRIewLVNCFMBZSet2RRZ+4kTh6JzdZDFFOrTQTXiLcDnKVpi/SYs9x&#10;ocORyo70T/1rFRzes49qnb9+m/Jk86rRJdbHUqnl47x/AxFoDvfwrX0wCp6zFVzPxCMg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nPKXsUAAADcAAAADwAAAAAAAAAA&#10;AAAAAAChAgAAZHJzL2Rvd25yZXYueG1sUEsFBgAAAAAEAAQA+QAAAJMDAAAAAA==&#10;" strokecolor="#0d0d0d [3069]" strokeweight="1pt">
                    <v:stroke dashstyle="dash" endarrow="block"/>
                  </v:shape>
                  <v:shape id="Straight Arrow Connector 512" o:spid="_x0000_s1338" type="#_x0000_t32" style="position:absolute;left:3028;top:1276;width:1404;height:2329;flip:x 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QsB8QAAADcAAAADwAAAGRycy9kb3ducmV2LnhtbESPQWsCMRSE7wX/Q3iCt5pVsMhqFNFa&#10;2lvdiuDtsXluVpOXZRPd7b9vCoUeh5n5hlmue2fFg9pQe1YwGWcgiEuva64UHL/2z3MQISJrtJ5J&#10;wTcFWK8GT0vMte/4QI8iViJBOOSowMTY5FKG0pDDMPYNcfIuvnUYk2wrqVvsEtxZOc2yF+mw5rRg&#10;sKGtofJW3J0Ca646fNDn+WRf990h7Mri7T5XajTsNwsQkfr4H/5rv2sFs8kUfs+kIyBX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upCwHxAAAANwAAAAPAAAAAAAAAAAA&#10;AAAAAKECAABkcnMvZG93bnJldi54bWxQSwUGAAAAAAQABAD5AAAAkgMAAAAA&#10;" strokecolor="#0d0d0d [3069]" strokeweight="1pt">
                    <v:stroke dashstyle="dash" endarrow="block"/>
                  </v:shape>
                  <v:oval id="Oval 513" o:spid="_x0000_s1339" style="position:absolute;left:1859;top:3630;width:1314;height:1213;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xm4ycMA&#10;AADcAAAADwAAAGRycy9kb3ducmV2LnhtbESP3YrCMBCF7wXfIYzgnabVVZZqFBFEQWTRusteDs3Y&#10;FptJaaJ2394sCF4ezs/HmS9bU4k7Na60rCAeRiCIM6tLzhWc083gE4TzyBory6TgjxwsF93OHBNt&#10;H3yk+8nnIoywS1BB4X2dSOmyggy6oa2Jg3exjUEfZJNL3eAjjJtKjqJoKg2WHAgF1rQuKLuebiZw&#10;f77Sel0dfveR/R6nW77FHxNSqt9rVzMQnlr/Dr/aO61gEo/h/0w4AnLx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xm4ycMAAADcAAAADwAAAAAAAAAAAAAAAACYAgAAZHJzL2Rv&#10;d25yZXYueG1sUEsFBgAAAAAEAAQA9QAAAIgDAAAAAA==&#10;" fillcolor="#0d0d0d [3069]" strokecolor="#0d0d0d [3069]" strokeweight="2pt">
                    <v:textbox>
                      <w:txbxContent>
                        <w:p w:rsidR="00DA4047" w:rsidRDefault="00DA4047" w:rsidP="00B60265">
                          <w:pPr>
                            <w:pStyle w:val="NormalWeb"/>
                            <w:spacing w:before="0" w:beforeAutospacing="0" w:after="0" w:afterAutospacing="0"/>
                          </w:pPr>
                          <w:r>
                            <w:rPr>
                              <w:rFonts w:eastAsia="Times New Roman"/>
                            </w:rPr>
                            <w:t> </w:t>
                          </w:r>
                        </w:p>
                      </w:txbxContent>
                    </v:textbox>
                  </v:oval>
                  <v:shape id="Straight Arrow Connector 514" o:spid="_x0000_s1340" type="#_x0000_t32" style="position:absolute;left:2558;top:1456;width:1;height:2145;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Df4LMQAAADcAAAADwAAAGRycy9kb3ducmV2LnhtbESPQWvCQBSE7wX/w/IEb3WTaiVNXcUG&#10;AkIvNemhx0f2mQSzb0N21fjv3YLgcZiZb5j1djSduNDgWssK4nkEgriyuuVawW+ZvyYgnEfW2Fkm&#10;BTdysN1MXtaYanvlA10KX4sAYZeigsb7PpXSVQ0ZdHPbEwfvaAeDPsihlnrAa4CbTr5F0UoabDks&#10;NNhT1lB1Ks5Gwf4r/s4Xycefzo4mycsqw+InU2o2HXefIDyN/hl+tPdawXu8hP8z4QjIzR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kN/gsxAAAANwAAAAPAAAAAAAAAAAA&#10;AAAAAKECAABkcnMvZG93bnJldi54bWxQSwUGAAAAAAQABAD5AAAAkgMAAAAA&#10;" strokecolor="#0d0d0d [3069]" strokeweight="1pt">
                    <v:stroke dashstyle="dash" endarrow="block"/>
                  </v:shape>
                  <w10:wrap type="none"/>
                  <w10:anchorlock/>
                </v:group>
              </w:pict>
            </w:r>
          </w:p>
        </w:tc>
        <w:tc>
          <w:tcPr>
            <w:tcW w:w="876" w:type="dxa"/>
            <w:vAlign w:val="center"/>
          </w:tcPr>
          <w:p w:rsidR="00325446" w:rsidRPr="00325446" w:rsidRDefault="00325446" w:rsidP="00325446">
            <w:pPr>
              <w:widowControl w:val="0"/>
              <w:jc w:val="right"/>
              <w:rPr>
                <w:color w:val="000000"/>
              </w:rPr>
            </w:pPr>
            <w:r w:rsidRPr="00325446">
              <w:rPr>
                <w:color w:val="000000"/>
              </w:rPr>
              <w:t>0.24</w:t>
            </w:r>
          </w:p>
        </w:tc>
        <w:tc>
          <w:tcPr>
            <w:tcW w:w="1106" w:type="dxa"/>
            <w:vAlign w:val="center"/>
          </w:tcPr>
          <w:p w:rsidR="00325446" w:rsidRPr="00325446" w:rsidRDefault="00325446" w:rsidP="00325446">
            <w:pPr>
              <w:widowControl w:val="0"/>
              <w:rPr>
                <w:color w:val="000000"/>
              </w:rPr>
            </w:pPr>
            <w:r>
              <w:rPr>
                <w:color w:val="000000"/>
              </w:rPr>
              <w:t>(</w:t>
            </w:r>
            <w:r w:rsidRPr="00325446">
              <w:rPr>
                <w:color w:val="000000"/>
              </w:rPr>
              <w:t>0.19</w:t>
            </w:r>
            <w:r>
              <w:rPr>
                <w:color w:val="000000"/>
              </w:rPr>
              <w:t>)</w:t>
            </w:r>
          </w:p>
        </w:tc>
        <w:tc>
          <w:tcPr>
            <w:tcW w:w="876" w:type="dxa"/>
            <w:vAlign w:val="center"/>
          </w:tcPr>
          <w:p w:rsidR="00325446" w:rsidRPr="00325446" w:rsidRDefault="00325446" w:rsidP="00325446">
            <w:pPr>
              <w:widowControl w:val="0"/>
              <w:jc w:val="right"/>
              <w:rPr>
                <w:color w:val="000000"/>
              </w:rPr>
            </w:pPr>
            <w:r w:rsidRPr="00325446">
              <w:rPr>
                <w:color w:val="000000"/>
              </w:rPr>
              <w:t>0.42</w:t>
            </w:r>
          </w:p>
        </w:tc>
        <w:tc>
          <w:tcPr>
            <w:tcW w:w="1078" w:type="dxa"/>
            <w:vAlign w:val="center"/>
          </w:tcPr>
          <w:p w:rsidR="00325446" w:rsidRPr="00325446" w:rsidRDefault="00325446" w:rsidP="00325446">
            <w:pPr>
              <w:widowControl w:val="0"/>
              <w:rPr>
                <w:color w:val="000000"/>
              </w:rPr>
            </w:pPr>
            <w:r>
              <w:rPr>
                <w:color w:val="000000"/>
              </w:rPr>
              <w:t>(</w:t>
            </w:r>
            <w:r w:rsidRPr="00325446">
              <w:rPr>
                <w:color w:val="000000"/>
              </w:rPr>
              <w:t>0.12</w:t>
            </w:r>
            <w:r>
              <w:rPr>
                <w:color w:val="000000"/>
              </w:rPr>
              <w:t>)</w:t>
            </w:r>
            <w:r w:rsidR="00EE4EC2">
              <w:rPr>
                <w:color w:val="000000"/>
              </w:rPr>
              <w:t>**</w:t>
            </w:r>
          </w:p>
        </w:tc>
        <w:tc>
          <w:tcPr>
            <w:tcW w:w="876" w:type="dxa"/>
            <w:vAlign w:val="center"/>
          </w:tcPr>
          <w:p w:rsidR="00325446" w:rsidRPr="00325446" w:rsidRDefault="00325446" w:rsidP="00325446">
            <w:pPr>
              <w:widowControl w:val="0"/>
              <w:jc w:val="right"/>
              <w:rPr>
                <w:color w:val="000000"/>
              </w:rPr>
            </w:pPr>
            <w:r w:rsidRPr="00325446">
              <w:rPr>
                <w:color w:val="000000"/>
              </w:rPr>
              <w:t>0.52</w:t>
            </w:r>
          </w:p>
        </w:tc>
        <w:tc>
          <w:tcPr>
            <w:tcW w:w="1078" w:type="dxa"/>
            <w:vAlign w:val="center"/>
          </w:tcPr>
          <w:p w:rsidR="00325446" w:rsidRPr="00325446" w:rsidRDefault="00325446" w:rsidP="00325446">
            <w:pPr>
              <w:widowControl w:val="0"/>
              <w:rPr>
                <w:color w:val="000000"/>
              </w:rPr>
            </w:pPr>
            <w:r>
              <w:rPr>
                <w:color w:val="000000"/>
              </w:rPr>
              <w:t>(</w:t>
            </w:r>
            <w:r w:rsidRPr="00325446">
              <w:rPr>
                <w:color w:val="000000"/>
              </w:rPr>
              <w:t>0.10</w:t>
            </w:r>
            <w:r>
              <w:rPr>
                <w:color w:val="000000"/>
              </w:rPr>
              <w:t>)</w:t>
            </w:r>
            <w:r w:rsidR="00EE4EC2">
              <w:rPr>
                <w:color w:val="000000"/>
              </w:rPr>
              <w:t>**</w:t>
            </w:r>
          </w:p>
        </w:tc>
        <w:tc>
          <w:tcPr>
            <w:tcW w:w="1171" w:type="dxa"/>
            <w:vAlign w:val="center"/>
          </w:tcPr>
          <w:p w:rsidR="00325446" w:rsidRPr="00B60265" w:rsidRDefault="00325446" w:rsidP="003C184C">
            <w:pPr>
              <w:widowControl w:val="0"/>
              <w:tabs>
                <w:tab w:val="decimal" w:pos="433"/>
              </w:tabs>
            </w:pPr>
            <w:r w:rsidRPr="00B60265">
              <w:t>0.2</w:t>
            </w:r>
          </w:p>
        </w:tc>
        <w:tc>
          <w:tcPr>
            <w:tcW w:w="1056" w:type="dxa"/>
            <w:vAlign w:val="center"/>
          </w:tcPr>
          <w:p w:rsidR="00325446" w:rsidRPr="00B60265" w:rsidRDefault="00325446" w:rsidP="0054205C">
            <w:pPr>
              <w:widowControl w:val="0"/>
              <w:tabs>
                <w:tab w:val="decimal" w:pos="342"/>
              </w:tabs>
            </w:pPr>
            <w:r w:rsidRPr="00B60265">
              <w:t>5</w:t>
            </w:r>
            <w:r w:rsidR="0054205C">
              <w:t>4</w:t>
            </w:r>
            <w:r w:rsidRPr="00B60265">
              <w:t>**</w:t>
            </w:r>
          </w:p>
        </w:tc>
      </w:tr>
      <w:tr w:rsidR="00325446" w:rsidRPr="00B60265" w:rsidTr="00325446">
        <w:tc>
          <w:tcPr>
            <w:tcW w:w="3078" w:type="dxa"/>
            <w:vAlign w:val="center"/>
          </w:tcPr>
          <w:p w:rsidR="00325446" w:rsidRPr="00B60265" w:rsidRDefault="00325446" w:rsidP="003C184C">
            <w:pPr>
              <w:widowControl w:val="0"/>
              <w:tabs>
                <w:tab w:val="left" w:pos="270"/>
              </w:tabs>
            </w:pPr>
            <w:r w:rsidRPr="00B60265">
              <w:t>Outdegree-activity</w:t>
            </w:r>
          </w:p>
        </w:tc>
        <w:tc>
          <w:tcPr>
            <w:tcW w:w="1236" w:type="dxa"/>
            <w:vAlign w:val="center"/>
          </w:tcPr>
          <w:p w:rsidR="00325446" w:rsidRPr="00B60265" w:rsidRDefault="006069D0" w:rsidP="00DA4047">
            <w:pPr>
              <w:widowControl w:val="0"/>
            </w:pPr>
            <w:r>
              <w:rPr>
                <w:noProof/>
                <w:lang w:eastAsia="en-US"/>
              </w:rPr>
            </w:r>
            <w:r>
              <w:rPr>
                <w:noProof/>
                <w:lang w:eastAsia="en-US"/>
              </w:rPr>
              <w:pict>
                <v:group id="Canvas 876" o:spid="_x0000_s1341" editas="canvas" style="width:42.9pt;height:38pt;mso-position-horizontal-relative:char;mso-position-vertical-relative:line" coordsize="5448,48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">
                  <v:shape id="_x0000_s1342" type="#_x0000_t75" style="position:absolute;width:5448;height:4819;visibility:visible">
                    <v:fill o:detectmouseclick="t"/>
                    <v:path o:connecttype="none"/>
                  </v:shape>
                  <v:oval id="Oval 515" o:spid="_x0000_s1343" style="position:absolute;top:229;width:1333;height:123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yFJsQA&#10;AADcAAAADwAAAGRycy9kb3ducmV2LnhtbESPX2vCMBTF3wW/Q7jC3jTtZmV0RhmCKIiI7Tb2eGnu&#10;2rLmpjRR67c3guDj4fz5cebL3jTiTJ2rLSuIJxEI4sLqmksFX/l6/A7CeWSNjWVScCUHy8VwMMdU&#10;2wsf6Zz5UoQRdikqqLxvUyldUZFBN7EtcfD+bGfQB9mVUnd4CeOmka9RNJMGaw6ECltaVVT8ZycT&#10;uD+HvF01+99dZL/f8g2f4mlCSr2M+s8PEJ56/ww/2lutIIkTuJ8JR0Au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8hSbEAAAA3AAAAA8AAAAAAAAAAAAAAAAAmAIAAGRycy9k&#10;b3ducmV2LnhtbFBLBQYAAAAABAAEAPUAAACJAwAAAAA=&#10;" fillcolor="#0d0d0d [3069]" strokecolor="#0d0d0d [3069]" strokeweight="2pt"/>
                  <v:oval id="Oval 516" o:spid="_x0000_s1344" style="position:absolute;left:1896;top:230;width:1327;height:1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24bUcMA&#10;AADcAAAADwAAAGRycy9kb3ducmV2LnhtbESPW4vCMBCF3wX/QxjBN027XliqUURYFEQWrbvs49CM&#10;bbGZlCZq/fdGWPDxcC4fZ75sTSVu1LjSsoJ4GIEgzqwuOVdwSr8GnyCcR9ZYWSYFD3KwXHQ7c0y0&#10;vfOBbkefizDCLkEFhfd1IqXLCjLohrYmDt7ZNgZ9kE0udYP3MG4q+RFFU2mw5EAosKZ1QdnleDWB&#10;+/ud1utq/7eL7M8o3fA1Hk9IqX6vXc1AeGr9O/zf3moFk3gKrzPhCMjF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24bUcMAAADcAAAADwAAAAAAAAAAAAAAAACYAgAAZHJzL2Rv&#10;d25yZXYueG1sUEsFBgAAAAAEAAQA9QAAAIgDAAAAAA==&#10;" fillcolor="#0d0d0d [3069]" strokecolor="#0d0d0d [3069]" strokeweight="2pt">
                    <v:textbox>
                      <w:txbxContent>
                        <w:p w:rsidR="00DA4047" w:rsidRDefault="00DA4047" w:rsidP="00B60265">
                          <w:pPr>
                            <w:rPr>
                              <w:rFonts w:eastAsia="Times New Roman"/>
                            </w:rPr>
                          </w:pPr>
                        </w:p>
                      </w:txbxContent>
                    </v:textbox>
                  </v:oval>
                  <v:shape id="Straight Arrow Connector 517" o:spid="_x0000_s1746" type="#_x0000_t32" style="position:absolute;left:666;top:1459;width:1386;height:2348;flip:x 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OPn8QAAADcAAAADwAAAGRycy9kb3ducmV2LnhtbESPQWsCMRSE74X+h/CE3mrWQltZjSJt&#10;LfVWVxG8PTbPzWrysmyiu/33jSB4HGbmG2Y6750VF2pD7VnBaJiBIC69rrlSsN0sn8cgQkTWaD2T&#10;gj8KMJ89Pkwx177jNV2KWIkE4ZCjAhNjk0sZSkMOw9A3xMk7+NZhTLKtpG6xS3Bn5UuWvUmHNacF&#10;gw19GCpPxdkpsOaow4p+9zv7tezW4bMsvs9jpZ4G/WICIlIf7+Fb+0creB29w/VMOgJy9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04+fxAAAANwAAAAPAAAAAAAAAAAA&#10;AAAAAKECAABkcnMvZG93bnJldi54bWxQSwUGAAAAAAQABAD5AAAAkgMAAAAA&#10;" strokecolor="#0d0d0d [3069]" strokeweight="1pt">
                    <v:stroke dashstyle="dash" endarrow="block"/>
                  </v:shape>
                  <v:oval id="Oval 518" o:spid="_x0000_s1745" style="position:absolute;left:1859;top:3630;width:1314;height:1213;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b0quMIA&#10;AADcAAAADwAAAGRycy9kb3ducmV2LnhtbERPTWvCQBC9F/wPyxS81U1qLSW6ighFoUjRtOJxyI5J&#10;aHY2ZFeN/945CD0+3vds0btGXagLtWcD6SgBRVx4W3Np4Cf/fPkAFSKyxcYzGbhRgMV88DTDzPor&#10;7+iyj6WSEA4ZGqhibDOtQ1GRwzDyLbFwJ985jAK7UtsOrxLuGv2aJO/aYc3SUGFLq4qKv/3ZSe/h&#10;O29Xzfb4lfjfcb7mc/o2IWOGz/1yCipSH//FD/fGGpikslbOyBHQ8z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RvSq4wgAAANwAAAAPAAAAAAAAAAAAAAAAAJgCAABkcnMvZG93&#10;bnJldi54bWxQSwUGAAAAAAQABAD1AAAAhwMAAAAA&#10;" fillcolor="#0d0d0d [3069]" strokecolor="#0d0d0d [3069]" strokeweight="2pt">
                    <v:textbox>
                      <w:txbxContent>
                        <w:p w:rsidR="00DA4047" w:rsidRDefault="00DA4047" w:rsidP="00B60265">
                          <w:pPr>
                            <w:pStyle w:val="NormalWeb"/>
                            <w:spacing w:before="0" w:beforeAutospacing="0" w:after="0" w:afterAutospacing="0"/>
                          </w:pPr>
                          <w:r>
                            <w:rPr>
                              <w:rFonts w:eastAsia="Times New Roman"/>
                            </w:rPr>
                            <w:t> </w:t>
                          </w:r>
                        </w:p>
                      </w:txbxContent>
                    </v:textbox>
                  </v:oval>
                  <v:shape id="Straight Arrow Connector 530" o:spid="_x0000_s1744" type="#_x0000_t32" style="position:absolute;left:2558;top:1456;width:1;height:2145;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LmiT8EAAADcAAAADwAAAGRycy9kb3ducmV2LnhtbERPy4rCMBTdC/5DuMLsNFVROp1GmSkU&#10;BDdaXczy0tw+mOamNFE7f28WgsvDeaf70XTiToNrLStYLiIQxKXVLdcKrpd8HoNwHlljZ5kU/JOD&#10;/W46STHR9sFnuhe+FiGEXYIKGu/7REpXNmTQLWxPHLjKDgZ9gEMt9YCPEG46uYqirTTYcmhosKes&#10;ofKvuBkFh5/lMV/Hn786q0ycX8oMi1Om1Mds/P4C4Wn0b/HLfdAKNuswP5wJR0Dun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QuaJPwQAAANwAAAAPAAAAAAAAAAAAAAAA&#10;AKECAABkcnMvZG93bnJldi54bWxQSwUGAAAAAAQABAD5AAAAjwMAAAAA&#10;" strokecolor="#0d0d0d [3069]" strokeweight="1pt">
                    <v:stroke dashstyle="dash" endarrow="block"/>
                  </v:shape>
                  <w10:wrap type="none"/>
                  <w10:anchorlock/>
                </v:group>
              </w:pict>
            </w:r>
          </w:p>
        </w:tc>
        <w:tc>
          <w:tcPr>
            <w:tcW w:w="487" w:type="dxa"/>
            <w:vAlign w:val="center"/>
          </w:tcPr>
          <w:p w:rsidR="00325446" w:rsidRPr="00B60265" w:rsidRDefault="00325446" w:rsidP="003C184C">
            <w:pPr>
              <w:widowControl w:val="0"/>
            </w:pPr>
            <w:r w:rsidRPr="00B60265">
              <w:t>→</w:t>
            </w:r>
          </w:p>
        </w:tc>
        <w:tc>
          <w:tcPr>
            <w:tcW w:w="1116" w:type="dxa"/>
            <w:vAlign w:val="center"/>
          </w:tcPr>
          <w:p w:rsidR="00325446" w:rsidRPr="00B60265" w:rsidRDefault="006069D0" w:rsidP="00DA4047">
            <w:pPr>
              <w:widowControl w:val="0"/>
            </w:pPr>
            <w:r>
              <w:rPr>
                <w:noProof/>
                <w:lang w:eastAsia="en-US"/>
              </w:rPr>
            </w:r>
            <w:r>
              <w:rPr>
                <w:noProof/>
                <w:lang w:eastAsia="en-US"/>
              </w:rPr>
              <w:pict>
                <v:group id="Canvas 877" o:spid="_x0000_s1735" editas="canvas" style="width:42.9pt;height:38pt;mso-position-horizontal-relative:char;mso-position-vertical-relative:line" coordsize="5448,48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">
                  <v:shape id="_x0000_s1743" type="#_x0000_t75" style="position:absolute;width:5448;height:4819;visibility:visible">
                    <v:fill o:detectmouseclick="t"/>
                    <v:path o:connecttype="none"/>
                  </v:shape>
                  <v:oval id="Oval 532" o:spid="_x0000_s1742" style="position:absolute;top:229;width:1333;height:123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BBMsQA&#10;AADcAAAADwAAAGRycy9kb3ducmV2LnhtbESPX2vCMBTF3wd+h3CFvdlUnWN0jSKCTBAZs1P2eGmu&#10;bbG5KU1au29vBsIeD+fPj5OuBlOLnlpXWVYwjWIQxLnVFRcKvrPt5A2E88gaa8uk4JccrJajpxQT&#10;bW/8Rf3RFyKMsEtQQel9k0jp8pIMusg2xMG72NagD7ItpG7xFsZNLWdx/CoNVhwIJTa0KSm/HjsT&#10;uOfPrNnUh599bE/z7IO76cuClHoeD+t3EJ4G/x9+tHdawWI+g78z4QjI5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vgQTLEAAAA3AAAAA8AAAAAAAAAAAAAAAAAmAIAAGRycy9k&#10;b3ducmV2LnhtbFBLBQYAAAAABAAEAPUAAACJAwAAAAA=&#10;" fillcolor="#0d0d0d [3069]" strokecolor="#0d0d0d [3069]" strokeweight="2pt"/>
                  <v:oval id="Oval 561" o:spid="_x0000_s1741" style="position:absolute;left:1896;top:230;width:1327;height:1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HwWMMA&#10;AADcAAAADwAAAGRycy9kb3ducmV2LnhtbESPW4vCMBCF3wX/QxjBN027XliqUURYFEQWrbvs49CM&#10;bbGZlCZq/fdGWPDxcC4fZ75sTSVu1LjSsoJ4GIEgzqwuOVdwSr8GnyCcR9ZYWSYFD3KwXHQ7c0y0&#10;vfOBbkefizDCLkEFhfd1IqXLCjLohrYmDt7ZNgZ9kE0udYP3MG4q+RFFU2mw5EAosKZ1QdnleDWB&#10;+/ud1utq/7eL7M8o3fA1Hk9IqX6vXc1AeGr9O/zf3moFk2kMrzPhCMjF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IHwWMMAAADcAAAADwAAAAAAAAAAAAAAAACYAgAAZHJzL2Rv&#10;d25yZXYueG1sUEsFBgAAAAAEAAQA9QAAAIgDAAAAAA==&#10;" fillcolor="#0d0d0d [3069]" strokecolor="#0d0d0d [3069]" strokeweight="2pt">
                    <v:textbox>
                      <w:txbxContent>
                        <w:p w:rsidR="00DA4047" w:rsidRDefault="00DA4047" w:rsidP="00B60265">
                          <w:pPr>
                            <w:rPr>
                              <w:rFonts w:eastAsia="Times New Roman"/>
                            </w:rPr>
                          </w:pPr>
                        </w:p>
                      </w:txbxContent>
                    </v:textbox>
                  </v:oval>
                  <v:oval id="Oval 562" o:spid="_x0000_s1740" style="position:absolute;left:3815;top:243;width:1321;height:121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FNuL8UA&#10;AADcAAAADwAAAGRycy9kb3ducmV2LnhtbESPX2vCMBTF3wf7DuEO9jZT3VqkM4oIssEQWauyx0tz&#10;15Y1N6WJbf32RhD2eDh/fpzFajSN6KlztWUF00kEgriwuuZSwSHfvsxBOI+ssbFMCi7kYLV8fFhg&#10;qu3A39RnvhRhhF2KCirv21RKV1Rk0E1sSxy8X9sZ9EF2pdQdDmHcNHIWRYk0WHMgVNjSpqLiLzub&#10;wD3t83bT7H6+Int8zT/4PH2LSannp3H9DsLT6P/D9/anVhAnM7idCUdAL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U24vxQAAANwAAAAPAAAAAAAAAAAAAAAAAJgCAABkcnMv&#10;ZG93bnJldi54bWxQSwUGAAAAAAQABAD1AAAAigMAAAAA&#10;" fillcolor="#0d0d0d [3069]" strokecolor="#0d0d0d [3069]" strokeweight="2pt">
                    <v:textbox>
                      <w:txbxContent>
                        <w:p w:rsidR="00DA4047" w:rsidRDefault="00DA4047" w:rsidP="00B60265">
                          <w:pPr>
                            <w:pStyle w:val="NormalWeb"/>
                            <w:spacing w:before="0" w:beforeAutospacing="0" w:after="0" w:afterAutospacing="0"/>
                          </w:pPr>
                          <w:r>
                            <w:rPr>
                              <w:rFonts w:eastAsia="Times New Roman"/>
                            </w:rPr>
                            <w:t> </w:t>
                          </w:r>
                        </w:p>
                      </w:txbxContent>
                    </v:textbox>
                  </v:oval>
                  <v:shape id="Straight Arrow Connector 563" o:spid="_x0000_s1739" type="#_x0000_t32" style="position:absolute;left:666;top:1459;width:1386;height:2348;flip:x 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e764cQAAADcAAAADwAAAGRycy9kb3ducmV2LnhtbESPQWsCMRSE74X+h/AKvdWsloqsRpFW&#10;xd7qKoK3x+a5WU1elk10t/++KRR6HGbmG2a26J0Vd2pD7VnBcJCBIC69rrlScNivXyYgQkTWaD2T&#10;gm8KsJg/Psww177jHd2LWIkE4ZCjAhNjk0sZSkMOw8A3xMk7+9ZhTLKtpG6xS3Bn5SjLxtJhzWnB&#10;YEPvhsprcXMKrLno8Elfp6Ndrbtd+CiLzW2i1PNTv5yCiNTH//Bfe6sVvI1f4fdMOgJy/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Z7vrhxAAAANwAAAAPAAAAAAAAAAAA&#10;AAAAAKECAABkcnMvZG93bnJldi54bWxQSwUGAAAAAAQABAD5AAAAkgMAAAAA&#10;" strokecolor="#0d0d0d [3069]" strokeweight="1pt">
                    <v:stroke dashstyle="dash" endarrow="block"/>
                  </v:shape>
                  <v:shape id="Straight Arrow Connector 565" o:spid="_x0000_s1738" type="#_x0000_t32" style="position:absolute;left:2981;top:1462;width:1495;height:2345;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30uysUAAADcAAAADwAAAGRycy9kb3ducmV2LnhtbESPQWuDQBSE74X+h+UVcmvWNBiMzSYk&#10;giD00poccny4Lyp134q7VfPvs4VCj8PMfMPsDrPpxEiDay0rWC0jEMSV1S3XCi7n/DUB4Tyyxs4y&#10;KbiTg8P++WmHqbYTf9FY+loECLsUFTTe96mUrmrIoFvanjh4NzsY9EEOtdQDTgFuOvkWRRtpsOWw&#10;0GBPWUPVd/ljFBSn1Ue+TrZXnd1Mkp+rDMvPTKnFy3x8B+Fp9v/hv3ahFcSbGH7PhCMg9w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30uysUAAADcAAAADwAAAAAAAAAA&#10;AAAAAAChAgAAZHJzL2Rvd25yZXYueG1sUEsFBgAAAAAEAAQA+QAAAJMDAAAAAA==&#10;" strokecolor="#0d0d0d [3069]" strokeweight="1pt">
                    <v:stroke dashstyle="dash" endarrow="block"/>
                  </v:shape>
                  <v:oval id="Oval 566" o:spid="_x0000_s1737" style="position:absolute;left:1859;top:3630;width:1314;height:1213;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2hoLMMA&#10;AADcAAAADwAAAGRycy9kb3ducmV2LnhtbESP3YrCMBCF7wXfIcyCd5q6q0W6RhFhWUFEtCpeDs1s&#10;W7aZlCZqfXsjCF4ezs/Hmc5bU4krNa60rGA4iEAQZ1aXnCs4pD/9CQjnkTVWlknBnRzMZ93OFBNt&#10;b7yj697nIoywS1BB4X2dSOmyggy6ga2Jg/dnG4M+yCaXusFbGDeV/IyiWBosORAKrGlZUPa/v5jA&#10;PW3TelltzuvIHr/SX74MR2NSqvfRLr5BeGr9O/xqr7SCcRzD80w4AnL2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2hoLMMAAADcAAAADwAAAAAAAAAAAAAAAACYAgAAZHJzL2Rv&#10;d25yZXYueG1sUEsFBgAAAAAEAAQA9QAAAIgDAAAAAA==&#10;" fillcolor="#0d0d0d [3069]" strokecolor="#0d0d0d [3069]" strokeweight="2pt">
                    <v:textbox>
                      <w:txbxContent>
                        <w:p w:rsidR="00DA4047" w:rsidRDefault="00DA4047" w:rsidP="00B60265">
                          <w:pPr>
                            <w:pStyle w:val="NormalWeb"/>
                            <w:spacing w:before="0" w:beforeAutospacing="0" w:after="0" w:afterAutospacing="0"/>
                          </w:pPr>
                          <w:r>
                            <w:rPr>
                              <w:rFonts w:eastAsia="Times New Roman"/>
                            </w:rPr>
                            <w:t> </w:t>
                          </w:r>
                        </w:p>
                      </w:txbxContent>
                    </v:textbox>
                  </v:oval>
                  <v:shape id="Straight Arrow Connector 567" o:spid="_x0000_s1736" type="#_x0000_t32" style="position:absolute;left:2558;top:1456;width:1;height:2145;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OMVJsQAAADcAAAADwAAAGRycy9kb3ducmV2LnhtbESPQYvCMBSE74L/ITzBm6Yqq7UaxS0U&#10;BC9r9eDx0TzbYvNSmqx2//1mQdjjMDPfMNt9bxrxpM7VlhXMphEI4sLqmksF10s2iUE4j6yxsUwK&#10;fsjBfjccbDHR9sVneua+FAHCLkEFlfdtIqUrKjLoprYlDt7ddgZ9kF0pdYevADeNnEfRUhqsOSxU&#10;2FJaUfHIv42C4+fslC3i9U2ndxNnlyLF/CtVajzqDxsQnnr/H363j1rBx3IFf2fCEZC7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M4xUmxAAAANwAAAAPAAAAAAAAAAAA&#10;AAAAAKECAABkcnMvZG93bnJldi54bWxQSwUGAAAAAAQABAD5AAAAkgMAAAAA&#10;" strokecolor="#0d0d0d [3069]" strokeweight="1pt">
                    <v:stroke dashstyle="dash" endarrow="block"/>
                  </v:shape>
                  <w10:wrap type="none"/>
                  <w10:anchorlock/>
                </v:group>
              </w:pict>
            </w:r>
          </w:p>
        </w:tc>
        <w:tc>
          <w:tcPr>
            <w:tcW w:w="876" w:type="dxa"/>
            <w:vAlign w:val="center"/>
          </w:tcPr>
          <w:p w:rsidR="00325446" w:rsidRPr="00325446" w:rsidRDefault="00325446" w:rsidP="00325446">
            <w:pPr>
              <w:widowControl w:val="0"/>
              <w:jc w:val="right"/>
              <w:rPr>
                <w:color w:val="000000"/>
              </w:rPr>
            </w:pPr>
            <w:r w:rsidRPr="00325446">
              <w:rPr>
                <w:color w:val="000000"/>
              </w:rPr>
              <w:t>-0.06</w:t>
            </w:r>
          </w:p>
        </w:tc>
        <w:tc>
          <w:tcPr>
            <w:tcW w:w="1106" w:type="dxa"/>
            <w:vAlign w:val="center"/>
          </w:tcPr>
          <w:p w:rsidR="00325446" w:rsidRPr="00325446" w:rsidRDefault="00325446" w:rsidP="00325446">
            <w:pPr>
              <w:widowControl w:val="0"/>
              <w:rPr>
                <w:color w:val="000000"/>
              </w:rPr>
            </w:pPr>
            <w:r>
              <w:rPr>
                <w:color w:val="000000"/>
              </w:rPr>
              <w:t>(</w:t>
            </w:r>
            <w:r w:rsidRPr="00325446">
              <w:rPr>
                <w:color w:val="000000"/>
              </w:rPr>
              <w:t>0.14</w:t>
            </w:r>
            <w:r>
              <w:rPr>
                <w:color w:val="000000"/>
              </w:rPr>
              <w:t>)</w:t>
            </w:r>
          </w:p>
        </w:tc>
        <w:tc>
          <w:tcPr>
            <w:tcW w:w="876" w:type="dxa"/>
            <w:vAlign w:val="center"/>
          </w:tcPr>
          <w:p w:rsidR="00325446" w:rsidRPr="00325446" w:rsidRDefault="00325446" w:rsidP="00325446">
            <w:pPr>
              <w:widowControl w:val="0"/>
              <w:jc w:val="right"/>
              <w:rPr>
                <w:color w:val="000000"/>
              </w:rPr>
            </w:pPr>
            <w:r w:rsidRPr="00325446">
              <w:rPr>
                <w:color w:val="000000"/>
              </w:rPr>
              <w:t>-0.04</w:t>
            </w:r>
          </w:p>
        </w:tc>
        <w:tc>
          <w:tcPr>
            <w:tcW w:w="1078" w:type="dxa"/>
            <w:vAlign w:val="center"/>
          </w:tcPr>
          <w:p w:rsidR="00325446" w:rsidRPr="00325446" w:rsidRDefault="00325446" w:rsidP="00325446">
            <w:pPr>
              <w:widowControl w:val="0"/>
              <w:rPr>
                <w:color w:val="000000"/>
              </w:rPr>
            </w:pPr>
            <w:r>
              <w:rPr>
                <w:color w:val="000000"/>
              </w:rPr>
              <w:t>(</w:t>
            </w:r>
            <w:r w:rsidRPr="00325446">
              <w:rPr>
                <w:color w:val="000000"/>
              </w:rPr>
              <w:t>0.10</w:t>
            </w:r>
            <w:r>
              <w:rPr>
                <w:color w:val="000000"/>
              </w:rPr>
              <w:t>)</w:t>
            </w:r>
          </w:p>
        </w:tc>
        <w:tc>
          <w:tcPr>
            <w:tcW w:w="876" w:type="dxa"/>
            <w:vAlign w:val="center"/>
          </w:tcPr>
          <w:p w:rsidR="00325446" w:rsidRPr="00325446" w:rsidRDefault="00325446" w:rsidP="00325446">
            <w:pPr>
              <w:widowControl w:val="0"/>
              <w:jc w:val="right"/>
              <w:rPr>
                <w:color w:val="000000"/>
              </w:rPr>
            </w:pPr>
            <w:r w:rsidRPr="00325446">
              <w:rPr>
                <w:color w:val="000000"/>
              </w:rPr>
              <w:t>0.14</w:t>
            </w:r>
          </w:p>
        </w:tc>
        <w:tc>
          <w:tcPr>
            <w:tcW w:w="1078" w:type="dxa"/>
            <w:vAlign w:val="center"/>
          </w:tcPr>
          <w:p w:rsidR="00325446" w:rsidRPr="00325446" w:rsidRDefault="00325446" w:rsidP="00325446">
            <w:pPr>
              <w:widowControl w:val="0"/>
              <w:rPr>
                <w:color w:val="000000"/>
              </w:rPr>
            </w:pPr>
            <w:r>
              <w:rPr>
                <w:color w:val="000000"/>
              </w:rPr>
              <w:t>(</w:t>
            </w:r>
            <w:r w:rsidRPr="00325446">
              <w:rPr>
                <w:color w:val="000000"/>
              </w:rPr>
              <w:t>0.11</w:t>
            </w:r>
            <w:r>
              <w:rPr>
                <w:color w:val="000000"/>
              </w:rPr>
              <w:t>)</w:t>
            </w:r>
          </w:p>
        </w:tc>
        <w:tc>
          <w:tcPr>
            <w:tcW w:w="1171" w:type="dxa"/>
            <w:vAlign w:val="center"/>
          </w:tcPr>
          <w:p w:rsidR="00325446" w:rsidRPr="00B60265" w:rsidRDefault="0054205C" w:rsidP="003C184C">
            <w:pPr>
              <w:widowControl w:val="0"/>
              <w:tabs>
                <w:tab w:val="decimal" w:pos="433"/>
              </w:tabs>
            </w:pPr>
            <w:r>
              <w:t>5</w:t>
            </w:r>
          </w:p>
        </w:tc>
        <w:tc>
          <w:tcPr>
            <w:tcW w:w="1056" w:type="dxa"/>
            <w:vAlign w:val="center"/>
          </w:tcPr>
          <w:p w:rsidR="00325446" w:rsidRPr="00B60265" w:rsidRDefault="0054205C" w:rsidP="003C184C">
            <w:pPr>
              <w:widowControl w:val="0"/>
              <w:tabs>
                <w:tab w:val="decimal" w:pos="342"/>
              </w:tabs>
            </w:pPr>
            <w:r>
              <w:t>6</w:t>
            </w:r>
          </w:p>
        </w:tc>
      </w:tr>
      <w:tr w:rsidR="00325446" w:rsidRPr="00B60265" w:rsidTr="00DA4047">
        <w:tc>
          <w:tcPr>
            <w:tcW w:w="3078" w:type="dxa"/>
            <w:vAlign w:val="center"/>
          </w:tcPr>
          <w:p w:rsidR="00325446" w:rsidRPr="00B60265" w:rsidRDefault="00325446" w:rsidP="003C184C">
            <w:pPr>
              <w:widowControl w:val="0"/>
              <w:tabs>
                <w:tab w:val="left" w:pos="270"/>
              </w:tabs>
            </w:pPr>
            <w:r w:rsidRPr="00B60265">
              <w:t>Zero outdegrees</w:t>
            </w:r>
          </w:p>
        </w:tc>
        <w:tc>
          <w:tcPr>
            <w:tcW w:w="1236" w:type="dxa"/>
            <w:vAlign w:val="center"/>
          </w:tcPr>
          <w:p w:rsidR="00325446" w:rsidRPr="00B60265" w:rsidRDefault="00325446" w:rsidP="003C184C">
            <w:pPr>
              <w:widowControl w:val="0"/>
              <w:rPr>
                <w:noProof/>
                <w:lang w:eastAsia="en-US"/>
              </w:rPr>
            </w:pPr>
          </w:p>
        </w:tc>
        <w:tc>
          <w:tcPr>
            <w:tcW w:w="487" w:type="dxa"/>
            <w:vAlign w:val="center"/>
          </w:tcPr>
          <w:p w:rsidR="00325446" w:rsidRPr="00B60265" w:rsidRDefault="00325446" w:rsidP="003C184C">
            <w:pPr>
              <w:widowControl w:val="0"/>
            </w:pPr>
          </w:p>
        </w:tc>
        <w:tc>
          <w:tcPr>
            <w:tcW w:w="1116" w:type="dxa"/>
            <w:vAlign w:val="center"/>
          </w:tcPr>
          <w:p w:rsidR="00325446" w:rsidRPr="00B60265" w:rsidRDefault="00325446" w:rsidP="00DA4047">
            <w:pPr>
              <w:widowControl w:val="0"/>
              <w:rPr>
                <w:noProof/>
                <w:lang w:eastAsia="en-US"/>
              </w:rPr>
            </w:pPr>
          </w:p>
        </w:tc>
        <w:tc>
          <w:tcPr>
            <w:tcW w:w="876" w:type="dxa"/>
            <w:vAlign w:val="center"/>
          </w:tcPr>
          <w:p w:rsidR="00325446" w:rsidRPr="00325446" w:rsidRDefault="00325446" w:rsidP="00325446">
            <w:pPr>
              <w:widowControl w:val="0"/>
              <w:jc w:val="right"/>
              <w:rPr>
                <w:color w:val="000000"/>
              </w:rPr>
            </w:pPr>
            <w:r w:rsidRPr="00325446">
              <w:rPr>
                <w:color w:val="000000"/>
              </w:rPr>
              <w:t>2.83</w:t>
            </w:r>
          </w:p>
        </w:tc>
        <w:tc>
          <w:tcPr>
            <w:tcW w:w="1106" w:type="dxa"/>
            <w:vAlign w:val="center"/>
          </w:tcPr>
          <w:p w:rsidR="00325446" w:rsidRPr="00325446" w:rsidRDefault="00325446" w:rsidP="00325446">
            <w:pPr>
              <w:widowControl w:val="0"/>
              <w:rPr>
                <w:color w:val="000000"/>
              </w:rPr>
            </w:pPr>
            <w:r>
              <w:rPr>
                <w:color w:val="000000"/>
              </w:rPr>
              <w:t>(</w:t>
            </w:r>
            <w:r w:rsidRPr="00325446">
              <w:rPr>
                <w:color w:val="000000"/>
              </w:rPr>
              <w:t>0.48</w:t>
            </w:r>
            <w:r>
              <w:rPr>
                <w:color w:val="000000"/>
              </w:rPr>
              <w:t>)</w:t>
            </w:r>
            <w:r w:rsidR="00EE4EC2">
              <w:rPr>
                <w:color w:val="000000"/>
              </w:rPr>
              <w:t>**</w:t>
            </w:r>
          </w:p>
        </w:tc>
        <w:tc>
          <w:tcPr>
            <w:tcW w:w="876" w:type="dxa"/>
            <w:vAlign w:val="center"/>
          </w:tcPr>
          <w:p w:rsidR="00325446" w:rsidRPr="00325446" w:rsidRDefault="00325446" w:rsidP="00325446">
            <w:pPr>
              <w:widowControl w:val="0"/>
              <w:jc w:val="right"/>
              <w:rPr>
                <w:color w:val="000000"/>
              </w:rPr>
            </w:pPr>
            <w:r w:rsidRPr="00325446">
              <w:rPr>
                <w:color w:val="000000"/>
              </w:rPr>
              <w:t>2.64</w:t>
            </w:r>
          </w:p>
        </w:tc>
        <w:tc>
          <w:tcPr>
            <w:tcW w:w="1078" w:type="dxa"/>
            <w:vAlign w:val="center"/>
          </w:tcPr>
          <w:p w:rsidR="00325446" w:rsidRPr="00325446" w:rsidRDefault="00325446" w:rsidP="00325446">
            <w:pPr>
              <w:widowControl w:val="0"/>
              <w:rPr>
                <w:color w:val="000000"/>
              </w:rPr>
            </w:pPr>
            <w:r>
              <w:rPr>
                <w:color w:val="000000"/>
              </w:rPr>
              <w:t>(</w:t>
            </w:r>
            <w:r w:rsidRPr="00325446">
              <w:rPr>
                <w:color w:val="000000"/>
              </w:rPr>
              <w:t>0.44</w:t>
            </w:r>
            <w:r>
              <w:rPr>
                <w:color w:val="000000"/>
              </w:rPr>
              <w:t>)</w:t>
            </w:r>
            <w:r w:rsidR="00EE4EC2">
              <w:rPr>
                <w:color w:val="000000"/>
              </w:rPr>
              <w:t>**</w:t>
            </w:r>
          </w:p>
        </w:tc>
        <w:tc>
          <w:tcPr>
            <w:tcW w:w="876" w:type="dxa"/>
            <w:vAlign w:val="center"/>
          </w:tcPr>
          <w:p w:rsidR="00325446" w:rsidRPr="00325446" w:rsidRDefault="00325446" w:rsidP="00325446">
            <w:pPr>
              <w:widowControl w:val="0"/>
              <w:jc w:val="right"/>
              <w:rPr>
                <w:color w:val="000000"/>
              </w:rPr>
            </w:pPr>
            <w:r w:rsidRPr="00325446">
              <w:rPr>
                <w:color w:val="000000"/>
              </w:rPr>
              <w:t>4.55</w:t>
            </w:r>
          </w:p>
        </w:tc>
        <w:tc>
          <w:tcPr>
            <w:tcW w:w="1078" w:type="dxa"/>
            <w:vAlign w:val="center"/>
          </w:tcPr>
          <w:p w:rsidR="00325446" w:rsidRPr="00325446" w:rsidRDefault="00325446" w:rsidP="00325446">
            <w:pPr>
              <w:widowControl w:val="0"/>
              <w:rPr>
                <w:color w:val="000000"/>
              </w:rPr>
            </w:pPr>
            <w:r>
              <w:rPr>
                <w:color w:val="000000"/>
              </w:rPr>
              <w:t>(</w:t>
            </w:r>
            <w:r w:rsidRPr="00325446">
              <w:rPr>
                <w:color w:val="000000"/>
              </w:rPr>
              <w:t>0.46</w:t>
            </w:r>
            <w:r>
              <w:rPr>
                <w:color w:val="000000"/>
              </w:rPr>
              <w:t>)</w:t>
            </w:r>
            <w:r w:rsidR="00EE4EC2">
              <w:rPr>
                <w:color w:val="000000"/>
              </w:rPr>
              <w:t>**</w:t>
            </w:r>
          </w:p>
        </w:tc>
        <w:tc>
          <w:tcPr>
            <w:tcW w:w="1171" w:type="dxa"/>
            <w:vAlign w:val="center"/>
          </w:tcPr>
          <w:p w:rsidR="00325446" w:rsidRPr="00B60265" w:rsidRDefault="00325446" w:rsidP="003C184C">
            <w:pPr>
              <w:widowControl w:val="0"/>
              <w:tabs>
                <w:tab w:val="decimal" w:pos="433"/>
              </w:tabs>
            </w:pPr>
            <w:r w:rsidRPr="00B60265">
              <w:t>0</w:t>
            </w:r>
          </w:p>
        </w:tc>
        <w:tc>
          <w:tcPr>
            <w:tcW w:w="1056" w:type="dxa"/>
            <w:vAlign w:val="center"/>
          </w:tcPr>
          <w:p w:rsidR="00325446" w:rsidRPr="00B60265" w:rsidRDefault="0054205C" w:rsidP="003C184C">
            <w:pPr>
              <w:widowControl w:val="0"/>
              <w:tabs>
                <w:tab w:val="decimal" w:pos="342"/>
              </w:tabs>
            </w:pPr>
            <w:r>
              <w:t>186</w:t>
            </w:r>
            <w:r w:rsidR="00325446" w:rsidRPr="00B60265">
              <w:t>**</w:t>
            </w:r>
          </w:p>
        </w:tc>
      </w:tr>
      <w:tr w:rsidR="00325446" w:rsidRPr="00B60265" w:rsidTr="00DA4047">
        <w:tc>
          <w:tcPr>
            <w:tcW w:w="3078" w:type="dxa"/>
            <w:vAlign w:val="center"/>
          </w:tcPr>
          <w:p w:rsidR="00325446" w:rsidRPr="00B60265" w:rsidRDefault="00325446" w:rsidP="003C184C">
            <w:pPr>
              <w:widowControl w:val="0"/>
              <w:tabs>
                <w:tab w:val="left" w:pos="270"/>
              </w:tabs>
            </w:pPr>
            <w:r>
              <w:t>Zero or one outdegree</w:t>
            </w:r>
          </w:p>
        </w:tc>
        <w:tc>
          <w:tcPr>
            <w:tcW w:w="1236" w:type="dxa"/>
            <w:vAlign w:val="center"/>
          </w:tcPr>
          <w:p w:rsidR="00325446" w:rsidRPr="00B60265" w:rsidRDefault="00325446" w:rsidP="003C184C">
            <w:pPr>
              <w:widowControl w:val="0"/>
              <w:rPr>
                <w:noProof/>
                <w:lang w:eastAsia="en-US"/>
              </w:rPr>
            </w:pPr>
          </w:p>
        </w:tc>
        <w:tc>
          <w:tcPr>
            <w:tcW w:w="487" w:type="dxa"/>
            <w:vAlign w:val="center"/>
          </w:tcPr>
          <w:p w:rsidR="00325446" w:rsidRPr="00B60265" w:rsidRDefault="00325446" w:rsidP="003C184C">
            <w:pPr>
              <w:widowControl w:val="0"/>
            </w:pPr>
          </w:p>
        </w:tc>
        <w:tc>
          <w:tcPr>
            <w:tcW w:w="1116" w:type="dxa"/>
            <w:vAlign w:val="center"/>
          </w:tcPr>
          <w:p w:rsidR="00325446" w:rsidRPr="00B60265" w:rsidRDefault="00325446" w:rsidP="00DA4047">
            <w:pPr>
              <w:widowControl w:val="0"/>
              <w:rPr>
                <w:noProof/>
                <w:lang w:eastAsia="en-US"/>
              </w:rPr>
            </w:pPr>
          </w:p>
        </w:tc>
        <w:tc>
          <w:tcPr>
            <w:tcW w:w="876" w:type="dxa"/>
            <w:vAlign w:val="center"/>
          </w:tcPr>
          <w:p w:rsidR="00325446" w:rsidRPr="00325446" w:rsidRDefault="00325446" w:rsidP="00325446">
            <w:pPr>
              <w:widowControl w:val="0"/>
              <w:jc w:val="right"/>
              <w:rPr>
                <w:color w:val="000000"/>
              </w:rPr>
            </w:pPr>
          </w:p>
        </w:tc>
        <w:tc>
          <w:tcPr>
            <w:tcW w:w="1106" w:type="dxa"/>
            <w:vAlign w:val="center"/>
          </w:tcPr>
          <w:p w:rsidR="00325446" w:rsidRPr="00325446" w:rsidRDefault="00325446" w:rsidP="00325446">
            <w:pPr>
              <w:widowControl w:val="0"/>
              <w:rPr>
                <w:color w:val="000000"/>
              </w:rPr>
            </w:pPr>
          </w:p>
        </w:tc>
        <w:tc>
          <w:tcPr>
            <w:tcW w:w="876" w:type="dxa"/>
            <w:vAlign w:val="center"/>
          </w:tcPr>
          <w:p w:rsidR="00325446" w:rsidRPr="00325446" w:rsidRDefault="00325446" w:rsidP="00325446">
            <w:pPr>
              <w:widowControl w:val="0"/>
              <w:jc w:val="right"/>
              <w:rPr>
                <w:color w:val="000000"/>
              </w:rPr>
            </w:pPr>
          </w:p>
        </w:tc>
        <w:tc>
          <w:tcPr>
            <w:tcW w:w="1078" w:type="dxa"/>
            <w:vAlign w:val="center"/>
          </w:tcPr>
          <w:p w:rsidR="00325446" w:rsidRPr="00325446" w:rsidRDefault="00325446" w:rsidP="00325446">
            <w:pPr>
              <w:widowControl w:val="0"/>
              <w:rPr>
                <w:color w:val="000000"/>
              </w:rPr>
            </w:pPr>
          </w:p>
        </w:tc>
        <w:tc>
          <w:tcPr>
            <w:tcW w:w="876" w:type="dxa"/>
            <w:vAlign w:val="center"/>
          </w:tcPr>
          <w:p w:rsidR="00325446" w:rsidRPr="00325446" w:rsidRDefault="0054205C" w:rsidP="00325446">
            <w:pPr>
              <w:widowControl w:val="0"/>
              <w:jc w:val="right"/>
              <w:rPr>
                <w:color w:val="000000"/>
              </w:rPr>
            </w:pPr>
            <w:r>
              <w:rPr>
                <w:color w:val="000000"/>
              </w:rPr>
              <w:t>-</w:t>
            </w:r>
            <w:r w:rsidR="00325446" w:rsidRPr="00325446">
              <w:rPr>
                <w:color w:val="000000"/>
              </w:rPr>
              <w:t>1.08</w:t>
            </w:r>
          </w:p>
        </w:tc>
        <w:tc>
          <w:tcPr>
            <w:tcW w:w="1078" w:type="dxa"/>
            <w:vAlign w:val="center"/>
          </w:tcPr>
          <w:p w:rsidR="00325446" w:rsidRPr="00325446" w:rsidRDefault="00325446" w:rsidP="00325446">
            <w:pPr>
              <w:widowControl w:val="0"/>
              <w:rPr>
                <w:color w:val="000000"/>
              </w:rPr>
            </w:pPr>
            <w:r>
              <w:rPr>
                <w:color w:val="000000"/>
              </w:rPr>
              <w:t>(</w:t>
            </w:r>
            <w:r w:rsidRPr="00325446">
              <w:rPr>
                <w:color w:val="000000"/>
              </w:rPr>
              <w:t>0.40</w:t>
            </w:r>
            <w:r>
              <w:rPr>
                <w:color w:val="000000"/>
              </w:rPr>
              <w:t>)</w:t>
            </w:r>
            <w:r w:rsidR="00EE4EC2">
              <w:rPr>
                <w:color w:val="000000"/>
              </w:rPr>
              <w:t>**</w:t>
            </w:r>
          </w:p>
        </w:tc>
        <w:tc>
          <w:tcPr>
            <w:tcW w:w="1171" w:type="dxa"/>
            <w:vAlign w:val="center"/>
          </w:tcPr>
          <w:p w:rsidR="00325446" w:rsidRPr="00B60265" w:rsidRDefault="00325446" w:rsidP="003C184C">
            <w:pPr>
              <w:widowControl w:val="0"/>
              <w:tabs>
                <w:tab w:val="decimal" w:pos="433"/>
              </w:tabs>
            </w:pPr>
          </w:p>
        </w:tc>
        <w:tc>
          <w:tcPr>
            <w:tcW w:w="1056" w:type="dxa"/>
            <w:vAlign w:val="center"/>
          </w:tcPr>
          <w:p w:rsidR="00325446" w:rsidRPr="00B60265" w:rsidRDefault="00325446" w:rsidP="003C184C">
            <w:pPr>
              <w:widowControl w:val="0"/>
              <w:tabs>
                <w:tab w:val="decimal" w:pos="342"/>
              </w:tabs>
            </w:pPr>
          </w:p>
        </w:tc>
      </w:tr>
      <w:tr w:rsidR="00B60265" w:rsidRPr="00B60265" w:rsidTr="00DA4047">
        <w:tc>
          <w:tcPr>
            <w:tcW w:w="3078" w:type="dxa"/>
            <w:vAlign w:val="center"/>
          </w:tcPr>
          <w:p w:rsidR="00B60265" w:rsidRPr="00B60265" w:rsidRDefault="00B60265" w:rsidP="003C184C">
            <w:pPr>
              <w:widowControl w:val="0"/>
              <w:tabs>
                <w:tab w:val="left" w:pos="270"/>
              </w:tabs>
              <w:rPr>
                <w:i/>
              </w:rPr>
            </w:pPr>
          </w:p>
        </w:tc>
        <w:tc>
          <w:tcPr>
            <w:tcW w:w="1236" w:type="dxa"/>
            <w:vAlign w:val="center"/>
          </w:tcPr>
          <w:p w:rsidR="00B60265" w:rsidRPr="00B60265" w:rsidRDefault="00B60265" w:rsidP="003C184C">
            <w:pPr>
              <w:widowControl w:val="0"/>
            </w:pPr>
          </w:p>
        </w:tc>
        <w:tc>
          <w:tcPr>
            <w:tcW w:w="487" w:type="dxa"/>
            <w:vAlign w:val="center"/>
          </w:tcPr>
          <w:p w:rsidR="00B60265" w:rsidRPr="00B60265" w:rsidRDefault="00B60265" w:rsidP="003C184C">
            <w:pPr>
              <w:widowControl w:val="0"/>
            </w:pPr>
          </w:p>
        </w:tc>
        <w:tc>
          <w:tcPr>
            <w:tcW w:w="1116" w:type="dxa"/>
            <w:vAlign w:val="center"/>
          </w:tcPr>
          <w:p w:rsidR="00B60265" w:rsidRPr="00B60265" w:rsidRDefault="00B60265" w:rsidP="003C184C">
            <w:pPr>
              <w:widowControl w:val="0"/>
            </w:pPr>
          </w:p>
        </w:tc>
        <w:tc>
          <w:tcPr>
            <w:tcW w:w="876" w:type="dxa"/>
            <w:vAlign w:val="center"/>
          </w:tcPr>
          <w:p w:rsidR="00B60265" w:rsidRPr="00325446" w:rsidRDefault="00B60265" w:rsidP="00325446">
            <w:pPr>
              <w:widowControl w:val="0"/>
              <w:tabs>
                <w:tab w:val="left" w:pos="291"/>
              </w:tabs>
              <w:jc w:val="right"/>
            </w:pPr>
          </w:p>
        </w:tc>
        <w:tc>
          <w:tcPr>
            <w:tcW w:w="1106" w:type="dxa"/>
            <w:vAlign w:val="center"/>
          </w:tcPr>
          <w:p w:rsidR="00B60265" w:rsidRPr="00325446" w:rsidRDefault="00B60265" w:rsidP="00325446">
            <w:pPr>
              <w:widowControl w:val="0"/>
            </w:pPr>
          </w:p>
        </w:tc>
        <w:tc>
          <w:tcPr>
            <w:tcW w:w="876" w:type="dxa"/>
            <w:vAlign w:val="center"/>
          </w:tcPr>
          <w:p w:rsidR="00B60265" w:rsidRPr="00325446" w:rsidRDefault="00B60265" w:rsidP="00325446">
            <w:pPr>
              <w:widowControl w:val="0"/>
              <w:jc w:val="right"/>
            </w:pPr>
          </w:p>
        </w:tc>
        <w:tc>
          <w:tcPr>
            <w:tcW w:w="1078" w:type="dxa"/>
            <w:vAlign w:val="center"/>
          </w:tcPr>
          <w:p w:rsidR="00B60265" w:rsidRPr="00325446" w:rsidRDefault="00B60265" w:rsidP="00325446">
            <w:pPr>
              <w:widowControl w:val="0"/>
            </w:pPr>
          </w:p>
        </w:tc>
        <w:tc>
          <w:tcPr>
            <w:tcW w:w="876" w:type="dxa"/>
            <w:vAlign w:val="center"/>
          </w:tcPr>
          <w:p w:rsidR="00B60265" w:rsidRPr="00325446" w:rsidRDefault="00B60265" w:rsidP="00325446">
            <w:pPr>
              <w:widowControl w:val="0"/>
              <w:jc w:val="right"/>
            </w:pPr>
          </w:p>
        </w:tc>
        <w:tc>
          <w:tcPr>
            <w:tcW w:w="1078" w:type="dxa"/>
            <w:vAlign w:val="center"/>
          </w:tcPr>
          <w:p w:rsidR="00B60265" w:rsidRPr="00325446" w:rsidRDefault="00B60265" w:rsidP="00325446">
            <w:pPr>
              <w:widowControl w:val="0"/>
            </w:pPr>
          </w:p>
        </w:tc>
        <w:tc>
          <w:tcPr>
            <w:tcW w:w="1171" w:type="dxa"/>
            <w:vAlign w:val="center"/>
          </w:tcPr>
          <w:p w:rsidR="00B60265" w:rsidRPr="00B60265" w:rsidRDefault="00B60265" w:rsidP="003C184C">
            <w:pPr>
              <w:widowControl w:val="0"/>
              <w:tabs>
                <w:tab w:val="decimal" w:pos="433"/>
              </w:tabs>
            </w:pPr>
          </w:p>
        </w:tc>
        <w:tc>
          <w:tcPr>
            <w:tcW w:w="1056" w:type="dxa"/>
            <w:vAlign w:val="center"/>
          </w:tcPr>
          <w:p w:rsidR="00B60265" w:rsidRPr="00B60265" w:rsidRDefault="00B60265" w:rsidP="003C184C">
            <w:pPr>
              <w:widowControl w:val="0"/>
              <w:tabs>
                <w:tab w:val="decimal" w:pos="342"/>
              </w:tabs>
            </w:pPr>
          </w:p>
        </w:tc>
      </w:tr>
      <w:tr w:rsidR="00B60265" w:rsidRPr="00B60265" w:rsidTr="00DA4047">
        <w:tc>
          <w:tcPr>
            <w:tcW w:w="3078" w:type="dxa"/>
            <w:vAlign w:val="center"/>
          </w:tcPr>
          <w:p w:rsidR="00B60265" w:rsidRPr="00B60265" w:rsidRDefault="00B60265" w:rsidP="003C184C">
            <w:pPr>
              <w:widowControl w:val="0"/>
              <w:tabs>
                <w:tab w:val="left" w:pos="270"/>
              </w:tabs>
              <w:rPr>
                <w:i/>
              </w:rPr>
            </w:pPr>
            <w:r w:rsidRPr="00B60265">
              <w:rPr>
                <w:i/>
              </w:rPr>
              <w:t>Bullying: Covariates</w:t>
            </w:r>
          </w:p>
        </w:tc>
        <w:tc>
          <w:tcPr>
            <w:tcW w:w="1236" w:type="dxa"/>
            <w:vAlign w:val="center"/>
          </w:tcPr>
          <w:p w:rsidR="00B60265" w:rsidRPr="00B60265" w:rsidRDefault="00B60265" w:rsidP="003C184C">
            <w:pPr>
              <w:widowControl w:val="0"/>
            </w:pPr>
          </w:p>
        </w:tc>
        <w:tc>
          <w:tcPr>
            <w:tcW w:w="487" w:type="dxa"/>
            <w:vAlign w:val="center"/>
          </w:tcPr>
          <w:p w:rsidR="00B60265" w:rsidRPr="00B60265" w:rsidRDefault="00B60265" w:rsidP="003C184C">
            <w:pPr>
              <w:widowControl w:val="0"/>
            </w:pPr>
          </w:p>
        </w:tc>
        <w:tc>
          <w:tcPr>
            <w:tcW w:w="1116" w:type="dxa"/>
            <w:vAlign w:val="center"/>
          </w:tcPr>
          <w:p w:rsidR="00B60265" w:rsidRPr="00B60265" w:rsidRDefault="00B60265" w:rsidP="003C184C">
            <w:pPr>
              <w:widowControl w:val="0"/>
            </w:pPr>
          </w:p>
        </w:tc>
        <w:tc>
          <w:tcPr>
            <w:tcW w:w="876" w:type="dxa"/>
            <w:vAlign w:val="center"/>
          </w:tcPr>
          <w:p w:rsidR="00B60265" w:rsidRPr="00325446" w:rsidRDefault="00B60265" w:rsidP="00325446">
            <w:pPr>
              <w:widowControl w:val="0"/>
              <w:tabs>
                <w:tab w:val="left" w:pos="291"/>
              </w:tabs>
              <w:jc w:val="right"/>
            </w:pPr>
          </w:p>
        </w:tc>
        <w:tc>
          <w:tcPr>
            <w:tcW w:w="1106" w:type="dxa"/>
            <w:vAlign w:val="center"/>
          </w:tcPr>
          <w:p w:rsidR="00B60265" w:rsidRPr="00325446" w:rsidRDefault="00B60265" w:rsidP="00325446">
            <w:pPr>
              <w:widowControl w:val="0"/>
            </w:pPr>
          </w:p>
        </w:tc>
        <w:tc>
          <w:tcPr>
            <w:tcW w:w="876" w:type="dxa"/>
            <w:vAlign w:val="center"/>
          </w:tcPr>
          <w:p w:rsidR="00B60265" w:rsidRPr="00325446" w:rsidRDefault="00B60265" w:rsidP="00325446">
            <w:pPr>
              <w:widowControl w:val="0"/>
              <w:jc w:val="right"/>
            </w:pPr>
          </w:p>
        </w:tc>
        <w:tc>
          <w:tcPr>
            <w:tcW w:w="1078" w:type="dxa"/>
            <w:vAlign w:val="center"/>
          </w:tcPr>
          <w:p w:rsidR="00B60265" w:rsidRPr="00325446" w:rsidRDefault="00B60265" w:rsidP="00325446">
            <w:pPr>
              <w:widowControl w:val="0"/>
            </w:pPr>
          </w:p>
        </w:tc>
        <w:tc>
          <w:tcPr>
            <w:tcW w:w="876" w:type="dxa"/>
            <w:vAlign w:val="center"/>
          </w:tcPr>
          <w:p w:rsidR="00B60265" w:rsidRPr="00325446" w:rsidRDefault="00B60265" w:rsidP="00325446">
            <w:pPr>
              <w:widowControl w:val="0"/>
              <w:jc w:val="right"/>
            </w:pPr>
          </w:p>
        </w:tc>
        <w:tc>
          <w:tcPr>
            <w:tcW w:w="1078" w:type="dxa"/>
            <w:vAlign w:val="center"/>
          </w:tcPr>
          <w:p w:rsidR="00B60265" w:rsidRPr="00325446" w:rsidRDefault="00B60265" w:rsidP="00325446">
            <w:pPr>
              <w:widowControl w:val="0"/>
            </w:pPr>
          </w:p>
        </w:tc>
        <w:tc>
          <w:tcPr>
            <w:tcW w:w="1171" w:type="dxa"/>
            <w:vAlign w:val="center"/>
          </w:tcPr>
          <w:p w:rsidR="00B60265" w:rsidRPr="00B60265" w:rsidRDefault="00B60265" w:rsidP="003C184C">
            <w:pPr>
              <w:widowControl w:val="0"/>
              <w:tabs>
                <w:tab w:val="decimal" w:pos="433"/>
              </w:tabs>
            </w:pPr>
          </w:p>
        </w:tc>
        <w:tc>
          <w:tcPr>
            <w:tcW w:w="1056" w:type="dxa"/>
            <w:vAlign w:val="center"/>
          </w:tcPr>
          <w:p w:rsidR="00B60265" w:rsidRPr="00B60265" w:rsidRDefault="00B60265" w:rsidP="003C184C">
            <w:pPr>
              <w:widowControl w:val="0"/>
              <w:tabs>
                <w:tab w:val="decimal" w:pos="342"/>
              </w:tabs>
            </w:pPr>
          </w:p>
        </w:tc>
      </w:tr>
      <w:tr w:rsidR="00325446" w:rsidRPr="00B60265" w:rsidTr="00DA4047">
        <w:trPr>
          <w:trHeight w:val="182"/>
        </w:trPr>
        <w:tc>
          <w:tcPr>
            <w:tcW w:w="3078" w:type="dxa"/>
            <w:vAlign w:val="center"/>
          </w:tcPr>
          <w:p w:rsidR="00325446" w:rsidRPr="00B60265" w:rsidRDefault="00325446" w:rsidP="003C184C">
            <w:pPr>
              <w:widowControl w:val="0"/>
              <w:tabs>
                <w:tab w:val="left" w:pos="270"/>
              </w:tabs>
            </w:pPr>
            <w:r w:rsidRPr="00B60265">
              <w:t>Boy: Receiver</w:t>
            </w:r>
          </w:p>
        </w:tc>
        <w:tc>
          <w:tcPr>
            <w:tcW w:w="1236" w:type="dxa"/>
            <w:vAlign w:val="center"/>
          </w:tcPr>
          <w:p w:rsidR="00325446" w:rsidRPr="00B60265" w:rsidRDefault="00325446" w:rsidP="003C184C">
            <w:pPr>
              <w:widowControl w:val="0"/>
            </w:pPr>
          </w:p>
        </w:tc>
        <w:tc>
          <w:tcPr>
            <w:tcW w:w="487" w:type="dxa"/>
            <w:vAlign w:val="center"/>
          </w:tcPr>
          <w:p w:rsidR="00325446" w:rsidRPr="00B60265" w:rsidRDefault="00325446" w:rsidP="003C184C">
            <w:pPr>
              <w:widowControl w:val="0"/>
            </w:pPr>
          </w:p>
        </w:tc>
        <w:tc>
          <w:tcPr>
            <w:tcW w:w="1116" w:type="dxa"/>
            <w:vAlign w:val="center"/>
          </w:tcPr>
          <w:p w:rsidR="00325446" w:rsidRPr="00B60265" w:rsidRDefault="00325446" w:rsidP="003C184C">
            <w:pPr>
              <w:widowControl w:val="0"/>
            </w:pPr>
          </w:p>
        </w:tc>
        <w:tc>
          <w:tcPr>
            <w:tcW w:w="876" w:type="dxa"/>
            <w:vAlign w:val="center"/>
          </w:tcPr>
          <w:p w:rsidR="00325446" w:rsidRPr="00325446" w:rsidRDefault="00325446" w:rsidP="00325446">
            <w:pPr>
              <w:widowControl w:val="0"/>
              <w:jc w:val="right"/>
              <w:rPr>
                <w:color w:val="000000"/>
              </w:rPr>
            </w:pPr>
            <w:r w:rsidRPr="00325446">
              <w:rPr>
                <w:color w:val="000000"/>
              </w:rPr>
              <w:t>0.59</w:t>
            </w:r>
          </w:p>
        </w:tc>
        <w:tc>
          <w:tcPr>
            <w:tcW w:w="1106" w:type="dxa"/>
            <w:vAlign w:val="center"/>
          </w:tcPr>
          <w:p w:rsidR="00325446" w:rsidRPr="00325446" w:rsidRDefault="00325446" w:rsidP="00325446">
            <w:pPr>
              <w:widowControl w:val="0"/>
              <w:rPr>
                <w:color w:val="000000"/>
              </w:rPr>
            </w:pPr>
            <w:r>
              <w:rPr>
                <w:color w:val="000000"/>
              </w:rPr>
              <w:t>(</w:t>
            </w:r>
            <w:r w:rsidRPr="00325446">
              <w:rPr>
                <w:color w:val="000000"/>
              </w:rPr>
              <w:t>0.23</w:t>
            </w:r>
            <w:r>
              <w:rPr>
                <w:color w:val="000000"/>
              </w:rPr>
              <w:t>)</w:t>
            </w:r>
            <w:r w:rsidR="00EE4EC2">
              <w:rPr>
                <w:color w:val="000000"/>
              </w:rPr>
              <w:t>**</w:t>
            </w:r>
          </w:p>
        </w:tc>
        <w:tc>
          <w:tcPr>
            <w:tcW w:w="876" w:type="dxa"/>
            <w:vAlign w:val="center"/>
          </w:tcPr>
          <w:p w:rsidR="00325446" w:rsidRPr="00325446" w:rsidRDefault="00325446" w:rsidP="00325446">
            <w:pPr>
              <w:widowControl w:val="0"/>
              <w:jc w:val="right"/>
              <w:rPr>
                <w:color w:val="000000"/>
              </w:rPr>
            </w:pPr>
            <w:r w:rsidRPr="00325446">
              <w:rPr>
                <w:color w:val="000000"/>
              </w:rPr>
              <w:t>0.35</w:t>
            </w:r>
          </w:p>
        </w:tc>
        <w:tc>
          <w:tcPr>
            <w:tcW w:w="1078" w:type="dxa"/>
            <w:vAlign w:val="center"/>
          </w:tcPr>
          <w:p w:rsidR="00325446" w:rsidRPr="00325446" w:rsidRDefault="00325446" w:rsidP="00325446">
            <w:pPr>
              <w:widowControl w:val="0"/>
              <w:rPr>
                <w:color w:val="000000"/>
              </w:rPr>
            </w:pPr>
            <w:r>
              <w:rPr>
                <w:color w:val="000000"/>
              </w:rPr>
              <w:t>(</w:t>
            </w:r>
            <w:r w:rsidRPr="00325446">
              <w:rPr>
                <w:color w:val="000000"/>
              </w:rPr>
              <w:t>0.15</w:t>
            </w:r>
            <w:r>
              <w:rPr>
                <w:color w:val="000000"/>
              </w:rPr>
              <w:t>)</w:t>
            </w:r>
            <w:r w:rsidR="00EE4EC2">
              <w:rPr>
                <w:color w:val="000000"/>
              </w:rPr>
              <w:t>*</w:t>
            </w:r>
          </w:p>
        </w:tc>
        <w:tc>
          <w:tcPr>
            <w:tcW w:w="876" w:type="dxa"/>
            <w:vAlign w:val="center"/>
          </w:tcPr>
          <w:p w:rsidR="00325446" w:rsidRPr="00325446" w:rsidRDefault="00325446" w:rsidP="00325446">
            <w:pPr>
              <w:widowControl w:val="0"/>
              <w:jc w:val="right"/>
              <w:rPr>
                <w:color w:val="000000"/>
              </w:rPr>
            </w:pPr>
            <w:r w:rsidRPr="00325446">
              <w:rPr>
                <w:color w:val="000000"/>
              </w:rPr>
              <w:t>0.25</w:t>
            </w:r>
          </w:p>
        </w:tc>
        <w:tc>
          <w:tcPr>
            <w:tcW w:w="1078" w:type="dxa"/>
            <w:vAlign w:val="center"/>
          </w:tcPr>
          <w:p w:rsidR="00325446" w:rsidRPr="00325446" w:rsidRDefault="00325446" w:rsidP="00325446">
            <w:pPr>
              <w:widowControl w:val="0"/>
              <w:rPr>
                <w:color w:val="000000"/>
              </w:rPr>
            </w:pPr>
            <w:r>
              <w:rPr>
                <w:color w:val="000000"/>
              </w:rPr>
              <w:t>(</w:t>
            </w:r>
            <w:r w:rsidRPr="00325446">
              <w:rPr>
                <w:color w:val="000000"/>
              </w:rPr>
              <w:t>0.09</w:t>
            </w:r>
            <w:r>
              <w:rPr>
                <w:color w:val="000000"/>
              </w:rPr>
              <w:t>)</w:t>
            </w:r>
            <w:r w:rsidR="00EE4EC2">
              <w:rPr>
                <w:color w:val="000000"/>
              </w:rPr>
              <w:t>**</w:t>
            </w:r>
          </w:p>
        </w:tc>
        <w:tc>
          <w:tcPr>
            <w:tcW w:w="1171" w:type="dxa"/>
            <w:vAlign w:val="center"/>
          </w:tcPr>
          <w:p w:rsidR="00325446" w:rsidRPr="00B60265" w:rsidRDefault="00325446" w:rsidP="003C184C">
            <w:pPr>
              <w:widowControl w:val="0"/>
              <w:tabs>
                <w:tab w:val="decimal" w:pos="433"/>
              </w:tabs>
            </w:pPr>
            <w:r w:rsidRPr="00B60265">
              <w:t>0</w:t>
            </w:r>
          </w:p>
        </w:tc>
        <w:tc>
          <w:tcPr>
            <w:tcW w:w="1056" w:type="dxa"/>
            <w:vAlign w:val="center"/>
          </w:tcPr>
          <w:p w:rsidR="00325446" w:rsidRPr="00B60265" w:rsidRDefault="0054205C" w:rsidP="003C184C">
            <w:pPr>
              <w:widowControl w:val="0"/>
              <w:tabs>
                <w:tab w:val="decimal" w:pos="342"/>
              </w:tabs>
            </w:pPr>
            <w:r>
              <w:t>31</w:t>
            </w:r>
            <w:r w:rsidR="00325446" w:rsidRPr="00B60265">
              <w:t>**</w:t>
            </w:r>
          </w:p>
        </w:tc>
      </w:tr>
      <w:tr w:rsidR="00325446" w:rsidRPr="00B60265" w:rsidTr="00DA4047">
        <w:tc>
          <w:tcPr>
            <w:tcW w:w="3078" w:type="dxa"/>
            <w:vAlign w:val="center"/>
          </w:tcPr>
          <w:p w:rsidR="00325446" w:rsidRPr="00B60265" w:rsidRDefault="00325446" w:rsidP="003C184C">
            <w:pPr>
              <w:widowControl w:val="0"/>
              <w:tabs>
                <w:tab w:val="left" w:pos="270"/>
              </w:tabs>
            </w:pPr>
            <w:r w:rsidRPr="00B60265">
              <w:t>Boy: Sender</w:t>
            </w:r>
          </w:p>
        </w:tc>
        <w:tc>
          <w:tcPr>
            <w:tcW w:w="1236" w:type="dxa"/>
            <w:vAlign w:val="center"/>
          </w:tcPr>
          <w:p w:rsidR="00325446" w:rsidRPr="00B60265" w:rsidRDefault="00325446" w:rsidP="003C184C">
            <w:pPr>
              <w:widowControl w:val="0"/>
            </w:pPr>
          </w:p>
        </w:tc>
        <w:tc>
          <w:tcPr>
            <w:tcW w:w="487" w:type="dxa"/>
            <w:vAlign w:val="center"/>
          </w:tcPr>
          <w:p w:rsidR="00325446" w:rsidRPr="00B60265" w:rsidRDefault="00325446" w:rsidP="003C184C">
            <w:pPr>
              <w:widowControl w:val="0"/>
            </w:pPr>
          </w:p>
        </w:tc>
        <w:tc>
          <w:tcPr>
            <w:tcW w:w="1116" w:type="dxa"/>
            <w:vAlign w:val="center"/>
          </w:tcPr>
          <w:p w:rsidR="00325446" w:rsidRPr="00B60265" w:rsidRDefault="00325446" w:rsidP="003C184C">
            <w:pPr>
              <w:widowControl w:val="0"/>
            </w:pPr>
          </w:p>
        </w:tc>
        <w:tc>
          <w:tcPr>
            <w:tcW w:w="876" w:type="dxa"/>
            <w:vAlign w:val="center"/>
          </w:tcPr>
          <w:p w:rsidR="00325446" w:rsidRPr="00325446" w:rsidRDefault="00325446" w:rsidP="00325446">
            <w:pPr>
              <w:widowControl w:val="0"/>
              <w:jc w:val="right"/>
              <w:rPr>
                <w:color w:val="000000"/>
              </w:rPr>
            </w:pPr>
            <w:r w:rsidRPr="00325446">
              <w:rPr>
                <w:color w:val="000000"/>
              </w:rPr>
              <w:t>-0.48</w:t>
            </w:r>
          </w:p>
        </w:tc>
        <w:tc>
          <w:tcPr>
            <w:tcW w:w="1106" w:type="dxa"/>
            <w:vAlign w:val="center"/>
          </w:tcPr>
          <w:p w:rsidR="00325446" w:rsidRPr="00325446" w:rsidRDefault="00325446" w:rsidP="00325446">
            <w:pPr>
              <w:widowControl w:val="0"/>
              <w:rPr>
                <w:color w:val="000000"/>
              </w:rPr>
            </w:pPr>
            <w:r>
              <w:rPr>
                <w:color w:val="000000"/>
              </w:rPr>
              <w:t>(</w:t>
            </w:r>
            <w:r w:rsidRPr="00325446">
              <w:rPr>
                <w:color w:val="000000"/>
              </w:rPr>
              <w:t>0.17</w:t>
            </w:r>
            <w:r>
              <w:rPr>
                <w:color w:val="000000"/>
              </w:rPr>
              <w:t>)</w:t>
            </w:r>
            <w:r w:rsidR="00EE4EC2">
              <w:rPr>
                <w:color w:val="000000"/>
              </w:rPr>
              <w:t>**</w:t>
            </w:r>
          </w:p>
        </w:tc>
        <w:tc>
          <w:tcPr>
            <w:tcW w:w="876" w:type="dxa"/>
            <w:vAlign w:val="center"/>
          </w:tcPr>
          <w:p w:rsidR="00325446" w:rsidRPr="00325446" w:rsidRDefault="00325446" w:rsidP="00325446">
            <w:pPr>
              <w:widowControl w:val="0"/>
              <w:jc w:val="right"/>
              <w:rPr>
                <w:color w:val="000000"/>
              </w:rPr>
            </w:pPr>
            <w:r w:rsidRPr="00325446">
              <w:rPr>
                <w:color w:val="000000"/>
              </w:rPr>
              <w:t>-0.22</w:t>
            </w:r>
          </w:p>
        </w:tc>
        <w:tc>
          <w:tcPr>
            <w:tcW w:w="1078" w:type="dxa"/>
            <w:vAlign w:val="center"/>
          </w:tcPr>
          <w:p w:rsidR="00325446" w:rsidRPr="00325446" w:rsidRDefault="00325446" w:rsidP="00325446">
            <w:pPr>
              <w:widowControl w:val="0"/>
              <w:rPr>
                <w:color w:val="000000"/>
              </w:rPr>
            </w:pPr>
            <w:r>
              <w:rPr>
                <w:color w:val="000000"/>
              </w:rPr>
              <w:t>(</w:t>
            </w:r>
            <w:r w:rsidRPr="00325446">
              <w:rPr>
                <w:color w:val="000000"/>
              </w:rPr>
              <w:t>0.12</w:t>
            </w:r>
            <w:r>
              <w:rPr>
                <w:color w:val="000000"/>
              </w:rPr>
              <w:t>)</w:t>
            </w:r>
          </w:p>
        </w:tc>
        <w:tc>
          <w:tcPr>
            <w:tcW w:w="876" w:type="dxa"/>
            <w:vAlign w:val="center"/>
          </w:tcPr>
          <w:p w:rsidR="00325446" w:rsidRPr="00325446" w:rsidRDefault="00325446" w:rsidP="00325446">
            <w:pPr>
              <w:widowControl w:val="0"/>
              <w:jc w:val="right"/>
              <w:rPr>
                <w:color w:val="000000"/>
              </w:rPr>
            </w:pPr>
            <w:r w:rsidRPr="00325446">
              <w:rPr>
                <w:color w:val="000000"/>
              </w:rPr>
              <w:t>0.07</w:t>
            </w:r>
          </w:p>
        </w:tc>
        <w:tc>
          <w:tcPr>
            <w:tcW w:w="1078" w:type="dxa"/>
            <w:vAlign w:val="center"/>
          </w:tcPr>
          <w:p w:rsidR="00325446" w:rsidRPr="00325446" w:rsidRDefault="00325446" w:rsidP="00325446">
            <w:pPr>
              <w:widowControl w:val="0"/>
              <w:rPr>
                <w:color w:val="000000"/>
              </w:rPr>
            </w:pPr>
            <w:r>
              <w:rPr>
                <w:color w:val="000000"/>
              </w:rPr>
              <w:t>(</w:t>
            </w:r>
            <w:r w:rsidRPr="00325446">
              <w:rPr>
                <w:color w:val="000000"/>
              </w:rPr>
              <w:t>0.09</w:t>
            </w:r>
            <w:r>
              <w:rPr>
                <w:color w:val="000000"/>
              </w:rPr>
              <w:t>)</w:t>
            </w:r>
          </w:p>
        </w:tc>
        <w:tc>
          <w:tcPr>
            <w:tcW w:w="1171" w:type="dxa"/>
            <w:vAlign w:val="center"/>
          </w:tcPr>
          <w:p w:rsidR="00325446" w:rsidRPr="00B60265" w:rsidRDefault="0054205C" w:rsidP="003C184C">
            <w:pPr>
              <w:widowControl w:val="0"/>
              <w:tabs>
                <w:tab w:val="decimal" w:pos="433"/>
              </w:tabs>
            </w:pPr>
            <w:r>
              <w:t>19</w:t>
            </w:r>
            <w:r w:rsidR="00325446" w:rsidRPr="00B60265">
              <w:t>**</w:t>
            </w:r>
          </w:p>
        </w:tc>
        <w:tc>
          <w:tcPr>
            <w:tcW w:w="1056" w:type="dxa"/>
            <w:vAlign w:val="center"/>
          </w:tcPr>
          <w:p w:rsidR="00325446" w:rsidRPr="00B60265" w:rsidRDefault="0054205C" w:rsidP="003C184C">
            <w:pPr>
              <w:widowControl w:val="0"/>
              <w:tabs>
                <w:tab w:val="decimal" w:pos="342"/>
              </w:tabs>
            </w:pPr>
            <w:r>
              <w:t>3.3</w:t>
            </w:r>
          </w:p>
        </w:tc>
      </w:tr>
      <w:tr w:rsidR="00325446" w:rsidRPr="00B60265" w:rsidTr="00DA4047">
        <w:tc>
          <w:tcPr>
            <w:tcW w:w="3078" w:type="dxa"/>
            <w:vAlign w:val="center"/>
          </w:tcPr>
          <w:p w:rsidR="00325446" w:rsidRPr="00B60265" w:rsidRDefault="00325446" w:rsidP="003C184C">
            <w:pPr>
              <w:widowControl w:val="0"/>
              <w:tabs>
                <w:tab w:val="left" w:pos="270"/>
              </w:tabs>
            </w:pPr>
            <w:r w:rsidRPr="00B60265">
              <w:t>Boy: Similarity</w:t>
            </w:r>
          </w:p>
        </w:tc>
        <w:tc>
          <w:tcPr>
            <w:tcW w:w="1236" w:type="dxa"/>
            <w:vAlign w:val="center"/>
          </w:tcPr>
          <w:p w:rsidR="00325446" w:rsidRPr="00B60265" w:rsidRDefault="00325446" w:rsidP="003C184C">
            <w:pPr>
              <w:widowControl w:val="0"/>
            </w:pPr>
          </w:p>
        </w:tc>
        <w:tc>
          <w:tcPr>
            <w:tcW w:w="487" w:type="dxa"/>
            <w:vAlign w:val="center"/>
          </w:tcPr>
          <w:p w:rsidR="00325446" w:rsidRPr="00B60265" w:rsidRDefault="00325446" w:rsidP="003C184C">
            <w:pPr>
              <w:widowControl w:val="0"/>
            </w:pPr>
          </w:p>
        </w:tc>
        <w:tc>
          <w:tcPr>
            <w:tcW w:w="1116" w:type="dxa"/>
            <w:vAlign w:val="center"/>
          </w:tcPr>
          <w:p w:rsidR="00325446" w:rsidRPr="00B60265" w:rsidRDefault="00325446" w:rsidP="003C184C">
            <w:pPr>
              <w:widowControl w:val="0"/>
            </w:pPr>
          </w:p>
        </w:tc>
        <w:tc>
          <w:tcPr>
            <w:tcW w:w="876" w:type="dxa"/>
            <w:vAlign w:val="center"/>
          </w:tcPr>
          <w:p w:rsidR="00325446" w:rsidRPr="00325446" w:rsidRDefault="00325446" w:rsidP="00325446">
            <w:pPr>
              <w:widowControl w:val="0"/>
              <w:jc w:val="right"/>
              <w:rPr>
                <w:color w:val="000000"/>
              </w:rPr>
            </w:pPr>
            <w:r w:rsidRPr="00325446">
              <w:rPr>
                <w:color w:val="000000"/>
              </w:rPr>
              <w:t>0.33</w:t>
            </w:r>
          </w:p>
        </w:tc>
        <w:tc>
          <w:tcPr>
            <w:tcW w:w="1106" w:type="dxa"/>
            <w:vAlign w:val="center"/>
          </w:tcPr>
          <w:p w:rsidR="00325446" w:rsidRPr="00325446" w:rsidRDefault="00325446" w:rsidP="00325446">
            <w:pPr>
              <w:widowControl w:val="0"/>
              <w:rPr>
                <w:color w:val="000000"/>
              </w:rPr>
            </w:pPr>
            <w:r>
              <w:rPr>
                <w:color w:val="000000"/>
              </w:rPr>
              <w:t>(</w:t>
            </w:r>
            <w:r w:rsidRPr="00325446">
              <w:rPr>
                <w:color w:val="000000"/>
              </w:rPr>
              <w:t>0.15</w:t>
            </w:r>
            <w:r>
              <w:rPr>
                <w:color w:val="000000"/>
              </w:rPr>
              <w:t>)</w:t>
            </w:r>
            <w:r w:rsidR="00EE4EC2">
              <w:rPr>
                <w:color w:val="000000"/>
              </w:rPr>
              <w:t>*</w:t>
            </w:r>
          </w:p>
        </w:tc>
        <w:tc>
          <w:tcPr>
            <w:tcW w:w="876" w:type="dxa"/>
            <w:vAlign w:val="center"/>
          </w:tcPr>
          <w:p w:rsidR="00325446" w:rsidRPr="00325446" w:rsidRDefault="00325446" w:rsidP="00325446">
            <w:pPr>
              <w:widowControl w:val="0"/>
              <w:jc w:val="right"/>
              <w:rPr>
                <w:color w:val="000000"/>
              </w:rPr>
            </w:pPr>
            <w:r w:rsidRPr="00325446">
              <w:rPr>
                <w:color w:val="000000"/>
              </w:rPr>
              <w:t>0.34</w:t>
            </w:r>
          </w:p>
        </w:tc>
        <w:tc>
          <w:tcPr>
            <w:tcW w:w="1078" w:type="dxa"/>
            <w:vAlign w:val="center"/>
          </w:tcPr>
          <w:p w:rsidR="00325446" w:rsidRPr="00325446" w:rsidRDefault="00325446" w:rsidP="00325446">
            <w:pPr>
              <w:widowControl w:val="0"/>
              <w:rPr>
                <w:color w:val="000000"/>
              </w:rPr>
            </w:pPr>
            <w:r>
              <w:rPr>
                <w:color w:val="000000"/>
              </w:rPr>
              <w:t>(</w:t>
            </w:r>
            <w:r w:rsidRPr="00325446">
              <w:rPr>
                <w:color w:val="000000"/>
              </w:rPr>
              <w:t>0.12</w:t>
            </w:r>
            <w:r>
              <w:rPr>
                <w:color w:val="000000"/>
              </w:rPr>
              <w:t>)</w:t>
            </w:r>
            <w:r w:rsidR="00EE4EC2">
              <w:rPr>
                <w:color w:val="000000"/>
              </w:rPr>
              <w:t>**</w:t>
            </w:r>
          </w:p>
        </w:tc>
        <w:tc>
          <w:tcPr>
            <w:tcW w:w="876" w:type="dxa"/>
            <w:vAlign w:val="center"/>
          </w:tcPr>
          <w:p w:rsidR="00325446" w:rsidRPr="00325446" w:rsidRDefault="00325446" w:rsidP="00325446">
            <w:pPr>
              <w:widowControl w:val="0"/>
              <w:jc w:val="right"/>
              <w:rPr>
                <w:color w:val="000000"/>
              </w:rPr>
            </w:pPr>
            <w:r w:rsidRPr="00325446">
              <w:rPr>
                <w:color w:val="000000"/>
              </w:rPr>
              <w:t>-0.07</w:t>
            </w:r>
          </w:p>
        </w:tc>
        <w:tc>
          <w:tcPr>
            <w:tcW w:w="1078" w:type="dxa"/>
            <w:vAlign w:val="center"/>
          </w:tcPr>
          <w:p w:rsidR="00325446" w:rsidRPr="00325446" w:rsidRDefault="00325446" w:rsidP="00325446">
            <w:pPr>
              <w:widowControl w:val="0"/>
              <w:rPr>
                <w:color w:val="000000"/>
              </w:rPr>
            </w:pPr>
            <w:r>
              <w:rPr>
                <w:color w:val="000000"/>
              </w:rPr>
              <w:t>(</w:t>
            </w:r>
            <w:r w:rsidRPr="00325446">
              <w:rPr>
                <w:color w:val="000000"/>
              </w:rPr>
              <w:t>0.08</w:t>
            </w:r>
            <w:r>
              <w:rPr>
                <w:color w:val="000000"/>
              </w:rPr>
              <w:t>)</w:t>
            </w:r>
          </w:p>
        </w:tc>
        <w:tc>
          <w:tcPr>
            <w:tcW w:w="1171" w:type="dxa"/>
            <w:vAlign w:val="center"/>
          </w:tcPr>
          <w:p w:rsidR="00325446" w:rsidRPr="00B60265" w:rsidRDefault="0054205C" w:rsidP="003C184C">
            <w:pPr>
              <w:widowControl w:val="0"/>
              <w:tabs>
                <w:tab w:val="decimal" w:pos="433"/>
              </w:tabs>
            </w:pPr>
            <w:r>
              <w:t>3</w:t>
            </w:r>
          </w:p>
        </w:tc>
        <w:tc>
          <w:tcPr>
            <w:tcW w:w="1056" w:type="dxa"/>
            <w:vAlign w:val="center"/>
          </w:tcPr>
          <w:p w:rsidR="00325446" w:rsidRPr="00B60265" w:rsidRDefault="0054205C" w:rsidP="003C184C">
            <w:pPr>
              <w:widowControl w:val="0"/>
              <w:tabs>
                <w:tab w:val="decimal" w:pos="342"/>
              </w:tabs>
            </w:pPr>
            <w:r>
              <w:t>21</w:t>
            </w:r>
            <w:r w:rsidR="00325446" w:rsidRPr="00B60265">
              <w:t>**</w:t>
            </w:r>
          </w:p>
        </w:tc>
      </w:tr>
      <w:tr w:rsidR="00325446" w:rsidRPr="00B60265" w:rsidTr="00DA4047">
        <w:tc>
          <w:tcPr>
            <w:tcW w:w="3078" w:type="dxa"/>
            <w:vAlign w:val="center"/>
          </w:tcPr>
          <w:p w:rsidR="00325446" w:rsidRPr="00B60265" w:rsidRDefault="00325446" w:rsidP="003C184C">
            <w:pPr>
              <w:widowControl w:val="0"/>
              <w:tabs>
                <w:tab w:val="left" w:pos="270"/>
              </w:tabs>
            </w:pPr>
            <w:r w:rsidRPr="00B60265">
              <w:t>Grade: Receiver</w:t>
            </w:r>
          </w:p>
        </w:tc>
        <w:tc>
          <w:tcPr>
            <w:tcW w:w="1236" w:type="dxa"/>
            <w:vAlign w:val="center"/>
          </w:tcPr>
          <w:p w:rsidR="00325446" w:rsidRPr="00B60265" w:rsidRDefault="00325446" w:rsidP="003C184C">
            <w:pPr>
              <w:widowControl w:val="0"/>
            </w:pPr>
          </w:p>
        </w:tc>
        <w:tc>
          <w:tcPr>
            <w:tcW w:w="487" w:type="dxa"/>
            <w:vAlign w:val="center"/>
          </w:tcPr>
          <w:p w:rsidR="00325446" w:rsidRPr="00B60265" w:rsidRDefault="00325446" w:rsidP="003C184C">
            <w:pPr>
              <w:widowControl w:val="0"/>
            </w:pPr>
          </w:p>
        </w:tc>
        <w:tc>
          <w:tcPr>
            <w:tcW w:w="1116" w:type="dxa"/>
            <w:vAlign w:val="center"/>
          </w:tcPr>
          <w:p w:rsidR="00325446" w:rsidRPr="00B60265" w:rsidRDefault="00325446" w:rsidP="003C184C">
            <w:pPr>
              <w:widowControl w:val="0"/>
            </w:pPr>
          </w:p>
        </w:tc>
        <w:tc>
          <w:tcPr>
            <w:tcW w:w="876" w:type="dxa"/>
            <w:vAlign w:val="center"/>
          </w:tcPr>
          <w:p w:rsidR="00325446" w:rsidRPr="00325446" w:rsidRDefault="00325446" w:rsidP="00325446">
            <w:pPr>
              <w:widowControl w:val="0"/>
              <w:jc w:val="right"/>
              <w:rPr>
                <w:color w:val="000000"/>
              </w:rPr>
            </w:pPr>
            <w:r w:rsidRPr="00325446">
              <w:rPr>
                <w:color w:val="000000"/>
              </w:rPr>
              <w:t>0.09</w:t>
            </w:r>
          </w:p>
        </w:tc>
        <w:tc>
          <w:tcPr>
            <w:tcW w:w="1106" w:type="dxa"/>
            <w:vAlign w:val="center"/>
          </w:tcPr>
          <w:p w:rsidR="00325446" w:rsidRPr="00325446" w:rsidRDefault="00325446" w:rsidP="00325446">
            <w:pPr>
              <w:widowControl w:val="0"/>
              <w:rPr>
                <w:color w:val="000000"/>
              </w:rPr>
            </w:pPr>
            <w:r>
              <w:rPr>
                <w:color w:val="000000"/>
              </w:rPr>
              <w:t>(</w:t>
            </w:r>
            <w:r w:rsidRPr="00325446">
              <w:rPr>
                <w:color w:val="000000"/>
              </w:rPr>
              <w:t>0.17</w:t>
            </w:r>
            <w:r>
              <w:rPr>
                <w:color w:val="000000"/>
              </w:rPr>
              <w:t>)</w:t>
            </w:r>
          </w:p>
        </w:tc>
        <w:tc>
          <w:tcPr>
            <w:tcW w:w="876" w:type="dxa"/>
            <w:vAlign w:val="center"/>
          </w:tcPr>
          <w:p w:rsidR="00325446" w:rsidRPr="00325446" w:rsidRDefault="00325446" w:rsidP="00325446">
            <w:pPr>
              <w:widowControl w:val="0"/>
              <w:jc w:val="right"/>
              <w:rPr>
                <w:color w:val="000000"/>
              </w:rPr>
            </w:pPr>
            <w:r w:rsidRPr="00325446">
              <w:rPr>
                <w:color w:val="000000"/>
              </w:rPr>
              <w:t>0.59</w:t>
            </w:r>
          </w:p>
        </w:tc>
        <w:tc>
          <w:tcPr>
            <w:tcW w:w="1078" w:type="dxa"/>
            <w:vAlign w:val="center"/>
          </w:tcPr>
          <w:p w:rsidR="00325446" w:rsidRPr="00325446" w:rsidRDefault="00325446" w:rsidP="00325446">
            <w:pPr>
              <w:widowControl w:val="0"/>
              <w:rPr>
                <w:color w:val="000000"/>
              </w:rPr>
            </w:pPr>
            <w:r>
              <w:rPr>
                <w:color w:val="000000"/>
              </w:rPr>
              <w:t>(</w:t>
            </w:r>
            <w:r w:rsidRPr="00325446">
              <w:rPr>
                <w:color w:val="000000"/>
              </w:rPr>
              <w:t>0.18</w:t>
            </w:r>
            <w:r>
              <w:rPr>
                <w:color w:val="000000"/>
              </w:rPr>
              <w:t>)</w:t>
            </w:r>
            <w:r w:rsidR="00EE4EC2">
              <w:rPr>
                <w:color w:val="000000"/>
              </w:rPr>
              <w:t>**</w:t>
            </w:r>
          </w:p>
        </w:tc>
        <w:tc>
          <w:tcPr>
            <w:tcW w:w="876" w:type="dxa"/>
            <w:vAlign w:val="center"/>
          </w:tcPr>
          <w:p w:rsidR="00325446" w:rsidRPr="00325446" w:rsidRDefault="00325446" w:rsidP="00325446">
            <w:pPr>
              <w:widowControl w:val="0"/>
              <w:jc w:val="right"/>
              <w:rPr>
                <w:color w:val="000000"/>
              </w:rPr>
            </w:pPr>
            <w:r w:rsidRPr="00325446">
              <w:rPr>
                <w:color w:val="000000"/>
              </w:rPr>
              <w:t>0.36</w:t>
            </w:r>
          </w:p>
        </w:tc>
        <w:tc>
          <w:tcPr>
            <w:tcW w:w="1078" w:type="dxa"/>
            <w:vAlign w:val="center"/>
          </w:tcPr>
          <w:p w:rsidR="00325446" w:rsidRPr="00325446" w:rsidRDefault="00325446" w:rsidP="00325446">
            <w:pPr>
              <w:widowControl w:val="0"/>
              <w:rPr>
                <w:color w:val="000000"/>
              </w:rPr>
            </w:pPr>
            <w:r>
              <w:rPr>
                <w:color w:val="000000"/>
              </w:rPr>
              <w:t>(</w:t>
            </w:r>
            <w:r w:rsidRPr="00325446">
              <w:rPr>
                <w:color w:val="000000"/>
              </w:rPr>
              <w:t>0.12</w:t>
            </w:r>
            <w:r>
              <w:rPr>
                <w:color w:val="000000"/>
              </w:rPr>
              <w:t>)</w:t>
            </w:r>
            <w:r w:rsidR="00EE4EC2">
              <w:rPr>
                <w:color w:val="000000"/>
              </w:rPr>
              <w:t>**</w:t>
            </w:r>
          </w:p>
        </w:tc>
        <w:tc>
          <w:tcPr>
            <w:tcW w:w="1171" w:type="dxa"/>
            <w:vAlign w:val="center"/>
          </w:tcPr>
          <w:p w:rsidR="00325446" w:rsidRPr="00B60265" w:rsidRDefault="00325446" w:rsidP="003C184C">
            <w:pPr>
              <w:widowControl w:val="0"/>
              <w:tabs>
                <w:tab w:val="decimal" w:pos="433"/>
              </w:tabs>
            </w:pPr>
            <w:r w:rsidRPr="00B60265">
              <w:t>0</w:t>
            </w:r>
          </w:p>
        </w:tc>
        <w:tc>
          <w:tcPr>
            <w:tcW w:w="1056" w:type="dxa"/>
            <w:vAlign w:val="center"/>
          </w:tcPr>
          <w:p w:rsidR="00325446" w:rsidRPr="00B60265" w:rsidRDefault="0054205C" w:rsidP="003C184C">
            <w:pPr>
              <w:widowControl w:val="0"/>
              <w:tabs>
                <w:tab w:val="decimal" w:pos="342"/>
              </w:tabs>
            </w:pPr>
            <w:r>
              <w:t>30</w:t>
            </w:r>
            <w:r w:rsidR="00325446" w:rsidRPr="00B60265">
              <w:t>**</w:t>
            </w:r>
          </w:p>
        </w:tc>
      </w:tr>
      <w:tr w:rsidR="00325446" w:rsidRPr="00B60265" w:rsidTr="00DA4047">
        <w:tc>
          <w:tcPr>
            <w:tcW w:w="3078" w:type="dxa"/>
            <w:vAlign w:val="center"/>
          </w:tcPr>
          <w:p w:rsidR="00325446" w:rsidRPr="00B60265" w:rsidRDefault="00325446" w:rsidP="003C184C">
            <w:pPr>
              <w:widowControl w:val="0"/>
              <w:tabs>
                <w:tab w:val="left" w:pos="270"/>
              </w:tabs>
            </w:pPr>
            <w:r w:rsidRPr="00B60265">
              <w:t>Grade: Sender</w:t>
            </w:r>
          </w:p>
        </w:tc>
        <w:tc>
          <w:tcPr>
            <w:tcW w:w="1236" w:type="dxa"/>
            <w:vAlign w:val="center"/>
          </w:tcPr>
          <w:p w:rsidR="00325446" w:rsidRPr="00B60265" w:rsidRDefault="00325446" w:rsidP="003C184C">
            <w:pPr>
              <w:widowControl w:val="0"/>
            </w:pPr>
          </w:p>
        </w:tc>
        <w:tc>
          <w:tcPr>
            <w:tcW w:w="487" w:type="dxa"/>
            <w:vAlign w:val="center"/>
          </w:tcPr>
          <w:p w:rsidR="00325446" w:rsidRPr="00B60265" w:rsidRDefault="00325446" w:rsidP="003C184C">
            <w:pPr>
              <w:widowControl w:val="0"/>
            </w:pPr>
          </w:p>
        </w:tc>
        <w:tc>
          <w:tcPr>
            <w:tcW w:w="1116" w:type="dxa"/>
            <w:vAlign w:val="center"/>
          </w:tcPr>
          <w:p w:rsidR="00325446" w:rsidRPr="00B60265" w:rsidRDefault="00325446" w:rsidP="003C184C">
            <w:pPr>
              <w:widowControl w:val="0"/>
            </w:pPr>
          </w:p>
        </w:tc>
        <w:tc>
          <w:tcPr>
            <w:tcW w:w="876" w:type="dxa"/>
            <w:vAlign w:val="center"/>
          </w:tcPr>
          <w:p w:rsidR="00325446" w:rsidRPr="00325446" w:rsidRDefault="00325446" w:rsidP="00325446">
            <w:pPr>
              <w:widowControl w:val="0"/>
              <w:jc w:val="right"/>
              <w:rPr>
                <w:color w:val="000000"/>
              </w:rPr>
            </w:pPr>
            <w:r w:rsidRPr="00325446">
              <w:rPr>
                <w:color w:val="000000"/>
              </w:rPr>
              <w:t>-0.02</w:t>
            </w:r>
          </w:p>
        </w:tc>
        <w:tc>
          <w:tcPr>
            <w:tcW w:w="1106" w:type="dxa"/>
            <w:vAlign w:val="center"/>
          </w:tcPr>
          <w:p w:rsidR="00325446" w:rsidRPr="00325446" w:rsidRDefault="00325446" w:rsidP="00325446">
            <w:pPr>
              <w:widowControl w:val="0"/>
              <w:rPr>
                <w:color w:val="000000"/>
              </w:rPr>
            </w:pPr>
            <w:r>
              <w:rPr>
                <w:color w:val="000000"/>
              </w:rPr>
              <w:t>(</w:t>
            </w:r>
            <w:r w:rsidRPr="00325446">
              <w:rPr>
                <w:color w:val="000000"/>
              </w:rPr>
              <w:t>0.17</w:t>
            </w:r>
            <w:r>
              <w:rPr>
                <w:color w:val="000000"/>
              </w:rPr>
              <w:t>)</w:t>
            </w:r>
          </w:p>
        </w:tc>
        <w:tc>
          <w:tcPr>
            <w:tcW w:w="876" w:type="dxa"/>
            <w:vAlign w:val="center"/>
          </w:tcPr>
          <w:p w:rsidR="00325446" w:rsidRPr="00325446" w:rsidRDefault="00325446" w:rsidP="00325446">
            <w:pPr>
              <w:widowControl w:val="0"/>
              <w:jc w:val="right"/>
              <w:rPr>
                <w:color w:val="000000"/>
              </w:rPr>
            </w:pPr>
            <w:r w:rsidRPr="00325446">
              <w:rPr>
                <w:color w:val="000000"/>
              </w:rPr>
              <w:t>-0.71</w:t>
            </w:r>
          </w:p>
        </w:tc>
        <w:tc>
          <w:tcPr>
            <w:tcW w:w="1078" w:type="dxa"/>
            <w:vAlign w:val="center"/>
          </w:tcPr>
          <w:p w:rsidR="00325446" w:rsidRPr="00325446" w:rsidRDefault="00325446" w:rsidP="00325446">
            <w:pPr>
              <w:widowControl w:val="0"/>
              <w:rPr>
                <w:color w:val="000000"/>
              </w:rPr>
            </w:pPr>
            <w:r>
              <w:rPr>
                <w:color w:val="000000"/>
              </w:rPr>
              <w:t>(</w:t>
            </w:r>
            <w:r w:rsidRPr="00325446">
              <w:rPr>
                <w:color w:val="000000"/>
              </w:rPr>
              <w:t>0.18</w:t>
            </w:r>
            <w:r>
              <w:rPr>
                <w:color w:val="000000"/>
              </w:rPr>
              <w:t>)</w:t>
            </w:r>
            <w:r w:rsidR="00EE4EC2">
              <w:rPr>
                <w:color w:val="000000"/>
              </w:rPr>
              <w:t>**</w:t>
            </w:r>
          </w:p>
        </w:tc>
        <w:tc>
          <w:tcPr>
            <w:tcW w:w="876" w:type="dxa"/>
            <w:vAlign w:val="center"/>
          </w:tcPr>
          <w:p w:rsidR="00325446" w:rsidRPr="00325446" w:rsidRDefault="00325446" w:rsidP="00325446">
            <w:pPr>
              <w:widowControl w:val="0"/>
              <w:jc w:val="right"/>
              <w:rPr>
                <w:color w:val="000000"/>
              </w:rPr>
            </w:pPr>
            <w:r w:rsidRPr="00325446">
              <w:rPr>
                <w:color w:val="000000"/>
              </w:rPr>
              <w:t>-0.35</w:t>
            </w:r>
          </w:p>
        </w:tc>
        <w:tc>
          <w:tcPr>
            <w:tcW w:w="1078" w:type="dxa"/>
            <w:vAlign w:val="center"/>
          </w:tcPr>
          <w:p w:rsidR="00325446" w:rsidRPr="00325446" w:rsidRDefault="00325446" w:rsidP="00325446">
            <w:pPr>
              <w:widowControl w:val="0"/>
              <w:rPr>
                <w:color w:val="000000"/>
              </w:rPr>
            </w:pPr>
            <w:r>
              <w:rPr>
                <w:color w:val="000000"/>
              </w:rPr>
              <w:t>(</w:t>
            </w:r>
            <w:r w:rsidRPr="00325446">
              <w:rPr>
                <w:color w:val="000000"/>
              </w:rPr>
              <w:t>0.13</w:t>
            </w:r>
            <w:r>
              <w:rPr>
                <w:color w:val="000000"/>
              </w:rPr>
              <w:t>)</w:t>
            </w:r>
            <w:r w:rsidR="00EE4EC2">
              <w:rPr>
                <w:color w:val="000000"/>
              </w:rPr>
              <w:t>**</w:t>
            </w:r>
          </w:p>
        </w:tc>
        <w:tc>
          <w:tcPr>
            <w:tcW w:w="1171" w:type="dxa"/>
            <w:vAlign w:val="center"/>
          </w:tcPr>
          <w:p w:rsidR="00325446" w:rsidRPr="00B60265" w:rsidRDefault="0054205C" w:rsidP="003C184C">
            <w:pPr>
              <w:widowControl w:val="0"/>
              <w:tabs>
                <w:tab w:val="decimal" w:pos="433"/>
              </w:tabs>
            </w:pPr>
            <w:r>
              <w:t>33</w:t>
            </w:r>
            <w:r w:rsidR="00325446" w:rsidRPr="00B60265">
              <w:t>**</w:t>
            </w:r>
          </w:p>
        </w:tc>
        <w:tc>
          <w:tcPr>
            <w:tcW w:w="1056" w:type="dxa"/>
            <w:vAlign w:val="center"/>
          </w:tcPr>
          <w:p w:rsidR="00325446" w:rsidRPr="00B60265" w:rsidRDefault="0054205C" w:rsidP="003C184C">
            <w:pPr>
              <w:widowControl w:val="0"/>
              <w:tabs>
                <w:tab w:val="decimal" w:pos="342"/>
              </w:tabs>
            </w:pPr>
            <w:r>
              <w:t>1</w:t>
            </w:r>
          </w:p>
        </w:tc>
      </w:tr>
      <w:tr w:rsidR="00325446" w:rsidRPr="00B60265" w:rsidTr="00DA4047">
        <w:tc>
          <w:tcPr>
            <w:tcW w:w="3078" w:type="dxa"/>
            <w:vAlign w:val="center"/>
          </w:tcPr>
          <w:p w:rsidR="00325446" w:rsidRPr="00B60265" w:rsidRDefault="00325446" w:rsidP="003C184C">
            <w:pPr>
              <w:widowControl w:val="0"/>
              <w:tabs>
                <w:tab w:val="left" w:pos="270"/>
              </w:tabs>
            </w:pPr>
            <w:r w:rsidRPr="00B60265">
              <w:t>Grade: Similarity</w:t>
            </w:r>
          </w:p>
        </w:tc>
        <w:tc>
          <w:tcPr>
            <w:tcW w:w="1236" w:type="dxa"/>
            <w:vAlign w:val="center"/>
          </w:tcPr>
          <w:p w:rsidR="00325446" w:rsidRPr="00B60265" w:rsidRDefault="00325446" w:rsidP="003C184C">
            <w:pPr>
              <w:widowControl w:val="0"/>
            </w:pPr>
          </w:p>
        </w:tc>
        <w:tc>
          <w:tcPr>
            <w:tcW w:w="487" w:type="dxa"/>
            <w:vAlign w:val="center"/>
          </w:tcPr>
          <w:p w:rsidR="00325446" w:rsidRPr="00B60265" w:rsidRDefault="00325446" w:rsidP="003C184C">
            <w:pPr>
              <w:widowControl w:val="0"/>
            </w:pPr>
          </w:p>
        </w:tc>
        <w:tc>
          <w:tcPr>
            <w:tcW w:w="1116" w:type="dxa"/>
            <w:vAlign w:val="center"/>
          </w:tcPr>
          <w:p w:rsidR="00325446" w:rsidRPr="00B60265" w:rsidRDefault="00325446" w:rsidP="003C184C">
            <w:pPr>
              <w:widowControl w:val="0"/>
            </w:pPr>
          </w:p>
        </w:tc>
        <w:tc>
          <w:tcPr>
            <w:tcW w:w="876" w:type="dxa"/>
            <w:vAlign w:val="center"/>
          </w:tcPr>
          <w:p w:rsidR="00325446" w:rsidRPr="00325446" w:rsidRDefault="00325446" w:rsidP="00325446">
            <w:pPr>
              <w:widowControl w:val="0"/>
              <w:jc w:val="right"/>
              <w:rPr>
                <w:color w:val="000000"/>
              </w:rPr>
            </w:pPr>
            <w:r w:rsidRPr="00325446">
              <w:rPr>
                <w:color w:val="000000"/>
              </w:rPr>
              <w:t>3.30</w:t>
            </w:r>
          </w:p>
        </w:tc>
        <w:tc>
          <w:tcPr>
            <w:tcW w:w="1106" w:type="dxa"/>
            <w:vAlign w:val="center"/>
          </w:tcPr>
          <w:p w:rsidR="00325446" w:rsidRPr="00325446" w:rsidRDefault="00325446" w:rsidP="00325446">
            <w:pPr>
              <w:widowControl w:val="0"/>
              <w:rPr>
                <w:color w:val="000000"/>
              </w:rPr>
            </w:pPr>
            <w:r>
              <w:rPr>
                <w:color w:val="000000"/>
              </w:rPr>
              <w:t>(</w:t>
            </w:r>
            <w:r w:rsidRPr="00325446">
              <w:rPr>
                <w:color w:val="000000"/>
              </w:rPr>
              <w:t>0.71</w:t>
            </w:r>
            <w:r>
              <w:rPr>
                <w:color w:val="000000"/>
              </w:rPr>
              <w:t>)</w:t>
            </w:r>
            <w:r w:rsidR="00EE4EC2">
              <w:rPr>
                <w:color w:val="000000"/>
              </w:rPr>
              <w:t>**</w:t>
            </w:r>
          </w:p>
        </w:tc>
        <w:tc>
          <w:tcPr>
            <w:tcW w:w="876" w:type="dxa"/>
            <w:vAlign w:val="center"/>
          </w:tcPr>
          <w:p w:rsidR="00325446" w:rsidRPr="00325446" w:rsidRDefault="00325446" w:rsidP="00325446">
            <w:pPr>
              <w:widowControl w:val="0"/>
              <w:jc w:val="right"/>
              <w:rPr>
                <w:color w:val="000000"/>
              </w:rPr>
            </w:pPr>
            <w:r w:rsidRPr="00325446">
              <w:rPr>
                <w:color w:val="000000"/>
              </w:rPr>
              <w:t>4.01</w:t>
            </w:r>
          </w:p>
        </w:tc>
        <w:tc>
          <w:tcPr>
            <w:tcW w:w="1078" w:type="dxa"/>
            <w:vAlign w:val="center"/>
          </w:tcPr>
          <w:p w:rsidR="00325446" w:rsidRPr="00325446" w:rsidRDefault="00325446" w:rsidP="00325446">
            <w:pPr>
              <w:widowControl w:val="0"/>
              <w:rPr>
                <w:color w:val="000000"/>
              </w:rPr>
            </w:pPr>
            <w:r>
              <w:rPr>
                <w:color w:val="000000"/>
              </w:rPr>
              <w:t>(</w:t>
            </w:r>
            <w:r w:rsidRPr="00325446">
              <w:rPr>
                <w:color w:val="000000"/>
              </w:rPr>
              <w:t>0.68</w:t>
            </w:r>
            <w:r>
              <w:rPr>
                <w:color w:val="000000"/>
              </w:rPr>
              <w:t>)</w:t>
            </w:r>
            <w:r w:rsidR="00EE4EC2">
              <w:rPr>
                <w:color w:val="000000"/>
              </w:rPr>
              <w:t>**</w:t>
            </w:r>
          </w:p>
        </w:tc>
        <w:tc>
          <w:tcPr>
            <w:tcW w:w="876" w:type="dxa"/>
            <w:vAlign w:val="center"/>
          </w:tcPr>
          <w:p w:rsidR="00325446" w:rsidRPr="00325446" w:rsidRDefault="00325446" w:rsidP="00325446">
            <w:pPr>
              <w:widowControl w:val="0"/>
              <w:jc w:val="right"/>
              <w:rPr>
                <w:color w:val="000000"/>
              </w:rPr>
            </w:pPr>
            <w:r w:rsidRPr="00325446">
              <w:rPr>
                <w:color w:val="000000"/>
              </w:rPr>
              <w:t>4.57</w:t>
            </w:r>
          </w:p>
        </w:tc>
        <w:tc>
          <w:tcPr>
            <w:tcW w:w="1078" w:type="dxa"/>
            <w:vAlign w:val="center"/>
          </w:tcPr>
          <w:p w:rsidR="00325446" w:rsidRPr="00325446" w:rsidRDefault="00325446" w:rsidP="00325446">
            <w:pPr>
              <w:widowControl w:val="0"/>
              <w:rPr>
                <w:color w:val="000000"/>
              </w:rPr>
            </w:pPr>
            <w:r>
              <w:rPr>
                <w:color w:val="000000"/>
              </w:rPr>
              <w:t>(</w:t>
            </w:r>
            <w:r w:rsidRPr="00325446">
              <w:rPr>
                <w:color w:val="000000"/>
              </w:rPr>
              <w:t>0.50</w:t>
            </w:r>
            <w:r>
              <w:rPr>
                <w:color w:val="000000"/>
              </w:rPr>
              <w:t>)</w:t>
            </w:r>
            <w:r w:rsidR="00EE4EC2">
              <w:rPr>
                <w:color w:val="000000"/>
              </w:rPr>
              <w:t>**</w:t>
            </w:r>
          </w:p>
        </w:tc>
        <w:tc>
          <w:tcPr>
            <w:tcW w:w="1171" w:type="dxa"/>
            <w:vAlign w:val="center"/>
          </w:tcPr>
          <w:p w:rsidR="00325446" w:rsidRPr="00B60265" w:rsidRDefault="00325446" w:rsidP="003C184C">
            <w:pPr>
              <w:widowControl w:val="0"/>
              <w:tabs>
                <w:tab w:val="decimal" w:pos="433"/>
              </w:tabs>
            </w:pPr>
            <w:r w:rsidRPr="00B60265">
              <w:t>0</w:t>
            </w:r>
          </w:p>
        </w:tc>
        <w:tc>
          <w:tcPr>
            <w:tcW w:w="1056" w:type="dxa"/>
            <w:vAlign w:val="center"/>
          </w:tcPr>
          <w:p w:rsidR="00325446" w:rsidRPr="00B60265" w:rsidRDefault="0054205C" w:rsidP="003C184C">
            <w:pPr>
              <w:widowControl w:val="0"/>
              <w:tabs>
                <w:tab w:val="decimal" w:pos="342"/>
              </w:tabs>
            </w:pPr>
            <w:r>
              <w:t>156</w:t>
            </w:r>
            <w:r w:rsidR="00325446" w:rsidRPr="00B60265">
              <w:t>**</w:t>
            </w:r>
          </w:p>
        </w:tc>
      </w:tr>
      <w:tr w:rsidR="00325446" w:rsidRPr="00B60265" w:rsidTr="00DA4047">
        <w:tc>
          <w:tcPr>
            <w:tcW w:w="3078" w:type="dxa"/>
            <w:vAlign w:val="center"/>
          </w:tcPr>
          <w:p w:rsidR="00325446" w:rsidRPr="00B60265" w:rsidRDefault="00325446" w:rsidP="003C184C">
            <w:pPr>
              <w:widowControl w:val="0"/>
              <w:tabs>
                <w:tab w:val="left" w:pos="270"/>
              </w:tabs>
            </w:pPr>
            <w:r w:rsidRPr="00B60265">
              <w:t>Age: Receiver</w:t>
            </w:r>
          </w:p>
        </w:tc>
        <w:tc>
          <w:tcPr>
            <w:tcW w:w="1236" w:type="dxa"/>
            <w:vAlign w:val="center"/>
          </w:tcPr>
          <w:p w:rsidR="00325446" w:rsidRPr="00B60265" w:rsidRDefault="00325446" w:rsidP="003C184C">
            <w:pPr>
              <w:widowControl w:val="0"/>
            </w:pPr>
          </w:p>
        </w:tc>
        <w:tc>
          <w:tcPr>
            <w:tcW w:w="487" w:type="dxa"/>
            <w:vAlign w:val="center"/>
          </w:tcPr>
          <w:p w:rsidR="00325446" w:rsidRPr="00B60265" w:rsidRDefault="00325446" w:rsidP="003C184C">
            <w:pPr>
              <w:widowControl w:val="0"/>
            </w:pPr>
          </w:p>
        </w:tc>
        <w:tc>
          <w:tcPr>
            <w:tcW w:w="1116" w:type="dxa"/>
            <w:vAlign w:val="center"/>
          </w:tcPr>
          <w:p w:rsidR="00325446" w:rsidRPr="00B60265" w:rsidRDefault="00325446" w:rsidP="003C184C">
            <w:pPr>
              <w:widowControl w:val="0"/>
            </w:pPr>
          </w:p>
        </w:tc>
        <w:tc>
          <w:tcPr>
            <w:tcW w:w="876" w:type="dxa"/>
            <w:vAlign w:val="center"/>
          </w:tcPr>
          <w:p w:rsidR="00325446" w:rsidRPr="00325446" w:rsidRDefault="00325446" w:rsidP="00325446">
            <w:pPr>
              <w:widowControl w:val="0"/>
              <w:jc w:val="right"/>
              <w:rPr>
                <w:color w:val="000000"/>
              </w:rPr>
            </w:pPr>
            <w:r w:rsidRPr="00325446">
              <w:rPr>
                <w:color w:val="000000"/>
              </w:rPr>
              <w:t>0.23</w:t>
            </w:r>
          </w:p>
        </w:tc>
        <w:tc>
          <w:tcPr>
            <w:tcW w:w="1106" w:type="dxa"/>
            <w:vAlign w:val="center"/>
          </w:tcPr>
          <w:p w:rsidR="00325446" w:rsidRPr="00325446" w:rsidRDefault="00325446" w:rsidP="00325446">
            <w:pPr>
              <w:widowControl w:val="0"/>
              <w:rPr>
                <w:color w:val="000000"/>
              </w:rPr>
            </w:pPr>
            <w:r>
              <w:rPr>
                <w:color w:val="000000"/>
              </w:rPr>
              <w:t>(</w:t>
            </w:r>
            <w:r w:rsidRPr="00325446">
              <w:rPr>
                <w:color w:val="000000"/>
              </w:rPr>
              <w:t>0.14</w:t>
            </w:r>
            <w:r>
              <w:rPr>
                <w:color w:val="000000"/>
              </w:rPr>
              <w:t>)</w:t>
            </w:r>
          </w:p>
        </w:tc>
        <w:tc>
          <w:tcPr>
            <w:tcW w:w="876" w:type="dxa"/>
            <w:vAlign w:val="center"/>
          </w:tcPr>
          <w:p w:rsidR="00325446" w:rsidRPr="00325446" w:rsidRDefault="00325446" w:rsidP="00325446">
            <w:pPr>
              <w:widowControl w:val="0"/>
              <w:jc w:val="right"/>
              <w:rPr>
                <w:color w:val="000000"/>
              </w:rPr>
            </w:pPr>
            <w:r w:rsidRPr="00325446">
              <w:rPr>
                <w:color w:val="000000"/>
              </w:rPr>
              <w:t>0.13</w:t>
            </w:r>
          </w:p>
        </w:tc>
        <w:tc>
          <w:tcPr>
            <w:tcW w:w="1078" w:type="dxa"/>
            <w:vAlign w:val="center"/>
          </w:tcPr>
          <w:p w:rsidR="00325446" w:rsidRPr="00325446" w:rsidRDefault="00325446" w:rsidP="00325446">
            <w:pPr>
              <w:widowControl w:val="0"/>
              <w:rPr>
                <w:color w:val="000000"/>
              </w:rPr>
            </w:pPr>
            <w:r>
              <w:rPr>
                <w:color w:val="000000"/>
              </w:rPr>
              <w:t>(</w:t>
            </w:r>
            <w:r w:rsidRPr="00325446">
              <w:rPr>
                <w:color w:val="000000"/>
              </w:rPr>
              <w:t>0.10</w:t>
            </w:r>
            <w:r>
              <w:rPr>
                <w:color w:val="000000"/>
              </w:rPr>
              <w:t>)</w:t>
            </w:r>
          </w:p>
        </w:tc>
        <w:tc>
          <w:tcPr>
            <w:tcW w:w="876" w:type="dxa"/>
            <w:vAlign w:val="center"/>
          </w:tcPr>
          <w:p w:rsidR="00325446" w:rsidRPr="00325446" w:rsidRDefault="00325446" w:rsidP="00325446">
            <w:pPr>
              <w:widowControl w:val="0"/>
              <w:jc w:val="right"/>
              <w:rPr>
                <w:color w:val="000000"/>
              </w:rPr>
            </w:pPr>
            <w:r w:rsidRPr="00325446">
              <w:rPr>
                <w:color w:val="000000"/>
              </w:rPr>
              <w:t>0.06</w:t>
            </w:r>
          </w:p>
        </w:tc>
        <w:tc>
          <w:tcPr>
            <w:tcW w:w="1078" w:type="dxa"/>
            <w:vAlign w:val="center"/>
          </w:tcPr>
          <w:p w:rsidR="00325446" w:rsidRPr="00325446" w:rsidRDefault="00325446" w:rsidP="00325446">
            <w:pPr>
              <w:widowControl w:val="0"/>
              <w:rPr>
                <w:color w:val="000000"/>
              </w:rPr>
            </w:pPr>
            <w:r>
              <w:rPr>
                <w:color w:val="000000"/>
              </w:rPr>
              <w:t>(</w:t>
            </w:r>
            <w:r w:rsidRPr="00325446">
              <w:rPr>
                <w:color w:val="000000"/>
              </w:rPr>
              <w:t>0.08</w:t>
            </w:r>
            <w:r>
              <w:rPr>
                <w:color w:val="000000"/>
              </w:rPr>
              <w:t>)</w:t>
            </w:r>
          </w:p>
        </w:tc>
        <w:tc>
          <w:tcPr>
            <w:tcW w:w="1171" w:type="dxa"/>
            <w:vAlign w:val="center"/>
          </w:tcPr>
          <w:p w:rsidR="00325446" w:rsidRPr="00B60265" w:rsidRDefault="00325446" w:rsidP="003C184C">
            <w:pPr>
              <w:widowControl w:val="0"/>
              <w:tabs>
                <w:tab w:val="decimal" w:pos="433"/>
              </w:tabs>
            </w:pPr>
            <w:r w:rsidRPr="00B60265">
              <w:t>1</w:t>
            </w:r>
          </w:p>
        </w:tc>
        <w:tc>
          <w:tcPr>
            <w:tcW w:w="1056" w:type="dxa"/>
            <w:vAlign w:val="center"/>
          </w:tcPr>
          <w:p w:rsidR="00325446" w:rsidRPr="00B60265" w:rsidRDefault="0054205C" w:rsidP="003C184C">
            <w:pPr>
              <w:widowControl w:val="0"/>
              <w:tabs>
                <w:tab w:val="decimal" w:pos="342"/>
              </w:tabs>
            </w:pPr>
            <w:r>
              <w:t>14*</w:t>
            </w:r>
          </w:p>
        </w:tc>
      </w:tr>
      <w:tr w:rsidR="00325446" w:rsidRPr="00B60265" w:rsidTr="00DA4047">
        <w:tc>
          <w:tcPr>
            <w:tcW w:w="3078" w:type="dxa"/>
            <w:vAlign w:val="center"/>
          </w:tcPr>
          <w:p w:rsidR="00325446" w:rsidRPr="00B60265" w:rsidRDefault="00325446" w:rsidP="003C184C">
            <w:pPr>
              <w:widowControl w:val="0"/>
              <w:tabs>
                <w:tab w:val="left" w:pos="270"/>
              </w:tabs>
            </w:pPr>
            <w:r w:rsidRPr="00B60265">
              <w:t>Age: Sender</w:t>
            </w:r>
          </w:p>
        </w:tc>
        <w:tc>
          <w:tcPr>
            <w:tcW w:w="1236" w:type="dxa"/>
            <w:vAlign w:val="center"/>
          </w:tcPr>
          <w:p w:rsidR="00325446" w:rsidRPr="00B60265" w:rsidRDefault="00325446" w:rsidP="003C184C">
            <w:pPr>
              <w:widowControl w:val="0"/>
            </w:pPr>
          </w:p>
        </w:tc>
        <w:tc>
          <w:tcPr>
            <w:tcW w:w="487" w:type="dxa"/>
            <w:vAlign w:val="center"/>
          </w:tcPr>
          <w:p w:rsidR="00325446" w:rsidRPr="00B60265" w:rsidRDefault="00325446" w:rsidP="003C184C">
            <w:pPr>
              <w:widowControl w:val="0"/>
            </w:pPr>
          </w:p>
        </w:tc>
        <w:tc>
          <w:tcPr>
            <w:tcW w:w="1116" w:type="dxa"/>
            <w:vAlign w:val="center"/>
          </w:tcPr>
          <w:p w:rsidR="00325446" w:rsidRPr="00B60265" w:rsidRDefault="00325446" w:rsidP="003C184C">
            <w:pPr>
              <w:widowControl w:val="0"/>
            </w:pPr>
          </w:p>
        </w:tc>
        <w:tc>
          <w:tcPr>
            <w:tcW w:w="876" w:type="dxa"/>
            <w:vAlign w:val="center"/>
          </w:tcPr>
          <w:p w:rsidR="00325446" w:rsidRPr="00325446" w:rsidRDefault="00325446" w:rsidP="00325446">
            <w:pPr>
              <w:widowControl w:val="0"/>
              <w:jc w:val="right"/>
              <w:rPr>
                <w:color w:val="000000"/>
              </w:rPr>
            </w:pPr>
            <w:r w:rsidRPr="00325446">
              <w:rPr>
                <w:color w:val="000000"/>
              </w:rPr>
              <w:t>-0.39</w:t>
            </w:r>
          </w:p>
        </w:tc>
        <w:tc>
          <w:tcPr>
            <w:tcW w:w="1106" w:type="dxa"/>
            <w:vAlign w:val="center"/>
          </w:tcPr>
          <w:p w:rsidR="00325446" w:rsidRPr="00325446" w:rsidRDefault="00325446" w:rsidP="00325446">
            <w:pPr>
              <w:widowControl w:val="0"/>
              <w:rPr>
                <w:color w:val="000000"/>
              </w:rPr>
            </w:pPr>
            <w:r>
              <w:rPr>
                <w:color w:val="000000"/>
              </w:rPr>
              <w:t>(</w:t>
            </w:r>
            <w:r w:rsidRPr="00325446">
              <w:rPr>
                <w:color w:val="000000"/>
              </w:rPr>
              <w:t>0.14</w:t>
            </w:r>
            <w:r>
              <w:rPr>
                <w:color w:val="000000"/>
              </w:rPr>
              <w:t>)</w:t>
            </w:r>
            <w:r w:rsidR="00EE4EC2">
              <w:rPr>
                <w:color w:val="000000"/>
              </w:rPr>
              <w:t>**</w:t>
            </w:r>
          </w:p>
        </w:tc>
        <w:tc>
          <w:tcPr>
            <w:tcW w:w="876" w:type="dxa"/>
            <w:vAlign w:val="center"/>
          </w:tcPr>
          <w:p w:rsidR="00325446" w:rsidRPr="00325446" w:rsidRDefault="00325446" w:rsidP="00325446">
            <w:pPr>
              <w:widowControl w:val="0"/>
              <w:jc w:val="right"/>
              <w:rPr>
                <w:color w:val="000000"/>
              </w:rPr>
            </w:pPr>
            <w:r w:rsidRPr="00325446">
              <w:rPr>
                <w:color w:val="000000"/>
              </w:rPr>
              <w:t>0.05</w:t>
            </w:r>
          </w:p>
        </w:tc>
        <w:tc>
          <w:tcPr>
            <w:tcW w:w="1078" w:type="dxa"/>
            <w:vAlign w:val="center"/>
          </w:tcPr>
          <w:p w:rsidR="00325446" w:rsidRPr="00325446" w:rsidRDefault="00325446" w:rsidP="00325446">
            <w:pPr>
              <w:widowControl w:val="0"/>
              <w:rPr>
                <w:color w:val="000000"/>
              </w:rPr>
            </w:pPr>
            <w:r>
              <w:rPr>
                <w:color w:val="000000"/>
              </w:rPr>
              <w:t>(</w:t>
            </w:r>
            <w:r w:rsidRPr="00325446">
              <w:rPr>
                <w:color w:val="000000"/>
              </w:rPr>
              <w:t>0.10</w:t>
            </w:r>
            <w:r>
              <w:rPr>
                <w:color w:val="000000"/>
              </w:rPr>
              <w:t>)</w:t>
            </w:r>
          </w:p>
        </w:tc>
        <w:tc>
          <w:tcPr>
            <w:tcW w:w="876" w:type="dxa"/>
            <w:vAlign w:val="center"/>
          </w:tcPr>
          <w:p w:rsidR="00325446" w:rsidRPr="00325446" w:rsidRDefault="00325446" w:rsidP="00325446">
            <w:pPr>
              <w:widowControl w:val="0"/>
              <w:jc w:val="right"/>
              <w:rPr>
                <w:color w:val="000000"/>
              </w:rPr>
            </w:pPr>
            <w:r w:rsidRPr="00325446">
              <w:rPr>
                <w:color w:val="000000"/>
              </w:rPr>
              <w:t>-0.11</w:t>
            </w:r>
          </w:p>
        </w:tc>
        <w:tc>
          <w:tcPr>
            <w:tcW w:w="1078" w:type="dxa"/>
            <w:vAlign w:val="center"/>
          </w:tcPr>
          <w:p w:rsidR="00325446" w:rsidRPr="00325446" w:rsidRDefault="00325446" w:rsidP="00325446">
            <w:pPr>
              <w:widowControl w:val="0"/>
              <w:rPr>
                <w:color w:val="000000"/>
              </w:rPr>
            </w:pPr>
            <w:r>
              <w:rPr>
                <w:color w:val="000000"/>
              </w:rPr>
              <w:t>(</w:t>
            </w:r>
            <w:r w:rsidRPr="00325446">
              <w:rPr>
                <w:color w:val="000000"/>
              </w:rPr>
              <w:t>0.08</w:t>
            </w:r>
            <w:r>
              <w:rPr>
                <w:color w:val="000000"/>
              </w:rPr>
              <w:t>)</w:t>
            </w:r>
          </w:p>
        </w:tc>
        <w:tc>
          <w:tcPr>
            <w:tcW w:w="1171" w:type="dxa"/>
            <w:vAlign w:val="center"/>
          </w:tcPr>
          <w:p w:rsidR="00325446" w:rsidRPr="00B60265" w:rsidRDefault="00325446" w:rsidP="0054205C">
            <w:pPr>
              <w:widowControl w:val="0"/>
              <w:tabs>
                <w:tab w:val="decimal" w:pos="433"/>
              </w:tabs>
            </w:pPr>
            <w:r w:rsidRPr="00B60265">
              <w:t>1</w:t>
            </w:r>
            <w:r w:rsidR="0054205C">
              <w:t>7</w:t>
            </w:r>
            <w:r w:rsidRPr="00B60265">
              <w:t>*</w:t>
            </w:r>
            <w:r w:rsidR="001943AD">
              <w:t>*</w:t>
            </w:r>
          </w:p>
        </w:tc>
        <w:tc>
          <w:tcPr>
            <w:tcW w:w="1056" w:type="dxa"/>
            <w:vAlign w:val="center"/>
          </w:tcPr>
          <w:p w:rsidR="00325446" w:rsidRPr="00B60265" w:rsidRDefault="0054205C" w:rsidP="003C184C">
            <w:pPr>
              <w:widowControl w:val="0"/>
              <w:tabs>
                <w:tab w:val="decimal" w:pos="342"/>
              </w:tabs>
            </w:pPr>
            <w:r>
              <w:t>2.5</w:t>
            </w:r>
          </w:p>
        </w:tc>
      </w:tr>
      <w:tr w:rsidR="00325446" w:rsidRPr="00B60265" w:rsidTr="00DA4047">
        <w:tc>
          <w:tcPr>
            <w:tcW w:w="3078" w:type="dxa"/>
            <w:tcBorders>
              <w:bottom w:val="single" w:sz="4" w:space="0" w:color="auto"/>
            </w:tcBorders>
            <w:vAlign w:val="center"/>
          </w:tcPr>
          <w:p w:rsidR="00325446" w:rsidRPr="00B60265" w:rsidRDefault="00325446" w:rsidP="003C184C">
            <w:pPr>
              <w:widowControl w:val="0"/>
              <w:tabs>
                <w:tab w:val="left" w:pos="270"/>
              </w:tabs>
            </w:pPr>
            <w:r w:rsidRPr="00B60265">
              <w:t>Age: Similarity</w:t>
            </w:r>
          </w:p>
        </w:tc>
        <w:tc>
          <w:tcPr>
            <w:tcW w:w="1236" w:type="dxa"/>
            <w:tcBorders>
              <w:bottom w:val="single" w:sz="4" w:space="0" w:color="auto"/>
            </w:tcBorders>
            <w:vAlign w:val="center"/>
          </w:tcPr>
          <w:p w:rsidR="00325446" w:rsidRPr="00B60265" w:rsidRDefault="00325446" w:rsidP="003C184C">
            <w:pPr>
              <w:widowControl w:val="0"/>
            </w:pPr>
          </w:p>
        </w:tc>
        <w:tc>
          <w:tcPr>
            <w:tcW w:w="487" w:type="dxa"/>
            <w:tcBorders>
              <w:bottom w:val="single" w:sz="4" w:space="0" w:color="auto"/>
            </w:tcBorders>
            <w:vAlign w:val="center"/>
          </w:tcPr>
          <w:p w:rsidR="00325446" w:rsidRPr="00B60265" w:rsidRDefault="00325446" w:rsidP="003C184C">
            <w:pPr>
              <w:widowControl w:val="0"/>
            </w:pPr>
          </w:p>
        </w:tc>
        <w:tc>
          <w:tcPr>
            <w:tcW w:w="1116" w:type="dxa"/>
            <w:tcBorders>
              <w:bottom w:val="single" w:sz="4" w:space="0" w:color="auto"/>
            </w:tcBorders>
            <w:vAlign w:val="center"/>
          </w:tcPr>
          <w:p w:rsidR="00325446" w:rsidRPr="00B60265" w:rsidRDefault="00325446" w:rsidP="003C184C">
            <w:pPr>
              <w:widowControl w:val="0"/>
            </w:pPr>
          </w:p>
        </w:tc>
        <w:tc>
          <w:tcPr>
            <w:tcW w:w="876" w:type="dxa"/>
            <w:tcBorders>
              <w:bottom w:val="single" w:sz="4" w:space="0" w:color="auto"/>
            </w:tcBorders>
            <w:vAlign w:val="center"/>
          </w:tcPr>
          <w:p w:rsidR="00325446" w:rsidRPr="00325446" w:rsidRDefault="00325446" w:rsidP="00325446">
            <w:pPr>
              <w:widowControl w:val="0"/>
              <w:jc w:val="right"/>
              <w:rPr>
                <w:color w:val="000000"/>
              </w:rPr>
            </w:pPr>
            <w:r w:rsidRPr="00325446">
              <w:rPr>
                <w:color w:val="000000"/>
              </w:rPr>
              <w:t>-0.45</w:t>
            </w:r>
          </w:p>
        </w:tc>
        <w:tc>
          <w:tcPr>
            <w:tcW w:w="1106" w:type="dxa"/>
            <w:tcBorders>
              <w:bottom w:val="single" w:sz="4" w:space="0" w:color="auto"/>
            </w:tcBorders>
            <w:vAlign w:val="center"/>
          </w:tcPr>
          <w:p w:rsidR="00325446" w:rsidRPr="00325446" w:rsidRDefault="00325446" w:rsidP="00325446">
            <w:pPr>
              <w:widowControl w:val="0"/>
              <w:rPr>
                <w:color w:val="000000"/>
              </w:rPr>
            </w:pPr>
            <w:r>
              <w:rPr>
                <w:color w:val="000000"/>
              </w:rPr>
              <w:t>(</w:t>
            </w:r>
            <w:r w:rsidRPr="00325446">
              <w:rPr>
                <w:color w:val="000000"/>
              </w:rPr>
              <w:t>0.69</w:t>
            </w:r>
            <w:r>
              <w:rPr>
                <w:color w:val="000000"/>
              </w:rPr>
              <w:t>)</w:t>
            </w:r>
          </w:p>
        </w:tc>
        <w:tc>
          <w:tcPr>
            <w:tcW w:w="876" w:type="dxa"/>
            <w:tcBorders>
              <w:bottom w:val="single" w:sz="4" w:space="0" w:color="auto"/>
            </w:tcBorders>
            <w:vAlign w:val="center"/>
          </w:tcPr>
          <w:p w:rsidR="00325446" w:rsidRPr="00325446" w:rsidRDefault="00325446" w:rsidP="00325446">
            <w:pPr>
              <w:widowControl w:val="0"/>
              <w:jc w:val="right"/>
              <w:rPr>
                <w:color w:val="000000"/>
              </w:rPr>
            </w:pPr>
            <w:r w:rsidRPr="00325446">
              <w:rPr>
                <w:color w:val="000000"/>
              </w:rPr>
              <w:t>-0.06</w:t>
            </w:r>
          </w:p>
        </w:tc>
        <w:tc>
          <w:tcPr>
            <w:tcW w:w="1078" w:type="dxa"/>
            <w:tcBorders>
              <w:bottom w:val="single" w:sz="4" w:space="0" w:color="auto"/>
            </w:tcBorders>
            <w:vAlign w:val="center"/>
          </w:tcPr>
          <w:p w:rsidR="00325446" w:rsidRPr="00325446" w:rsidRDefault="00325446" w:rsidP="00325446">
            <w:pPr>
              <w:widowControl w:val="0"/>
              <w:rPr>
                <w:color w:val="000000"/>
              </w:rPr>
            </w:pPr>
            <w:r>
              <w:rPr>
                <w:color w:val="000000"/>
              </w:rPr>
              <w:t>(</w:t>
            </w:r>
            <w:r w:rsidRPr="00325446">
              <w:rPr>
                <w:color w:val="000000"/>
              </w:rPr>
              <w:t>0.53</w:t>
            </w:r>
            <w:r>
              <w:rPr>
                <w:color w:val="000000"/>
              </w:rPr>
              <w:t>)</w:t>
            </w:r>
          </w:p>
        </w:tc>
        <w:tc>
          <w:tcPr>
            <w:tcW w:w="876" w:type="dxa"/>
            <w:tcBorders>
              <w:bottom w:val="single" w:sz="4" w:space="0" w:color="auto"/>
            </w:tcBorders>
            <w:vAlign w:val="center"/>
          </w:tcPr>
          <w:p w:rsidR="00325446" w:rsidRPr="00325446" w:rsidRDefault="00325446" w:rsidP="00325446">
            <w:pPr>
              <w:widowControl w:val="0"/>
              <w:jc w:val="right"/>
              <w:rPr>
                <w:color w:val="000000"/>
              </w:rPr>
            </w:pPr>
            <w:r w:rsidRPr="00325446">
              <w:rPr>
                <w:color w:val="000000"/>
              </w:rPr>
              <w:t>-0.44</w:t>
            </w:r>
          </w:p>
        </w:tc>
        <w:tc>
          <w:tcPr>
            <w:tcW w:w="1078" w:type="dxa"/>
            <w:tcBorders>
              <w:bottom w:val="single" w:sz="4" w:space="0" w:color="auto"/>
            </w:tcBorders>
            <w:vAlign w:val="center"/>
          </w:tcPr>
          <w:p w:rsidR="00325446" w:rsidRPr="00325446" w:rsidRDefault="00325446" w:rsidP="00325446">
            <w:pPr>
              <w:widowControl w:val="0"/>
              <w:rPr>
                <w:color w:val="000000"/>
              </w:rPr>
            </w:pPr>
            <w:r>
              <w:rPr>
                <w:color w:val="000000"/>
              </w:rPr>
              <w:t>(</w:t>
            </w:r>
            <w:r w:rsidRPr="00325446">
              <w:rPr>
                <w:color w:val="000000"/>
              </w:rPr>
              <w:t>0.54</w:t>
            </w:r>
            <w:r>
              <w:rPr>
                <w:color w:val="000000"/>
              </w:rPr>
              <w:t>)</w:t>
            </w:r>
          </w:p>
        </w:tc>
        <w:tc>
          <w:tcPr>
            <w:tcW w:w="1171" w:type="dxa"/>
            <w:tcBorders>
              <w:bottom w:val="single" w:sz="4" w:space="0" w:color="auto"/>
            </w:tcBorders>
            <w:vAlign w:val="center"/>
          </w:tcPr>
          <w:p w:rsidR="00325446" w:rsidRPr="00B60265" w:rsidRDefault="0054205C" w:rsidP="003C184C">
            <w:pPr>
              <w:widowControl w:val="0"/>
              <w:tabs>
                <w:tab w:val="decimal" w:pos="433"/>
              </w:tabs>
            </w:pPr>
            <w:r>
              <w:t>7</w:t>
            </w:r>
          </w:p>
        </w:tc>
        <w:tc>
          <w:tcPr>
            <w:tcW w:w="1056" w:type="dxa"/>
            <w:tcBorders>
              <w:bottom w:val="single" w:sz="4" w:space="0" w:color="auto"/>
            </w:tcBorders>
            <w:vAlign w:val="center"/>
          </w:tcPr>
          <w:p w:rsidR="00325446" w:rsidRPr="00B60265" w:rsidRDefault="00325446" w:rsidP="003C184C">
            <w:pPr>
              <w:widowControl w:val="0"/>
              <w:tabs>
                <w:tab w:val="decimal" w:pos="342"/>
              </w:tabs>
            </w:pPr>
            <w:r w:rsidRPr="00B60265">
              <w:t>2.3</w:t>
            </w:r>
          </w:p>
        </w:tc>
      </w:tr>
    </w:tbl>
    <w:p w:rsidR="00B60265" w:rsidRDefault="00B60265" w:rsidP="00B60265">
      <w:pPr>
        <w:widowControl w:val="0"/>
      </w:pPr>
    </w:p>
    <w:p w:rsidR="00B60265" w:rsidRDefault="00B60265" w:rsidP="00B60265">
      <w:pPr>
        <w:widowControl w:val="0"/>
        <w:rPr>
          <w:i/>
        </w:rPr>
      </w:pPr>
      <w:r>
        <w:rPr>
          <w:i/>
        </w:rPr>
        <w:t xml:space="preserve">(Table continues </w:t>
      </w:r>
      <w:r w:rsidR="00C4597D">
        <w:rPr>
          <w:i/>
        </w:rPr>
        <w:t>on</w:t>
      </w:r>
      <w:r>
        <w:rPr>
          <w:i/>
        </w:rPr>
        <w:t xml:space="preserve"> next page)</w:t>
      </w:r>
      <w:r>
        <w:rPr>
          <w:i/>
        </w:rPr>
        <w:br w:type="page"/>
      </w:r>
    </w:p>
    <w:p w:rsidR="00B60265" w:rsidRDefault="00B60265" w:rsidP="00B60265">
      <w:pPr>
        <w:widowControl w:val="0"/>
        <w:rPr>
          <w:i/>
        </w:rPr>
      </w:pPr>
      <w:r w:rsidRPr="00B60265">
        <w:rPr>
          <w:i/>
        </w:rPr>
        <w:lastRenderedPageBreak/>
        <w:t xml:space="preserve">Table </w:t>
      </w:r>
      <w:r>
        <w:rPr>
          <w:i/>
        </w:rPr>
        <w:t>S7</w:t>
      </w:r>
      <w:r w:rsidRPr="00B60265">
        <w:rPr>
          <w:i/>
        </w:rPr>
        <w:t xml:space="preserve"> (continued)</w:t>
      </w:r>
    </w:p>
    <w:tbl>
      <w:tblPr>
        <w:tblStyle w:val="TableGrid"/>
        <w:tblW w:w="14034" w:type="dxa"/>
        <w:tblInd w:w="-4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078"/>
        <w:gridCol w:w="1236"/>
        <w:gridCol w:w="487"/>
        <w:gridCol w:w="1116"/>
        <w:gridCol w:w="876"/>
        <w:gridCol w:w="1106"/>
        <w:gridCol w:w="876"/>
        <w:gridCol w:w="1078"/>
        <w:gridCol w:w="876"/>
        <w:gridCol w:w="1078"/>
        <w:gridCol w:w="1171"/>
        <w:gridCol w:w="1056"/>
      </w:tblGrid>
      <w:tr w:rsidR="00B60265" w:rsidRPr="00B60265" w:rsidTr="00DA4047">
        <w:tc>
          <w:tcPr>
            <w:tcW w:w="3078" w:type="dxa"/>
            <w:tcBorders>
              <w:top w:val="single" w:sz="4" w:space="0" w:color="auto"/>
            </w:tcBorders>
            <w:vAlign w:val="center"/>
          </w:tcPr>
          <w:p w:rsidR="00B60265" w:rsidRPr="00B60265" w:rsidRDefault="00B60265" w:rsidP="003C184C">
            <w:pPr>
              <w:widowControl w:val="0"/>
              <w:tabs>
                <w:tab w:val="left" w:pos="270"/>
              </w:tabs>
              <w:rPr>
                <w:i/>
              </w:rPr>
            </w:pPr>
            <w:r w:rsidRPr="00B60265">
              <w:rPr>
                <w:i/>
              </w:rPr>
              <w:t>Defending: Network effects</w:t>
            </w:r>
          </w:p>
        </w:tc>
        <w:tc>
          <w:tcPr>
            <w:tcW w:w="1236" w:type="dxa"/>
            <w:tcBorders>
              <w:top w:val="single" w:sz="4" w:space="0" w:color="auto"/>
            </w:tcBorders>
            <w:vAlign w:val="center"/>
          </w:tcPr>
          <w:p w:rsidR="00B60265" w:rsidRPr="00B60265" w:rsidRDefault="00B60265" w:rsidP="003C184C">
            <w:pPr>
              <w:widowControl w:val="0"/>
            </w:pPr>
          </w:p>
        </w:tc>
        <w:tc>
          <w:tcPr>
            <w:tcW w:w="487" w:type="dxa"/>
            <w:tcBorders>
              <w:top w:val="single" w:sz="4" w:space="0" w:color="auto"/>
            </w:tcBorders>
            <w:vAlign w:val="center"/>
          </w:tcPr>
          <w:p w:rsidR="00B60265" w:rsidRPr="00B60265" w:rsidRDefault="00B60265" w:rsidP="003C184C">
            <w:pPr>
              <w:widowControl w:val="0"/>
            </w:pPr>
          </w:p>
        </w:tc>
        <w:tc>
          <w:tcPr>
            <w:tcW w:w="1116" w:type="dxa"/>
            <w:tcBorders>
              <w:top w:val="single" w:sz="4" w:space="0" w:color="auto"/>
            </w:tcBorders>
            <w:vAlign w:val="center"/>
          </w:tcPr>
          <w:p w:rsidR="00B60265" w:rsidRPr="00B60265" w:rsidRDefault="00B60265" w:rsidP="003C184C">
            <w:pPr>
              <w:widowControl w:val="0"/>
            </w:pPr>
          </w:p>
        </w:tc>
        <w:tc>
          <w:tcPr>
            <w:tcW w:w="876" w:type="dxa"/>
            <w:tcBorders>
              <w:top w:val="single" w:sz="4" w:space="0" w:color="auto"/>
            </w:tcBorders>
            <w:vAlign w:val="center"/>
          </w:tcPr>
          <w:p w:rsidR="00B60265" w:rsidRPr="00B60265" w:rsidRDefault="00B60265" w:rsidP="003C184C">
            <w:pPr>
              <w:widowControl w:val="0"/>
              <w:tabs>
                <w:tab w:val="left" w:pos="291"/>
              </w:tabs>
              <w:jc w:val="right"/>
            </w:pPr>
          </w:p>
        </w:tc>
        <w:tc>
          <w:tcPr>
            <w:tcW w:w="1106" w:type="dxa"/>
            <w:tcBorders>
              <w:top w:val="single" w:sz="4" w:space="0" w:color="auto"/>
            </w:tcBorders>
            <w:vAlign w:val="center"/>
          </w:tcPr>
          <w:p w:rsidR="00B60265" w:rsidRPr="00B60265" w:rsidRDefault="00B60265" w:rsidP="003C184C">
            <w:pPr>
              <w:widowControl w:val="0"/>
            </w:pPr>
          </w:p>
        </w:tc>
        <w:tc>
          <w:tcPr>
            <w:tcW w:w="876" w:type="dxa"/>
            <w:tcBorders>
              <w:top w:val="single" w:sz="4" w:space="0" w:color="auto"/>
            </w:tcBorders>
            <w:vAlign w:val="center"/>
          </w:tcPr>
          <w:p w:rsidR="00B60265" w:rsidRPr="00B60265" w:rsidRDefault="00B60265" w:rsidP="003C184C">
            <w:pPr>
              <w:widowControl w:val="0"/>
              <w:jc w:val="right"/>
            </w:pPr>
          </w:p>
        </w:tc>
        <w:tc>
          <w:tcPr>
            <w:tcW w:w="1078" w:type="dxa"/>
            <w:tcBorders>
              <w:top w:val="single" w:sz="4" w:space="0" w:color="auto"/>
            </w:tcBorders>
            <w:vAlign w:val="center"/>
          </w:tcPr>
          <w:p w:rsidR="00B60265" w:rsidRPr="00B60265" w:rsidRDefault="00B60265" w:rsidP="003C184C">
            <w:pPr>
              <w:widowControl w:val="0"/>
            </w:pPr>
          </w:p>
        </w:tc>
        <w:tc>
          <w:tcPr>
            <w:tcW w:w="876" w:type="dxa"/>
            <w:tcBorders>
              <w:top w:val="single" w:sz="4" w:space="0" w:color="auto"/>
            </w:tcBorders>
            <w:vAlign w:val="center"/>
          </w:tcPr>
          <w:p w:rsidR="00B60265" w:rsidRPr="00B60265" w:rsidRDefault="00B60265" w:rsidP="003C184C">
            <w:pPr>
              <w:widowControl w:val="0"/>
              <w:jc w:val="right"/>
            </w:pPr>
          </w:p>
        </w:tc>
        <w:tc>
          <w:tcPr>
            <w:tcW w:w="1078" w:type="dxa"/>
            <w:tcBorders>
              <w:top w:val="single" w:sz="4" w:space="0" w:color="auto"/>
            </w:tcBorders>
            <w:vAlign w:val="center"/>
          </w:tcPr>
          <w:p w:rsidR="00B60265" w:rsidRPr="00B60265" w:rsidRDefault="00B60265" w:rsidP="003C184C">
            <w:pPr>
              <w:widowControl w:val="0"/>
            </w:pPr>
          </w:p>
        </w:tc>
        <w:tc>
          <w:tcPr>
            <w:tcW w:w="1171" w:type="dxa"/>
            <w:tcBorders>
              <w:top w:val="single" w:sz="4" w:space="0" w:color="auto"/>
            </w:tcBorders>
            <w:vAlign w:val="center"/>
          </w:tcPr>
          <w:p w:rsidR="00B60265" w:rsidRPr="00B60265" w:rsidRDefault="00B60265" w:rsidP="003C184C">
            <w:pPr>
              <w:widowControl w:val="0"/>
              <w:jc w:val="right"/>
            </w:pPr>
          </w:p>
        </w:tc>
        <w:tc>
          <w:tcPr>
            <w:tcW w:w="1056" w:type="dxa"/>
            <w:tcBorders>
              <w:top w:val="single" w:sz="4" w:space="0" w:color="auto"/>
            </w:tcBorders>
            <w:vAlign w:val="center"/>
          </w:tcPr>
          <w:p w:rsidR="00B60265" w:rsidRPr="00B60265" w:rsidRDefault="00B60265" w:rsidP="003C184C">
            <w:pPr>
              <w:widowControl w:val="0"/>
            </w:pPr>
          </w:p>
        </w:tc>
      </w:tr>
      <w:tr w:rsidR="00325446" w:rsidRPr="00B60265" w:rsidTr="00DA4047">
        <w:tc>
          <w:tcPr>
            <w:tcW w:w="3078" w:type="dxa"/>
            <w:vAlign w:val="center"/>
          </w:tcPr>
          <w:p w:rsidR="00325446" w:rsidRPr="00B60265" w:rsidRDefault="00325446" w:rsidP="003C184C">
            <w:pPr>
              <w:pStyle w:val="HTMLPreformatted"/>
              <w:widowControl w:val="0"/>
              <w:tabs>
                <w:tab w:val="clear" w:pos="916"/>
                <w:tab w:val="clear" w:pos="1832"/>
                <w:tab w:val="clear" w:pos="3664"/>
                <w:tab w:val="clear" w:pos="4580"/>
                <w:tab w:val="clear" w:pos="5496"/>
                <w:tab w:val="clear" w:pos="6412"/>
                <w:tab w:val="clear" w:pos="7328"/>
                <w:tab w:val="clear" w:pos="8244"/>
                <w:tab w:val="clear" w:pos="9160"/>
                <w:tab w:val="clear" w:pos="10076"/>
                <w:tab w:val="left" w:pos="270"/>
                <w:tab w:val="left" w:pos="720"/>
                <w:tab w:val="left" w:pos="1680"/>
                <w:tab w:val="left" w:pos="2280"/>
              </w:tabs>
              <w:rPr>
                <w:rFonts w:ascii="Times New Roman" w:hAnsi="Times New Roman"/>
                <w:sz w:val="24"/>
                <w:szCs w:val="24"/>
              </w:rPr>
            </w:pPr>
            <w:r w:rsidRPr="00B60265">
              <w:rPr>
                <w:rFonts w:ascii="Times New Roman" w:hAnsi="Times New Roman"/>
                <w:sz w:val="24"/>
                <w:szCs w:val="24"/>
              </w:rPr>
              <w:t>Rate function (period 1)</w:t>
            </w:r>
          </w:p>
        </w:tc>
        <w:tc>
          <w:tcPr>
            <w:tcW w:w="1236" w:type="dxa"/>
            <w:vAlign w:val="center"/>
          </w:tcPr>
          <w:p w:rsidR="00325446" w:rsidRPr="00B60265" w:rsidRDefault="00325446" w:rsidP="003C184C">
            <w:pPr>
              <w:widowControl w:val="0"/>
            </w:pPr>
          </w:p>
        </w:tc>
        <w:tc>
          <w:tcPr>
            <w:tcW w:w="487" w:type="dxa"/>
            <w:vAlign w:val="center"/>
          </w:tcPr>
          <w:p w:rsidR="00325446" w:rsidRPr="00B60265" w:rsidRDefault="00325446" w:rsidP="003C184C">
            <w:pPr>
              <w:widowControl w:val="0"/>
            </w:pPr>
          </w:p>
        </w:tc>
        <w:tc>
          <w:tcPr>
            <w:tcW w:w="1116" w:type="dxa"/>
            <w:vAlign w:val="center"/>
          </w:tcPr>
          <w:p w:rsidR="00325446" w:rsidRPr="00B60265" w:rsidRDefault="00325446" w:rsidP="003C184C">
            <w:pPr>
              <w:widowControl w:val="0"/>
            </w:pPr>
          </w:p>
        </w:tc>
        <w:tc>
          <w:tcPr>
            <w:tcW w:w="876" w:type="dxa"/>
            <w:vAlign w:val="center"/>
          </w:tcPr>
          <w:p w:rsidR="00325446" w:rsidRPr="00325446" w:rsidRDefault="00325446" w:rsidP="00325446">
            <w:pPr>
              <w:widowControl w:val="0"/>
              <w:jc w:val="right"/>
              <w:rPr>
                <w:color w:val="000000"/>
              </w:rPr>
            </w:pPr>
            <w:r w:rsidRPr="00325446">
              <w:rPr>
                <w:color w:val="000000"/>
              </w:rPr>
              <w:t>20.10</w:t>
            </w:r>
          </w:p>
        </w:tc>
        <w:tc>
          <w:tcPr>
            <w:tcW w:w="1106" w:type="dxa"/>
            <w:vAlign w:val="center"/>
          </w:tcPr>
          <w:p w:rsidR="00325446" w:rsidRPr="00325446" w:rsidRDefault="00325446" w:rsidP="00F37244">
            <w:pPr>
              <w:widowControl w:val="0"/>
              <w:rPr>
                <w:color w:val="000000"/>
              </w:rPr>
            </w:pPr>
            <w:r>
              <w:rPr>
                <w:color w:val="000000"/>
              </w:rPr>
              <w:t>(</w:t>
            </w:r>
            <w:r w:rsidRPr="00325446">
              <w:rPr>
                <w:color w:val="000000"/>
              </w:rPr>
              <w:t>2.81</w:t>
            </w:r>
            <w:r>
              <w:rPr>
                <w:color w:val="000000"/>
              </w:rPr>
              <w:t>)</w:t>
            </w:r>
          </w:p>
        </w:tc>
        <w:tc>
          <w:tcPr>
            <w:tcW w:w="876" w:type="dxa"/>
            <w:vAlign w:val="center"/>
          </w:tcPr>
          <w:p w:rsidR="00325446" w:rsidRPr="00325446" w:rsidRDefault="00325446" w:rsidP="00325446">
            <w:pPr>
              <w:widowControl w:val="0"/>
              <w:jc w:val="right"/>
              <w:rPr>
                <w:color w:val="000000"/>
              </w:rPr>
            </w:pPr>
            <w:r w:rsidRPr="00325446">
              <w:rPr>
                <w:color w:val="000000"/>
              </w:rPr>
              <w:t>13.83</w:t>
            </w:r>
          </w:p>
        </w:tc>
        <w:tc>
          <w:tcPr>
            <w:tcW w:w="1078" w:type="dxa"/>
            <w:vAlign w:val="center"/>
          </w:tcPr>
          <w:p w:rsidR="00325446" w:rsidRPr="00325446" w:rsidRDefault="00325446" w:rsidP="00F37244">
            <w:pPr>
              <w:widowControl w:val="0"/>
              <w:rPr>
                <w:color w:val="000000"/>
              </w:rPr>
            </w:pPr>
            <w:r>
              <w:rPr>
                <w:color w:val="000000"/>
              </w:rPr>
              <w:t>(</w:t>
            </w:r>
            <w:r w:rsidRPr="00325446">
              <w:rPr>
                <w:color w:val="000000"/>
              </w:rPr>
              <w:t>1.80</w:t>
            </w:r>
            <w:r>
              <w:rPr>
                <w:color w:val="000000"/>
              </w:rPr>
              <w:t>)</w:t>
            </w:r>
          </w:p>
        </w:tc>
        <w:tc>
          <w:tcPr>
            <w:tcW w:w="876" w:type="dxa"/>
            <w:vAlign w:val="center"/>
          </w:tcPr>
          <w:p w:rsidR="00325446" w:rsidRPr="00325446" w:rsidRDefault="00325446" w:rsidP="00325446">
            <w:pPr>
              <w:widowControl w:val="0"/>
              <w:jc w:val="right"/>
              <w:rPr>
                <w:color w:val="000000"/>
              </w:rPr>
            </w:pPr>
            <w:r w:rsidRPr="00325446">
              <w:rPr>
                <w:color w:val="000000"/>
              </w:rPr>
              <w:t>21.73</w:t>
            </w:r>
          </w:p>
        </w:tc>
        <w:tc>
          <w:tcPr>
            <w:tcW w:w="1078" w:type="dxa"/>
            <w:vAlign w:val="center"/>
          </w:tcPr>
          <w:p w:rsidR="00325446" w:rsidRPr="00325446" w:rsidRDefault="00325446" w:rsidP="00F37244">
            <w:pPr>
              <w:widowControl w:val="0"/>
              <w:rPr>
                <w:color w:val="000000"/>
              </w:rPr>
            </w:pPr>
            <w:r>
              <w:rPr>
                <w:color w:val="000000"/>
              </w:rPr>
              <w:t>(</w:t>
            </w:r>
            <w:r w:rsidRPr="00325446">
              <w:rPr>
                <w:color w:val="000000"/>
              </w:rPr>
              <w:t>2.11</w:t>
            </w:r>
            <w:r>
              <w:rPr>
                <w:color w:val="000000"/>
              </w:rPr>
              <w:t>)</w:t>
            </w:r>
          </w:p>
        </w:tc>
        <w:tc>
          <w:tcPr>
            <w:tcW w:w="1171" w:type="dxa"/>
            <w:vAlign w:val="center"/>
          </w:tcPr>
          <w:p w:rsidR="00325446" w:rsidRPr="00B60265" w:rsidRDefault="00325446" w:rsidP="003C184C">
            <w:pPr>
              <w:widowControl w:val="0"/>
              <w:tabs>
                <w:tab w:val="decimal" w:pos="433"/>
              </w:tabs>
            </w:pPr>
          </w:p>
        </w:tc>
        <w:tc>
          <w:tcPr>
            <w:tcW w:w="1056" w:type="dxa"/>
            <w:vAlign w:val="center"/>
          </w:tcPr>
          <w:p w:rsidR="00325446" w:rsidRPr="00B60265" w:rsidRDefault="00325446" w:rsidP="003C184C">
            <w:pPr>
              <w:widowControl w:val="0"/>
              <w:tabs>
                <w:tab w:val="decimal" w:pos="342"/>
              </w:tabs>
            </w:pPr>
          </w:p>
        </w:tc>
      </w:tr>
      <w:tr w:rsidR="00325446" w:rsidRPr="00B60265" w:rsidTr="00DA4047">
        <w:tc>
          <w:tcPr>
            <w:tcW w:w="3078" w:type="dxa"/>
            <w:vAlign w:val="center"/>
          </w:tcPr>
          <w:p w:rsidR="00325446" w:rsidRPr="00B60265" w:rsidRDefault="00325446" w:rsidP="003C184C">
            <w:pPr>
              <w:pStyle w:val="HTMLPreformatted"/>
              <w:widowControl w:val="0"/>
              <w:tabs>
                <w:tab w:val="clear" w:pos="916"/>
                <w:tab w:val="clear" w:pos="1832"/>
                <w:tab w:val="clear" w:pos="3664"/>
                <w:tab w:val="clear" w:pos="4580"/>
                <w:tab w:val="clear" w:pos="5496"/>
                <w:tab w:val="clear" w:pos="6412"/>
                <w:tab w:val="clear" w:pos="7328"/>
                <w:tab w:val="clear" w:pos="8244"/>
                <w:tab w:val="clear" w:pos="9160"/>
                <w:tab w:val="clear" w:pos="10076"/>
                <w:tab w:val="left" w:pos="270"/>
                <w:tab w:val="left" w:pos="720"/>
                <w:tab w:val="left" w:pos="1680"/>
                <w:tab w:val="left" w:pos="2280"/>
              </w:tabs>
              <w:rPr>
                <w:rFonts w:ascii="Times New Roman" w:hAnsi="Times New Roman"/>
                <w:sz w:val="24"/>
                <w:szCs w:val="24"/>
              </w:rPr>
            </w:pPr>
            <w:r w:rsidRPr="00B60265">
              <w:rPr>
                <w:rFonts w:ascii="Times New Roman" w:hAnsi="Times New Roman"/>
                <w:sz w:val="24"/>
                <w:szCs w:val="24"/>
              </w:rPr>
              <w:t>Rate function (period 2)</w:t>
            </w:r>
          </w:p>
        </w:tc>
        <w:tc>
          <w:tcPr>
            <w:tcW w:w="1236" w:type="dxa"/>
            <w:vAlign w:val="center"/>
          </w:tcPr>
          <w:p w:rsidR="00325446" w:rsidRPr="00B60265" w:rsidRDefault="00325446" w:rsidP="003C184C">
            <w:pPr>
              <w:widowControl w:val="0"/>
            </w:pPr>
          </w:p>
        </w:tc>
        <w:tc>
          <w:tcPr>
            <w:tcW w:w="487" w:type="dxa"/>
            <w:vAlign w:val="center"/>
          </w:tcPr>
          <w:p w:rsidR="00325446" w:rsidRPr="00B60265" w:rsidRDefault="00325446" w:rsidP="003C184C">
            <w:pPr>
              <w:widowControl w:val="0"/>
            </w:pPr>
          </w:p>
        </w:tc>
        <w:tc>
          <w:tcPr>
            <w:tcW w:w="1116" w:type="dxa"/>
            <w:vAlign w:val="center"/>
          </w:tcPr>
          <w:p w:rsidR="00325446" w:rsidRPr="00B60265" w:rsidRDefault="00325446" w:rsidP="003C184C">
            <w:pPr>
              <w:widowControl w:val="0"/>
            </w:pPr>
          </w:p>
        </w:tc>
        <w:tc>
          <w:tcPr>
            <w:tcW w:w="876" w:type="dxa"/>
            <w:vAlign w:val="center"/>
          </w:tcPr>
          <w:p w:rsidR="00325446" w:rsidRPr="00325446" w:rsidRDefault="00325446" w:rsidP="00325446">
            <w:pPr>
              <w:widowControl w:val="0"/>
              <w:jc w:val="right"/>
              <w:rPr>
                <w:color w:val="000000"/>
              </w:rPr>
            </w:pPr>
            <w:r w:rsidRPr="00325446">
              <w:rPr>
                <w:color w:val="000000"/>
              </w:rPr>
              <w:t>19.41</w:t>
            </w:r>
          </w:p>
        </w:tc>
        <w:tc>
          <w:tcPr>
            <w:tcW w:w="1106" w:type="dxa"/>
            <w:vAlign w:val="center"/>
          </w:tcPr>
          <w:p w:rsidR="00325446" w:rsidRPr="00325446" w:rsidRDefault="00325446" w:rsidP="00F37244">
            <w:pPr>
              <w:widowControl w:val="0"/>
              <w:rPr>
                <w:color w:val="000000"/>
              </w:rPr>
            </w:pPr>
            <w:r>
              <w:rPr>
                <w:color w:val="000000"/>
              </w:rPr>
              <w:t>(</w:t>
            </w:r>
            <w:r w:rsidRPr="00325446">
              <w:rPr>
                <w:color w:val="000000"/>
              </w:rPr>
              <w:t>2.70</w:t>
            </w:r>
            <w:r>
              <w:rPr>
                <w:color w:val="000000"/>
              </w:rPr>
              <w:t>)</w:t>
            </w:r>
          </w:p>
        </w:tc>
        <w:tc>
          <w:tcPr>
            <w:tcW w:w="876" w:type="dxa"/>
            <w:vAlign w:val="center"/>
          </w:tcPr>
          <w:p w:rsidR="00325446" w:rsidRPr="00325446" w:rsidRDefault="00325446" w:rsidP="00325446">
            <w:pPr>
              <w:widowControl w:val="0"/>
              <w:jc w:val="right"/>
              <w:rPr>
                <w:color w:val="000000"/>
              </w:rPr>
            </w:pPr>
            <w:r w:rsidRPr="00325446">
              <w:rPr>
                <w:color w:val="000000"/>
              </w:rPr>
              <w:t>18.55</w:t>
            </w:r>
          </w:p>
        </w:tc>
        <w:tc>
          <w:tcPr>
            <w:tcW w:w="1078" w:type="dxa"/>
            <w:vAlign w:val="center"/>
          </w:tcPr>
          <w:p w:rsidR="00325446" w:rsidRPr="00325446" w:rsidRDefault="00325446" w:rsidP="00F37244">
            <w:pPr>
              <w:widowControl w:val="0"/>
              <w:rPr>
                <w:color w:val="000000"/>
              </w:rPr>
            </w:pPr>
            <w:r>
              <w:rPr>
                <w:color w:val="000000"/>
              </w:rPr>
              <w:t>(</w:t>
            </w:r>
            <w:r w:rsidRPr="00325446">
              <w:rPr>
                <w:color w:val="000000"/>
              </w:rPr>
              <w:t>2.58</w:t>
            </w:r>
            <w:r>
              <w:rPr>
                <w:color w:val="000000"/>
              </w:rPr>
              <w:t>)</w:t>
            </w:r>
          </w:p>
        </w:tc>
        <w:tc>
          <w:tcPr>
            <w:tcW w:w="876" w:type="dxa"/>
            <w:vAlign w:val="center"/>
          </w:tcPr>
          <w:p w:rsidR="00325446" w:rsidRPr="00325446" w:rsidRDefault="00325446" w:rsidP="00325446">
            <w:pPr>
              <w:widowControl w:val="0"/>
              <w:jc w:val="right"/>
              <w:rPr>
                <w:color w:val="000000"/>
              </w:rPr>
            </w:pPr>
            <w:r w:rsidRPr="00325446">
              <w:rPr>
                <w:color w:val="000000"/>
              </w:rPr>
              <w:t>19.61</w:t>
            </w:r>
          </w:p>
        </w:tc>
        <w:tc>
          <w:tcPr>
            <w:tcW w:w="1078" w:type="dxa"/>
            <w:vAlign w:val="center"/>
          </w:tcPr>
          <w:p w:rsidR="00325446" w:rsidRPr="00325446" w:rsidRDefault="00325446" w:rsidP="00F37244">
            <w:pPr>
              <w:widowControl w:val="0"/>
              <w:rPr>
                <w:color w:val="000000"/>
              </w:rPr>
            </w:pPr>
            <w:r>
              <w:rPr>
                <w:color w:val="000000"/>
              </w:rPr>
              <w:t>(</w:t>
            </w:r>
            <w:r w:rsidRPr="00325446">
              <w:rPr>
                <w:color w:val="000000"/>
              </w:rPr>
              <w:t>1.72</w:t>
            </w:r>
            <w:r>
              <w:rPr>
                <w:color w:val="000000"/>
              </w:rPr>
              <w:t>)</w:t>
            </w:r>
          </w:p>
        </w:tc>
        <w:tc>
          <w:tcPr>
            <w:tcW w:w="1171" w:type="dxa"/>
            <w:vAlign w:val="center"/>
          </w:tcPr>
          <w:p w:rsidR="00325446" w:rsidRPr="00B60265" w:rsidRDefault="00325446" w:rsidP="003C184C">
            <w:pPr>
              <w:widowControl w:val="0"/>
              <w:tabs>
                <w:tab w:val="decimal" w:pos="433"/>
              </w:tabs>
            </w:pPr>
          </w:p>
        </w:tc>
        <w:tc>
          <w:tcPr>
            <w:tcW w:w="1056" w:type="dxa"/>
            <w:vAlign w:val="center"/>
          </w:tcPr>
          <w:p w:rsidR="00325446" w:rsidRPr="00B60265" w:rsidRDefault="00325446" w:rsidP="003C184C">
            <w:pPr>
              <w:widowControl w:val="0"/>
              <w:tabs>
                <w:tab w:val="decimal" w:pos="342"/>
              </w:tabs>
            </w:pPr>
          </w:p>
        </w:tc>
      </w:tr>
      <w:tr w:rsidR="00325446" w:rsidRPr="00B60265" w:rsidTr="00325446">
        <w:tc>
          <w:tcPr>
            <w:tcW w:w="3078" w:type="dxa"/>
            <w:vAlign w:val="center"/>
          </w:tcPr>
          <w:p w:rsidR="00325446" w:rsidRPr="00B60265" w:rsidRDefault="00325446" w:rsidP="003C184C">
            <w:pPr>
              <w:pStyle w:val="HTMLPreformatted"/>
              <w:widowControl w:val="0"/>
              <w:tabs>
                <w:tab w:val="clear" w:pos="916"/>
                <w:tab w:val="clear" w:pos="1832"/>
                <w:tab w:val="clear" w:pos="3664"/>
                <w:tab w:val="clear" w:pos="4580"/>
                <w:tab w:val="clear" w:pos="5496"/>
                <w:tab w:val="clear" w:pos="6412"/>
                <w:tab w:val="clear" w:pos="7328"/>
                <w:tab w:val="clear" w:pos="8244"/>
                <w:tab w:val="clear" w:pos="9160"/>
                <w:tab w:val="clear" w:pos="10076"/>
                <w:tab w:val="left" w:pos="270"/>
                <w:tab w:val="left" w:pos="720"/>
                <w:tab w:val="left" w:pos="1680"/>
                <w:tab w:val="left" w:pos="2280"/>
              </w:tabs>
              <w:rPr>
                <w:rFonts w:ascii="Times New Roman" w:hAnsi="Times New Roman"/>
                <w:sz w:val="24"/>
                <w:szCs w:val="24"/>
              </w:rPr>
            </w:pPr>
            <w:r w:rsidRPr="00B60265">
              <w:rPr>
                <w:rFonts w:ascii="Times New Roman" w:hAnsi="Times New Roman"/>
                <w:sz w:val="24"/>
                <w:szCs w:val="24"/>
              </w:rPr>
              <w:t>Outdegree (density)</w:t>
            </w:r>
          </w:p>
        </w:tc>
        <w:tc>
          <w:tcPr>
            <w:tcW w:w="1236" w:type="dxa"/>
            <w:vAlign w:val="center"/>
          </w:tcPr>
          <w:p w:rsidR="00325446" w:rsidRPr="00B60265" w:rsidRDefault="006069D0" w:rsidP="003C184C">
            <w:pPr>
              <w:widowControl w:val="0"/>
            </w:pPr>
            <w:r>
              <w:rPr>
                <w:noProof/>
                <w:lang w:eastAsia="en-US"/>
              </w:rPr>
            </w:r>
            <w:r>
              <w:rPr>
                <w:noProof/>
                <w:lang w:eastAsia="en-US"/>
              </w:rPr>
              <w:pict>
                <v:group id="Canvas 878" o:spid="_x0000_s1732" editas="canvas" style="width:43pt;height:12.5pt;mso-position-horizontal-relative:char;mso-position-vertical-relative:line" coordsize="5454,15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">
                  <v:shape id="_x0000_s1734" type="#_x0000_t75" style="position:absolute;width:5454;height:1581;visibility:visible">
                    <v:fill o:detectmouseclick="t"/>
                    <v:path o:connecttype="none"/>
                  </v:shape>
                  <v:oval id="Oval 568" o:spid="_x0000_s1733" style="position:absolute;top:233;width:1314;height:1213;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btZxcIA&#10;AADcAAAADwAAAGRycy9kb3ducmV2LnhtbERPS2vCQBC+F/oflil4q5vUB5K6SgmIhVKKRqXHITtN&#10;QrOzIbtq/PedQ8Hjx/dergfXqgv1ofFsIB0noIhLbxuuDByKzfMCVIjIFlvPZOBGAdarx4clZtZf&#10;eUeXfayUhHDI0EAdY5dpHcqaHIax74iF+/G9wyiwr7Tt8SrhrtUvSTLXDhuWhho7ymsqf/dnJ72n&#10;r6LL28/vj8QfJ8WWz+l0RsaMnoa3V1CRhngX/7vfrYHZXNbKGTkCevU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u1nFwgAAANwAAAAPAAAAAAAAAAAAAAAAAJgCAABkcnMvZG93&#10;bnJldi54bWxQSwUGAAAAAAQABAD1AAAAhwMAAAAA&#10;" fillcolor="#0d0d0d [3069]" strokecolor="#0d0d0d [3069]" strokeweight="2pt">
                    <v:textbox>
                      <w:txbxContent>
                        <w:p w:rsidR="00DA4047" w:rsidRDefault="00DA4047" w:rsidP="00B60265">
                          <w:pPr>
                            <w:pStyle w:val="NormalWeb"/>
                            <w:spacing w:before="0" w:beforeAutospacing="0" w:after="0" w:afterAutospacing="0"/>
                          </w:pPr>
                          <w:r>
                            <w:rPr>
                              <w:rFonts w:eastAsia="Times New Roman"/>
                            </w:rPr>
                            <w:t> </w:t>
                          </w:r>
                        </w:p>
                      </w:txbxContent>
                    </v:textbox>
                  </v:oval>
                  <v:shape id="Straight Arrow Connector 569" o:spid="_x0000_s1360" type="#_x0000_t32" style="position:absolute;left:1314;top:840;width:2791;height:3;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bON1MUAAADcAAAADwAAAGRycy9kb3ducmV2LnhtbESPzWvCQBTE74L/w/KE3nTT4keNrlIE&#10;bT2JH4ceH9lnEpp9G7JPE//7bqHgcZiZ3zDLdecqdacmlJ4NvI4SUMSZtyXnBi7n7fAdVBBki5Vn&#10;MvCgAOtVv7fE1PqWj3Q/Sa4ihEOKBgqROtU6ZAU5DCNfE0fv6huHEmWTa9tgG+Gu0m9JMtUOS44L&#10;Bda0KSj7Od2cAZTZpc3GctiN/e3RXj/3Yfc9MeZl0H0sQAl18gz/t7+sgcl0Dn9n4hHQq1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0bON1MUAAADcAAAADwAAAAAAAAAA&#10;AAAAAAChAgAAZHJzL2Rvd25yZXYueG1sUEsFBgAAAAAEAAQA+QAAAJMDAAAAAA==&#10;" strokecolor="#0d0d0d [3069]" strokeweight="1pt">
                    <v:stroke endarrow="block"/>
                  </v:shape>
                  <w10:wrap type="none"/>
                  <w10:anchorlock/>
                </v:group>
              </w:pict>
            </w:r>
          </w:p>
        </w:tc>
        <w:tc>
          <w:tcPr>
            <w:tcW w:w="487" w:type="dxa"/>
            <w:vAlign w:val="center"/>
          </w:tcPr>
          <w:p w:rsidR="00325446" w:rsidRPr="00B60265" w:rsidRDefault="00325446" w:rsidP="003C184C">
            <w:pPr>
              <w:widowControl w:val="0"/>
            </w:pPr>
          </w:p>
        </w:tc>
        <w:tc>
          <w:tcPr>
            <w:tcW w:w="1116" w:type="dxa"/>
            <w:vAlign w:val="center"/>
          </w:tcPr>
          <w:p w:rsidR="00325446" w:rsidRPr="00B60265" w:rsidRDefault="00325446" w:rsidP="003C184C">
            <w:pPr>
              <w:widowControl w:val="0"/>
            </w:pPr>
          </w:p>
        </w:tc>
        <w:tc>
          <w:tcPr>
            <w:tcW w:w="876" w:type="dxa"/>
            <w:vAlign w:val="center"/>
          </w:tcPr>
          <w:p w:rsidR="00325446" w:rsidRPr="00325446" w:rsidRDefault="00325446" w:rsidP="00325446">
            <w:pPr>
              <w:widowControl w:val="0"/>
              <w:jc w:val="right"/>
              <w:rPr>
                <w:color w:val="000000"/>
              </w:rPr>
            </w:pPr>
            <w:r w:rsidRPr="00325446">
              <w:rPr>
                <w:color w:val="000000"/>
              </w:rPr>
              <w:t>-2.41</w:t>
            </w:r>
          </w:p>
        </w:tc>
        <w:tc>
          <w:tcPr>
            <w:tcW w:w="1106" w:type="dxa"/>
            <w:vAlign w:val="center"/>
          </w:tcPr>
          <w:p w:rsidR="00325446" w:rsidRPr="00325446" w:rsidRDefault="00325446" w:rsidP="00F37244">
            <w:pPr>
              <w:widowControl w:val="0"/>
              <w:rPr>
                <w:color w:val="000000"/>
              </w:rPr>
            </w:pPr>
            <w:r>
              <w:rPr>
                <w:color w:val="000000"/>
              </w:rPr>
              <w:t>(</w:t>
            </w:r>
            <w:r w:rsidRPr="00325446">
              <w:rPr>
                <w:color w:val="000000"/>
              </w:rPr>
              <w:t>0.52</w:t>
            </w:r>
            <w:r>
              <w:rPr>
                <w:color w:val="000000"/>
              </w:rPr>
              <w:t>)</w:t>
            </w:r>
            <w:r w:rsidR="00EE4EC2">
              <w:rPr>
                <w:color w:val="000000"/>
              </w:rPr>
              <w:t>**</w:t>
            </w:r>
          </w:p>
        </w:tc>
        <w:tc>
          <w:tcPr>
            <w:tcW w:w="876" w:type="dxa"/>
            <w:vAlign w:val="center"/>
          </w:tcPr>
          <w:p w:rsidR="00325446" w:rsidRPr="00325446" w:rsidRDefault="00325446" w:rsidP="00325446">
            <w:pPr>
              <w:widowControl w:val="0"/>
              <w:jc w:val="right"/>
              <w:rPr>
                <w:color w:val="000000"/>
              </w:rPr>
            </w:pPr>
            <w:r w:rsidRPr="00325446">
              <w:rPr>
                <w:color w:val="000000"/>
              </w:rPr>
              <w:t>-3.72</w:t>
            </w:r>
          </w:p>
        </w:tc>
        <w:tc>
          <w:tcPr>
            <w:tcW w:w="1078" w:type="dxa"/>
            <w:vAlign w:val="center"/>
          </w:tcPr>
          <w:p w:rsidR="00325446" w:rsidRPr="00325446" w:rsidRDefault="00325446" w:rsidP="00F37244">
            <w:pPr>
              <w:widowControl w:val="0"/>
              <w:rPr>
                <w:color w:val="000000"/>
              </w:rPr>
            </w:pPr>
            <w:r>
              <w:rPr>
                <w:color w:val="000000"/>
              </w:rPr>
              <w:t>(</w:t>
            </w:r>
            <w:r w:rsidRPr="00325446">
              <w:rPr>
                <w:color w:val="000000"/>
              </w:rPr>
              <w:t>0.34</w:t>
            </w:r>
            <w:r>
              <w:rPr>
                <w:color w:val="000000"/>
              </w:rPr>
              <w:t>)</w:t>
            </w:r>
            <w:r w:rsidR="00EE4EC2">
              <w:rPr>
                <w:color w:val="000000"/>
              </w:rPr>
              <w:t>**</w:t>
            </w:r>
          </w:p>
        </w:tc>
        <w:tc>
          <w:tcPr>
            <w:tcW w:w="876" w:type="dxa"/>
            <w:vAlign w:val="center"/>
          </w:tcPr>
          <w:p w:rsidR="00325446" w:rsidRPr="00325446" w:rsidRDefault="00325446" w:rsidP="00325446">
            <w:pPr>
              <w:widowControl w:val="0"/>
              <w:jc w:val="right"/>
              <w:rPr>
                <w:color w:val="000000"/>
              </w:rPr>
            </w:pPr>
            <w:r w:rsidRPr="00325446">
              <w:rPr>
                <w:color w:val="000000"/>
              </w:rPr>
              <w:t>-2.79</w:t>
            </w:r>
          </w:p>
        </w:tc>
        <w:tc>
          <w:tcPr>
            <w:tcW w:w="1078" w:type="dxa"/>
            <w:vAlign w:val="center"/>
          </w:tcPr>
          <w:p w:rsidR="00325446" w:rsidRPr="00325446" w:rsidRDefault="00325446" w:rsidP="00F37244">
            <w:pPr>
              <w:widowControl w:val="0"/>
              <w:rPr>
                <w:color w:val="000000"/>
              </w:rPr>
            </w:pPr>
            <w:r>
              <w:rPr>
                <w:color w:val="000000"/>
              </w:rPr>
              <w:t>(</w:t>
            </w:r>
            <w:r w:rsidRPr="00325446">
              <w:rPr>
                <w:color w:val="000000"/>
              </w:rPr>
              <w:t>0.25</w:t>
            </w:r>
            <w:r>
              <w:rPr>
                <w:color w:val="000000"/>
              </w:rPr>
              <w:t>)</w:t>
            </w:r>
            <w:r w:rsidR="00EE4EC2">
              <w:rPr>
                <w:color w:val="000000"/>
              </w:rPr>
              <w:t>**</w:t>
            </w:r>
          </w:p>
        </w:tc>
        <w:tc>
          <w:tcPr>
            <w:tcW w:w="1171" w:type="dxa"/>
            <w:vAlign w:val="center"/>
          </w:tcPr>
          <w:p w:rsidR="00325446" w:rsidRPr="00B60265" w:rsidRDefault="0054205C" w:rsidP="003C184C">
            <w:pPr>
              <w:widowControl w:val="0"/>
              <w:tabs>
                <w:tab w:val="decimal" w:pos="433"/>
              </w:tabs>
            </w:pPr>
            <w:r>
              <w:t>279</w:t>
            </w:r>
            <w:r w:rsidR="00325446" w:rsidRPr="00B60265">
              <w:t>**</w:t>
            </w:r>
          </w:p>
        </w:tc>
        <w:tc>
          <w:tcPr>
            <w:tcW w:w="1056" w:type="dxa"/>
            <w:vAlign w:val="center"/>
          </w:tcPr>
          <w:p w:rsidR="00325446" w:rsidRPr="00B60265" w:rsidRDefault="00325446" w:rsidP="003C184C">
            <w:pPr>
              <w:widowControl w:val="0"/>
              <w:tabs>
                <w:tab w:val="decimal" w:pos="342"/>
              </w:tabs>
            </w:pPr>
            <w:r w:rsidRPr="00B60265">
              <w:t>0</w:t>
            </w:r>
          </w:p>
        </w:tc>
      </w:tr>
      <w:tr w:rsidR="00325446" w:rsidRPr="00B60265" w:rsidTr="00325446">
        <w:tc>
          <w:tcPr>
            <w:tcW w:w="3078" w:type="dxa"/>
            <w:vAlign w:val="center"/>
          </w:tcPr>
          <w:p w:rsidR="00325446" w:rsidRPr="00B60265" w:rsidRDefault="00325446" w:rsidP="003C184C">
            <w:pPr>
              <w:pStyle w:val="HTMLPreformatted"/>
              <w:widowControl w:val="0"/>
              <w:tabs>
                <w:tab w:val="clear" w:pos="916"/>
                <w:tab w:val="clear" w:pos="1832"/>
                <w:tab w:val="clear" w:pos="3664"/>
                <w:tab w:val="clear" w:pos="4580"/>
                <w:tab w:val="clear" w:pos="5496"/>
                <w:tab w:val="clear" w:pos="6412"/>
                <w:tab w:val="clear" w:pos="7328"/>
                <w:tab w:val="clear" w:pos="8244"/>
                <w:tab w:val="clear" w:pos="9160"/>
                <w:tab w:val="clear" w:pos="10076"/>
                <w:tab w:val="left" w:pos="270"/>
                <w:tab w:val="left" w:pos="720"/>
                <w:tab w:val="left" w:pos="1680"/>
                <w:tab w:val="left" w:pos="2280"/>
              </w:tabs>
              <w:rPr>
                <w:rFonts w:ascii="Times New Roman" w:hAnsi="Times New Roman"/>
                <w:sz w:val="24"/>
                <w:szCs w:val="24"/>
              </w:rPr>
            </w:pPr>
            <w:r w:rsidRPr="00B60265">
              <w:rPr>
                <w:rFonts w:ascii="Times New Roman" w:hAnsi="Times New Roman"/>
                <w:sz w:val="24"/>
                <w:szCs w:val="24"/>
              </w:rPr>
              <w:t>Reciprocity</w:t>
            </w:r>
          </w:p>
        </w:tc>
        <w:tc>
          <w:tcPr>
            <w:tcW w:w="1236" w:type="dxa"/>
            <w:vAlign w:val="center"/>
          </w:tcPr>
          <w:p w:rsidR="00325446" w:rsidRPr="00B60265" w:rsidRDefault="006069D0" w:rsidP="003C184C">
            <w:pPr>
              <w:widowControl w:val="0"/>
            </w:pPr>
            <w:r>
              <w:rPr>
                <w:noProof/>
                <w:lang w:eastAsia="en-US"/>
              </w:rPr>
            </w:r>
            <w:r>
              <w:rPr>
                <w:noProof/>
                <w:lang w:eastAsia="en-US"/>
              </w:rPr>
              <w:pict>
                <v:group id="Canvas 879" o:spid="_x0000_s1361" editas="canvas" style="width:43pt;height:12.5pt;mso-position-horizontal-relative:char;mso-position-vertical-relative:line" coordsize="5454,15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">
                  <v:shape id="_x0000_s1362" type="#_x0000_t75" style="position:absolute;width:5454;height:1581;visibility:visible">
                    <v:fill o:detectmouseclick="t"/>
                    <v:path o:connecttype="none"/>
                  </v:shape>
                  <v:oval id="Oval 570" o:spid="_x0000_s1363" style="position:absolute;left:4105;top:230;width:1327;height:1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TDHsIA&#10;AADcAAAADwAAAGRycy9kb3ducmV2LnhtbERPTWvCQBC9C/0PyxR6042ttpK6ShFKBZHSRKXHITtN&#10;QrOzIbtq/PfOQfD4eN/zZe8adaIu1J4NjEcJKOLC25pLA7v8czgDFSKyxcYzGbhQgOXiYTDH1Poz&#10;/9Api6WSEA4pGqhibFOtQ1GRwzDyLbFwf75zGAV2pbYdniXcNfo5SV61w5qlocKWVhUV/9nRSe/h&#10;O29XzfZ3k/j9S/7Fx/FkSsY8PfYf76Ai9fEuvrnX1sD0TebLGTkCenE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yFMMewgAAANwAAAAPAAAAAAAAAAAAAAAAAJgCAABkcnMvZG93&#10;bnJldi54bWxQSwUGAAAAAAQABAD1AAAAhwMAAAAA&#10;" fillcolor="#0d0d0d [3069]" strokecolor="#0d0d0d [3069]" strokeweight="2pt">
                    <v:textbox>
                      <w:txbxContent>
                        <w:p w:rsidR="00DA4047" w:rsidRDefault="00DA4047" w:rsidP="00B60265">
                          <w:pPr>
                            <w:rPr>
                              <w:rFonts w:eastAsia="Times New Roman"/>
                            </w:rPr>
                          </w:pPr>
                        </w:p>
                      </w:txbxContent>
                    </v:textbox>
                  </v:oval>
                  <v:oval id="Oval 571" o:spid="_x0000_s1364" style="position:absolute;top:233;width:1314;height:1213;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VhmhcQA&#10;AADcAAAADwAAAGRycy9kb3ducmV2LnhtbESPW2vCQBCF3wv+h2UE3+omtV6IriJCUZAiGhUfh+yY&#10;BLOzIbtq+u/dQqGPh3P5OLNFayrxoMaVlhXE/QgEcWZ1ybmCY/r1PgHhPLLGyjIp+CEHi3nnbYaJ&#10;tk/e0+PgcxFG2CWooPC+TqR0WUEGXd/WxMG72sagD7LJpW7wGcZNJT+iaCQNlhwIBda0Kii7He4m&#10;cM+7tF5V35dtZE+DdM33+HNISvW67XIKwlPr/8N/7Y1WMBzH8HsmHAE5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1YZoXEAAAA3AAAAA8AAAAAAAAAAAAAAAAAmAIAAGRycy9k&#10;b3ducmV2LnhtbFBLBQYAAAAABAAEAPUAAACJAwAAAAA=&#10;" fillcolor="#0d0d0d [3069]" strokecolor="#0d0d0d [3069]" strokeweight="2pt">
                    <v:textbox>
                      <w:txbxContent>
                        <w:p w:rsidR="00DA4047" w:rsidRDefault="00DA4047" w:rsidP="00B60265">
                          <w:pPr>
                            <w:pStyle w:val="NormalWeb"/>
                            <w:spacing w:before="0" w:beforeAutospacing="0" w:after="0" w:afterAutospacing="0"/>
                          </w:pPr>
                          <w:r>
                            <w:rPr>
                              <w:rFonts w:eastAsia="Times New Roman"/>
                            </w:rPr>
                            <w:t> </w:t>
                          </w:r>
                        </w:p>
                      </w:txbxContent>
                    </v:textbox>
                  </v:oval>
                  <v:shape id="Straight Arrow Connector 572" o:spid="_x0000_s1365" type="#_x0000_t32" style="position:absolute;left:1314;top:840;width:2791;height:3;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s6JeMQAAADcAAAADwAAAGRycy9kb3ducmV2LnhtbESPT2vCQBTE7wW/w/IEb3WjaJXoKlKo&#10;f06l1oPHR/aZBLNvQ/Zp4rd3hUKPw8z8hlmuO1epOzWh9GxgNExAEWfelpwbOP1+vc9BBUG2WHkm&#10;Aw8KsF713paYWt/yD92PkqsI4ZCigUKkTrUOWUEOw9DXxNG7+MahRNnk2jbYRrir9DhJPrTDkuNC&#10;gTV9FpRdjzdnAGV2arOJfG8n/vZoL7tD2J6nxgz63WYBSqiT//Bfe28NTGdjeJ2JR0Cvn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azol4xAAAANwAAAAPAAAAAAAAAAAA&#10;AAAAAKECAABkcnMvZG93bnJldi54bWxQSwUGAAAAAAQABAD5AAAAkgMAAAAA&#10;" strokecolor="#0d0d0d [3069]" strokeweight="1pt">
                    <v:stroke endarrow="block"/>
                  </v:shape>
                  <w10:wrap type="none"/>
                  <w10:anchorlock/>
                </v:group>
              </w:pict>
            </w:r>
          </w:p>
        </w:tc>
        <w:tc>
          <w:tcPr>
            <w:tcW w:w="487" w:type="dxa"/>
            <w:vAlign w:val="center"/>
          </w:tcPr>
          <w:p w:rsidR="00325446" w:rsidRPr="00B60265" w:rsidRDefault="00325446" w:rsidP="003C184C">
            <w:pPr>
              <w:widowControl w:val="0"/>
            </w:pPr>
            <w:r w:rsidRPr="00B60265">
              <w:t>→</w:t>
            </w:r>
          </w:p>
        </w:tc>
        <w:tc>
          <w:tcPr>
            <w:tcW w:w="1116" w:type="dxa"/>
            <w:vAlign w:val="center"/>
          </w:tcPr>
          <w:p w:rsidR="00325446" w:rsidRPr="00B60265" w:rsidRDefault="006069D0" w:rsidP="003C184C">
            <w:pPr>
              <w:widowControl w:val="0"/>
            </w:pPr>
            <w:r>
              <w:rPr>
                <w:noProof/>
                <w:lang w:eastAsia="en-US"/>
              </w:rPr>
            </w:r>
            <w:r>
              <w:rPr>
                <w:noProof/>
                <w:lang w:eastAsia="en-US"/>
              </w:rPr>
              <w:pict>
                <v:group id="Canvas 880" o:spid="_x0000_s1366" editas="canvas" style="width:43pt;height:12.5pt;mso-position-horizontal-relative:char;mso-position-vertical-relative:line" coordsize="5454,15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">
                  <v:shape id="_x0000_s1367" type="#_x0000_t75" style="position:absolute;width:5454;height:1581;visibility:visible">
                    <v:fill o:detectmouseclick="t"/>
                    <v:path o:connecttype="none"/>
                  </v:shape>
                  <v:oval id="Oval 573" o:spid="_x0000_s1368" style="position:absolute;left:4105;top:230;width:1327;height:1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ZdacMA&#10;AADcAAAADwAAAGRycy9kb3ducmV2LnhtbESPW4vCMBCF3wX/Q5iFfdPUu3SNIsKyCyKiVdnHoZlt&#10;i82kNFHrvzeC4OPhXD7ObNGYUlypdoVlBb1uBII4tbrgTMEh+e5MQTiPrLG0TAru5GAxb7dmGGt7&#10;4x1d9z4TYYRdjApy76tYSpfmZNB1bUUcvH9bG/RB1pnUNd7CuCllP4rG0mDBgZBjRauc0vP+YgL3&#10;tE2qVbn5W0f2OEh++NIbjkipz49m+QXCU+Pf4Vf7VysYTQbwPBOOgJ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sZdacMAAADcAAAADwAAAAAAAAAAAAAAAACYAgAAZHJzL2Rv&#10;d25yZXYueG1sUEsFBgAAAAAEAAQA9QAAAIgDAAAAAA==&#10;" fillcolor="#0d0d0d [3069]" strokecolor="#0d0d0d [3069]" strokeweight="2pt">
                    <v:textbox>
                      <w:txbxContent>
                        <w:p w:rsidR="00DA4047" w:rsidRDefault="00DA4047" w:rsidP="00B60265">
                          <w:pPr>
                            <w:rPr>
                              <w:rFonts w:eastAsia="Times New Roman"/>
                            </w:rPr>
                          </w:pPr>
                        </w:p>
                      </w:txbxContent>
                    </v:textbox>
                  </v:oval>
                  <v:oval id="Oval 574" o:spid="_x0000_s1369" style="position:absolute;top:233;width:1314;height:1213;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S/FHcUA&#10;AADcAAAADwAAAGRycy9kb3ducmV2LnhtbESPX2vCMBTF3wW/Q7iDvWmqazfpjCLCmDBkzG6yx0tz&#10;1xabm9LEtn77RRB8PJw/P85yPZhadNS6yrKC2TQCQZxbXXGh4Dt7myxAOI+ssbZMCi7kYL0aj5aY&#10;atvzF3UHX4gwwi5FBaX3TSqly0sy6Ka2IQ7en20N+iDbQuoW+zBuajmPomdpsOJAKLGhbUn56XA2&#10;gXv8zJptvf/9iOzPU/bO51mckFKPD8PmFYSnwd/Dt/ZOK0heYrieCUdArv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L8UdxQAAANwAAAAPAAAAAAAAAAAAAAAAAJgCAABkcnMv&#10;ZG93bnJldi54bWxQSwUGAAAAAAQABAD1AAAAigMAAAAA&#10;" fillcolor="#0d0d0d [3069]" strokecolor="#0d0d0d [3069]" strokeweight="2pt">
                    <v:textbox>
                      <w:txbxContent>
                        <w:p w:rsidR="00DA4047" w:rsidRDefault="00DA4047" w:rsidP="00B60265">
                          <w:pPr>
                            <w:pStyle w:val="NormalWeb"/>
                            <w:spacing w:before="0" w:beforeAutospacing="0" w:after="0" w:afterAutospacing="0"/>
                          </w:pPr>
                          <w:r>
                            <w:rPr>
                              <w:rFonts w:eastAsia="Times New Roman"/>
                            </w:rPr>
                            <w:t> </w:t>
                          </w:r>
                        </w:p>
                      </w:txbxContent>
                    </v:textbox>
                  </v:oval>
                  <v:shape id="Straight Arrow Connector 575" o:spid="_x0000_s1370" type="#_x0000_t32" style="position:absolute;left:1314;top:840;width:2791;height:3;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8aAO8EAAADcAAAADwAAAGRycy9kb3ducmV2LnhtbESPQYvCMBSE74L/ITxhL7ImLmiXapRl&#10;QfCquwePr82zqTYvpYla/70RBI/DzHzDLNe9a8SVulB71jCdKBDEpTc1Vxr+/zaf3yBCRDbYeCYN&#10;dwqwXg0HS8yNv/GOrvtYiQThkKMGG2ObSxlKSw7DxLfEyTv6zmFMsquk6fCW4K6RX0rNpcOa04LF&#10;ln4tlef9xWloj1gUB5NtLas5nqoTXVQx1vpj1P8sQETq4zv8am+Nhlk2g+eZdATk6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xoA7wQAAANwAAAAPAAAAAAAAAAAAAAAA&#10;AKECAABkcnMvZG93bnJldi54bWxQSwUGAAAAAAQABAD5AAAAjwMAAAAA&#10;" strokecolor="#0d0d0d [3069]" strokeweight="1pt">
                    <v:stroke startarrow="block" endarrow="block"/>
                  </v:shape>
                  <w10:wrap type="none"/>
                  <w10:anchorlock/>
                </v:group>
              </w:pict>
            </w:r>
          </w:p>
        </w:tc>
        <w:tc>
          <w:tcPr>
            <w:tcW w:w="876" w:type="dxa"/>
            <w:vAlign w:val="center"/>
          </w:tcPr>
          <w:p w:rsidR="00325446" w:rsidRPr="00325446" w:rsidRDefault="00325446" w:rsidP="00325446">
            <w:pPr>
              <w:widowControl w:val="0"/>
              <w:jc w:val="right"/>
              <w:rPr>
                <w:color w:val="000000"/>
              </w:rPr>
            </w:pPr>
            <w:r w:rsidRPr="00325446">
              <w:rPr>
                <w:color w:val="000000"/>
              </w:rPr>
              <w:t>1.05</w:t>
            </w:r>
          </w:p>
        </w:tc>
        <w:tc>
          <w:tcPr>
            <w:tcW w:w="1106" w:type="dxa"/>
            <w:vAlign w:val="center"/>
          </w:tcPr>
          <w:p w:rsidR="00325446" w:rsidRPr="00325446" w:rsidRDefault="00325446" w:rsidP="00F37244">
            <w:pPr>
              <w:widowControl w:val="0"/>
              <w:rPr>
                <w:color w:val="000000"/>
              </w:rPr>
            </w:pPr>
            <w:r>
              <w:rPr>
                <w:color w:val="000000"/>
              </w:rPr>
              <w:t>(</w:t>
            </w:r>
            <w:r w:rsidRPr="00325446">
              <w:rPr>
                <w:color w:val="000000"/>
              </w:rPr>
              <w:t>0.16</w:t>
            </w:r>
            <w:r>
              <w:rPr>
                <w:color w:val="000000"/>
              </w:rPr>
              <w:t>)</w:t>
            </w:r>
            <w:r w:rsidR="00EE4EC2">
              <w:rPr>
                <w:color w:val="000000"/>
              </w:rPr>
              <w:t>**</w:t>
            </w:r>
          </w:p>
        </w:tc>
        <w:tc>
          <w:tcPr>
            <w:tcW w:w="876" w:type="dxa"/>
            <w:vAlign w:val="center"/>
          </w:tcPr>
          <w:p w:rsidR="00325446" w:rsidRPr="00325446" w:rsidRDefault="00325446" w:rsidP="00325446">
            <w:pPr>
              <w:widowControl w:val="0"/>
              <w:jc w:val="right"/>
              <w:rPr>
                <w:color w:val="000000"/>
              </w:rPr>
            </w:pPr>
            <w:r w:rsidRPr="00325446">
              <w:rPr>
                <w:color w:val="000000"/>
              </w:rPr>
              <w:t>0.94</w:t>
            </w:r>
          </w:p>
        </w:tc>
        <w:tc>
          <w:tcPr>
            <w:tcW w:w="1078" w:type="dxa"/>
            <w:vAlign w:val="center"/>
          </w:tcPr>
          <w:p w:rsidR="00325446" w:rsidRPr="00325446" w:rsidRDefault="00325446" w:rsidP="00F37244">
            <w:pPr>
              <w:widowControl w:val="0"/>
              <w:rPr>
                <w:color w:val="000000"/>
              </w:rPr>
            </w:pPr>
            <w:r>
              <w:rPr>
                <w:color w:val="000000"/>
              </w:rPr>
              <w:t>(</w:t>
            </w:r>
            <w:r w:rsidRPr="00325446">
              <w:rPr>
                <w:color w:val="000000"/>
              </w:rPr>
              <w:t>0.18</w:t>
            </w:r>
            <w:r>
              <w:rPr>
                <w:color w:val="000000"/>
              </w:rPr>
              <w:t>)</w:t>
            </w:r>
            <w:r w:rsidR="00EE4EC2">
              <w:rPr>
                <w:color w:val="000000"/>
              </w:rPr>
              <w:t>**</w:t>
            </w:r>
          </w:p>
        </w:tc>
        <w:tc>
          <w:tcPr>
            <w:tcW w:w="876" w:type="dxa"/>
            <w:vAlign w:val="center"/>
          </w:tcPr>
          <w:p w:rsidR="00325446" w:rsidRPr="00325446" w:rsidRDefault="00325446" w:rsidP="00325446">
            <w:pPr>
              <w:widowControl w:val="0"/>
              <w:jc w:val="right"/>
              <w:rPr>
                <w:color w:val="000000"/>
              </w:rPr>
            </w:pPr>
            <w:r w:rsidRPr="00325446">
              <w:rPr>
                <w:color w:val="000000"/>
              </w:rPr>
              <w:t>1.50</w:t>
            </w:r>
          </w:p>
        </w:tc>
        <w:tc>
          <w:tcPr>
            <w:tcW w:w="1078" w:type="dxa"/>
            <w:vAlign w:val="center"/>
          </w:tcPr>
          <w:p w:rsidR="00325446" w:rsidRPr="00325446" w:rsidRDefault="00325446" w:rsidP="00F37244">
            <w:pPr>
              <w:widowControl w:val="0"/>
              <w:rPr>
                <w:color w:val="000000"/>
              </w:rPr>
            </w:pPr>
            <w:r>
              <w:rPr>
                <w:color w:val="000000"/>
              </w:rPr>
              <w:t>(</w:t>
            </w:r>
            <w:r w:rsidRPr="00325446">
              <w:rPr>
                <w:color w:val="000000"/>
              </w:rPr>
              <w:t>0.13</w:t>
            </w:r>
            <w:r>
              <w:rPr>
                <w:color w:val="000000"/>
              </w:rPr>
              <w:t>)</w:t>
            </w:r>
            <w:r w:rsidR="00EE4EC2">
              <w:rPr>
                <w:color w:val="000000"/>
              </w:rPr>
              <w:t>**</w:t>
            </w:r>
          </w:p>
        </w:tc>
        <w:tc>
          <w:tcPr>
            <w:tcW w:w="1171" w:type="dxa"/>
            <w:vAlign w:val="center"/>
          </w:tcPr>
          <w:p w:rsidR="00325446" w:rsidRPr="00B60265" w:rsidRDefault="00325446" w:rsidP="003C184C">
            <w:pPr>
              <w:widowControl w:val="0"/>
              <w:tabs>
                <w:tab w:val="decimal" w:pos="433"/>
              </w:tabs>
            </w:pPr>
            <w:r w:rsidRPr="00B60265">
              <w:t>0</w:t>
            </w:r>
          </w:p>
        </w:tc>
        <w:tc>
          <w:tcPr>
            <w:tcW w:w="1056" w:type="dxa"/>
            <w:vAlign w:val="center"/>
          </w:tcPr>
          <w:p w:rsidR="00325446" w:rsidRPr="00B60265" w:rsidRDefault="0054205C" w:rsidP="003C184C">
            <w:pPr>
              <w:widowControl w:val="0"/>
              <w:tabs>
                <w:tab w:val="decimal" w:pos="342"/>
              </w:tabs>
            </w:pPr>
            <w:r>
              <w:t>215</w:t>
            </w:r>
            <w:r w:rsidR="00325446" w:rsidRPr="00B60265">
              <w:t>**</w:t>
            </w:r>
          </w:p>
        </w:tc>
      </w:tr>
      <w:tr w:rsidR="00325446" w:rsidRPr="00B60265" w:rsidTr="00325446">
        <w:trPr>
          <w:trHeight w:val="324"/>
        </w:trPr>
        <w:tc>
          <w:tcPr>
            <w:tcW w:w="3078" w:type="dxa"/>
            <w:vAlign w:val="center"/>
          </w:tcPr>
          <w:p w:rsidR="00325446" w:rsidRPr="00B60265" w:rsidRDefault="00325446" w:rsidP="003C184C">
            <w:pPr>
              <w:pStyle w:val="HTMLPreformatted"/>
              <w:widowControl w:val="0"/>
              <w:tabs>
                <w:tab w:val="clear" w:pos="916"/>
                <w:tab w:val="clear" w:pos="1832"/>
                <w:tab w:val="clear" w:pos="3664"/>
                <w:tab w:val="clear" w:pos="4580"/>
                <w:tab w:val="clear" w:pos="5496"/>
                <w:tab w:val="clear" w:pos="6412"/>
                <w:tab w:val="clear" w:pos="7328"/>
                <w:tab w:val="clear" w:pos="8244"/>
                <w:tab w:val="clear" w:pos="9160"/>
                <w:tab w:val="clear" w:pos="10076"/>
                <w:tab w:val="left" w:pos="270"/>
                <w:tab w:val="left" w:pos="720"/>
                <w:tab w:val="left" w:pos="1680"/>
                <w:tab w:val="left" w:pos="2280"/>
              </w:tabs>
              <w:rPr>
                <w:rFonts w:ascii="Times New Roman" w:hAnsi="Times New Roman"/>
                <w:sz w:val="24"/>
                <w:szCs w:val="24"/>
              </w:rPr>
            </w:pPr>
            <w:r w:rsidRPr="00B60265">
              <w:rPr>
                <w:rFonts w:ascii="Times New Roman" w:hAnsi="Times New Roman"/>
                <w:sz w:val="24"/>
                <w:szCs w:val="24"/>
              </w:rPr>
              <w:t>Transitivity (1 intermediary)</w:t>
            </w:r>
          </w:p>
        </w:tc>
        <w:tc>
          <w:tcPr>
            <w:tcW w:w="1236" w:type="dxa"/>
            <w:vMerge w:val="restart"/>
            <w:vAlign w:val="center"/>
          </w:tcPr>
          <w:p w:rsidR="00325446" w:rsidRPr="00B60265" w:rsidRDefault="006069D0" w:rsidP="003C184C">
            <w:pPr>
              <w:widowControl w:val="0"/>
              <w:rPr>
                <w:noProof/>
                <w:lang w:val="nl-NL" w:eastAsia="nl-NL"/>
              </w:rPr>
            </w:pPr>
            <w:r>
              <w:rPr>
                <w:noProof/>
                <w:lang w:eastAsia="en-US"/>
              </w:rPr>
            </w:r>
            <w:r w:rsidRPr="006069D0">
              <w:rPr>
                <w:noProof/>
                <w:lang w:eastAsia="en-US"/>
              </w:rPr>
              <w:pict>
                <v:group id="Canvas 881" o:spid="_x0000_s1371" editas="canvas" style="width:42.9pt;height:38pt;mso-position-horizontal-relative:char;mso-position-vertical-relative:line" coordsize="5448,48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">
                  <v:shape id="_x0000_s1372" type="#_x0000_t75" style="position:absolute;width:5448;height:4819;visibility:visible">
                    <v:fill o:detectmouseclick="t"/>
                    <v:path o:connecttype="none"/>
                  </v:shape>
                  <v:oval id="Oval 672" o:spid="_x0000_s1373" style="position:absolute;top:3615;width:1333;height:122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q+ZjsUA&#10;AADcAAAADwAAAGRycy9kb3ducmV2LnhtbESPX2vCMBTF3wd+h3AF32Zq3ZxUo4zCUJAxZjfx8dJc&#10;22JzU5q0dt/eDAZ7PJw/P856O5ha9NS6yrKC2TQCQZxbXXGh4Ct7e1yCcB5ZY22ZFPyQg+1m9LDG&#10;RNsbf1J/9IUII+wSVFB63yRSurwkg25qG+LgXWxr0AfZFlK3eAvjppZxFC2kwYoDocSG0pLy67Ez&#10;gXv6yJq0fj8fIvs9z3bczZ6eSanJeHhdgfA0+P/wX3uvFSxeYvg9E46A3N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2r5mOxQAAANwAAAAPAAAAAAAAAAAAAAAAAJgCAABkcnMv&#10;ZG93bnJldi54bWxQSwUGAAAAAAQABAD1AAAAigMAAAAA&#10;" fillcolor="#0d0d0d [3069]" strokecolor="#0d0d0d [3069]" strokeweight="2pt"/>
                  <v:oval id="Oval 673" o:spid="_x0000_s1374" style="position:absolute;left:1896;top:230;width:1327;height:1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eM8FcMA&#10;AADcAAAADwAAAGRycy9kb3ducmV2LnhtbESPW4vCMBCF3wX/Q5iFfdPUu3SNIsKyCyKiVdnHoZlt&#10;i82kNFHrvzeC4OPhXD7ObNGYUlypdoVlBb1uBII4tbrgTMEh+e5MQTiPrLG0TAru5GAxb7dmGGt7&#10;4x1d9z4TYYRdjApy76tYSpfmZNB1bUUcvH9bG/RB1pnUNd7CuCllP4rG0mDBgZBjRauc0vP+YgL3&#10;tE2qVbn5W0f2OEh++NIbjkipz49m+QXCU+Pf4Vf7VysYTwbwPBOOgJ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eM8FcMAAADcAAAADwAAAAAAAAAAAAAAAACYAgAAZHJzL2Rv&#10;d25yZXYueG1sUEsFBgAAAAAEAAQA9QAAAIgDAAAAAA==&#10;" fillcolor="#0d0d0d [3069]" strokecolor="#0d0d0d [3069]" strokeweight="2pt">
                    <v:textbox>
                      <w:txbxContent>
                        <w:p w:rsidR="00DA4047" w:rsidRDefault="00DA4047" w:rsidP="00B60265">
                          <w:pPr>
                            <w:rPr>
                              <w:rFonts w:eastAsia="Times New Roman"/>
                            </w:rPr>
                          </w:pPr>
                        </w:p>
                      </w:txbxContent>
                    </v:textbox>
                  </v:oval>
                  <v:oval id="Oval 674" o:spid="_x0000_s1375" style="position:absolute;left:3771;top:3605;width:1321;height:121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gqkYcUA&#10;AADcAAAADwAAAGRycy9kb3ducmV2LnhtbESPX2vCMBTF3wW/Q7iDvWmqq510RhFhTBgyZjfZ46W5&#10;a4vNTWliW7/9Igh7PJw/P85qM5hadNS6yrKC2TQCQZxbXXGh4Ct7nSxBOI+ssbZMCq7kYLMej1aY&#10;atvzJ3VHX4gwwi5FBaX3TSqly0sy6Ka2IQ7er20N+iDbQuoW+zBuajmPokQarDgQSmxoV1J+Pl5M&#10;4J4+smZXH37eI/v9lL3xZRYvSKnHh2H7AsLT4P/D9/ZeK0ieY7idCUdAr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WCqRhxQAAANwAAAAPAAAAAAAAAAAAAAAAAJgCAABkcnMv&#10;ZG93bnJldi54bWxQSwUGAAAAAAQABAD1AAAAigMAAAAA&#10;" fillcolor="#0d0d0d [3069]" strokecolor="#0d0d0d [3069]" strokeweight="2pt">
                    <v:textbox>
                      <w:txbxContent>
                        <w:p w:rsidR="00DA4047" w:rsidRDefault="00DA4047" w:rsidP="00B60265">
                          <w:pPr>
                            <w:pStyle w:val="NormalWeb"/>
                            <w:spacing w:before="0" w:beforeAutospacing="0" w:after="0" w:afterAutospacing="0"/>
                          </w:pPr>
                          <w:r>
                            <w:rPr>
                              <w:rFonts w:eastAsia="Times New Roman"/>
                            </w:rPr>
                            <w:t> </w:t>
                          </w:r>
                        </w:p>
                      </w:txbxContent>
                    </v:textbox>
                  </v:oval>
                  <v:shape id="Straight Arrow Connector 675" o:spid="_x0000_s1376" type="#_x0000_t32" style="position:absolute;left:666;top:1276;width:1424;height:2339;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uVla8YAAADcAAAADwAAAGRycy9kb3ducmV2LnhtbESPQWvCQBSE7wX/w/KE3upGwSipq4hY&#10;KKVIjaXQ2yP7mqRm38bs1o3/3hUKHoeZ+YZZrHrTiDN1rrasYDxKQBAXVtdcKvg8vDzNQTiPrLGx&#10;TAou5GC1HDwsMNM28J7OuS9FhLDLUEHlfZtJ6YqKDLqRbYmj92M7gz7KrpS6wxDhppGTJEmlwZrj&#10;QoUtbSoqjvmfUXD8fpuFSX4IafgKv9v3j9NuGk5KPQ779TMIT72/h//br1pBOpvC7Uw8AnJ5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rlZWvGAAAA3AAAAA8AAAAAAAAA&#10;AAAAAAAAoQIAAGRycy9kb3ducmV2LnhtbFBLBQYAAAAABAAEAPkAAACUAwAAAAA=&#10;" strokecolor="#0d0d0d [3069]" strokeweight="1pt">
                    <v:stroke endarrow="block"/>
                  </v:shape>
                  <v:shape id="Straight Arrow Connector 676" o:spid="_x0000_s1377" type="#_x0000_t32" style="position:absolute;left:3028;top:1276;width:1404;height:2329;flip:x 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h4asUAAADcAAAADwAAAGRycy9kb3ducmV2LnhtbESPzWsCMRTE74L/Q3iCt5pUcVu2RrEF&#10;Py4etF/Xx+a5u3TzEjZR1//eCAWPw8z8hpktOtuIM7WhdqzheaRAEBfO1Fxq+PpcPb2CCBHZYOOY&#10;NFwpwGLe780wN+7CezofYikShEOOGqoYfS5lKCqyGEbOEyfv6FqLMcm2lKbFS4LbRo6VyqTFmtNC&#10;hZ4+Kir+DierYSLVmnf+ZzmZqvfxdvq9OfrVr9bDQbd8AxGpi4/wf3trNGQvGdzPpCMg5z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h4asUAAADcAAAADwAAAAAAAAAA&#10;AAAAAAChAgAAZHJzL2Rvd25yZXYueG1sUEsFBgAAAAAEAAQA+QAAAJMDAAAAAA==&#10;" strokecolor="#0d0d0d [3069]" strokeweight="1pt">
                    <v:stroke startarrow="block"/>
                  </v:shape>
                  <w10:wrap type="none"/>
                  <w10:anchorlock/>
                </v:group>
              </w:pict>
            </w:r>
          </w:p>
        </w:tc>
        <w:tc>
          <w:tcPr>
            <w:tcW w:w="487" w:type="dxa"/>
            <w:vMerge w:val="restart"/>
            <w:vAlign w:val="center"/>
          </w:tcPr>
          <w:p w:rsidR="00325446" w:rsidRPr="00B60265" w:rsidRDefault="00325446" w:rsidP="003C184C">
            <w:pPr>
              <w:widowControl w:val="0"/>
            </w:pPr>
            <w:r w:rsidRPr="00B60265">
              <w:t>→</w:t>
            </w:r>
          </w:p>
        </w:tc>
        <w:tc>
          <w:tcPr>
            <w:tcW w:w="1116" w:type="dxa"/>
            <w:vMerge w:val="restart"/>
            <w:vAlign w:val="center"/>
          </w:tcPr>
          <w:p w:rsidR="00325446" w:rsidRPr="00B60265" w:rsidRDefault="006069D0" w:rsidP="003C184C">
            <w:pPr>
              <w:widowControl w:val="0"/>
              <w:rPr>
                <w:noProof/>
                <w:lang w:val="nl-NL" w:eastAsia="nl-NL"/>
              </w:rPr>
            </w:pPr>
            <w:r>
              <w:rPr>
                <w:noProof/>
                <w:lang w:eastAsia="en-US"/>
              </w:rPr>
            </w:r>
            <w:r w:rsidRPr="006069D0">
              <w:rPr>
                <w:noProof/>
                <w:lang w:eastAsia="en-US"/>
              </w:rPr>
              <w:pict>
                <v:group id="Canvas 882" o:spid="_x0000_s1378" editas="canvas" style="width:42.9pt;height:38pt;mso-position-horizontal-relative:char;mso-position-vertical-relative:line" coordsize="5448,48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">
                  <v:shape id="_x0000_s1379" type="#_x0000_t75" style="position:absolute;width:5448;height:4819;visibility:visible">
                    <v:fill o:detectmouseclick="t"/>
                    <v:path o:connecttype="none"/>
                  </v:shape>
                  <v:oval id="Oval 686" o:spid="_x0000_s1380" style="position:absolute;top:3615;width:1333;height:122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EHvqsMA&#10;AADcAAAADwAAAGRycy9kb3ducmV2LnhtbESP3YrCMBCF74V9hzALe6ep7lqkGkUEURARrYqXQzPb&#10;lm0mpYnafXsjCF4ezs/HmcxaU4kbNa60rKDfi0AQZ1aXnCs4psvuCITzyBory6TgnxzMph+dCSba&#10;3nlPt4PPRRhhl6CCwvs6kdJlBRl0PVsTB+/XNgZ9kE0udYP3MG4qOYiiWBosORAKrGlRUPZ3uJrA&#10;Pe/SelFtL5vInr7TFV/7P0NS6uuznY9BeGr9O/xqr7WCeBTD80w4AnL6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EHvqsMAAADcAAAADwAAAAAAAAAAAAAAAACYAgAAZHJzL2Rv&#10;d25yZXYueG1sUEsFBgAAAAAEAAQA9QAAAIgDAAAAAA==&#10;" fillcolor="#0d0d0d [3069]" strokecolor="#0d0d0d [3069]" strokeweight="2pt"/>
                  <v:oval id="Oval 687" o:spid="_x0000_s1381" style="position:absolute;left:1896;top:230;width:1327;height:1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w1KMcMA&#10;AADcAAAADwAAAGRycy9kb3ducmV2LnhtbESP3YrCMBCF7wXfIYzgnabqrko1igiiIMuiVfFyaMa2&#10;2ExKE7X79mZhYS8P5+fjzJeNKcWTaldYVjDoRyCIU6sLzhSckk1vCsJ5ZI2lZVLwQw6Wi3ZrjrG2&#10;Lz7Q8+gzEUbYxagg976KpXRpTgZd31bEwbvZ2qAPss6krvEVxk0ph1E0lgYLDoQcK1rnlN6PDxO4&#10;l++kWpdf131kz6Nky4/Bxycp1e00qxkIT43/D/+1d1rBeDqB3zPhCMjFG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w1KMcMAAADcAAAADwAAAAAAAAAAAAAAAACYAgAAZHJzL2Rv&#10;d25yZXYueG1sUEsFBgAAAAAEAAQA9QAAAIgDAAAAAA==&#10;" fillcolor="#0d0d0d [3069]" strokecolor="#0d0d0d [3069]" strokeweight="2pt">
                    <v:textbox>
                      <w:txbxContent>
                        <w:p w:rsidR="00DA4047" w:rsidRDefault="00DA4047" w:rsidP="00B60265">
                          <w:pPr>
                            <w:rPr>
                              <w:rFonts w:eastAsia="Times New Roman"/>
                            </w:rPr>
                          </w:pPr>
                        </w:p>
                      </w:txbxContent>
                    </v:textbox>
                  </v:oval>
                  <v:oval id="Oval 688" o:spid="_x0000_s1382" style="position:absolute;left:3771;top:3605;width:1321;height:121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LeQ8IA&#10;AADcAAAADwAAAGRycy9kb3ducmV2LnhtbERPTWvCQBC9F/oflil4qxtrK5K6CUUoCkWKRsXjkJ0m&#10;odnZkF01/fedg+Dx8b4X+eBadaE+NJ4NTMYJKOLS24YrA/vi83kOKkRki61nMvBHAfLs8WGBqfVX&#10;3tJlFyslIRxSNFDH2KVah7Imh2HsO2LhfnzvMArsK217vEq4a/VLksy0w4alocaOljWVv7uzk97j&#10;d9Et283pK/GHabHi8+T1jYwZPQ0f76AiDfEuvrnX1sBsLmvljBwBnf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ikt5DwgAAANwAAAAPAAAAAAAAAAAAAAAAAJgCAABkcnMvZG93&#10;bnJldi54bWxQSwUGAAAAAAQABAD1AAAAhwMAAAAA&#10;" fillcolor="#0d0d0d [3069]" strokecolor="#0d0d0d [3069]" strokeweight="2pt">
                    <v:textbox>
                      <w:txbxContent>
                        <w:p w:rsidR="00DA4047" w:rsidRDefault="00DA4047" w:rsidP="00B60265">
                          <w:pPr>
                            <w:pStyle w:val="NormalWeb"/>
                            <w:spacing w:before="0" w:beforeAutospacing="0" w:after="0" w:afterAutospacing="0"/>
                          </w:pPr>
                          <w:r>
                            <w:rPr>
                              <w:rFonts w:eastAsia="Times New Roman"/>
                            </w:rPr>
                            <w:t> </w:t>
                          </w:r>
                        </w:p>
                      </w:txbxContent>
                    </v:textbox>
                  </v:oval>
                  <v:shape id="Straight Arrow Connector 689" o:spid="_x0000_s1383" type="#_x0000_t32" style="position:absolute;left:666;top:1276;width:1424;height:2339;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n0fSccAAADcAAAADwAAAGRycy9kb3ducmV2LnhtbESPQWvCQBSE7wX/w/KE3uqmQqNNXUVE&#10;oZQiNpZCb4/sa5KafRuzWzf+e1cQehxm5htmtuhNI07UudqygsdRAoK4sLrmUsHnfvMwBeE8ssbG&#10;Mik4k4PFfHA3w0zbwB90yn0pIoRdhgoq79tMSldUZNCNbEscvR/bGfRRdqXUHYYIN40cJ0kqDdYc&#10;FypsaVVRccj/jILD99skjPN9SMNX+F2/747bp3BU6n7YL19AeOr9f/jWftUK0ukzXM/EIyDn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OfR9JxwAAANwAAAAPAAAAAAAA&#10;AAAAAAAAAKECAABkcnMvZG93bnJldi54bWxQSwUGAAAAAAQABAD5AAAAlQMAAAAA&#10;" strokecolor="#0d0d0d [3069]" strokeweight="1pt">
                    <v:stroke endarrow="block"/>
                  </v:shape>
                  <v:shape id="Straight Arrow Connector 690" o:spid="_x0000_s1384" type="#_x0000_t32" style="position:absolute;left:3028;top:1276;width:1404;height:2329;flip:x 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hGjf8IAAADcAAAADwAAAGRycy9kb3ducmV2LnhtbERPy2oCMRTdF/yHcIXuaqKitKMZ0YLW&#10;TRe1rW4vkzsPnNyESdTp35uF0OXhvJer3rbiSl1oHGsYjxQI4sKZhisNP9/bl1cQISIbbB2Thj8K&#10;sMoHT0vMjLvxF10PsRIphEOGGuoYfSZlKGqyGEbOEyeudJ3FmGBXSdPhLYXbVk6UmkuLDaeGGj29&#10;11ScDxerYSrVjj/9cT2dqc1kP/v9KP32pPXzsF8vQETq47/44d4bDfO3ND+dSUdA5n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hGjf8IAAADcAAAADwAAAAAAAAAAAAAA&#10;AAChAgAAZHJzL2Rvd25yZXYueG1sUEsFBgAAAAAEAAQA+QAAAJADAAAAAA==&#10;" strokecolor="#0d0d0d [3069]" strokeweight="1pt">
                    <v:stroke startarrow="block"/>
                  </v:shape>
                  <v:shape id="Straight Arrow Connector 691" o:spid="_x0000_s1385" type="#_x0000_t32" style="position:absolute;left:1333;top:4214;width:2438;height:15;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rE4j8YAAADcAAAADwAAAGRycy9kb3ducmV2LnhtbESPT2vCQBTE7wW/w/IKvdVNPAQbs4r0&#10;H71UaBTN8Zl9JtHs25Ddavz23YLgcZiZ3zDZYjCtOFPvGssK4nEEgri0uuFKwWb98TwF4TyyxtYy&#10;KbiSg8V89JBhqu2Ff+ic+0oECLsUFdTed6mUrqzJoBvbjjh4B9sb9EH2ldQ9XgLctHISRYk02HBY&#10;qLGj15rKU/5rFMjvfbIq4u1myFeF2/Fycnx/+1Tq6XFYzkB4Gvw9fGt/aQXJSwz/Z8IRkPM/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qxOI/GAAAA3AAAAA8AAAAAAAAA&#10;AAAAAAAAoQIAAGRycy9kb3ducmV2LnhtbFBLBQYAAAAABAAEAPkAAACUAwAAAAA=&#10;" strokecolor="#0d0d0d [3069]" strokeweight="1pt">
                    <v:stroke startarrow="block"/>
                  </v:shape>
                  <w10:wrap type="none"/>
                  <w10:anchorlock/>
                </v:group>
              </w:pict>
            </w:r>
          </w:p>
        </w:tc>
        <w:tc>
          <w:tcPr>
            <w:tcW w:w="876" w:type="dxa"/>
            <w:vAlign w:val="center"/>
          </w:tcPr>
          <w:p w:rsidR="00325446" w:rsidRPr="00325446" w:rsidRDefault="00325446" w:rsidP="00325446">
            <w:pPr>
              <w:widowControl w:val="0"/>
              <w:jc w:val="right"/>
              <w:rPr>
                <w:color w:val="000000"/>
              </w:rPr>
            </w:pPr>
            <w:r w:rsidRPr="00325446">
              <w:rPr>
                <w:color w:val="000000"/>
              </w:rPr>
              <w:t>0.40</w:t>
            </w:r>
          </w:p>
        </w:tc>
        <w:tc>
          <w:tcPr>
            <w:tcW w:w="1106" w:type="dxa"/>
            <w:vAlign w:val="center"/>
          </w:tcPr>
          <w:p w:rsidR="00325446" w:rsidRPr="00325446" w:rsidRDefault="00325446" w:rsidP="00F37244">
            <w:pPr>
              <w:widowControl w:val="0"/>
              <w:rPr>
                <w:color w:val="000000"/>
              </w:rPr>
            </w:pPr>
            <w:r>
              <w:rPr>
                <w:color w:val="000000"/>
              </w:rPr>
              <w:t>(</w:t>
            </w:r>
            <w:r w:rsidRPr="00325446">
              <w:rPr>
                <w:color w:val="000000"/>
              </w:rPr>
              <w:t>0.12</w:t>
            </w:r>
            <w:r>
              <w:rPr>
                <w:color w:val="000000"/>
              </w:rPr>
              <w:t>)</w:t>
            </w:r>
            <w:r w:rsidR="00EE4EC2">
              <w:rPr>
                <w:color w:val="000000"/>
              </w:rPr>
              <w:t>**</w:t>
            </w:r>
          </w:p>
        </w:tc>
        <w:tc>
          <w:tcPr>
            <w:tcW w:w="876" w:type="dxa"/>
            <w:vAlign w:val="center"/>
          </w:tcPr>
          <w:p w:rsidR="00325446" w:rsidRPr="00325446" w:rsidRDefault="00325446" w:rsidP="00325446">
            <w:pPr>
              <w:widowControl w:val="0"/>
              <w:jc w:val="right"/>
              <w:rPr>
                <w:color w:val="000000"/>
              </w:rPr>
            </w:pPr>
            <w:r w:rsidRPr="00325446">
              <w:rPr>
                <w:color w:val="000000"/>
              </w:rPr>
              <w:t>0.60</w:t>
            </w:r>
          </w:p>
        </w:tc>
        <w:tc>
          <w:tcPr>
            <w:tcW w:w="1078" w:type="dxa"/>
            <w:vAlign w:val="center"/>
          </w:tcPr>
          <w:p w:rsidR="00325446" w:rsidRPr="00325446" w:rsidRDefault="00325446" w:rsidP="00F37244">
            <w:pPr>
              <w:widowControl w:val="0"/>
              <w:rPr>
                <w:color w:val="000000"/>
              </w:rPr>
            </w:pPr>
            <w:r>
              <w:rPr>
                <w:color w:val="000000"/>
              </w:rPr>
              <w:t>(</w:t>
            </w:r>
            <w:r w:rsidRPr="00325446">
              <w:rPr>
                <w:color w:val="000000"/>
              </w:rPr>
              <w:t>0.15</w:t>
            </w:r>
            <w:r>
              <w:rPr>
                <w:color w:val="000000"/>
              </w:rPr>
              <w:t>)</w:t>
            </w:r>
            <w:r w:rsidR="00EE4EC2">
              <w:rPr>
                <w:color w:val="000000"/>
              </w:rPr>
              <w:t>**</w:t>
            </w:r>
          </w:p>
        </w:tc>
        <w:tc>
          <w:tcPr>
            <w:tcW w:w="876" w:type="dxa"/>
            <w:vAlign w:val="center"/>
          </w:tcPr>
          <w:p w:rsidR="00325446" w:rsidRPr="00325446" w:rsidRDefault="00325446" w:rsidP="00325446">
            <w:pPr>
              <w:widowControl w:val="0"/>
              <w:jc w:val="right"/>
              <w:rPr>
                <w:color w:val="000000"/>
              </w:rPr>
            </w:pPr>
            <w:r w:rsidRPr="00325446">
              <w:rPr>
                <w:color w:val="000000"/>
              </w:rPr>
              <w:t>0.60</w:t>
            </w:r>
          </w:p>
        </w:tc>
        <w:tc>
          <w:tcPr>
            <w:tcW w:w="1078" w:type="dxa"/>
            <w:vAlign w:val="center"/>
          </w:tcPr>
          <w:p w:rsidR="00325446" w:rsidRPr="00325446" w:rsidRDefault="00325446" w:rsidP="00F37244">
            <w:pPr>
              <w:widowControl w:val="0"/>
              <w:rPr>
                <w:color w:val="000000"/>
              </w:rPr>
            </w:pPr>
            <w:r>
              <w:rPr>
                <w:color w:val="000000"/>
              </w:rPr>
              <w:t>(</w:t>
            </w:r>
            <w:r w:rsidRPr="00325446">
              <w:rPr>
                <w:color w:val="000000"/>
              </w:rPr>
              <w:t>0.09</w:t>
            </w:r>
            <w:r>
              <w:rPr>
                <w:color w:val="000000"/>
              </w:rPr>
              <w:t>)</w:t>
            </w:r>
            <w:r w:rsidR="00EE4EC2">
              <w:rPr>
                <w:color w:val="000000"/>
              </w:rPr>
              <w:t>**</w:t>
            </w:r>
          </w:p>
        </w:tc>
        <w:tc>
          <w:tcPr>
            <w:tcW w:w="1171" w:type="dxa"/>
            <w:vAlign w:val="center"/>
          </w:tcPr>
          <w:p w:rsidR="00325446" w:rsidRPr="00B60265" w:rsidRDefault="00325446" w:rsidP="003C184C">
            <w:pPr>
              <w:widowControl w:val="0"/>
              <w:tabs>
                <w:tab w:val="decimal" w:pos="433"/>
              </w:tabs>
            </w:pPr>
            <w:r w:rsidRPr="00B60265">
              <w:t>0</w:t>
            </w:r>
          </w:p>
        </w:tc>
        <w:tc>
          <w:tcPr>
            <w:tcW w:w="1056" w:type="dxa"/>
            <w:vAlign w:val="center"/>
          </w:tcPr>
          <w:p w:rsidR="00325446" w:rsidRPr="00B60265" w:rsidRDefault="0054205C" w:rsidP="003C184C">
            <w:pPr>
              <w:widowControl w:val="0"/>
              <w:tabs>
                <w:tab w:val="decimal" w:pos="342"/>
              </w:tabs>
            </w:pPr>
            <w:r>
              <w:t>84</w:t>
            </w:r>
            <w:r w:rsidR="00325446" w:rsidRPr="00B60265">
              <w:t>**</w:t>
            </w:r>
          </w:p>
        </w:tc>
      </w:tr>
      <w:tr w:rsidR="00325446" w:rsidRPr="00B60265" w:rsidTr="00DA4047">
        <w:trPr>
          <w:trHeight w:val="470"/>
        </w:trPr>
        <w:tc>
          <w:tcPr>
            <w:tcW w:w="3078" w:type="dxa"/>
            <w:vAlign w:val="center"/>
          </w:tcPr>
          <w:p w:rsidR="00325446" w:rsidRPr="00B60265" w:rsidRDefault="00325446" w:rsidP="00B120BC">
            <w:pPr>
              <w:pStyle w:val="HTMLPreformatted"/>
              <w:widowControl w:val="0"/>
              <w:tabs>
                <w:tab w:val="clear" w:pos="916"/>
                <w:tab w:val="clear" w:pos="1832"/>
                <w:tab w:val="clear" w:pos="3664"/>
                <w:tab w:val="clear" w:pos="4580"/>
                <w:tab w:val="clear" w:pos="5496"/>
                <w:tab w:val="clear" w:pos="6412"/>
                <w:tab w:val="clear" w:pos="7328"/>
                <w:tab w:val="clear" w:pos="8244"/>
                <w:tab w:val="clear" w:pos="9160"/>
                <w:tab w:val="clear" w:pos="10076"/>
                <w:tab w:val="left" w:pos="270"/>
                <w:tab w:val="left" w:pos="720"/>
                <w:tab w:val="left" w:pos="1680"/>
                <w:tab w:val="left" w:pos="2280"/>
              </w:tabs>
              <w:ind w:left="252" w:hanging="252"/>
              <w:rPr>
                <w:rFonts w:ascii="Times New Roman" w:hAnsi="Times New Roman"/>
                <w:sz w:val="24"/>
                <w:szCs w:val="24"/>
              </w:rPr>
            </w:pPr>
            <w:r w:rsidRPr="00B60265">
              <w:rPr>
                <w:rFonts w:ascii="Times New Roman" w:hAnsi="Times New Roman"/>
                <w:sz w:val="24"/>
                <w:szCs w:val="24"/>
              </w:rPr>
              <w:t>Transitivity (&gt;1 intermediary)</w:t>
            </w:r>
          </w:p>
        </w:tc>
        <w:tc>
          <w:tcPr>
            <w:tcW w:w="1236" w:type="dxa"/>
            <w:vMerge/>
            <w:vAlign w:val="center"/>
          </w:tcPr>
          <w:p w:rsidR="00325446" w:rsidRPr="00B60265" w:rsidRDefault="00325446" w:rsidP="003C184C">
            <w:pPr>
              <w:widowControl w:val="0"/>
            </w:pPr>
          </w:p>
        </w:tc>
        <w:tc>
          <w:tcPr>
            <w:tcW w:w="487" w:type="dxa"/>
            <w:vMerge/>
            <w:vAlign w:val="center"/>
          </w:tcPr>
          <w:p w:rsidR="00325446" w:rsidRPr="00B60265" w:rsidRDefault="00325446" w:rsidP="003C184C">
            <w:pPr>
              <w:widowControl w:val="0"/>
            </w:pPr>
          </w:p>
        </w:tc>
        <w:tc>
          <w:tcPr>
            <w:tcW w:w="1116" w:type="dxa"/>
            <w:vMerge/>
            <w:vAlign w:val="center"/>
          </w:tcPr>
          <w:p w:rsidR="00325446" w:rsidRPr="00B60265" w:rsidRDefault="00325446" w:rsidP="003C184C">
            <w:pPr>
              <w:widowControl w:val="0"/>
            </w:pPr>
          </w:p>
        </w:tc>
        <w:tc>
          <w:tcPr>
            <w:tcW w:w="876" w:type="dxa"/>
            <w:vAlign w:val="center"/>
          </w:tcPr>
          <w:p w:rsidR="00325446" w:rsidRPr="00325446" w:rsidRDefault="00325446" w:rsidP="00325446">
            <w:pPr>
              <w:widowControl w:val="0"/>
              <w:jc w:val="right"/>
              <w:rPr>
                <w:color w:val="000000"/>
              </w:rPr>
            </w:pPr>
            <w:r w:rsidRPr="00325446">
              <w:rPr>
                <w:color w:val="000000"/>
              </w:rPr>
              <w:t>0.27</w:t>
            </w:r>
          </w:p>
        </w:tc>
        <w:tc>
          <w:tcPr>
            <w:tcW w:w="1106" w:type="dxa"/>
            <w:vAlign w:val="center"/>
          </w:tcPr>
          <w:p w:rsidR="00325446" w:rsidRPr="00325446" w:rsidRDefault="00325446" w:rsidP="00F37244">
            <w:pPr>
              <w:widowControl w:val="0"/>
              <w:rPr>
                <w:color w:val="000000"/>
              </w:rPr>
            </w:pPr>
            <w:r>
              <w:rPr>
                <w:color w:val="000000"/>
              </w:rPr>
              <w:t>(</w:t>
            </w:r>
            <w:r w:rsidRPr="00325446">
              <w:rPr>
                <w:color w:val="000000"/>
              </w:rPr>
              <w:t>0.06</w:t>
            </w:r>
            <w:r>
              <w:rPr>
                <w:color w:val="000000"/>
              </w:rPr>
              <w:t>)</w:t>
            </w:r>
            <w:r w:rsidR="00EE4EC2">
              <w:rPr>
                <w:color w:val="000000"/>
              </w:rPr>
              <w:t>**</w:t>
            </w:r>
          </w:p>
        </w:tc>
        <w:tc>
          <w:tcPr>
            <w:tcW w:w="876" w:type="dxa"/>
            <w:vAlign w:val="center"/>
          </w:tcPr>
          <w:p w:rsidR="00325446" w:rsidRPr="00325446" w:rsidRDefault="00325446" w:rsidP="00325446">
            <w:pPr>
              <w:widowControl w:val="0"/>
              <w:jc w:val="right"/>
              <w:rPr>
                <w:color w:val="000000"/>
              </w:rPr>
            </w:pPr>
            <w:r w:rsidRPr="00325446">
              <w:rPr>
                <w:color w:val="000000"/>
              </w:rPr>
              <w:t>0.05</w:t>
            </w:r>
          </w:p>
        </w:tc>
        <w:tc>
          <w:tcPr>
            <w:tcW w:w="1078" w:type="dxa"/>
            <w:vAlign w:val="center"/>
          </w:tcPr>
          <w:p w:rsidR="00325446" w:rsidRPr="00325446" w:rsidRDefault="00325446" w:rsidP="00F37244">
            <w:pPr>
              <w:widowControl w:val="0"/>
              <w:rPr>
                <w:color w:val="000000"/>
              </w:rPr>
            </w:pPr>
            <w:r>
              <w:rPr>
                <w:color w:val="000000"/>
              </w:rPr>
              <w:t>(</w:t>
            </w:r>
            <w:r w:rsidRPr="00325446">
              <w:rPr>
                <w:color w:val="000000"/>
              </w:rPr>
              <w:t>0.08</w:t>
            </w:r>
            <w:r>
              <w:rPr>
                <w:color w:val="000000"/>
              </w:rPr>
              <w:t>)</w:t>
            </w:r>
          </w:p>
        </w:tc>
        <w:tc>
          <w:tcPr>
            <w:tcW w:w="876" w:type="dxa"/>
            <w:vAlign w:val="center"/>
          </w:tcPr>
          <w:p w:rsidR="00325446" w:rsidRPr="00325446" w:rsidRDefault="00325446" w:rsidP="00325446">
            <w:pPr>
              <w:widowControl w:val="0"/>
              <w:jc w:val="right"/>
              <w:rPr>
                <w:color w:val="000000"/>
              </w:rPr>
            </w:pPr>
            <w:r w:rsidRPr="00325446">
              <w:rPr>
                <w:color w:val="000000"/>
              </w:rPr>
              <w:t>0.32</w:t>
            </w:r>
          </w:p>
        </w:tc>
        <w:tc>
          <w:tcPr>
            <w:tcW w:w="1078" w:type="dxa"/>
            <w:vAlign w:val="center"/>
          </w:tcPr>
          <w:p w:rsidR="00325446" w:rsidRPr="00325446" w:rsidRDefault="00325446" w:rsidP="00F37244">
            <w:pPr>
              <w:widowControl w:val="0"/>
              <w:rPr>
                <w:color w:val="000000"/>
              </w:rPr>
            </w:pPr>
            <w:r>
              <w:rPr>
                <w:color w:val="000000"/>
              </w:rPr>
              <w:t>(</w:t>
            </w:r>
            <w:r w:rsidRPr="00325446">
              <w:rPr>
                <w:color w:val="000000"/>
              </w:rPr>
              <w:t>0.04</w:t>
            </w:r>
            <w:r>
              <w:rPr>
                <w:color w:val="000000"/>
              </w:rPr>
              <w:t>)</w:t>
            </w:r>
            <w:r w:rsidR="00EE4EC2">
              <w:rPr>
                <w:color w:val="000000"/>
              </w:rPr>
              <w:t>**</w:t>
            </w:r>
          </w:p>
        </w:tc>
        <w:tc>
          <w:tcPr>
            <w:tcW w:w="1171" w:type="dxa"/>
            <w:vAlign w:val="center"/>
          </w:tcPr>
          <w:p w:rsidR="00325446" w:rsidRPr="00B60265" w:rsidRDefault="00325446" w:rsidP="003C184C">
            <w:pPr>
              <w:widowControl w:val="0"/>
              <w:tabs>
                <w:tab w:val="decimal" w:pos="433"/>
              </w:tabs>
            </w:pPr>
            <w:r w:rsidRPr="00B60265">
              <w:t>0</w:t>
            </w:r>
          </w:p>
        </w:tc>
        <w:tc>
          <w:tcPr>
            <w:tcW w:w="1056" w:type="dxa"/>
            <w:vAlign w:val="center"/>
          </w:tcPr>
          <w:p w:rsidR="00325446" w:rsidRPr="00B60265" w:rsidRDefault="0054205C" w:rsidP="003C184C">
            <w:pPr>
              <w:widowControl w:val="0"/>
              <w:tabs>
                <w:tab w:val="decimal" w:pos="342"/>
              </w:tabs>
            </w:pPr>
            <w:r>
              <w:t>91</w:t>
            </w:r>
            <w:r w:rsidR="00325446" w:rsidRPr="00B60265">
              <w:t>**</w:t>
            </w:r>
          </w:p>
        </w:tc>
      </w:tr>
      <w:tr w:rsidR="00325446" w:rsidRPr="00B60265" w:rsidTr="00DA4047">
        <w:tc>
          <w:tcPr>
            <w:tcW w:w="3078" w:type="dxa"/>
            <w:vAlign w:val="center"/>
          </w:tcPr>
          <w:p w:rsidR="00325446" w:rsidRPr="00B60265" w:rsidRDefault="00325446" w:rsidP="003C184C">
            <w:pPr>
              <w:pStyle w:val="HTMLPreformatted"/>
              <w:widowControl w:val="0"/>
              <w:tabs>
                <w:tab w:val="clear" w:pos="916"/>
                <w:tab w:val="clear" w:pos="1832"/>
                <w:tab w:val="clear" w:pos="3664"/>
                <w:tab w:val="clear" w:pos="4580"/>
                <w:tab w:val="clear" w:pos="5496"/>
                <w:tab w:val="clear" w:pos="6412"/>
                <w:tab w:val="clear" w:pos="7328"/>
                <w:tab w:val="clear" w:pos="8244"/>
                <w:tab w:val="clear" w:pos="9160"/>
                <w:tab w:val="clear" w:pos="10076"/>
                <w:tab w:val="left" w:pos="270"/>
                <w:tab w:val="left" w:pos="720"/>
                <w:tab w:val="left" w:pos="1680"/>
                <w:tab w:val="left" w:pos="2280"/>
              </w:tabs>
              <w:ind w:left="360" w:hanging="360"/>
              <w:rPr>
                <w:rFonts w:ascii="Times New Roman" w:hAnsi="Times New Roman"/>
                <w:sz w:val="24"/>
                <w:szCs w:val="24"/>
              </w:rPr>
            </w:pPr>
            <w:r w:rsidRPr="00B60265">
              <w:rPr>
                <w:rFonts w:ascii="Times New Roman" w:hAnsi="Times New Roman"/>
                <w:sz w:val="24"/>
                <w:szCs w:val="24"/>
              </w:rPr>
              <w:t>Transitivity * reciprocity</w:t>
            </w:r>
          </w:p>
        </w:tc>
        <w:tc>
          <w:tcPr>
            <w:tcW w:w="1236" w:type="dxa"/>
            <w:vAlign w:val="center"/>
          </w:tcPr>
          <w:p w:rsidR="00325446" w:rsidRPr="00B60265" w:rsidRDefault="00325446" w:rsidP="003C184C">
            <w:pPr>
              <w:widowControl w:val="0"/>
              <w:rPr>
                <w:noProof/>
                <w:lang w:val="nl-NL" w:eastAsia="nl-NL"/>
              </w:rPr>
            </w:pPr>
          </w:p>
        </w:tc>
        <w:tc>
          <w:tcPr>
            <w:tcW w:w="487" w:type="dxa"/>
            <w:vAlign w:val="center"/>
          </w:tcPr>
          <w:p w:rsidR="00325446" w:rsidRPr="00B60265" w:rsidRDefault="00325446" w:rsidP="003C184C">
            <w:pPr>
              <w:widowControl w:val="0"/>
            </w:pPr>
          </w:p>
        </w:tc>
        <w:tc>
          <w:tcPr>
            <w:tcW w:w="1116" w:type="dxa"/>
            <w:vAlign w:val="center"/>
          </w:tcPr>
          <w:p w:rsidR="00325446" w:rsidRPr="00B60265" w:rsidRDefault="00325446" w:rsidP="003C184C">
            <w:pPr>
              <w:widowControl w:val="0"/>
              <w:rPr>
                <w:noProof/>
                <w:lang w:val="nl-NL" w:eastAsia="nl-NL"/>
              </w:rPr>
            </w:pPr>
          </w:p>
        </w:tc>
        <w:tc>
          <w:tcPr>
            <w:tcW w:w="876" w:type="dxa"/>
            <w:vAlign w:val="center"/>
          </w:tcPr>
          <w:p w:rsidR="00325446" w:rsidRPr="00325446" w:rsidRDefault="00325446" w:rsidP="00325446">
            <w:pPr>
              <w:widowControl w:val="0"/>
              <w:jc w:val="right"/>
              <w:rPr>
                <w:color w:val="000000"/>
              </w:rPr>
            </w:pPr>
          </w:p>
        </w:tc>
        <w:tc>
          <w:tcPr>
            <w:tcW w:w="1106" w:type="dxa"/>
            <w:vAlign w:val="center"/>
          </w:tcPr>
          <w:p w:rsidR="00325446" w:rsidRPr="00325446" w:rsidRDefault="00325446" w:rsidP="00F37244">
            <w:pPr>
              <w:widowControl w:val="0"/>
              <w:rPr>
                <w:color w:val="000000"/>
              </w:rPr>
            </w:pPr>
          </w:p>
        </w:tc>
        <w:tc>
          <w:tcPr>
            <w:tcW w:w="876" w:type="dxa"/>
            <w:vAlign w:val="center"/>
          </w:tcPr>
          <w:p w:rsidR="00325446" w:rsidRPr="00325446" w:rsidRDefault="00325446" w:rsidP="00325446">
            <w:pPr>
              <w:widowControl w:val="0"/>
              <w:jc w:val="right"/>
              <w:rPr>
                <w:color w:val="000000"/>
              </w:rPr>
            </w:pPr>
          </w:p>
        </w:tc>
        <w:tc>
          <w:tcPr>
            <w:tcW w:w="1078" w:type="dxa"/>
            <w:vAlign w:val="center"/>
          </w:tcPr>
          <w:p w:rsidR="00325446" w:rsidRPr="00325446" w:rsidRDefault="00325446" w:rsidP="00F37244">
            <w:pPr>
              <w:widowControl w:val="0"/>
              <w:rPr>
                <w:color w:val="000000"/>
              </w:rPr>
            </w:pPr>
          </w:p>
        </w:tc>
        <w:tc>
          <w:tcPr>
            <w:tcW w:w="876" w:type="dxa"/>
            <w:vAlign w:val="center"/>
          </w:tcPr>
          <w:p w:rsidR="00325446" w:rsidRPr="00325446" w:rsidRDefault="00325446" w:rsidP="00325446">
            <w:pPr>
              <w:widowControl w:val="0"/>
              <w:jc w:val="right"/>
              <w:rPr>
                <w:color w:val="000000"/>
              </w:rPr>
            </w:pPr>
            <w:r w:rsidRPr="00325446">
              <w:rPr>
                <w:color w:val="000000"/>
              </w:rPr>
              <w:t>-0.49</w:t>
            </w:r>
          </w:p>
        </w:tc>
        <w:tc>
          <w:tcPr>
            <w:tcW w:w="1078" w:type="dxa"/>
            <w:vAlign w:val="center"/>
          </w:tcPr>
          <w:p w:rsidR="00325446" w:rsidRPr="00325446" w:rsidRDefault="00325446" w:rsidP="00F37244">
            <w:pPr>
              <w:widowControl w:val="0"/>
              <w:rPr>
                <w:color w:val="000000"/>
              </w:rPr>
            </w:pPr>
            <w:r>
              <w:rPr>
                <w:color w:val="000000"/>
              </w:rPr>
              <w:t>(</w:t>
            </w:r>
            <w:r w:rsidRPr="00325446">
              <w:rPr>
                <w:color w:val="000000"/>
              </w:rPr>
              <w:t>0.09</w:t>
            </w:r>
            <w:r>
              <w:rPr>
                <w:color w:val="000000"/>
              </w:rPr>
              <w:t>)</w:t>
            </w:r>
            <w:r w:rsidR="00EE4EC2">
              <w:rPr>
                <w:color w:val="000000"/>
              </w:rPr>
              <w:t>**</w:t>
            </w:r>
          </w:p>
        </w:tc>
        <w:tc>
          <w:tcPr>
            <w:tcW w:w="1171" w:type="dxa"/>
            <w:vAlign w:val="center"/>
          </w:tcPr>
          <w:p w:rsidR="00325446" w:rsidRPr="00B60265" w:rsidRDefault="00325446" w:rsidP="003C184C">
            <w:pPr>
              <w:widowControl w:val="0"/>
              <w:tabs>
                <w:tab w:val="decimal" w:pos="433"/>
              </w:tabs>
            </w:pPr>
          </w:p>
        </w:tc>
        <w:tc>
          <w:tcPr>
            <w:tcW w:w="1056" w:type="dxa"/>
            <w:vAlign w:val="center"/>
          </w:tcPr>
          <w:p w:rsidR="00325446" w:rsidRPr="00B60265" w:rsidRDefault="00325446" w:rsidP="003C184C">
            <w:pPr>
              <w:widowControl w:val="0"/>
              <w:tabs>
                <w:tab w:val="decimal" w:pos="342"/>
              </w:tabs>
            </w:pPr>
          </w:p>
        </w:tc>
      </w:tr>
      <w:tr w:rsidR="00325446" w:rsidRPr="00B60265" w:rsidTr="00325446">
        <w:tc>
          <w:tcPr>
            <w:tcW w:w="3078" w:type="dxa"/>
            <w:vAlign w:val="center"/>
          </w:tcPr>
          <w:p w:rsidR="00325446" w:rsidRPr="00B60265" w:rsidRDefault="00325446" w:rsidP="003C184C">
            <w:pPr>
              <w:pStyle w:val="HTMLPreformatted"/>
              <w:widowControl w:val="0"/>
              <w:tabs>
                <w:tab w:val="clear" w:pos="916"/>
                <w:tab w:val="clear" w:pos="1832"/>
                <w:tab w:val="clear" w:pos="3664"/>
                <w:tab w:val="clear" w:pos="4580"/>
                <w:tab w:val="clear" w:pos="5496"/>
                <w:tab w:val="clear" w:pos="6412"/>
                <w:tab w:val="clear" w:pos="7328"/>
                <w:tab w:val="clear" w:pos="8244"/>
                <w:tab w:val="clear" w:pos="9160"/>
                <w:tab w:val="clear" w:pos="10076"/>
                <w:tab w:val="left" w:pos="270"/>
                <w:tab w:val="left" w:pos="720"/>
                <w:tab w:val="left" w:pos="1680"/>
                <w:tab w:val="left" w:pos="2280"/>
              </w:tabs>
              <w:ind w:left="360" w:hanging="360"/>
              <w:rPr>
                <w:rFonts w:ascii="Times New Roman" w:hAnsi="Times New Roman"/>
                <w:sz w:val="24"/>
                <w:szCs w:val="24"/>
              </w:rPr>
            </w:pPr>
            <w:r w:rsidRPr="00B60265">
              <w:rPr>
                <w:rFonts w:ascii="Times New Roman" w:hAnsi="Times New Roman"/>
                <w:sz w:val="24"/>
                <w:szCs w:val="24"/>
              </w:rPr>
              <w:t>3-cycles</w:t>
            </w:r>
          </w:p>
        </w:tc>
        <w:tc>
          <w:tcPr>
            <w:tcW w:w="1236" w:type="dxa"/>
            <w:vAlign w:val="center"/>
          </w:tcPr>
          <w:p w:rsidR="00325446" w:rsidRPr="00B60265" w:rsidRDefault="006069D0" w:rsidP="003C184C">
            <w:pPr>
              <w:widowControl w:val="0"/>
              <w:rPr>
                <w:noProof/>
                <w:lang w:val="nl-NL" w:eastAsia="nl-NL"/>
              </w:rPr>
            </w:pPr>
            <w:r>
              <w:rPr>
                <w:noProof/>
                <w:lang w:eastAsia="en-US"/>
              </w:rPr>
            </w:r>
            <w:r w:rsidRPr="006069D0">
              <w:rPr>
                <w:noProof/>
                <w:lang w:eastAsia="en-US"/>
              </w:rPr>
              <w:pict>
                <v:group id="_x0000_s1386" editas="canvas" style="width:42.9pt;height:38pt;mso-position-horizontal-relative:char;mso-position-vertical-relative:line" coordsize="5448,48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">
                  <v:shape id="_x0000_s1387" type="#_x0000_t75" style="position:absolute;width:5448;height:4819;visibility:visible">
                    <v:fill o:detectmouseclick="t"/>
                    <v:path o:connecttype="none"/>
                  </v:shape>
                  <v:oval id="Oval 114" o:spid="_x0000_s1388" style="position:absolute;top:3615;width:1333;height:122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N/dMUA&#10;AADcAAAADwAAAGRycy9kb3ducmV2LnhtbESPX2vCMBTF3wd+h3AF32Zq3WRWo4zCUJAxZjfx8dJc&#10;22JzU5q0dt/eDAZ7PJw/P856O5ha9NS6yrKC2TQCQZxbXXGh4Ct7e3wB4TyyxtoyKfghB9vN6GGN&#10;ibY3/qT+6AsRRtglqKD0vkmkdHlJBt3UNsTBu9jWoA+yLaRu8RbGTS3jKFpIgxUHQokNpSXl12Nn&#10;Avf0kTVp/X4+RPZ7nu24mz09k1KT8fC6AuFp8P/hv/ZeK1gsY/g9E46A3N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Go390xQAAANwAAAAPAAAAAAAAAAAAAAAAAJgCAABkcnMv&#10;ZG93bnJldi54bWxQSwUGAAAAAAQABAD1AAAAigMAAAAA&#10;" fillcolor="#0d0d0d [3069]" strokecolor="#0d0d0d [3069]" strokeweight="2pt"/>
                  <v:oval id="Oval 115" o:spid="_x0000_s1389" style="position:absolute;left:1896;top:230;width:1327;height:1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e/a78MA&#10;AADcAAAADwAAAGRycy9kb3ducmV2LnhtbESPW4vCMBCF3wX/Q5iFfdPUK9o1igjLLoiIVmUfh2a2&#10;LTaT0kSt/94Igo+Hc/k4s0VjSnGl2hWWFfS6EQji1OqCMwWH5LszAeE8ssbSMim4k4PFvN2aYazt&#10;jXd03ftMhBF2MSrIva9iKV2ak0HXtRVx8P5tbdAHWWdS13gL46aU/SgaS4MFB0KOFa1ySs/7iwnc&#10;0zapVuXmbx3Z4yD54UtvOCKlPj+a5RcIT41/h1/tX61gPB3A80w4AnL+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e/a78MAAADcAAAADwAAAAAAAAAAAAAAAACYAgAAZHJzL2Rv&#10;d25yZXYueG1sUEsFBgAAAAAEAAQA9QAAAIgDAAAAAA==&#10;" fillcolor="#0d0d0d [3069]" strokecolor="#0d0d0d [3069]" strokeweight="2pt">
                    <v:textbox>
                      <w:txbxContent>
                        <w:p w:rsidR="00DA4047" w:rsidRDefault="00DA4047" w:rsidP="00B60265">
                          <w:pPr>
                            <w:rPr>
                              <w:rFonts w:eastAsia="Times New Roman"/>
                            </w:rPr>
                          </w:pPr>
                        </w:p>
                      </w:txbxContent>
                    </v:textbox>
                  </v:oval>
                  <v:oval id="Oval 116" o:spid="_x0000_s1390" style="position:absolute;left:3771;top:3605;width:1321;height:121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ZCm8UA&#10;AADcAAAADwAAAGRycy9kb3ducmV2LnhtbESPX2vCMBTF3wW/Q7iDvWmqq2V2RhFhTBgyZjfZ46W5&#10;a4vNTWliW7/9Igh7PJw/P85qM5hadNS6yrKC2TQCQZxbXXGh4Ct7nTyDcB5ZY22ZFFzJwWY9Hq0w&#10;1bbnT+qOvhBhhF2KCkrvm1RKl5dk0E1tQxy8X9sa9EG2hdQt9mHc1HIeRYk0WHEglNjQrqT8fLyY&#10;wD19ZM2uPvy8R/b7KXvjyyxekFKPD8P2BYSnwf+H7+29VpAsY7idCUdAr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BkKbxQAAANwAAAAPAAAAAAAAAAAAAAAAAJgCAABkcnMv&#10;ZG93bnJldi54bWxQSwUGAAAAAAQABAD1AAAAigMAAAAA&#10;" fillcolor="#0d0d0d [3069]" strokecolor="#0d0d0d [3069]" strokeweight="2pt">
                    <v:textbox>
                      <w:txbxContent>
                        <w:p w:rsidR="00DA4047" w:rsidRDefault="00DA4047" w:rsidP="00B60265">
                          <w:pPr>
                            <w:pStyle w:val="NormalWeb"/>
                            <w:spacing w:before="0" w:beforeAutospacing="0" w:after="0" w:afterAutospacing="0"/>
                          </w:pPr>
                          <w:r>
                            <w:rPr>
                              <w:rFonts w:eastAsia="Times New Roman"/>
                            </w:rPr>
                            <w:t> </w:t>
                          </w:r>
                        </w:p>
                      </w:txbxContent>
                    </v:textbox>
                  </v:oval>
                  <v:shape id="Straight Arrow Connector 117" o:spid="_x0000_s1391" type="#_x0000_t32" style="position:absolute;left:666;top:1276;width:1424;height:2339;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umDkccAAADcAAAADwAAAGRycy9kb3ducmV2LnhtbESPQWvCQBSE7wX/w/KE3uqmgmmbuoqI&#10;QhERG0uht0f2NUnNvo3Z1Y3/3i0Uehxm5htmOu9NIy7UudqygsdRAoK4sLrmUsHHYf3wDMJ5ZI2N&#10;ZVJwJQfz2eBuipm2gd/pkvtSRAi7DBVU3reZlK6oyKAb2ZY4et+2M+ij7EqpOwwRbho5TpJUGqw5&#10;LlTY0rKi4pifjYLj1+YpjPNDSMNn+Flt96fdJJyUuh/2i1cQnnr/H/5rv2kF6csEfs/EIyBnN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K6YORxwAAANwAAAAPAAAAAAAA&#10;AAAAAAAAAKECAABkcnMvZG93bnJldi54bWxQSwUGAAAAAAQABAD5AAAAlQMAAAAA&#10;" strokecolor="#0d0d0d [3069]" strokeweight="1pt">
                    <v:stroke endarrow="block"/>
                  </v:shape>
                  <v:shape id="Straight Arrow Connector 118" o:spid="_x0000_s1392" type="#_x0000_t32" style="position:absolute;left:3028;top:1276;width:1404;height:2329;flip:x 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rSekMUAAADcAAAADwAAAGRycy9kb3ducmV2LnhtbESPzWsCMRTE74L/Q3iCt5pUcWm3RrEF&#10;Py4etF/Xx+a5u3TzEjZR1//eCAWPw8z8hpktOtuIM7WhdqzheaRAEBfO1Fxq+PpcPb2ACBHZYOOY&#10;NFwpwGLe780wN+7CezofYikShEOOGqoYfS5lKCqyGEbOEyfv6FqLMcm2lKbFS4LbRo6VyqTFmtNC&#10;hZ4+Kir+DierYSLVmnf+ZzmZqvfxdvq9OfrVr9bDQbd8AxGpi4/wf3trNGSvGdzPpCMg5z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rSekMUAAADcAAAADwAAAAAAAAAA&#10;AAAAAAChAgAAZHJzL2Rvd25yZXYueG1sUEsFBgAAAAAEAAQA+QAAAJMDAAAAAA==&#10;" strokecolor="#0d0d0d [3069]" strokeweight="1pt">
                    <v:stroke startarrow="block"/>
                  </v:shape>
                  <w10:wrap type="none"/>
                  <w10:anchorlock/>
                </v:group>
              </w:pict>
            </w:r>
          </w:p>
        </w:tc>
        <w:tc>
          <w:tcPr>
            <w:tcW w:w="487" w:type="dxa"/>
            <w:vAlign w:val="center"/>
          </w:tcPr>
          <w:p w:rsidR="00325446" w:rsidRPr="00B60265" w:rsidRDefault="00325446" w:rsidP="003C184C">
            <w:pPr>
              <w:widowControl w:val="0"/>
            </w:pPr>
            <w:r w:rsidRPr="00B60265">
              <w:t>→</w:t>
            </w:r>
          </w:p>
        </w:tc>
        <w:tc>
          <w:tcPr>
            <w:tcW w:w="1116" w:type="dxa"/>
            <w:vAlign w:val="center"/>
          </w:tcPr>
          <w:p w:rsidR="00325446" w:rsidRPr="00B60265" w:rsidRDefault="006069D0" w:rsidP="003C184C">
            <w:pPr>
              <w:widowControl w:val="0"/>
              <w:rPr>
                <w:noProof/>
                <w:lang w:val="nl-NL" w:eastAsia="nl-NL"/>
              </w:rPr>
            </w:pPr>
            <w:r>
              <w:rPr>
                <w:noProof/>
                <w:lang w:eastAsia="en-US"/>
              </w:rPr>
            </w:r>
            <w:r w:rsidRPr="006069D0">
              <w:rPr>
                <w:noProof/>
                <w:lang w:eastAsia="en-US"/>
              </w:rPr>
              <w:pict>
                <v:group id="_x0000_s1393" editas="canvas" style="width:42.9pt;height:38pt;mso-position-horizontal-relative:char;mso-position-vertical-relative:line" coordsize="5448,48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">
                  <v:shape id="_x0000_s1394" type="#_x0000_t75" style="position:absolute;width:5448;height:4819;visibility:visible">
                    <v:fill o:detectmouseclick="t"/>
                    <v:path o:connecttype="none"/>
                  </v:shape>
                  <v:oval id="Oval 120" o:spid="_x0000_s1395" style="position:absolute;top:3615;width:1333;height:122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Tc7MQA&#10;AADcAAAADwAAAGRycy9kb3ducmV2LnhtbESPX2vCMBTF3wd+h3CFva2pTp3rjCKCKIiM2Tn2eGmu&#10;bbG5KU3U+u2NIPh4OH9+nMmsNZU4U+NKywp6UQyCOLO65FzBb7p8G4NwHlljZZkUXMnBbNp5mWCi&#10;7YV/6LzzuQgj7BJUUHhfJ1K6rCCDLrI1cfAOtjHog2xyqRu8hHFTyX4cj6TBkgOhwJoWBWXH3ckE&#10;7t93Wi+q7f8mtvv3dMWn3mBISr122/kXCE+tf4Yf7bVWMPr8gPuZcATk9A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bU3OzEAAAA3AAAAA8AAAAAAAAAAAAAAAAAmAIAAGRycy9k&#10;b3ducmV2LnhtbFBLBQYAAAAABAAEAPUAAACJAwAAAAA=&#10;" fillcolor="#0d0d0d [3069]" strokecolor="#0d0d0d [3069]" strokeweight="2pt"/>
                  <v:oval id="Oval 121" o:spid="_x0000_s1396" style="position:absolute;left:1896;top:230;width:1327;height:1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0tInsIA&#10;AADcAAAADwAAAGRycy9kb3ducmV2LnhtbERPTWvCQBC9C/0PyxS86UatoU1dpQiiIFJq2tLjkJ0m&#10;odnZkF01/ffOQfD4eN+LVe8adaYu1J4NTMYJKOLC25pLA5/5ZvQMKkRki41nMvBPAVbLh8ECM+sv&#10;/EHnYyyVhHDI0EAVY5tpHYqKHIaxb4mF+/WdwyiwK7Xt8CLhrtHTJEm1w5qlocKW1hUVf8eTk97v&#10;97xdN4effeK/ZvmWT5OnORkzfOzfXkFF6uNdfHPvrIH0RdbKGTkCenk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S0iewgAAANwAAAAPAAAAAAAAAAAAAAAAAJgCAABkcnMvZG93&#10;bnJldi54bWxQSwUGAAAAAAQABAD1AAAAhwMAAAAA&#10;" fillcolor="#0d0d0d [3069]" strokecolor="#0d0d0d [3069]" strokeweight="2pt">
                    <v:textbox>
                      <w:txbxContent>
                        <w:p w:rsidR="00DA4047" w:rsidRDefault="00DA4047" w:rsidP="00B60265">
                          <w:pPr>
                            <w:rPr>
                              <w:rFonts w:eastAsia="Times New Roman"/>
                            </w:rPr>
                          </w:pPr>
                        </w:p>
                      </w:txbxContent>
                    </v:textbox>
                  </v:oval>
                  <v:oval id="Oval 122" o:spid="_x0000_s1397" style="position:absolute;left:3771;top:3605;width:1321;height:121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Jp7GcQA&#10;AADcAAAADwAAAGRycy9kb3ducmV2LnhtbESPX2vCMBTF3wd+h3AF32bSualUowxBHAwZsyo+Xppr&#10;W2xuShO1+/ZmMNjj4fz5cebLztbiRq2vHGtIhgoEce5MxYWGfbZ+noLwAdlg7Zg0/JCH5aL3NMfU&#10;uDt/020XChFH2KeooQyhSaX0eUkW/dA1xNE7u9ZiiLItpGnxHsdtLV+UGkuLFUdCiQ2tSsovu6uN&#10;3ONX1qzq7elTucMo2/A1eX0jrQf97n0GIlAX/sN/7Q+jYaIS+D0Tj4BcP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iaexnEAAAA3AAAAA8AAAAAAAAAAAAAAAAAmAIAAGRycy9k&#10;b3ducmV2LnhtbFBLBQYAAAAABAAEAPUAAACJAwAAAAA=&#10;" fillcolor="#0d0d0d [3069]" strokecolor="#0d0d0d [3069]" strokeweight="2pt">
                    <v:textbox>
                      <w:txbxContent>
                        <w:p w:rsidR="00DA4047" w:rsidRDefault="00DA4047" w:rsidP="00B60265">
                          <w:pPr>
                            <w:pStyle w:val="NormalWeb"/>
                            <w:spacing w:before="0" w:beforeAutospacing="0" w:after="0" w:afterAutospacing="0"/>
                          </w:pPr>
                          <w:r>
                            <w:rPr>
                              <w:rFonts w:eastAsia="Times New Roman"/>
                            </w:rPr>
                            <w:t> </w:t>
                          </w:r>
                        </w:p>
                      </w:txbxContent>
                    </v:textbox>
                  </v:oval>
                  <v:shape id="Straight Arrow Connector 123" o:spid="_x0000_s1398" type="#_x0000_t32" style="position:absolute;left:666;top:1276;width:1424;height:2339;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uB/8YAAADcAAAADwAAAGRycy9kb3ducmV2LnhtbESPQWvCQBSE74X+h+UJvdWNgapEV5HS&#10;QhEpbRTB2yP7TKLZtzG7ddN/7wqFHoeZ+YaZL3vTiCt1rrasYDRMQBAXVtdcKtht35+nIJxH1thY&#10;JgW/5GC5eHyYY6Zt4G+65r4UEcIuQwWV920mpSsqMuiGtiWO3tF2Bn2UXSl1hyHCTSPTJBlLgzXH&#10;hQpbeq2oOOc/RsH5sJ6ENN+GcdiH09vm6/L5Ei5KPQ361QyEp97/h//aH1rBJEnhfiYeAbm4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vrgf/GAAAA3AAAAA8AAAAAAAAA&#10;AAAAAAAAoQIAAGRycy9kb3ducmV2LnhtbFBLBQYAAAAABAAEAPkAAACUAwAAAAA=&#10;" strokecolor="#0d0d0d [3069]" strokeweight="1pt">
                    <v:stroke endarrow="block"/>
                  </v:shape>
                  <v:shape id="Straight Arrow Connector 124" o:spid="_x0000_s1399" type="#_x0000_t32" style="position:absolute;left:3028;top:1276;width:1404;height:2329;flip:x 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2Jx9MUAAADcAAAADwAAAGRycy9kb3ducmV2LnhtbESPQWsCMRSE7wX/Q3hCbzXpilpWo9iC&#10;rRcP3Va9PjbP3aWbl7BJdfvvG0HwOMzMN8xi1dtWnKkLjWMNzyMFgrh0puFKw/fX5ukFRIjIBlvH&#10;pOGPAqyWg4cF5sZd+JPORaxEgnDIUUMdo8+lDGVNFsPIeeLknVxnMSbZVdJ0eElw28pMqam02HBa&#10;qNHTW03lT/FrNYyleuedP6zHE/WabSf7j5PfHLV+HPbrOYhIfbyHb+2t0TCbZXA9k46AXP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2Jx9MUAAADcAAAADwAAAAAAAAAA&#10;AAAAAAChAgAAZHJzL2Rvd25yZXYueG1sUEsFBgAAAAAEAAQA+QAAAJMDAAAAAA==&#10;" strokecolor="#0d0d0d [3069]" strokeweight="1pt">
                    <v:stroke startarrow="block"/>
                  </v:shape>
                  <v:shape id="Straight Arrow Connector 180" o:spid="_x0000_s1400" type="#_x0000_t32" style="position:absolute;left:1333;top:4214;width:2438;height:15;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KFXGccAAADcAAAADwAAAGRycy9kb3ducmV2LnhtbESPQWvCQBSE7wX/w/KE3uqmlhpJXUWk&#10;hVKk2CiCt0f2NUnNvo3ZrRv/vSsUehxm5htmtuhNI87UudqygsdRAoK4sLrmUsFu+/YwBeE8ssbG&#10;Mim4kIPFfHA3w0zbwF90zn0pIoRdhgoq79tMSldUZNCNbEscvW/bGfRRdqXUHYYIN40cJ8lEGqw5&#10;LlTY0qqi4pj/GgXHw0caxvk2TMI+/LyuN6fP53BS6n7YL19AeOr9f/iv/a4VpOkT3M7EIyDn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soVcZxwAAANwAAAAPAAAAAAAA&#10;AAAAAAAAAKECAABkcnMvZG93bnJldi54bWxQSwUGAAAAAAQABAD5AAAAlQMAAAAA&#10;" strokecolor="#0d0d0d [3069]" strokeweight="1pt">
                    <v:stroke endarrow="block"/>
                  </v:shape>
                  <w10:wrap type="none"/>
                  <w10:anchorlock/>
                </v:group>
              </w:pict>
            </w:r>
          </w:p>
        </w:tc>
        <w:tc>
          <w:tcPr>
            <w:tcW w:w="876" w:type="dxa"/>
            <w:vAlign w:val="center"/>
          </w:tcPr>
          <w:p w:rsidR="00325446" w:rsidRPr="00325446" w:rsidRDefault="00325446" w:rsidP="00325446">
            <w:pPr>
              <w:widowControl w:val="0"/>
              <w:jc w:val="right"/>
              <w:rPr>
                <w:color w:val="000000"/>
              </w:rPr>
            </w:pPr>
            <w:r w:rsidRPr="00325446">
              <w:rPr>
                <w:color w:val="000000"/>
              </w:rPr>
              <w:t>-0.55</w:t>
            </w:r>
          </w:p>
        </w:tc>
        <w:tc>
          <w:tcPr>
            <w:tcW w:w="1106" w:type="dxa"/>
            <w:vAlign w:val="center"/>
          </w:tcPr>
          <w:p w:rsidR="00325446" w:rsidRPr="00325446" w:rsidRDefault="00325446" w:rsidP="00F37244">
            <w:pPr>
              <w:widowControl w:val="0"/>
              <w:rPr>
                <w:color w:val="000000"/>
              </w:rPr>
            </w:pPr>
            <w:r>
              <w:rPr>
                <w:color w:val="000000"/>
              </w:rPr>
              <w:t>(</w:t>
            </w:r>
            <w:r w:rsidRPr="00325446">
              <w:rPr>
                <w:color w:val="000000"/>
              </w:rPr>
              <w:t>0.10</w:t>
            </w:r>
            <w:r>
              <w:rPr>
                <w:color w:val="000000"/>
              </w:rPr>
              <w:t>)</w:t>
            </w:r>
            <w:r w:rsidR="00EE4EC2">
              <w:rPr>
                <w:color w:val="000000"/>
              </w:rPr>
              <w:t>**</w:t>
            </w:r>
          </w:p>
        </w:tc>
        <w:tc>
          <w:tcPr>
            <w:tcW w:w="876" w:type="dxa"/>
            <w:vAlign w:val="center"/>
          </w:tcPr>
          <w:p w:rsidR="00325446" w:rsidRPr="00325446" w:rsidRDefault="00325446" w:rsidP="00325446">
            <w:pPr>
              <w:widowControl w:val="0"/>
              <w:jc w:val="right"/>
              <w:rPr>
                <w:color w:val="000000"/>
              </w:rPr>
            </w:pPr>
            <w:r w:rsidRPr="00325446">
              <w:rPr>
                <w:color w:val="000000"/>
              </w:rPr>
              <w:t>-0.53</w:t>
            </w:r>
          </w:p>
        </w:tc>
        <w:tc>
          <w:tcPr>
            <w:tcW w:w="1078" w:type="dxa"/>
            <w:vAlign w:val="center"/>
          </w:tcPr>
          <w:p w:rsidR="00325446" w:rsidRPr="00325446" w:rsidRDefault="00325446" w:rsidP="00F37244">
            <w:pPr>
              <w:widowControl w:val="0"/>
              <w:rPr>
                <w:color w:val="000000"/>
              </w:rPr>
            </w:pPr>
            <w:r>
              <w:rPr>
                <w:color w:val="000000"/>
              </w:rPr>
              <w:t>(</w:t>
            </w:r>
            <w:r w:rsidRPr="00325446">
              <w:rPr>
                <w:color w:val="000000"/>
              </w:rPr>
              <w:t>0.14</w:t>
            </w:r>
            <w:r>
              <w:rPr>
                <w:color w:val="000000"/>
              </w:rPr>
              <w:t>)</w:t>
            </w:r>
            <w:r w:rsidR="00EE4EC2">
              <w:rPr>
                <w:color w:val="000000"/>
              </w:rPr>
              <w:t>**</w:t>
            </w:r>
          </w:p>
        </w:tc>
        <w:tc>
          <w:tcPr>
            <w:tcW w:w="876" w:type="dxa"/>
            <w:vAlign w:val="center"/>
          </w:tcPr>
          <w:p w:rsidR="00325446" w:rsidRPr="00325446" w:rsidRDefault="00325446" w:rsidP="00325446">
            <w:pPr>
              <w:widowControl w:val="0"/>
              <w:jc w:val="right"/>
              <w:rPr>
                <w:color w:val="000000"/>
              </w:rPr>
            </w:pPr>
            <w:r w:rsidRPr="00325446">
              <w:rPr>
                <w:color w:val="000000"/>
              </w:rPr>
              <w:t>-0.16</w:t>
            </w:r>
          </w:p>
        </w:tc>
        <w:tc>
          <w:tcPr>
            <w:tcW w:w="1078" w:type="dxa"/>
            <w:vAlign w:val="center"/>
          </w:tcPr>
          <w:p w:rsidR="00325446" w:rsidRPr="00325446" w:rsidRDefault="00325446" w:rsidP="00F37244">
            <w:pPr>
              <w:widowControl w:val="0"/>
              <w:rPr>
                <w:color w:val="000000"/>
              </w:rPr>
            </w:pPr>
            <w:r>
              <w:rPr>
                <w:color w:val="000000"/>
              </w:rPr>
              <w:t>(</w:t>
            </w:r>
            <w:r w:rsidRPr="00325446">
              <w:rPr>
                <w:color w:val="000000"/>
              </w:rPr>
              <w:t>0.07</w:t>
            </w:r>
            <w:r>
              <w:rPr>
                <w:color w:val="000000"/>
              </w:rPr>
              <w:t>)</w:t>
            </w:r>
            <w:r w:rsidR="00EE4EC2">
              <w:rPr>
                <w:color w:val="000000"/>
              </w:rPr>
              <w:t>*</w:t>
            </w:r>
          </w:p>
        </w:tc>
        <w:tc>
          <w:tcPr>
            <w:tcW w:w="1171" w:type="dxa"/>
            <w:vAlign w:val="center"/>
          </w:tcPr>
          <w:p w:rsidR="00325446" w:rsidRPr="00B60265" w:rsidRDefault="0054205C" w:rsidP="003C184C">
            <w:pPr>
              <w:widowControl w:val="0"/>
              <w:tabs>
                <w:tab w:val="decimal" w:pos="433"/>
              </w:tabs>
            </w:pPr>
            <w:r>
              <w:t>63</w:t>
            </w:r>
            <w:r w:rsidR="00325446" w:rsidRPr="00B60265">
              <w:t>**</w:t>
            </w:r>
          </w:p>
        </w:tc>
        <w:tc>
          <w:tcPr>
            <w:tcW w:w="1056" w:type="dxa"/>
            <w:vAlign w:val="center"/>
          </w:tcPr>
          <w:p w:rsidR="00325446" w:rsidRPr="00B60265" w:rsidRDefault="00325446" w:rsidP="003C184C">
            <w:pPr>
              <w:widowControl w:val="0"/>
              <w:tabs>
                <w:tab w:val="decimal" w:pos="342"/>
              </w:tabs>
            </w:pPr>
            <w:r w:rsidRPr="00B60265">
              <w:t>0</w:t>
            </w:r>
          </w:p>
        </w:tc>
      </w:tr>
      <w:tr w:rsidR="00325446" w:rsidRPr="00B60265" w:rsidTr="00325446">
        <w:tc>
          <w:tcPr>
            <w:tcW w:w="3078" w:type="dxa"/>
            <w:vAlign w:val="center"/>
          </w:tcPr>
          <w:p w:rsidR="00325446" w:rsidRPr="00B60265" w:rsidRDefault="00325446" w:rsidP="003C184C">
            <w:pPr>
              <w:pStyle w:val="HTMLPreformatted"/>
              <w:widowControl w:val="0"/>
              <w:tabs>
                <w:tab w:val="clear" w:pos="916"/>
                <w:tab w:val="clear" w:pos="1832"/>
                <w:tab w:val="clear" w:pos="3664"/>
                <w:tab w:val="clear" w:pos="4580"/>
                <w:tab w:val="clear" w:pos="5496"/>
                <w:tab w:val="clear" w:pos="6412"/>
                <w:tab w:val="clear" w:pos="7328"/>
                <w:tab w:val="clear" w:pos="8244"/>
                <w:tab w:val="clear" w:pos="9160"/>
                <w:tab w:val="clear" w:pos="10076"/>
                <w:tab w:val="left" w:pos="270"/>
                <w:tab w:val="left" w:pos="720"/>
                <w:tab w:val="left" w:pos="1680"/>
                <w:tab w:val="left" w:pos="2280"/>
              </w:tabs>
              <w:ind w:left="360" w:hanging="360"/>
              <w:rPr>
                <w:rFonts w:ascii="Times New Roman" w:hAnsi="Times New Roman"/>
                <w:sz w:val="24"/>
                <w:szCs w:val="24"/>
              </w:rPr>
            </w:pPr>
            <w:r w:rsidRPr="00B60265">
              <w:rPr>
                <w:rFonts w:ascii="Times New Roman" w:hAnsi="Times New Roman"/>
                <w:sz w:val="24"/>
                <w:szCs w:val="24"/>
              </w:rPr>
              <w:t>Two-paths</w:t>
            </w:r>
          </w:p>
        </w:tc>
        <w:tc>
          <w:tcPr>
            <w:tcW w:w="1236" w:type="dxa"/>
            <w:vAlign w:val="center"/>
          </w:tcPr>
          <w:p w:rsidR="00325446" w:rsidRPr="00B60265" w:rsidRDefault="006069D0" w:rsidP="003C184C">
            <w:pPr>
              <w:widowControl w:val="0"/>
              <w:rPr>
                <w:noProof/>
                <w:lang w:val="nl-NL" w:eastAsia="nl-NL"/>
              </w:rPr>
            </w:pPr>
            <w:r>
              <w:rPr>
                <w:noProof/>
                <w:lang w:eastAsia="en-US"/>
              </w:rPr>
            </w:r>
            <w:r w:rsidRPr="006069D0">
              <w:rPr>
                <w:noProof/>
                <w:lang w:eastAsia="en-US"/>
              </w:rPr>
              <w:pict>
                <v:group id="_x0000_s1401" editas="canvas" style="width:42.9pt;height:38pt;mso-position-horizontal-relative:char;mso-position-vertical-relative:line" coordsize="5448,48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">
                  <v:shape id="_x0000_s1402" type="#_x0000_t75" style="position:absolute;width:5448;height:4819;visibility:visible">
                    <v:fill o:detectmouseclick="t"/>
                    <v:path o:connecttype="none"/>
                  </v:shape>
                  <v:oval id="Oval 114" o:spid="_x0000_s1403" style="position:absolute;top:3615;width:1333;height:122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ur/MUA&#10;AADcAAAADwAAAGRycy9kb3ducmV2LnhtbESPX2vCMBTF3wW/Q7iDvdlUV6d0RhFhTBgyZjfZ46W5&#10;a4vNTWliW7/9Igh7PJw/P85qM5hadNS6yrKCaRSDIM6trrhQ8JW9TpYgnEfWWFsmBVdysFmPRytM&#10;te35k7qjL0QYYZeigtL7JpXS5SUZdJFtiIP3a1uDPsi2kLrFPoybWs7i+FkarDgQSmxoV1J+Pl5M&#10;4J4+smZXH37eY/v9lL3xZZrMSanHh2H7AsLT4P/D9/ZeK1gsEridCUdAr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g66v8xQAAANwAAAAPAAAAAAAAAAAAAAAAAJgCAABkcnMv&#10;ZG93bnJldi54bWxQSwUGAAAAAAQABAD1AAAAigMAAAAA&#10;" fillcolor="#0d0d0d [3069]" strokecolor="#0d0d0d [3069]" strokeweight="2pt"/>
                  <v:oval id="Oval 115" o:spid="_x0000_s1404" style="position:absolute;left:1896;top:230;width:1327;height:1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6cOZ8UA&#10;AADcAAAADwAAAGRycy9kb3ducmV2LnhtbESPX2vCMBTF3wd+h3AF39bUuU6pRhmCOJAxZjfx8dJc&#10;22JzU5rY1m+/DAZ7PJw/P85qM5hadNS6yrKCaRSDIM6trrhQ8JXtHhcgnEfWWFsmBXdysFmPHlaY&#10;atvzJ3VHX4gwwi5FBaX3TSqly0sy6CLbEAfvYluDPsi2kLrFPoybWj7F8Ys0WHEglNjQtqT8eryZ&#10;wD19ZM22fj8fYvs9y/Z8mz4npNRkPLwuQXga/H/4r/2mFcznCfyeCUdAr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pw5nxQAAANwAAAAPAAAAAAAAAAAAAAAAAJgCAABkcnMv&#10;ZG93bnJldi54bWxQSwUGAAAAAAQABAD1AAAAigMAAAAA&#10;" fillcolor="#0d0d0d [3069]" strokecolor="#0d0d0d [3069]" strokeweight="2pt">
                    <v:textbox>
                      <w:txbxContent>
                        <w:p w:rsidR="00DA4047" w:rsidRDefault="00DA4047" w:rsidP="00B60265">
                          <w:pPr>
                            <w:rPr>
                              <w:rFonts w:eastAsia="Times New Roman"/>
                            </w:rPr>
                          </w:pPr>
                        </w:p>
                      </w:txbxContent>
                    </v:textbox>
                  </v:oval>
                  <v:oval id="Oval 116" o:spid="_x0000_s1405" style="position:absolute;left:3771;top:3605;width:1321;height:121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WQEMMA&#10;AADcAAAADwAAAGRycy9kb3ducmV2LnhtbESP3YrCMBCF7wXfIYzgnabqrko1igiiIMuiVfFyaMa2&#10;2ExKE7X79mZhYS8P5+fjzJeNKcWTaldYVjDoRyCIU6sLzhSckk1vCsJ5ZI2lZVLwQw6Wi3ZrjrG2&#10;Lz7Q8+gzEUbYxagg976KpXRpTgZd31bEwbvZ2qAPss6krvEVxk0ph1E0lgYLDoQcK1rnlN6PDxO4&#10;l++kWpdf131kz6Nky4/Bxycp1e00qxkIT43/D/+1d1rBZDKG3zPhCMjFG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WQEMMAAADcAAAADwAAAAAAAAAAAAAAAACYAgAAZHJzL2Rv&#10;d25yZXYueG1sUEsFBgAAAAAEAAQA9QAAAIgDAAAAAA==&#10;" fillcolor="#0d0d0d [3069]" strokecolor="#0d0d0d [3069]" strokeweight="2pt">
                    <v:textbox>
                      <w:txbxContent>
                        <w:p w:rsidR="00DA4047" w:rsidRDefault="00DA4047" w:rsidP="00B60265">
                          <w:pPr>
                            <w:pStyle w:val="NormalWeb"/>
                            <w:spacing w:before="0" w:beforeAutospacing="0" w:after="0" w:afterAutospacing="0"/>
                          </w:pPr>
                          <w:r>
                            <w:rPr>
                              <w:rFonts w:eastAsia="Times New Roman"/>
                            </w:rPr>
                            <w:t> </w:t>
                          </w:r>
                        </w:p>
                      </w:txbxContent>
                    </v:textbox>
                  </v:oval>
                  <v:shape id="Straight Arrow Connector 117" o:spid="_x0000_s1406" type="#_x0000_t32" style="position:absolute;left:666;top:1276;width:1424;height:2339;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5pRGsYAAADcAAAADwAAAGRycy9kb3ducmV2LnhtbESPQWvCQBSE74X+h+UJ3upGoUaiq5TS&#10;QhGRNkqht0f2maRm38bs6sZ/7wqFHoeZ+YZZrHrTiAt1rrasYDxKQBAXVtdcKtjv3p9mIJxH1thY&#10;JgVXcrBaPj4sMNM28Bddcl+KCGGXoYLK+zaT0hUVGXQj2xJH72A7gz7KrpS6wxDhppGTJJlKgzXH&#10;hQpbeq2oOOZno+D4s07DJN+FafgOv2+bz9P2OZyUGg76lzkIT73/D/+1P7SCNE3hfiYeAbm8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OaURrGAAAA3AAAAA8AAAAAAAAA&#10;AAAAAAAAoQIAAGRycy9kb3ducmV2LnhtbFBLBQYAAAAABAAEAPkAAACUAwAAAAA=&#10;" strokecolor="#0d0d0d [3069]" strokeweight="1pt">
                    <v:stroke endarrow="block"/>
                  </v:shape>
                  <v:shape id="Straight Arrow Connector 118" o:spid="_x0000_s1407" type="#_x0000_t32" style="position:absolute;left:3028;top:1276;width:1404;height:2329;flip:x 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opGHsIAAADcAAAADwAAAGRycy9kb3ducmV2LnhtbERPy2oCMRTdF/yHcIXuaqJiLaMZ0YLW&#10;TRe1rW4vkzsPnNyESdTp35uF0OXhvJer3rbiSl1oHGsYjxQI4sKZhisNP9/blzcQISIbbB2Thj8K&#10;sMoHT0vMjLvxF10PsRIphEOGGuoYfSZlKGqyGEbOEyeudJ3FmGBXSdPhLYXbVk6UepUWG04NNXp6&#10;r6k4Hy5Ww1SqHX/643o6U5vJfvb7UfrtSevnYb9egIjUx3/xw703GubztDadSUdA5n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opGHsIAAADcAAAADwAAAAAAAAAAAAAA&#10;AAChAgAAZHJzL2Rvd25yZXYueG1sUEsFBgAAAAAEAAQA+QAAAJADAAAAAA==&#10;" strokecolor="#0d0d0d [3069]" strokeweight="1pt">
                    <v:stroke startarrow="block"/>
                  </v:shape>
                  <w10:wrap type="none"/>
                  <w10:anchorlock/>
                </v:group>
              </w:pict>
            </w:r>
          </w:p>
        </w:tc>
        <w:tc>
          <w:tcPr>
            <w:tcW w:w="487" w:type="dxa"/>
            <w:vAlign w:val="center"/>
          </w:tcPr>
          <w:p w:rsidR="00325446" w:rsidRPr="00B60265" w:rsidRDefault="00325446" w:rsidP="003C184C">
            <w:pPr>
              <w:widowControl w:val="0"/>
            </w:pPr>
            <w:r w:rsidRPr="00B60265">
              <w:t>→</w:t>
            </w:r>
          </w:p>
        </w:tc>
        <w:tc>
          <w:tcPr>
            <w:tcW w:w="1116" w:type="dxa"/>
            <w:vAlign w:val="center"/>
          </w:tcPr>
          <w:p w:rsidR="00325446" w:rsidRPr="00B60265" w:rsidRDefault="006069D0" w:rsidP="003C184C">
            <w:pPr>
              <w:widowControl w:val="0"/>
              <w:rPr>
                <w:noProof/>
                <w:lang w:val="nl-NL" w:eastAsia="nl-NL"/>
              </w:rPr>
            </w:pPr>
            <w:r>
              <w:rPr>
                <w:noProof/>
                <w:lang w:eastAsia="en-US"/>
              </w:rPr>
            </w:r>
            <w:r w:rsidRPr="006069D0">
              <w:rPr>
                <w:noProof/>
                <w:lang w:eastAsia="en-US"/>
              </w:rPr>
              <w:pict>
                <v:group id="_x0000_s1408" editas="canvas" style="width:42.9pt;height:38pt;mso-position-horizontal-relative:char;mso-position-vertical-relative:line" coordsize="5448,48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">
                  <v:shape id="_x0000_s1409" type="#_x0000_t75" style="position:absolute;width:5448;height:4819;visibility:visible">
                    <v:fill o:detectmouseclick="t"/>
                    <v:path o:connecttype="none"/>
                  </v:shape>
                  <v:oval id="Oval 120" o:spid="_x0000_s1410" style="position:absolute;top:3615;width:1333;height:122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uoEYsQA&#10;AADcAAAADwAAAGRycy9kb3ducmV2LnhtbESPW2vCQBCF3wv+h2UE3+rGS9WmriKCKIiIRqWPQ3aa&#10;BLOzIbtq/PduodDHw7l8nOm8MaW4U+0Kywp63QgEcWp1wZmCU7J6n4BwHlljaZkUPMnBfNZ6m2Ks&#10;7YMPdD/6TIQRdjEqyL2vYildmpNB17UVcfB+bG3QB1lnUtf4COOmlP0oGkmDBQdCjhUtc0qvx5sJ&#10;3Ms+qZbl7nsb2fMgWfOtN/wgpTrtZvEFwlPj/8N/7Y1WMB5/wu+ZcATk7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7qBGLEAAAA3AAAAA8AAAAAAAAAAAAAAAAAmAIAAGRycy9k&#10;b3ducmV2LnhtbFBLBQYAAAAABAAEAPUAAACJAwAAAAA=&#10;" fillcolor="#0d0d0d [3069]" strokecolor="#0d0d0d [3069]" strokeweight="2pt"/>
                  <v:oval id="Oval 121" o:spid="_x0000_s1411" style="position:absolute;left:1896;top:230;width:1327;height:1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Xd2MIA&#10;AADcAAAADwAAAGRycy9kb3ducmV2LnhtbERPS2vCQBC+F/oflil4qxsfbSV1lSKIghTRqHgcstMk&#10;NDsbsqvGf+8cCj1+fO/pvHO1ulIbKs8GBv0EFHHubcWFgUO2fJ2AChHZYu2ZDNwpwHz2/DTF1Pob&#10;7+i6j4WSEA4pGihjbFKtQ16Sw9D3DbFwP751GAW2hbYt3iTc1XqYJO/aYcXSUGJDi5Ly3/3FSe9p&#10;mzWL+vu8SfxxlK34Mhi/kTG9l+7rE1SkLv6L/9xra+BjIvPljBwBPX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Bd3YwgAAANwAAAAPAAAAAAAAAAAAAAAAAJgCAABkcnMvZG93&#10;bnJldi54bWxQSwUGAAAAAAQABAD1AAAAhwMAAAAA&#10;" fillcolor="#0d0d0d [3069]" strokecolor="#0d0d0d [3069]" strokeweight="2pt">
                    <v:textbox>
                      <w:txbxContent>
                        <w:p w:rsidR="00DA4047" w:rsidRDefault="00DA4047" w:rsidP="00B60265">
                          <w:pPr>
                            <w:rPr>
                              <w:rFonts w:eastAsia="Times New Roman"/>
                            </w:rPr>
                          </w:pPr>
                        </w:p>
                      </w:txbxContent>
                    </v:textbox>
                  </v:oval>
                  <v:oval id="Oval 122" o:spid="_x0000_s1412" style="position:absolute;left:3771;top:3605;width:1321;height:121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l4Q8QA&#10;AADcAAAADwAAAGRycy9kb3ducmV2LnhtbESPX2vCMBTF3wd+h3CFvWlanU6qUUSQDUREuw0fL821&#10;LTY3pYlav70RhD0ezp8fZ7ZoTSWu1LjSsoK4H4EgzqwuOVfwk657ExDOI2usLJOCOzlYzDtvM0y0&#10;vfGergefizDCLkEFhfd1IqXLCjLo+rYmDt7JNgZ9kE0udYO3MG4qOYiisTRYciAUWNOqoOx8uJjA&#10;/dul9araHjeR/R2mX3yJP0ak1Hu3XU5BeGr9f/jV/tYKPicxPM+EIyD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VJeEPEAAAA3AAAAA8AAAAAAAAAAAAAAAAAmAIAAGRycy9k&#10;b3ducmV2LnhtbFBLBQYAAAAABAAEAPUAAACJAwAAAAA=&#10;" fillcolor="#0d0d0d [3069]" strokecolor="#0d0d0d [3069]" strokeweight="2pt">
                    <v:textbox>
                      <w:txbxContent>
                        <w:p w:rsidR="00DA4047" w:rsidRDefault="00DA4047" w:rsidP="00B60265">
                          <w:pPr>
                            <w:pStyle w:val="NormalWeb"/>
                            <w:spacing w:before="0" w:beforeAutospacing="0" w:after="0" w:afterAutospacing="0"/>
                          </w:pPr>
                          <w:r>
                            <w:rPr>
                              <w:rFonts w:eastAsia="Times New Roman"/>
                            </w:rPr>
                            <w:t> </w:t>
                          </w:r>
                        </w:p>
                      </w:txbxContent>
                    </v:textbox>
                  </v:oval>
                  <v:shape id="Straight Arrow Connector 123" o:spid="_x0000_s1413" type="#_x0000_t32" style="position:absolute;left:666;top:1276;width:1424;height:2339;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jiCpcYAAADcAAAADwAAAGRycy9kb3ducmV2LnhtbESPQWvCQBSE7wX/w/IKvdVNA1WJrlJE&#10;oZQiNRbB2yP7TFKzb2N268Z/7wqFHoeZ+YaZLXrTiAt1rras4GWYgCAurK65VPC9Wz9PQDiPrLGx&#10;TAqu5GAxHzzMMNM28JYuuS9FhLDLUEHlfZtJ6YqKDLqhbYmjd7SdQR9lV0rdYYhw08g0SUbSYM1x&#10;ocKWlhUVp/zXKDgdPsYhzXdhFPbhZ/X5dd68hrNST4/92xSEp97/h//a71rBeJLC/Uw8AnJ+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Y4gqXGAAAA3AAAAA8AAAAAAAAA&#10;AAAAAAAAoQIAAGRycy9kb3ducmV2LnhtbFBLBQYAAAAABAAEAPkAAACUAwAAAAA=&#10;" strokecolor="#0d0d0d [3069]" strokeweight="1pt">
                    <v:stroke endarrow="block"/>
                  </v:shape>
                  <v:shape id="Straight Arrow Connector 124" o:spid="_x0000_s1414" type="#_x0000_t32" style="position:absolute;left:3028;top:1276;width:1404;height:2329;flip:x 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fukSMUAAADcAAAADwAAAGRycy9kb3ducmV2LnhtbESPT2sCMRTE74LfIbxCbzWpi1a2RtGC&#10;rRcPWv9cH5vn7tLNS9ikuv32Rih4HGbmN8x03tlGXKgNtWMNrwMFgrhwpuZSw/579TIBESKywcYx&#10;afijAPNZvzfF3Lgrb+myi6VIEA45aqhi9LmUoajIYhg4T5y8s2stxiTbUpoWrwluGzlUaiwt1pwW&#10;KvT0UVHxs/u1GjKpPnnjj4tspJbD9ejwdfark9bPT93iHUSkLj7C/+210fA2yeB+Jh0BObs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fukSMUAAADcAAAADwAAAAAAAAAA&#10;AAAAAAChAgAAZHJzL2Rvd25yZXYueG1sUEsFBgAAAAAEAAQA+QAAAJMDAAAAAA==&#10;" strokecolor="#0d0d0d [3069]" strokeweight="1pt">
                    <v:stroke startarrow="block"/>
                  </v:shape>
                  <w10:wrap type="none"/>
                  <w10:anchorlock/>
                </v:group>
              </w:pict>
            </w:r>
          </w:p>
        </w:tc>
        <w:tc>
          <w:tcPr>
            <w:tcW w:w="876" w:type="dxa"/>
            <w:vAlign w:val="center"/>
          </w:tcPr>
          <w:p w:rsidR="00325446" w:rsidRPr="00325446" w:rsidRDefault="00325446" w:rsidP="00325446">
            <w:pPr>
              <w:widowControl w:val="0"/>
              <w:jc w:val="right"/>
              <w:rPr>
                <w:color w:val="000000"/>
              </w:rPr>
            </w:pPr>
            <w:r w:rsidRPr="00325446">
              <w:rPr>
                <w:color w:val="000000"/>
              </w:rPr>
              <w:t>-0.11</w:t>
            </w:r>
          </w:p>
        </w:tc>
        <w:tc>
          <w:tcPr>
            <w:tcW w:w="1106" w:type="dxa"/>
            <w:vAlign w:val="center"/>
          </w:tcPr>
          <w:p w:rsidR="00325446" w:rsidRPr="00325446" w:rsidRDefault="00325446" w:rsidP="00F37244">
            <w:pPr>
              <w:widowControl w:val="0"/>
              <w:rPr>
                <w:color w:val="000000"/>
              </w:rPr>
            </w:pPr>
            <w:r>
              <w:rPr>
                <w:color w:val="000000"/>
              </w:rPr>
              <w:t>(</w:t>
            </w:r>
            <w:r w:rsidRPr="00325446">
              <w:rPr>
                <w:color w:val="000000"/>
              </w:rPr>
              <w:t>0.03</w:t>
            </w:r>
            <w:r>
              <w:rPr>
                <w:color w:val="000000"/>
              </w:rPr>
              <w:t>)</w:t>
            </w:r>
            <w:r w:rsidR="00EE4EC2">
              <w:rPr>
                <w:color w:val="000000"/>
              </w:rPr>
              <w:t>**</w:t>
            </w:r>
          </w:p>
        </w:tc>
        <w:tc>
          <w:tcPr>
            <w:tcW w:w="876" w:type="dxa"/>
            <w:vAlign w:val="center"/>
          </w:tcPr>
          <w:p w:rsidR="00325446" w:rsidRPr="00325446" w:rsidRDefault="00325446" w:rsidP="00325446">
            <w:pPr>
              <w:widowControl w:val="0"/>
              <w:jc w:val="right"/>
              <w:rPr>
                <w:color w:val="000000"/>
              </w:rPr>
            </w:pPr>
            <w:r w:rsidRPr="00325446">
              <w:rPr>
                <w:color w:val="000000"/>
              </w:rPr>
              <w:t>-0.09</w:t>
            </w:r>
          </w:p>
        </w:tc>
        <w:tc>
          <w:tcPr>
            <w:tcW w:w="1078" w:type="dxa"/>
            <w:vAlign w:val="center"/>
          </w:tcPr>
          <w:p w:rsidR="00325446" w:rsidRPr="00325446" w:rsidRDefault="00325446" w:rsidP="00F37244">
            <w:pPr>
              <w:widowControl w:val="0"/>
              <w:rPr>
                <w:color w:val="000000"/>
              </w:rPr>
            </w:pPr>
            <w:r>
              <w:rPr>
                <w:color w:val="000000"/>
              </w:rPr>
              <w:t>(</w:t>
            </w:r>
            <w:r w:rsidRPr="00325446">
              <w:rPr>
                <w:color w:val="000000"/>
              </w:rPr>
              <w:t>0.02</w:t>
            </w:r>
            <w:r>
              <w:rPr>
                <w:color w:val="000000"/>
              </w:rPr>
              <w:t>)</w:t>
            </w:r>
            <w:r w:rsidR="00EE4EC2">
              <w:rPr>
                <w:color w:val="000000"/>
              </w:rPr>
              <w:t>**</w:t>
            </w:r>
          </w:p>
        </w:tc>
        <w:tc>
          <w:tcPr>
            <w:tcW w:w="876" w:type="dxa"/>
            <w:vAlign w:val="center"/>
          </w:tcPr>
          <w:p w:rsidR="00325446" w:rsidRPr="00325446" w:rsidRDefault="00325446" w:rsidP="00325446">
            <w:pPr>
              <w:widowControl w:val="0"/>
              <w:jc w:val="right"/>
              <w:rPr>
                <w:color w:val="000000"/>
              </w:rPr>
            </w:pPr>
            <w:r w:rsidRPr="00325446">
              <w:rPr>
                <w:color w:val="000000"/>
              </w:rPr>
              <w:t>-0.16</w:t>
            </w:r>
          </w:p>
        </w:tc>
        <w:tc>
          <w:tcPr>
            <w:tcW w:w="1078" w:type="dxa"/>
            <w:vAlign w:val="center"/>
          </w:tcPr>
          <w:p w:rsidR="00325446" w:rsidRPr="00325446" w:rsidRDefault="00325446" w:rsidP="00F37244">
            <w:pPr>
              <w:widowControl w:val="0"/>
              <w:rPr>
                <w:color w:val="000000"/>
              </w:rPr>
            </w:pPr>
            <w:r>
              <w:rPr>
                <w:color w:val="000000"/>
              </w:rPr>
              <w:t>(</w:t>
            </w:r>
            <w:r w:rsidRPr="00325446">
              <w:rPr>
                <w:color w:val="000000"/>
              </w:rPr>
              <w:t>0.02</w:t>
            </w:r>
            <w:r>
              <w:rPr>
                <w:color w:val="000000"/>
              </w:rPr>
              <w:t>)</w:t>
            </w:r>
            <w:r w:rsidR="00EE4EC2">
              <w:rPr>
                <w:color w:val="000000"/>
              </w:rPr>
              <w:t>**</w:t>
            </w:r>
          </w:p>
        </w:tc>
        <w:tc>
          <w:tcPr>
            <w:tcW w:w="1171" w:type="dxa"/>
            <w:vAlign w:val="center"/>
          </w:tcPr>
          <w:p w:rsidR="00325446" w:rsidRPr="00B60265" w:rsidRDefault="0054205C" w:rsidP="003C184C">
            <w:pPr>
              <w:widowControl w:val="0"/>
              <w:tabs>
                <w:tab w:val="decimal" w:pos="433"/>
              </w:tabs>
            </w:pPr>
            <w:r>
              <w:t>111</w:t>
            </w:r>
            <w:r w:rsidR="00325446" w:rsidRPr="00B60265">
              <w:t>**</w:t>
            </w:r>
          </w:p>
        </w:tc>
        <w:tc>
          <w:tcPr>
            <w:tcW w:w="1056" w:type="dxa"/>
            <w:vAlign w:val="center"/>
          </w:tcPr>
          <w:p w:rsidR="00325446" w:rsidRPr="00B60265" w:rsidRDefault="00325446" w:rsidP="003C184C">
            <w:pPr>
              <w:widowControl w:val="0"/>
              <w:tabs>
                <w:tab w:val="decimal" w:pos="342"/>
              </w:tabs>
            </w:pPr>
            <w:r w:rsidRPr="00B60265">
              <w:t>0</w:t>
            </w:r>
          </w:p>
        </w:tc>
      </w:tr>
      <w:tr w:rsidR="00325446" w:rsidRPr="00B60265" w:rsidTr="00325446">
        <w:tc>
          <w:tcPr>
            <w:tcW w:w="3078" w:type="dxa"/>
            <w:vAlign w:val="center"/>
          </w:tcPr>
          <w:p w:rsidR="00325446" w:rsidRPr="00B60265" w:rsidRDefault="00325446" w:rsidP="003C184C">
            <w:pPr>
              <w:widowControl w:val="0"/>
              <w:tabs>
                <w:tab w:val="left" w:pos="270"/>
              </w:tabs>
            </w:pPr>
            <w:r w:rsidRPr="00B60265">
              <w:t>Indegree-popularity</w:t>
            </w:r>
          </w:p>
        </w:tc>
        <w:tc>
          <w:tcPr>
            <w:tcW w:w="1236" w:type="dxa"/>
            <w:vAlign w:val="center"/>
          </w:tcPr>
          <w:p w:rsidR="00325446" w:rsidRPr="00B60265" w:rsidRDefault="006069D0" w:rsidP="00DA4047">
            <w:pPr>
              <w:widowControl w:val="0"/>
            </w:pPr>
            <w:r>
              <w:rPr>
                <w:noProof/>
                <w:lang w:eastAsia="en-US"/>
              </w:rPr>
            </w:r>
            <w:r>
              <w:rPr>
                <w:noProof/>
                <w:lang w:eastAsia="en-US"/>
              </w:rPr>
              <w:pict>
                <v:group id="Canvas 887" o:spid="_x0000_s1415" editas="canvas" style="width:42.9pt;height:38pt;mso-position-horizontal-relative:char;mso-position-vertical-relative:line" coordsize="5448,48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">
                  <v:shape id="_x0000_s1416" type="#_x0000_t75" style="position:absolute;width:5448;height:4819;visibility:visible">
                    <v:fill o:detectmouseclick="t"/>
                    <v:path o:connecttype="none"/>
                  </v:shape>
                  <v:oval id="Oval 784" o:spid="_x0000_s1417" style="position:absolute;top:3615;width:1333;height:122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7b28QA&#10;AADcAAAADwAAAGRycy9kb3ducmV2LnhtbESPW4vCMBCF3xf8D2EE3zT1sirVKCKIwiLLWhUfh2Zs&#10;i82kNFG7/94sCPt4OJePM182phQPql1hWUG/F4EgTq0uOFNwTDbdKQjnkTWWlknBLzlYLlofc4y1&#10;ffIPPQ4+E2GEXYwKcu+rWEqX5mTQ9WxFHLyrrQ36IOtM6hqfYdyUchBFY2mw4EDIsaJ1TuntcDeB&#10;e/5OqnW5v3xF9jRMtnzvjz5JqU67Wc1AeGr8f/jd3mkFk+kI/s6EIyAX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U+29vEAAAA3AAAAA8AAAAAAAAAAAAAAAAAmAIAAGRycy9k&#10;b3ducmV2LnhtbFBLBQYAAAAABAAEAPUAAACJAwAAAAA=&#10;" fillcolor="#0d0d0d [3069]" strokecolor="#0d0d0d [3069]" strokeweight="2pt"/>
                  <v:oval id="Oval 785" o:spid="_x0000_s1418" style="position:absolute;left:1896;top:230;width:1327;height:1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nJ+QMQA&#10;AADcAAAADwAAAGRycy9kb3ducmV2LnhtbESPW4vCMBCF3wX/QxjBtzVV1wvVKCKIgizLWhUfh2Zs&#10;i82kNFG7/94sLPh4OJePM182phQPql1hWUG/F4EgTq0uOFNwTDYfUxDOI2ssLZOCX3KwXLRbc4y1&#10;ffIPPQ4+E2GEXYwKcu+rWEqX5mTQ9WxFHLyrrQ36IOtM6hqfYdyUchBFY2mw4EDIsaJ1TuntcDeB&#10;e/5OqnX5ddlH9jRMtnzvf45IqW6nWc1AeGr8O/zf3mkFk+kI/s6EIyAX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pyfkDEAAAA3AAAAA8AAAAAAAAAAAAAAAAAmAIAAGRycy9k&#10;b3ducmV2LnhtbFBLBQYAAAAABAAEAPUAAACJAwAAAAA=&#10;" fillcolor="#0d0d0d [3069]" strokecolor="#0d0d0d [3069]" strokeweight="2pt">
                    <v:textbox>
                      <w:txbxContent>
                        <w:p w:rsidR="00DA4047" w:rsidRDefault="00DA4047" w:rsidP="00B60265">
                          <w:pPr>
                            <w:rPr>
                              <w:rFonts w:eastAsia="Times New Roman"/>
                            </w:rPr>
                          </w:pPr>
                        </w:p>
                      </w:txbxContent>
                    </v:textbox>
                  </v:oval>
                  <v:shape id="Straight Arrow Connector 786" o:spid="_x0000_s1419" type="#_x0000_t32" style="position:absolute;left:666;top:1276;width:1424;height:2339;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QOEpsYAAADcAAAADwAAAGRycy9kb3ducmV2LnhtbESPQWvCQBSE7wX/w/IKvdVNhUaJrlKk&#10;hSJSahTB2yP7TFKzb2N266b/3hUKHoeZ+YaZLXrTiAt1rras4GWYgCAurK65VLDbfjxPQDiPrLGx&#10;TAr+yMFiPniYYaZt4A1dcl+KCGGXoYLK+zaT0hUVGXRD2xJH72g7gz7KrpS6wxDhppGjJEmlwZrj&#10;QoUtLSsqTvmvUXA6rMZhlG9DGvbh5339ff56DWelnh77tykIT72/h//bn1rBeJLC7Uw8AnJ+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kDhKbGAAAA3AAAAA8AAAAAAAAA&#10;AAAAAAAAoQIAAGRycy9kb3ducmV2LnhtbFBLBQYAAAAABAAEAPkAAACUAwAAAAA=&#10;" strokecolor="#0d0d0d [3069]" strokeweight="1pt">
                    <v:stroke endarrow="block"/>
                  </v:shape>
                  <v:oval id="Oval 787" o:spid="_x0000_s1420" style="position:absolute;left:1859;top:3630;width:1314;height:1213;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exFrMMA&#10;AADcAAAADwAAAGRycy9kb3ducmV2LnhtbESP3YrCMBCF7wXfIYzgnabqrko1igiiIMuiVfFyaMa2&#10;2ExKE7X79mZhYS8P5+fjzJeNKcWTaldYVjDoRyCIU6sLzhSckk1vCsJ5ZI2lZVLwQw6Wi3ZrjrG2&#10;Lz7Q8+gzEUbYxagg976KpXRpTgZd31bEwbvZ2qAPss6krvEVxk0ph1E0lgYLDoQcK1rnlN6PDxO4&#10;l++kWpdf131kz6Nky4/Bxycp1e00qxkIT43/D/+1d1rBZDqB3zPhCMjFG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exFrMMAAADcAAAADwAAAAAAAAAAAAAAAACYAgAAZHJzL2Rv&#10;d25yZXYueG1sUEsFBgAAAAAEAAQA9QAAAIgDAAAAAA==&#10;" fillcolor="#0d0d0d [3069]" strokecolor="#0d0d0d [3069]" strokeweight="2pt">
                    <v:textbox>
                      <w:txbxContent>
                        <w:p w:rsidR="00DA4047" w:rsidRDefault="00DA4047" w:rsidP="00B60265">
                          <w:pPr>
                            <w:pStyle w:val="NormalWeb"/>
                            <w:spacing w:before="0" w:beforeAutospacing="0" w:after="0" w:afterAutospacing="0"/>
                          </w:pPr>
                          <w:r>
                            <w:rPr>
                              <w:rFonts w:eastAsia="Times New Roman"/>
                            </w:rPr>
                            <w:t> </w:t>
                          </w:r>
                        </w:p>
                      </w:txbxContent>
                    </v:textbox>
                  </v:oval>
                  <v:shape id="Straight Arrow Connector 788" o:spid="_x0000_s1421" type="#_x0000_t32" style="position:absolute;left:2558;top:1456;width:1;height:2145;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9C1T8QAAADcAAAADwAAAGRycy9kb3ducmV2LnhtbERPXWvCMBR9H+w/hDvY20wnTKUayxgb&#10;jCGidQx8uzTXtra5qU1m6r83D4KPh/O9yAbTijP1rras4HWUgCAurK65VPC7+3qZgXAeWWNrmRRc&#10;yEG2fHxYYKpt4C2dc1+KGMIuRQWV910qpSsqMuhGtiOO3MH2Bn2EfSl1jyGGm1aOk2QiDdYcGyrs&#10;6KOiosn/jYJm/zMN43wXJuEvHD9Xm9P6LZyUen4a3ucgPA3+Lr65v7WC6SyujWfiEZDLK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X0LVPxAAAANwAAAAPAAAAAAAAAAAA&#10;AAAAAKECAABkcnMvZG93bnJldi54bWxQSwUGAAAAAAQABAD5AAAAkgMAAAAA&#10;" strokecolor="#0d0d0d [3069]" strokeweight="1pt">
                    <v:stroke endarrow="block"/>
                  </v:shape>
                  <w10:wrap type="none"/>
                  <w10:anchorlock/>
                </v:group>
              </w:pict>
            </w:r>
          </w:p>
        </w:tc>
        <w:tc>
          <w:tcPr>
            <w:tcW w:w="487" w:type="dxa"/>
            <w:vAlign w:val="center"/>
          </w:tcPr>
          <w:p w:rsidR="00325446" w:rsidRPr="00B60265" w:rsidRDefault="00325446" w:rsidP="003C184C">
            <w:pPr>
              <w:widowControl w:val="0"/>
            </w:pPr>
            <w:r w:rsidRPr="00B60265">
              <w:t>→</w:t>
            </w:r>
          </w:p>
        </w:tc>
        <w:tc>
          <w:tcPr>
            <w:tcW w:w="1116" w:type="dxa"/>
            <w:vAlign w:val="center"/>
          </w:tcPr>
          <w:p w:rsidR="00325446" w:rsidRPr="00B60265" w:rsidRDefault="006069D0" w:rsidP="00DA4047">
            <w:pPr>
              <w:widowControl w:val="0"/>
            </w:pPr>
            <w:r>
              <w:rPr>
                <w:noProof/>
                <w:lang w:eastAsia="en-US"/>
              </w:rPr>
            </w:r>
            <w:r>
              <w:rPr>
                <w:noProof/>
                <w:lang w:eastAsia="en-US"/>
              </w:rPr>
              <w:pict>
                <v:group id="Canvas 888" o:spid="_x0000_s1422" editas="canvas" style="width:42.9pt;height:38pt;mso-position-horizontal-relative:char;mso-position-vertical-relative:line" coordsize="5448,48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">
                  <v:shape id="_x0000_s1423" type="#_x0000_t75" style="position:absolute;width:5448;height:4819;visibility:visible">
                    <v:fill o:detectmouseclick="t"/>
                    <v:path o:connecttype="none"/>
                  </v:shape>
                  <v:oval id="Oval 789" o:spid="_x0000_s1424" style="position:absolute;top:3615;width:1333;height:122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90RcQA&#10;AADcAAAADwAAAGRycy9kb3ducmV2LnhtbESPW2vCQBCF3wv+h2UE3+pG23qJrlIEqSAiGhUfh+yY&#10;BLOzIbtq/PduodDHw7l8nOm8MaW4U+0Kywp63QgEcWp1wZmCQ7J8H4FwHlljaZkUPMnBfNZ6m2Ks&#10;7YN3dN/7TIQRdjEqyL2vYildmpNB17UVcfAutjbog6wzqWt8hHFTyn4UDaTBggMhx4oWOaXX/c0E&#10;7mmbVItyc15H9viR/PCt9/lFSnXazfcEhKfG/4f/2iutYDgaw++ZcATk7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s/dEXEAAAA3AAAAA8AAAAAAAAAAAAAAAAAmAIAAGRycy9k&#10;b3ducmV2LnhtbFBLBQYAAAAABAAEAPUAAACJAwAAAAA=&#10;" fillcolor="#0d0d0d [3069]" strokecolor="#0d0d0d [3069]" strokeweight="2pt"/>
                  <v:oval id="Oval 790" o:spid="_x0000_s1425" style="position:absolute;left:1896;top:230;width:1327;height:1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9xLBcMA&#10;AADcAAAADwAAAGRycy9kb3ducmV2LnhtbERPS2vCQBC+F/wPyxR6qxtt6yO6igilhVKKRsXjkJ0m&#10;wexsyK4a/71zKPT48b3ny87V6kJtqDwbGPQTUMS5txUXBnbZ+/MEVIjIFmvPZOBGAZaL3sMcU+uv&#10;vKHLNhZKQjikaKCMsUm1DnlJDkPfN8TC/frWYRTYFtq2eJVwV+thkoy0w4qlocSG1iXlp+3ZSe/h&#10;J2vW9ffxK/H7l+yDz4PXNzLm6bFbzUBF6uK/+M/9aQ2MpzJfzsgR0I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9xLBcMAAADcAAAADwAAAAAAAAAAAAAAAACYAgAAZHJzL2Rv&#10;d25yZXYueG1sUEsFBgAAAAAEAAQA9QAAAIgDAAAAAA==&#10;" fillcolor="#0d0d0d [3069]" strokecolor="#0d0d0d [3069]" strokeweight="2pt">
                    <v:textbox>
                      <w:txbxContent>
                        <w:p w:rsidR="00DA4047" w:rsidRDefault="00DA4047" w:rsidP="00B60265">
                          <w:pPr>
                            <w:rPr>
                              <w:rFonts w:eastAsia="Times New Roman"/>
                            </w:rPr>
                          </w:pPr>
                        </w:p>
                      </w:txbxContent>
                    </v:textbox>
                  </v:oval>
                  <v:oval id="Oval 791" o:spid="_x0000_s1426" style="position:absolute;left:3771;top:3605;width:1321;height:121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JDunsUA&#10;AADcAAAADwAAAGRycy9kb3ducmV2LnhtbESPX2vCMBTF34V9h3AHe9O0001XjSLCUBgytG7s8dJc&#10;27LmpjRprd9+GQg+Hs6fH2ex6k0lOmpcaVlBPIpAEGdWl5wrOKXvwxkI55E1VpZJwZUcrJYPgwUm&#10;2l74QN3R5yKMsEtQQeF9nUjpsoIMupGtiYN3to1BH2STS93gJYybSj5H0as0WHIgFFjTpqDs99ia&#10;wP3+TOtNtf/5iOzXON1yG09eSKmnx349B+Gp9/fwrb3TCqZvMfyfCUdAL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AkO6exQAAANwAAAAPAAAAAAAAAAAAAAAAAJgCAABkcnMv&#10;ZG93bnJldi54bWxQSwUGAAAAAAQABAD1AAAAigMAAAAA&#10;" fillcolor="#0d0d0d [3069]" strokecolor="#0d0d0d [3069]" strokeweight="2pt">
                    <v:textbox>
                      <w:txbxContent>
                        <w:p w:rsidR="00DA4047" w:rsidRDefault="00DA4047" w:rsidP="00B60265">
                          <w:pPr>
                            <w:pStyle w:val="NormalWeb"/>
                            <w:spacing w:before="0" w:beforeAutospacing="0" w:after="0" w:afterAutospacing="0"/>
                          </w:pPr>
                          <w:r>
                            <w:rPr>
                              <w:rFonts w:eastAsia="Times New Roman"/>
                            </w:rPr>
                            <w:t> </w:t>
                          </w:r>
                        </w:p>
                      </w:txbxContent>
                    </v:textbox>
                  </v:oval>
                  <v:shape id="Straight Arrow Connector 792" o:spid="_x0000_s1427" type="#_x0000_t32" style="position:absolute;left:666;top:1276;width:1424;height:2339;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EUeMcAAADcAAAADwAAAGRycy9kb3ducmV2LnhtbESPQWvCQBSE74L/YXlCb3XTQLVNXUVE&#10;QUopNpZCb4/sa5KafRuzqxv/vVsoeBxm5htmtuhNI87UudqygodxAoK4sLrmUsHnfnP/BMJ5ZI2N&#10;ZVJwIQeL+XAww0zbwB90zn0pIoRdhgoq79tMSldUZNCNbUscvR/bGfRRdqXUHYYIN41Mk2QiDdYc&#10;FypsaVVRcchPRsHh+3Ua0nwfJuEr/K7fdsf3x3BU6m7UL19AeOr9Lfzf3moF0+cU/s7EIyDn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z4RR4xwAAANwAAAAPAAAAAAAA&#10;AAAAAAAAAKECAABkcnMvZG93bnJldi54bWxQSwUGAAAAAAQABAD5AAAAlQMAAAAA&#10;" strokecolor="#0d0d0d [3069]" strokeweight="1pt">
                    <v:stroke endarrow="block"/>
                  </v:shape>
                  <v:shape id="Straight Arrow Connector 793" o:spid="_x0000_s1428" type="#_x0000_t32" style="position:absolute;left:3028;top:1276;width:1404;height:2329;flip:x 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7Qn5cMAAADcAAAADwAAAGRycy9kb3ducmV2LnhtbESPQYvCMBSE78L+h/AW9qapCtatxrIr&#10;FAUvVr3s7dE822LzUpqs1n9vBMHjMDPfMMu0N424UudqywrGowgEcWF1zaWC0zEbzkE4j6yxsUwK&#10;7uQgXX0Mlphoe+OcrgdfigBhl6CCyvs2kdIVFRl0I9sSB+9sO4M+yK6UusNbgJtGTqJoJg3WHBYq&#10;bGldUXE5/BsF7PNxnP/O/vbu7KZ238SbPtsp9fXZ/yxAeOr9O/xqb7WC+HsKzzPhCMjV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O0J+XDAAAA3AAAAA8AAAAAAAAAAAAA&#10;AAAAoQIAAGRycy9kb3ducmV2LnhtbFBLBQYAAAAABAAEAPkAAACRAwAAAAA=&#10;" strokecolor="#0d0d0d [3069]" strokeweight="1pt">
                    <v:stroke endarrow="block"/>
                  </v:shape>
                  <v:oval id="Oval 794" o:spid="_x0000_s1429" style="position:absolute;left:1859;top:3630;width:1314;height:1213;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dNBsUA&#10;AADcAAAADwAAAGRycy9kb3ducmV2LnhtbESPW2vCQBCF3wv+h2UE33TjrdWYVUQoLZRSmlTxcciO&#10;STA7G7Krpv++Kwh9PJzLx0k2nanFlVpXWVYwHkUgiHOrKy4U/GSvwwUI55E11pZJwS852Kx7TwnG&#10;2t74m66pL0QYYRejgtL7JpbS5SUZdCPbEAfvZFuDPsi2kLrFWxg3tZxE0bM0WHEglNjQrqT8nF5M&#10;4B6+smZXfx4/IrufZm98Gc/mpNSg321XIDx1/j/8aL9rBS/LGdzPhCMg1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500GxQAAANwAAAAPAAAAAAAAAAAAAAAAAJgCAABkcnMv&#10;ZG93bnJldi54bWxQSwUGAAAAAAQABAD1AAAAigMAAAAA&#10;" fillcolor="#0d0d0d [3069]" strokecolor="#0d0d0d [3069]" strokeweight="2pt">
                    <v:textbox>
                      <w:txbxContent>
                        <w:p w:rsidR="00DA4047" w:rsidRDefault="00DA4047" w:rsidP="00B60265">
                          <w:pPr>
                            <w:pStyle w:val="NormalWeb"/>
                            <w:spacing w:before="0" w:beforeAutospacing="0" w:after="0" w:afterAutospacing="0"/>
                          </w:pPr>
                          <w:r>
                            <w:rPr>
                              <w:rFonts w:eastAsia="Times New Roman"/>
                            </w:rPr>
                            <w:t> </w:t>
                          </w:r>
                        </w:p>
                      </w:txbxContent>
                    </v:textbox>
                  </v:oval>
                  <v:shape id="Straight Arrow Connector 795" o:spid="_x0000_s1430" type="#_x0000_t32" style="position:absolute;left:2558;top:1456;width:1;height:2145;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AiMDMcAAADcAAAADwAAAGRycy9kb3ducmV2LnhtbESP3WrCQBSE7wu+w3KE3tWNgn/RVUQs&#10;lFJKG0Xw7pA9TVKzZ2N268a3dwuFXg4z8w2zXHemFldqXWVZwXCQgCDOra64UHDYPz/NQDiPrLG2&#10;TApu5GC96j0sMdU28CddM1+ICGGXooLS+yaV0uUlGXQD2xBH78u2Bn2UbSF1iyHCTS1HSTKRBiuO&#10;CyU2tC0pP2c/RsH59DoNo2wfJuEYvndvH5f3cbgo9djvNgsQnjr/H/5rv2gF0/kYfs/EIyBXd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8CIwMxwAAANwAAAAPAAAAAAAA&#10;AAAAAAAAAKECAABkcnMvZG93bnJldi54bWxQSwUGAAAAAAQABAD5AAAAlQMAAAAA&#10;" strokecolor="#0d0d0d [3069]" strokeweight="1pt">
                    <v:stroke endarrow="block"/>
                  </v:shape>
                  <w10:wrap type="none"/>
                  <w10:anchorlock/>
                </v:group>
              </w:pict>
            </w:r>
          </w:p>
        </w:tc>
        <w:tc>
          <w:tcPr>
            <w:tcW w:w="876" w:type="dxa"/>
            <w:vAlign w:val="center"/>
          </w:tcPr>
          <w:p w:rsidR="00325446" w:rsidRPr="00325446" w:rsidRDefault="00325446" w:rsidP="00325446">
            <w:pPr>
              <w:widowControl w:val="0"/>
              <w:jc w:val="right"/>
              <w:rPr>
                <w:color w:val="000000"/>
              </w:rPr>
            </w:pPr>
            <w:r w:rsidRPr="00325446">
              <w:rPr>
                <w:color w:val="000000"/>
              </w:rPr>
              <w:t>-0.30</w:t>
            </w:r>
          </w:p>
        </w:tc>
        <w:tc>
          <w:tcPr>
            <w:tcW w:w="1106" w:type="dxa"/>
            <w:vAlign w:val="center"/>
          </w:tcPr>
          <w:p w:rsidR="00325446" w:rsidRPr="00325446" w:rsidRDefault="00325446" w:rsidP="00F37244">
            <w:pPr>
              <w:widowControl w:val="0"/>
              <w:rPr>
                <w:color w:val="000000"/>
              </w:rPr>
            </w:pPr>
            <w:r>
              <w:rPr>
                <w:color w:val="000000"/>
              </w:rPr>
              <w:t>(</w:t>
            </w:r>
            <w:r w:rsidRPr="00325446">
              <w:rPr>
                <w:color w:val="000000"/>
              </w:rPr>
              <w:t>0.14</w:t>
            </w:r>
            <w:r>
              <w:rPr>
                <w:color w:val="000000"/>
              </w:rPr>
              <w:t>)</w:t>
            </w:r>
            <w:r w:rsidR="00EE4EC2">
              <w:rPr>
                <w:color w:val="000000"/>
              </w:rPr>
              <w:t>*</w:t>
            </w:r>
          </w:p>
        </w:tc>
        <w:tc>
          <w:tcPr>
            <w:tcW w:w="876" w:type="dxa"/>
            <w:vAlign w:val="center"/>
          </w:tcPr>
          <w:p w:rsidR="00325446" w:rsidRPr="00325446" w:rsidRDefault="00325446" w:rsidP="00325446">
            <w:pPr>
              <w:widowControl w:val="0"/>
              <w:jc w:val="right"/>
              <w:rPr>
                <w:color w:val="000000"/>
              </w:rPr>
            </w:pPr>
            <w:r w:rsidRPr="00325446">
              <w:rPr>
                <w:color w:val="000000"/>
              </w:rPr>
              <w:t>0.01</w:t>
            </w:r>
          </w:p>
        </w:tc>
        <w:tc>
          <w:tcPr>
            <w:tcW w:w="1078" w:type="dxa"/>
            <w:vAlign w:val="center"/>
          </w:tcPr>
          <w:p w:rsidR="00325446" w:rsidRPr="00325446" w:rsidRDefault="00325446" w:rsidP="00F37244">
            <w:pPr>
              <w:widowControl w:val="0"/>
              <w:rPr>
                <w:color w:val="000000"/>
              </w:rPr>
            </w:pPr>
            <w:r>
              <w:rPr>
                <w:color w:val="000000"/>
              </w:rPr>
              <w:t>(</w:t>
            </w:r>
            <w:r w:rsidRPr="00325446">
              <w:rPr>
                <w:color w:val="000000"/>
              </w:rPr>
              <w:t>0.09</w:t>
            </w:r>
            <w:r>
              <w:rPr>
                <w:color w:val="000000"/>
              </w:rPr>
              <w:t>)</w:t>
            </w:r>
          </w:p>
        </w:tc>
        <w:tc>
          <w:tcPr>
            <w:tcW w:w="876" w:type="dxa"/>
            <w:vAlign w:val="center"/>
          </w:tcPr>
          <w:p w:rsidR="00325446" w:rsidRPr="00325446" w:rsidRDefault="00325446" w:rsidP="00325446">
            <w:pPr>
              <w:widowControl w:val="0"/>
              <w:jc w:val="right"/>
              <w:rPr>
                <w:color w:val="000000"/>
              </w:rPr>
            </w:pPr>
            <w:r w:rsidRPr="00325446">
              <w:rPr>
                <w:color w:val="000000"/>
              </w:rPr>
              <w:t>-0.09</w:t>
            </w:r>
          </w:p>
        </w:tc>
        <w:tc>
          <w:tcPr>
            <w:tcW w:w="1078" w:type="dxa"/>
            <w:vAlign w:val="center"/>
          </w:tcPr>
          <w:p w:rsidR="00325446" w:rsidRPr="00325446" w:rsidRDefault="00325446" w:rsidP="00F37244">
            <w:pPr>
              <w:widowControl w:val="0"/>
              <w:rPr>
                <w:color w:val="000000"/>
              </w:rPr>
            </w:pPr>
            <w:r>
              <w:rPr>
                <w:color w:val="000000"/>
              </w:rPr>
              <w:t>(</w:t>
            </w:r>
            <w:r w:rsidRPr="00325446">
              <w:rPr>
                <w:color w:val="000000"/>
              </w:rPr>
              <w:t>0.06</w:t>
            </w:r>
            <w:r>
              <w:rPr>
                <w:color w:val="000000"/>
              </w:rPr>
              <w:t>)</w:t>
            </w:r>
          </w:p>
        </w:tc>
        <w:tc>
          <w:tcPr>
            <w:tcW w:w="1171" w:type="dxa"/>
            <w:vAlign w:val="center"/>
          </w:tcPr>
          <w:p w:rsidR="00325446" w:rsidRPr="00B60265" w:rsidRDefault="0054205C" w:rsidP="003C184C">
            <w:pPr>
              <w:widowControl w:val="0"/>
              <w:tabs>
                <w:tab w:val="decimal" w:pos="433"/>
              </w:tabs>
            </w:pPr>
            <w:r>
              <w:t>14.6</w:t>
            </w:r>
            <w:r w:rsidR="00325446" w:rsidRPr="00B60265">
              <w:t>*</w:t>
            </w:r>
          </w:p>
        </w:tc>
        <w:tc>
          <w:tcPr>
            <w:tcW w:w="1056" w:type="dxa"/>
            <w:vAlign w:val="center"/>
          </w:tcPr>
          <w:p w:rsidR="00325446" w:rsidRPr="00B60265" w:rsidRDefault="0054205C" w:rsidP="003C184C">
            <w:pPr>
              <w:widowControl w:val="0"/>
              <w:tabs>
                <w:tab w:val="decimal" w:pos="342"/>
              </w:tabs>
            </w:pPr>
            <w:r>
              <w:t>1.7</w:t>
            </w:r>
          </w:p>
        </w:tc>
      </w:tr>
      <w:tr w:rsidR="00325446" w:rsidRPr="00B60265" w:rsidTr="00325446">
        <w:tc>
          <w:tcPr>
            <w:tcW w:w="3078" w:type="dxa"/>
            <w:vAlign w:val="center"/>
          </w:tcPr>
          <w:p w:rsidR="00325446" w:rsidRPr="00B60265" w:rsidRDefault="00325446" w:rsidP="003C184C">
            <w:pPr>
              <w:widowControl w:val="0"/>
              <w:tabs>
                <w:tab w:val="left" w:pos="270"/>
              </w:tabs>
            </w:pPr>
            <w:r w:rsidRPr="00B60265">
              <w:t>Outdegree-activity</w:t>
            </w:r>
          </w:p>
        </w:tc>
        <w:tc>
          <w:tcPr>
            <w:tcW w:w="1236" w:type="dxa"/>
            <w:vAlign w:val="center"/>
          </w:tcPr>
          <w:p w:rsidR="00325446" w:rsidRPr="00B60265" w:rsidRDefault="006069D0" w:rsidP="00DA4047">
            <w:pPr>
              <w:widowControl w:val="0"/>
            </w:pPr>
            <w:r>
              <w:rPr>
                <w:noProof/>
                <w:lang w:eastAsia="en-US"/>
              </w:rPr>
            </w:r>
            <w:r>
              <w:rPr>
                <w:noProof/>
                <w:lang w:eastAsia="en-US"/>
              </w:rPr>
              <w:pict>
                <v:group id="Canvas 889" o:spid="_x0000_s1431" editas="canvas" style="width:42.9pt;height:38pt;mso-position-horizontal-relative:char;mso-position-vertical-relative:line" coordsize="5448,48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">
                  <v:shape id="_x0000_s1432" type="#_x0000_t75" style="position:absolute;width:5448;height:4819;visibility:visible">
                    <v:fill o:detectmouseclick="t"/>
                    <v:path o:connecttype="none"/>
                  </v:shape>
                  <v:oval id="Oval 796" o:spid="_x0000_s1433" style="position:absolute;top:229;width:1333;height:123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3l26sQA&#10;AADcAAAADwAAAGRycy9kb3ducmV2LnhtbESPX2vCMBTF3wd+h3CFva2pTp3rjCKCKIiM2Tn2eGmu&#10;bbG5KU3U+u2NIPh4OH9+nMmsNZU4U+NKywp6UQyCOLO65FzBb7p8G4NwHlljZZkUXMnBbNp5mWCi&#10;7YV/6LzzuQgj7BJUUHhfJ1K6rCCDLrI1cfAOtjHog2xyqRu8hHFTyX4cj6TBkgOhwJoWBWXH3ckE&#10;7t93Wi+q7f8mtvv3dMWn3mBISr122/kXCE+tf4Yf7bVW8PE5gvuZcATk9A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95durEAAAA3AAAAA8AAAAAAAAAAAAAAAAAmAIAAGRycy9k&#10;b3ducmV2LnhtbFBLBQYAAAAABAAEAPUAAACJAwAAAAA=&#10;" fillcolor="#0d0d0d [3069]" strokecolor="#0d0d0d [3069]" strokeweight="2pt"/>
                  <v:oval id="Oval 797" o:spid="_x0000_s1434" style="position:absolute;left:1896;top:230;width:1327;height:1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DXTccQA&#10;AADcAAAADwAAAGRycy9kb3ducmV2LnhtbESPW2vCQBCF3wv+h2UE3+rGS9WmriKCKIiIRqWPQ3aa&#10;BLOzIbtq/PduodDHw7l8nOm8MaW4U+0Kywp63QgEcWp1wZmCU7J6n4BwHlljaZkUPMnBfNZ6m2Ks&#10;7YMPdD/6TIQRdjEqyL2vYildmpNB17UVcfB+bG3QB1lnUtf4COOmlP0oGkmDBQdCjhUtc0qvx5sJ&#10;3Ms+qZbl7nsb2fMgWfOtN/wgpTrtZvEFwlPj/8N/7Y1WMP4cw++ZcATk7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A103HEAAAA3AAAAA8AAAAAAAAAAAAAAAAAmAIAAGRycy9k&#10;b3ducmV2LnhtbFBLBQYAAAAABAAEAPUAAACJAwAAAAA=&#10;" fillcolor="#0d0d0d [3069]" strokecolor="#0d0d0d [3069]" strokeweight="2pt">
                    <v:textbox>
                      <w:txbxContent>
                        <w:p w:rsidR="00DA4047" w:rsidRDefault="00DA4047" w:rsidP="00B60265">
                          <w:pPr>
                            <w:rPr>
                              <w:rFonts w:eastAsia="Times New Roman"/>
                            </w:rPr>
                          </w:pPr>
                        </w:p>
                      </w:txbxContent>
                    </v:textbox>
                  </v:oval>
                  <v:shape id="Straight Arrow Connector 798" o:spid="_x0000_s1435" type="#_x0000_t32" style="position:absolute;left:666;top:1459;width:1386;height:2348;flip:x 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RC1lMAAAADcAAAADwAAAGRycy9kb3ducmV2LnhtbERPTYvCMBC9C/6HMII3TV3BajWKLoiC&#10;F1u9eBuasS02k9JE7f77zUHw+Hjfq01navGi1lWWFUzGEQji3OqKCwXXy340B+E8ssbaMin4Iweb&#10;db+3wkTbN6f0ynwhQgi7BBWU3jeJlC4vyaAb24Y4cHfbGvQBtoXULb5DuKnlTxTNpMGKQ0OJDf2W&#10;lD+yp1HAPp3E6W52O7u7m9pzHR+6/Ump4aDbLkF46vxX/HEftYJ4EdaGM+EIyPU/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0QtZTAAAAA3AAAAA8AAAAAAAAAAAAAAAAA&#10;oQIAAGRycy9kb3ducmV2LnhtbFBLBQYAAAAABAAEAPkAAACOAwAAAAA=&#10;" strokecolor="#0d0d0d [3069]" strokeweight="1pt">
                    <v:stroke endarrow="block"/>
                  </v:shape>
                  <v:oval id="Oval 799" o:spid="_x0000_s1436" style="position:absolute;left:1859;top:3630;width:1314;height:1213;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bimMQA&#10;AADcAAAADwAAAGRycy9kb3ducmV2LnhtbESPW2vCQBCF3wv+h2UE3+pG23qJrlIEqSAiGhUfh+yY&#10;BLOzIbtq/PduodDHw7l8nOm8MaW4U+0Kywp63QgEcWp1wZmCQ7J8H4FwHlljaZkUPMnBfNZ6m2Ks&#10;7YN3dN/7TIQRdjEqyL2vYildmpNB17UVcfAutjbog6wzqWt8hHFTyn4UDaTBggMhx4oWOaXX/c0E&#10;7mmbVItyc15H9viR/PCt9/lFSnXazfcEhKfG/4f/2iutYDgew++ZcATk7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7m4pjEAAAA3AAAAA8AAAAAAAAAAAAAAAAAmAIAAGRycy9k&#10;b3ducmV2LnhtbFBLBQYAAAAABAAEAPUAAACJAwAAAAA=&#10;" fillcolor="#0d0d0d [3069]" strokecolor="#0d0d0d [3069]" strokeweight="2pt">
                    <v:textbox>
                      <w:txbxContent>
                        <w:p w:rsidR="00DA4047" w:rsidRDefault="00DA4047" w:rsidP="00B60265">
                          <w:pPr>
                            <w:pStyle w:val="NormalWeb"/>
                            <w:spacing w:before="0" w:beforeAutospacing="0" w:after="0" w:afterAutospacing="0"/>
                          </w:pPr>
                          <w:r>
                            <w:rPr>
                              <w:rFonts w:eastAsia="Times New Roman"/>
                            </w:rPr>
                            <w:t> </w:t>
                          </w:r>
                        </w:p>
                      </w:txbxContent>
                    </v:textbox>
                  </v:oval>
                  <v:shape id="Straight Arrow Connector 800" o:spid="_x0000_s1437" type="#_x0000_t32" style="position:absolute;left:2558;top:1456;width:1;height:2145;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sEuRcMAAADcAAAADwAAAGRycy9kb3ducmV2LnhtbERPXWvCMBR9H/gfwhX2NlOFOalGEVEY&#10;YwytIvh2aa5ttbmpTWa6f28eBj4ezvds0Zla3Kl1lWUFw0ECgji3uuJCwWG/eZuAcB5ZY22ZFPyR&#10;g8W89zLDVNvAO7pnvhAxhF2KCkrvm1RKl5dk0A1sQxy5s20N+gjbQuoWQww3tRwlyVgarDg2lNjQ&#10;qqT8mv0aBdfT10cYZfswDsdwWX9vbz/v4abUa79bTkF46vxT/O/+1AomSZwfz8QjIOc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LBLkXDAAAA3AAAAA8AAAAAAAAAAAAA&#10;AAAAoQIAAGRycy9kb3ducmV2LnhtbFBLBQYAAAAABAAEAPkAAACRAwAAAAA=&#10;" strokecolor="#0d0d0d [3069]" strokeweight="1pt">
                    <v:stroke endarrow="block"/>
                  </v:shape>
                  <w10:wrap type="none"/>
                  <w10:anchorlock/>
                </v:group>
              </w:pict>
            </w:r>
          </w:p>
        </w:tc>
        <w:tc>
          <w:tcPr>
            <w:tcW w:w="487" w:type="dxa"/>
            <w:vAlign w:val="center"/>
          </w:tcPr>
          <w:p w:rsidR="00325446" w:rsidRPr="00B60265" w:rsidRDefault="00325446" w:rsidP="003C184C">
            <w:pPr>
              <w:widowControl w:val="0"/>
            </w:pPr>
            <w:r w:rsidRPr="00B60265">
              <w:t>→</w:t>
            </w:r>
          </w:p>
        </w:tc>
        <w:tc>
          <w:tcPr>
            <w:tcW w:w="1116" w:type="dxa"/>
            <w:vAlign w:val="center"/>
          </w:tcPr>
          <w:p w:rsidR="00325446" w:rsidRPr="00B60265" w:rsidRDefault="006069D0" w:rsidP="00DA4047">
            <w:pPr>
              <w:widowControl w:val="0"/>
            </w:pPr>
            <w:r>
              <w:rPr>
                <w:noProof/>
                <w:lang w:eastAsia="en-US"/>
              </w:rPr>
            </w:r>
            <w:r>
              <w:rPr>
                <w:noProof/>
                <w:lang w:eastAsia="en-US"/>
              </w:rPr>
              <w:pict>
                <v:group id="Canvas 890" o:spid="_x0000_s1438" editas="canvas" style="width:42.9pt;height:38pt;mso-position-horizontal-relative:char;mso-position-vertical-relative:line" coordsize="5448,48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">
                  <v:shape id="_x0000_s1439" type="#_x0000_t75" style="position:absolute;width:5448;height:4819;visibility:visible">
                    <v:fill o:detectmouseclick="t"/>
                    <v:path o:connecttype="none"/>
                  </v:shape>
                  <v:oval id="Oval 801" o:spid="_x0000_s1440" style="position:absolute;top:229;width:1333;height:123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i7vT8QA&#10;AADcAAAADwAAAGRycy9kb3ducmV2LnhtbESPX2vCMBTF3wW/Q7iDvc2kcw6pRpHCcDBEZjfx8dJc&#10;27LmpjSpdt9+EQY+Hs6fH2e5HmwjLtT52rGGZKJAEBfO1Fxq+MrfnuYgfEA22DgmDb/kYb0aj5aY&#10;GnflT7ocQiniCPsUNVQhtKmUvqjIop+4ljh6Z9dZDFF2pTQdXuO4beSzUq/SYs2RUGFLWUXFz6G3&#10;kXvc523W7E4fyn1P8y33ycuMtH58GDYLEIGGcA//t9+NhrlK4HYmHgG5+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4u70/EAAAA3AAAAA8AAAAAAAAAAAAAAAAAmAIAAGRycy9k&#10;b3ducmV2LnhtbFBLBQYAAAAABAAEAPUAAACJAwAAAAA=&#10;" fillcolor="#0d0d0d [3069]" strokecolor="#0d0d0d [3069]" strokeweight="2pt"/>
                  <v:oval id="Oval 802" o:spid="_x0000_s1441" style="position:absolute;left:1896;top:230;width:1327;height:1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vxxOMQA&#10;AADcAAAADwAAAGRycy9kb3ducmV2LnhtbESPX2vCMBTF34V9h3AHe5uJnROpRpGCbCAybN3w8dLc&#10;tWXNTWmidt9+EQY+Hs6fH2e5HmwrLtT7xrGGyViBIC6dabjScCy2z3MQPiAbbB2Thl/ysF49jJaY&#10;GnflA13yUIk4wj5FDXUIXSqlL2uy6MeuI47et+sthij7Spoer3HctjJRaiYtNhwJNXaU1VT+5Gcb&#10;uV8fRZe1+9NOuc+X4o3Pk+kraf30OGwWIAIN4R7+b78bDXOVwO1MPAJy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78cTjEAAAA3AAAAA8AAAAAAAAAAAAAAAAAmAIAAGRycy9k&#10;b3ducmV2LnhtbFBLBQYAAAAABAAEAPUAAACJAwAAAAA=&#10;" fillcolor="#0d0d0d [3069]" strokecolor="#0d0d0d [3069]" strokeweight="2pt">
                    <v:textbox>
                      <w:txbxContent>
                        <w:p w:rsidR="00DA4047" w:rsidRDefault="00DA4047" w:rsidP="00B60265">
                          <w:pPr>
                            <w:rPr>
                              <w:rFonts w:eastAsia="Times New Roman"/>
                            </w:rPr>
                          </w:pPr>
                        </w:p>
                      </w:txbxContent>
                    </v:textbox>
                  </v:oval>
                  <v:oval id="Oval 803" o:spid="_x0000_s1442" style="position:absolute;left:3815;top:243;width:1321;height:121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bDUo8QA&#10;AADcAAAADwAAAGRycy9kb3ducmV2LnhtbESPX2vCMBTF34V9h3AHe5uJ1olUo0hhbCAybN3w8dLc&#10;tWXNTWmidt9+EQY+Hs6fH2e1GWwrLtT7xrGGyViBIC6dabjScCxenxcgfEA22DomDb/kYbN+GK0w&#10;Ne7KB7rkoRJxhH2KGuoQulRKX9Zk0Y9dRxy9b9dbDFH2lTQ9XuO4beVUqbm02HAk1NhRVlP5k59t&#10;5H59FF3W7k875T6T4o3Pk9kLaf30OGyXIAIN4R7+b78bDQuVwO1MPAJy/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Gw1KPEAAAA3AAAAA8AAAAAAAAAAAAAAAAAmAIAAGRycy9k&#10;b3ducmV2LnhtbFBLBQYAAAAABAAEAPUAAACJAwAAAAA=&#10;" fillcolor="#0d0d0d [3069]" strokecolor="#0d0d0d [3069]" strokeweight="2pt">
                    <v:textbox>
                      <w:txbxContent>
                        <w:p w:rsidR="00DA4047" w:rsidRDefault="00DA4047" w:rsidP="00B60265">
                          <w:pPr>
                            <w:pStyle w:val="NormalWeb"/>
                            <w:spacing w:before="0" w:beforeAutospacing="0" w:after="0" w:afterAutospacing="0"/>
                          </w:pPr>
                          <w:r>
                            <w:rPr>
                              <w:rFonts w:eastAsia="Times New Roman"/>
                            </w:rPr>
                            <w:t> </w:t>
                          </w:r>
                        </w:p>
                      </w:txbxContent>
                    </v:textbox>
                  </v:oval>
                  <v:shape id="Straight Arrow Connector 804" o:spid="_x0000_s1443" type="#_x0000_t32" style="position:absolute;left:666;top:1459;width:1386;height:2348;flip:x 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uO+QMMAAADcAAAADwAAAGRycy9kb3ducmV2LnhtbESPzarCMBSE9xd8h3AEd9fUH1SqUVQQ&#10;BTe2unF3aI5tsTkpTdT69ka4cJfDzHzDLFatqcSTGldaVjDoRyCIM6tLzhVczrvfGQjnkTVWlknB&#10;mxyslp2fBcbavjihZ+pzESDsYlRQeF/HUrqsIIOub2vi4N1sY9AH2eRSN/gKcFPJYRRNpMGSw0KB&#10;NW0Lyu7pwyhgnwymyWZyPbmbG9lTNd23u6NSvW67noPw1Pr/8F/7oBXMojF8z4QjIJc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LjvkDDAAAA3AAAAA8AAAAAAAAAAAAA&#10;AAAAoQIAAGRycy9kb3ducmV2LnhtbFBLBQYAAAAABAAEAPkAAACRAwAAAAA=&#10;" strokecolor="#0d0d0d [3069]" strokeweight="1pt">
                    <v:stroke endarrow="block"/>
                  </v:shape>
                  <v:shape id="Straight Arrow Connector 805" o:spid="_x0000_s1444" type="#_x0000_t32" style="position:absolute;left:2981;top:1462;width:1495;height:2345;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raN3cYAAADcAAAADwAAAGRycy9kb3ducmV2LnhtbESPQWvCQBSE7wX/w/KE3upGQRuiq4i0&#10;UEopGovg7ZF9JtHs25jduum/7wqFHoeZ+YZZrHrTiBt1rrasYDxKQBAXVtdcKvjavz6lIJxH1thY&#10;JgU/5GC1HDwsMNM28I5uuS9FhLDLUEHlfZtJ6YqKDLqRbYmjd7KdQR9lV0rdYYhw08hJksykwZrj&#10;QoUtbSoqLvm3UXA5vj+HSb4Ps3AI55eP7fVzGq5KPQ779RyEp97/h//ab1pBmkzhfiYeAbn8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K2jd3GAAAA3AAAAA8AAAAAAAAA&#10;AAAAAAAAoQIAAGRycy9kb3ducmV2LnhtbFBLBQYAAAAABAAEAPkAAACUAwAAAAA=&#10;" strokecolor="#0d0d0d [3069]" strokeweight="1pt">
                    <v:stroke endarrow="block"/>
                  </v:shape>
                  <v:oval id="Oval 806" o:spid="_x0000_s1445" style="position:absolute;left:1859;top:3630;width:1314;height:1213;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cd3O8MA&#10;AADcAAAADwAAAGRycy9kb3ducmV2LnhtbESPXWvCMBSG7wf+h3AE72biJ1KNIoIoyBhrt+HloTlr&#10;y5qT0kSt/34ZCF6+vB8P72rT2VpcqfWVYw2joQJBnDtTcaHhM9u/LkD4gGywdkwa7uRhs+69rDAx&#10;7sYfdE1DIeII+wQ1lCE0iZQ+L8miH7qGOHo/rrUYomwLaVq8xXFby7FSc2mx4kgosaFdSflverGR&#10;+/2eNbv67XxS7muSHfgyms5I60G/2y5BBOrCM/xoH42GhZrD/5l4BOT6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cd3O8MAAADcAAAADwAAAAAAAAAAAAAAAACYAgAAZHJzL2Rv&#10;d25yZXYueG1sUEsFBgAAAAAEAAQA9QAAAIgDAAAAAA==&#10;" fillcolor="#0d0d0d [3069]" strokecolor="#0d0d0d [3069]" strokeweight="2pt">
                    <v:textbox>
                      <w:txbxContent>
                        <w:p w:rsidR="00DA4047" w:rsidRDefault="00DA4047" w:rsidP="00B60265">
                          <w:pPr>
                            <w:pStyle w:val="NormalWeb"/>
                            <w:spacing w:before="0" w:beforeAutospacing="0" w:after="0" w:afterAutospacing="0"/>
                          </w:pPr>
                          <w:r>
                            <w:rPr>
                              <w:rFonts w:eastAsia="Times New Roman"/>
                            </w:rPr>
                            <w:t> </w:t>
                          </w:r>
                        </w:p>
                      </w:txbxContent>
                    </v:textbox>
                  </v:oval>
                  <v:shape id="Straight Arrow Connector 807" o:spid="_x0000_s1446" type="#_x0000_t32" style="position:absolute;left:2558;top:1456;width:1;height:2145;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i2McYAAADcAAAADwAAAGRycy9kb3ducmV2LnhtbESPQWvCQBSE7wX/w/KE3upGoSrRVYq0&#10;UESkRin09sg+k9Ts25jduvHfu0LB4zAz3zDzZWdqcaHWVZYVDAcJCOLc6ooLBYf9x8sUhPPIGmvL&#10;pOBKDpaL3tMcU20D7+iS+UJECLsUFZTeN6mULi/JoBvYhjh6R9sa9FG2hdQthgg3tRwlyVgarDgu&#10;lNjQqqT8lP0ZBaef9SSMsn0Yh+/w+775Om9fw1mp5373NgPhqfOP8H/7UyuYJhO4n4lHQC5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0otjHGAAAA3AAAAA8AAAAAAAAA&#10;AAAAAAAAoQIAAGRycy9kb3ducmV2LnhtbFBLBQYAAAAABAAEAPkAAACUAwAAAAA=&#10;" strokecolor="#0d0d0d [3069]" strokeweight="1pt">
                    <v:stroke endarrow="block"/>
                  </v:shape>
                  <w10:wrap type="none"/>
                  <w10:anchorlock/>
                </v:group>
              </w:pict>
            </w:r>
          </w:p>
        </w:tc>
        <w:tc>
          <w:tcPr>
            <w:tcW w:w="876" w:type="dxa"/>
            <w:vAlign w:val="center"/>
          </w:tcPr>
          <w:p w:rsidR="00325446" w:rsidRPr="00325446" w:rsidRDefault="00325446" w:rsidP="00325446">
            <w:pPr>
              <w:widowControl w:val="0"/>
              <w:jc w:val="right"/>
              <w:rPr>
                <w:color w:val="000000"/>
              </w:rPr>
            </w:pPr>
            <w:r w:rsidRPr="00325446">
              <w:rPr>
                <w:color w:val="000000"/>
              </w:rPr>
              <w:t>0.15</w:t>
            </w:r>
          </w:p>
        </w:tc>
        <w:tc>
          <w:tcPr>
            <w:tcW w:w="1106" w:type="dxa"/>
            <w:vAlign w:val="center"/>
          </w:tcPr>
          <w:p w:rsidR="00325446" w:rsidRPr="00325446" w:rsidRDefault="00325446" w:rsidP="00F37244">
            <w:pPr>
              <w:widowControl w:val="0"/>
              <w:rPr>
                <w:color w:val="000000"/>
              </w:rPr>
            </w:pPr>
            <w:r>
              <w:rPr>
                <w:color w:val="000000"/>
              </w:rPr>
              <w:t>(</w:t>
            </w:r>
            <w:r w:rsidRPr="00325446">
              <w:rPr>
                <w:color w:val="000000"/>
              </w:rPr>
              <w:t>0.07</w:t>
            </w:r>
            <w:r>
              <w:rPr>
                <w:color w:val="000000"/>
              </w:rPr>
              <w:t>)</w:t>
            </w:r>
            <w:r w:rsidR="00EE4EC2">
              <w:rPr>
                <w:color w:val="000000"/>
              </w:rPr>
              <w:t>*</w:t>
            </w:r>
          </w:p>
        </w:tc>
        <w:tc>
          <w:tcPr>
            <w:tcW w:w="876" w:type="dxa"/>
            <w:vAlign w:val="center"/>
          </w:tcPr>
          <w:p w:rsidR="00325446" w:rsidRPr="00325446" w:rsidRDefault="00325446" w:rsidP="00325446">
            <w:pPr>
              <w:widowControl w:val="0"/>
              <w:jc w:val="right"/>
              <w:rPr>
                <w:color w:val="000000"/>
              </w:rPr>
            </w:pPr>
            <w:r w:rsidRPr="00325446">
              <w:rPr>
                <w:color w:val="000000"/>
              </w:rPr>
              <w:t>0.33</w:t>
            </w:r>
          </w:p>
        </w:tc>
        <w:tc>
          <w:tcPr>
            <w:tcW w:w="1078" w:type="dxa"/>
            <w:vAlign w:val="center"/>
          </w:tcPr>
          <w:p w:rsidR="00325446" w:rsidRPr="00325446" w:rsidRDefault="00325446" w:rsidP="00F37244">
            <w:pPr>
              <w:widowControl w:val="0"/>
              <w:rPr>
                <w:color w:val="000000"/>
              </w:rPr>
            </w:pPr>
            <w:r>
              <w:rPr>
                <w:color w:val="000000"/>
              </w:rPr>
              <w:t>(</w:t>
            </w:r>
            <w:r w:rsidRPr="00325446">
              <w:rPr>
                <w:color w:val="000000"/>
              </w:rPr>
              <w:t>0.06</w:t>
            </w:r>
            <w:r>
              <w:rPr>
                <w:color w:val="000000"/>
              </w:rPr>
              <w:t>)</w:t>
            </w:r>
            <w:r w:rsidR="00EE4EC2">
              <w:rPr>
                <w:color w:val="000000"/>
              </w:rPr>
              <w:t>**</w:t>
            </w:r>
          </w:p>
        </w:tc>
        <w:tc>
          <w:tcPr>
            <w:tcW w:w="876" w:type="dxa"/>
            <w:vAlign w:val="center"/>
          </w:tcPr>
          <w:p w:rsidR="00325446" w:rsidRPr="00325446" w:rsidRDefault="00325446" w:rsidP="00325446">
            <w:pPr>
              <w:widowControl w:val="0"/>
              <w:jc w:val="right"/>
              <w:rPr>
                <w:color w:val="000000"/>
              </w:rPr>
            </w:pPr>
            <w:r w:rsidRPr="00325446">
              <w:rPr>
                <w:color w:val="000000"/>
              </w:rPr>
              <w:t>0.05</w:t>
            </w:r>
          </w:p>
        </w:tc>
        <w:tc>
          <w:tcPr>
            <w:tcW w:w="1078" w:type="dxa"/>
            <w:vAlign w:val="center"/>
          </w:tcPr>
          <w:p w:rsidR="00325446" w:rsidRPr="00325446" w:rsidRDefault="00325446" w:rsidP="00F37244">
            <w:pPr>
              <w:widowControl w:val="0"/>
              <w:rPr>
                <w:color w:val="000000"/>
              </w:rPr>
            </w:pPr>
            <w:r>
              <w:rPr>
                <w:color w:val="000000"/>
              </w:rPr>
              <w:t>(</w:t>
            </w:r>
            <w:r w:rsidRPr="00325446">
              <w:rPr>
                <w:color w:val="000000"/>
              </w:rPr>
              <w:t>0.05</w:t>
            </w:r>
            <w:r>
              <w:rPr>
                <w:color w:val="000000"/>
              </w:rPr>
              <w:t>)</w:t>
            </w:r>
          </w:p>
        </w:tc>
        <w:tc>
          <w:tcPr>
            <w:tcW w:w="1171" w:type="dxa"/>
            <w:vAlign w:val="center"/>
          </w:tcPr>
          <w:p w:rsidR="00325446" w:rsidRPr="00B60265" w:rsidRDefault="0054205C" w:rsidP="003C184C">
            <w:pPr>
              <w:widowControl w:val="0"/>
              <w:tabs>
                <w:tab w:val="decimal" w:pos="433"/>
              </w:tabs>
            </w:pPr>
            <w:r>
              <w:t>0</w:t>
            </w:r>
          </w:p>
        </w:tc>
        <w:tc>
          <w:tcPr>
            <w:tcW w:w="1056" w:type="dxa"/>
            <w:vAlign w:val="center"/>
          </w:tcPr>
          <w:p w:rsidR="00325446" w:rsidRPr="00B60265" w:rsidRDefault="0054205C" w:rsidP="003C184C">
            <w:pPr>
              <w:widowControl w:val="0"/>
              <w:tabs>
                <w:tab w:val="decimal" w:pos="342"/>
              </w:tabs>
            </w:pPr>
            <w:r>
              <w:t>47</w:t>
            </w:r>
            <w:r w:rsidR="00325446" w:rsidRPr="00B60265">
              <w:t>**</w:t>
            </w:r>
          </w:p>
        </w:tc>
      </w:tr>
      <w:tr w:rsidR="00325446" w:rsidRPr="00B60265" w:rsidTr="00DA4047">
        <w:tc>
          <w:tcPr>
            <w:tcW w:w="3078" w:type="dxa"/>
            <w:vAlign w:val="center"/>
          </w:tcPr>
          <w:p w:rsidR="00325446" w:rsidRPr="00B60265" w:rsidRDefault="00325446" w:rsidP="003C184C">
            <w:pPr>
              <w:widowControl w:val="0"/>
              <w:tabs>
                <w:tab w:val="left" w:pos="270"/>
              </w:tabs>
            </w:pPr>
            <w:r w:rsidRPr="00B60265">
              <w:t>Zero outdegrees</w:t>
            </w:r>
          </w:p>
        </w:tc>
        <w:tc>
          <w:tcPr>
            <w:tcW w:w="1236" w:type="dxa"/>
            <w:vAlign w:val="center"/>
          </w:tcPr>
          <w:p w:rsidR="00325446" w:rsidRPr="00B60265" w:rsidRDefault="00325446" w:rsidP="003C184C">
            <w:pPr>
              <w:widowControl w:val="0"/>
              <w:rPr>
                <w:noProof/>
                <w:lang w:eastAsia="en-US"/>
              </w:rPr>
            </w:pPr>
          </w:p>
        </w:tc>
        <w:tc>
          <w:tcPr>
            <w:tcW w:w="487" w:type="dxa"/>
            <w:vAlign w:val="center"/>
          </w:tcPr>
          <w:p w:rsidR="00325446" w:rsidRPr="00B60265" w:rsidRDefault="00325446" w:rsidP="003C184C">
            <w:pPr>
              <w:widowControl w:val="0"/>
            </w:pPr>
          </w:p>
        </w:tc>
        <w:tc>
          <w:tcPr>
            <w:tcW w:w="1116" w:type="dxa"/>
            <w:vAlign w:val="center"/>
          </w:tcPr>
          <w:p w:rsidR="00325446" w:rsidRPr="00B60265" w:rsidRDefault="00325446" w:rsidP="00DA4047">
            <w:pPr>
              <w:widowControl w:val="0"/>
              <w:rPr>
                <w:noProof/>
                <w:lang w:eastAsia="en-US"/>
              </w:rPr>
            </w:pPr>
          </w:p>
        </w:tc>
        <w:tc>
          <w:tcPr>
            <w:tcW w:w="876" w:type="dxa"/>
            <w:vAlign w:val="center"/>
          </w:tcPr>
          <w:p w:rsidR="00325446" w:rsidRPr="00325446" w:rsidRDefault="00325446" w:rsidP="00325446">
            <w:pPr>
              <w:widowControl w:val="0"/>
              <w:jc w:val="right"/>
              <w:rPr>
                <w:color w:val="000000"/>
              </w:rPr>
            </w:pPr>
            <w:r w:rsidRPr="00325446">
              <w:rPr>
                <w:color w:val="000000"/>
              </w:rPr>
              <w:t>4.65</w:t>
            </w:r>
          </w:p>
        </w:tc>
        <w:tc>
          <w:tcPr>
            <w:tcW w:w="1106" w:type="dxa"/>
            <w:vAlign w:val="center"/>
          </w:tcPr>
          <w:p w:rsidR="00325446" w:rsidRPr="00325446" w:rsidRDefault="00325446" w:rsidP="00F37244">
            <w:pPr>
              <w:widowControl w:val="0"/>
              <w:rPr>
                <w:color w:val="000000"/>
              </w:rPr>
            </w:pPr>
            <w:r>
              <w:rPr>
                <w:color w:val="000000"/>
              </w:rPr>
              <w:t>(</w:t>
            </w:r>
            <w:r w:rsidRPr="00325446">
              <w:rPr>
                <w:color w:val="000000"/>
              </w:rPr>
              <w:t>0.64</w:t>
            </w:r>
            <w:r>
              <w:rPr>
                <w:color w:val="000000"/>
              </w:rPr>
              <w:t>)</w:t>
            </w:r>
            <w:r w:rsidR="00EE4EC2">
              <w:rPr>
                <w:color w:val="000000"/>
              </w:rPr>
              <w:t>**</w:t>
            </w:r>
          </w:p>
        </w:tc>
        <w:tc>
          <w:tcPr>
            <w:tcW w:w="876" w:type="dxa"/>
            <w:vAlign w:val="center"/>
          </w:tcPr>
          <w:p w:rsidR="00325446" w:rsidRPr="00325446" w:rsidRDefault="00325446" w:rsidP="00325446">
            <w:pPr>
              <w:widowControl w:val="0"/>
              <w:jc w:val="right"/>
              <w:rPr>
                <w:color w:val="000000"/>
              </w:rPr>
            </w:pPr>
            <w:r w:rsidRPr="00325446">
              <w:rPr>
                <w:color w:val="000000"/>
              </w:rPr>
              <w:t>3.26</w:t>
            </w:r>
          </w:p>
        </w:tc>
        <w:tc>
          <w:tcPr>
            <w:tcW w:w="1078" w:type="dxa"/>
            <w:vAlign w:val="center"/>
          </w:tcPr>
          <w:p w:rsidR="00325446" w:rsidRPr="00325446" w:rsidRDefault="00325446" w:rsidP="00F37244">
            <w:pPr>
              <w:widowControl w:val="0"/>
              <w:rPr>
                <w:color w:val="000000"/>
              </w:rPr>
            </w:pPr>
            <w:r>
              <w:rPr>
                <w:color w:val="000000"/>
              </w:rPr>
              <w:t>(</w:t>
            </w:r>
            <w:r w:rsidRPr="00325446">
              <w:rPr>
                <w:color w:val="000000"/>
              </w:rPr>
              <w:t>0.44</w:t>
            </w:r>
            <w:r>
              <w:rPr>
                <w:color w:val="000000"/>
              </w:rPr>
              <w:t>)</w:t>
            </w:r>
            <w:r w:rsidR="00EE4EC2">
              <w:rPr>
                <w:color w:val="000000"/>
              </w:rPr>
              <w:t>**</w:t>
            </w:r>
          </w:p>
        </w:tc>
        <w:tc>
          <w:tcPr>
            <w:tcW w:w="876" w:type="dxa"/>
            <w:vAlign w:val="center"/>
          </w:tcPr>
          <w:p w:rsidR="00325446" w:rsidRPr="00325446" w:rsidRDefault="00325446" w:rsidP="00325446">
            <w:pPr>
              <w:widowControl w:val="0"/>
              <w:jc w:val="right"/>
              <w:rPr>
                <w:color w:val="000000"/>
              </w:rPr>
            </w:pPr>
            <w:r w:rsidRPr="00325446">
              <w:rPr>
                <w:color w:val="000000"/>
              </w:rPr>
              <w:t>4.24</w:t>
            </w:r>
          </w:p>
        </w:tc>
        <w:tc>
          <w:tcPr>
            <w:tcW w:w="1078" w:type="dxa"/>
            <w:vAlign w:val="center"/>
          </w:tcPr>
          <w:p w:rsidR="00325446" w:rsidRPr="00325446" w:rsidRDefault="00325446" w:rsidP="00F37244">
            <w:pPr>
              <w:widowControl w:val="0"/>
              <w:rPr>
                <w:color w:val="000000"/>
              </w:rPr>
            </w:pPr>
            <w:r>
              <w:rPr>
                <w:color w:val="000000"/>
              </w:rPr>
              <w:t>(</w:t>
            </w:r>
            <w:r w:rsidRPr="00325446">
              <w:rPr>
                <w:color w:val="000000"/>
              </w:rPr>
              <w:t>0.43</w:t>
            </w:r>
            <w:r>
              <w:rPr>
                <w:color w:val="000000"/>
              </w:rPr>
              <w:t>)</w:t>
            </w:r>
            <w:r w:rsidR="00EE4EC2">
              <w:rPr>
                <w:color w:val="000000"/>
              </w:rPr>
              <w:t>**</w:t>
            </w:r>
          </w:p>
        </w:tc>
        <w:tc>
          <w:tcPr>
            <w:tcW w:w="1171" w:type="dxa"/>
            <w:vAlign w:val="center"/>
          </w:tcPr>
          <w:p w:rsidR="00325446" w:rsidRPr="00B60265" w:rsidRDefault="00325446" w:rsidP="003C184C">
            <w:pPr>
              <w:widowControl w:val="0"/>
              <w:tabs>
                <w:tab w:val="decimal" w:pos="433"/>
              </w:tabs>
            </w:pPr>
            <w:r>
              <w:t>0</w:t>
            </w:r>
          </w:p>
        </w:tc>
        <w:tc>
          <w:tcPr>
            <w:tcW w:w="1056" w:type="dxa"/>
            <w:vAlign w:val="center"/>
          </w:tcPr>
          <w:p w:rsidR="00325446" w:rsidRPr="00B60265" w:rsidRDefault="0054205C" w:rsidP="003C184C">
            <w:pPr>
              <w:widowControl w:val="0"/>
              <w:tabs>
                <w:tab w:val="decimal" w:pos="342"/>
              </w:tabs>
            </w:pPr>
            <w:r>
              <w:t>223</w:t>
            </w:r>
            <w:r w:rsidR="00325446">
              <w:t>**</w:t>
            </w:r>
          </w:p>
        </w:tc>
      </w:tr>
      <w:tr w:rsidR="00325446" w:rsidRPr="00B60265" w:rsidTr="00DA4047">
        <w:tc>
          <w:tcPr>
            <w:tcW w:w="3078" w:type="dxa"/>
            <w:vAlign w:val="center"/>
          </w:tcPr>
          <w:p w:rsidR="00325446" w:rsidRPr="00B60265" w:rsidRDefault="00325446" w:rsidP="003C184C">
            <w:pPr>
              <w:widowControl w:val="0"/>
              <w:tabs>
                <w:tab w:val="left" w:pos="270"/>
              </w:tabs>
            </w:pPr>
            <w:r w:rsidRPr="00B60265">
              <w:t>Low outdegrees (1 or 2)</w:t>
            </w:r>
          </w:p>
        </w:tc>
        <w:tc>
          <w:tcPr>
            <w:tcW w:w="1236" w:type="dxa"/>
            <w:vAlign w:val="center"/>
          </w:tcPr>
          <w:p w:rsidR="00325446" w:rsidRPr="00B60265" w:rsidRDefault="00325446" w:rsidP="003C184C">
            <w:pPr>
              <w:widowControl w:val="0"/>
            </w:pPr>
          </w:p>
        </w:tc>
        <w:tc>
          <w:tcPr>
            <w:tcW w:w="487" w:type="dxa"/>
            <w:vAlign w:val="center"/>
          </w:tcPr>
          <w:p w:rsidR="00325446" w:rsidRPr="00B60265" w:rsidRDefault="00325446" w:rsidP="003C184C">
            <w:pPr>
              <w:widowControl w:val="0"/>
            </w:pPr>
          </w:p>
        </w:tc>
        <w:tc>
          <w:tcPr>
            <w:tcW w:w="1116" w:type="dxa"/>
            <w:vAlign w:val="center"/>
          </w:tcPr>
          <w:p w:rsidR="00325446" w:rsidRPr="00B60265" w:rsidRDefault="00325446" w:rsidP="00DA4047">
            <w:pPr>
              <w:widowControl w:val="0"/>
            </w:pPr>
          </w:p>
        </w:tc>
        <w:tc>
          <w:tcPr>
            <w:tcW w:w="876" w:type="dxa"/>
            <w:vAlign w:val="center"/>
          </w:tcPr>
          <w:p w:rsidR="00325446" w:rsidRPr="00325446" w:rsidRDefault="0054205C" w:rsidP="00325446">
            <w:pPr>
              <w:widowControl w:val="0"/>
              <w:jc w:val="right"/>
              <w:rPr>
                <w:color w:val="000000"/>
              </w:rPr>
            </w:pPr>
            <w:r>
              <w:rPr>
                <w:color w:val="000000"/>
              </w:rPr>
              <w:t>-</w:t>
            </w:r>
            <w:r w:rsidR="00325446" w:rsidRPr="00325446">
              <w:rPr>
                <w:color w:val="000000"/>
              </w:rPr>
              <w:t>1.43</w:t>
            </w:r>
          </w:p>
        </w:tc>
        <w:tc>
          <w:tcPr>
            <w:tcW w:w="1106" w:type="dxa"/>
            <w:vAlign w:val="center"/>
          </w:tcPr>
          <w:p w:rsidR="00325446" w:rsidRPr="00325446" w:rsidRDefault="00325446" w:rsidP="00F37244">
            <w:pPr>
              <w:widowControl w:val="0"/>
              <w:rPr>
                <w:color w:val="000000"/>
              </w:rPr>
            </w:pPr>
            <w:r>
              <w:rPr>
                <w:color w:val="000000"/>
              </w:rPr>
              <w:t>(</w:t>
            </w:r>
            <w:r w:rsidRPr="00325446">
              <w:rPr>
                <w:color w:val="000000"/>
              </w:rPr>
              <w:t>0.31</w:t>
            </w:r>
            <w:r>
              <w:rPr>
                <w:color w:val="000000"/>
              </w:rPr>
              <w:t>)</w:t>
            </w:r>
            <w:r w:rsidR="00EE4EC2">
              <w:rPr>
                <w:color w:val="000000"/>
              </w:rPr>
              <w:t>**</w:t>
            </w:r>
          </w:p>
        </w:tc>
        <w:tc>
          <w:tcPr>
            <w:tcW w:w="876" w:type="dxa"/>
            <w:vAlign w:val="center"/>
          </w:tcPr>
          <w:p w:rsidR="00325446" w:rsidRPr="00325446" w:rsidRDefault="0054205C" w:rsidP="00325446">
            <w:pPr>
              <w:widowControl w:val="0"/>
              <w:jc w:val="right"/>
              <w:rPr>
                <w:color w:val="000000"/>
              </w:rPr>
            </w:pPr>
            <w:r>
              <w:rPr>
                <w:color w:val="000000"/>
              </w:rPr>
              <w:t>-</w:t>
            </w:r>
            <w:r w:rsidR="00325446" w:rsidRPr="00325446">
              <w:rPr>
                <w:color w:val="000000"/>
              </w:rPr>
              <w:t>0.86</w:t>
            </w:r>
          </w:p>
        </w:tc>
        <w:tc>
          <w:tcPr>
            <w:tcW w:w="1078" w:type="dxa"/>
            <w:vAlign w:val="center"/>
          </w:tcPr>
          <w:p w:rsidR="00325446" w:rsidRPr="00325446" w:rsidRDefault="00325446" w:rsidP="00F37244">
            <w:pPr>
              <w:widowControl w:val="0"/>
              <w:rPr>
                <w:color w:val="000000"/>
              </w:rPr>
            </w:pPr>
            <w:r>
              <w:rPr>
                <w:color w:val="000000"/>
              </w:rPr>
              <w:t>(</w:t>
            </w:r>
            <w:r w:rsidRPr="00325446">
              <w:rPr>
                <w:color w:val="000000"/>
              </w:rPr>
              <w:t>0.22</w:t>
            </w:r>
            <w:r>
              <w:rPr>
                <w:color w:val="000000"/>
              </w:rPr>
              <w:t>)</w:t>
            </w:r>
            <w:r w:rsidR="00EE4EC2">
              <w:rPr>
                <w:color w:val="000000"/>
              </w:rPr>
              <w:t>**</w:t>
            </w:r>
          </w:p>
        </w:tc>
        <w:tc>
          <w:tcPr>
            <w:tcW w:w="876" w:type="dxa"/>
            <w:vAlign w:val="center"/>
          </w:tcPr>
          <w:p w:rsidR="00325446" w:rsidRPr="00325446" w:rsidRDefault="0054205C" w:rsidP="00325446">
            <w:pPr>
              <w:widowControl w:val="0"/>
              <w:jc w:val="right"/>
              <w:rPr>
                <w:color w:val="000000"/>
              </w:rPr>
            </w:pPr>
            <w:r>
              <w:rPr>
                <w:color w:val="000000"/>
              </w:rPr>
              <w:t>-</w:t>
            </w:r>
            <w:r w:rsidR="00325446" w:rsidRPr="00325446">
              <w:rPr>
                <w:color w:val="000000"/>
              </w:rPr>
              <w:t>0.90</w:t>
            </w:r>
          </w:p>
        </w:tc>
        <w:tc>
          <w:tcPr>
            <w:tcW w:w="1078" w:type="dxa"/>
            <w:vAlign w:val="center"/>
          </w:tcPr>
          <w:p w:rsidR="00325446" w:rsidRPr="00325446" w:rsidRDefault="00325446" w:rsidP="00F37244">
            <w:pPr>
              <w:widowControl w:val="0"/>
              <w:rPr>
                <w:color w:val="000000"/>
              </w:rPr>
            </w:pPr>
            <w:r>
              <w:rPr>
                <w:color w:val="000000"/>
              </w:rPr>
              <w:t>(</w:t>
            </w:r>
            <w:r w:rsidRPr="00325446">
              <w:rPr>
                <w:color w:val="000000"/>
              </w:rPr>
              <w:t>0.20</w:t>
            </w:r>
            <w:r>
              <w:rPr>
                <w:color w:val="000000"/>
              </w:rPr>
              <w:t>)</w:t>
            </w:r>
            <w:r w:rsidR="00EE4EC2">
              <w:rPr>
                <w:color w:val="000000"/>
              </w:rPr>
              <w:t>**</w:t>
            </w:r>
          </w:p>
        </w:tc>
        <w:tc>
          <w:tcPr>
            <w:tcW w:w="1171" w:type="dxa"/>
            <w:vAlign w:val="center"/>
          </w:tcPr>
          <w:p w:rsidR="00325446" w:rsidRPr="00B60265" w:rsidRDefault="0054205C" w:rsidP="003C184C">
            <w:pPr>
              <w:widowControl w:val="0"/>
              <w:tabs>
                <w:tab w:val="decimal" w:pos="433"/>
              </w:tabs>
            </w:pPr>
            <w:r>
              <w:t>72</w:t>
            </w:r>
            <w:r w:rsidR="00325446">
              <w:t>**</w:t>
            </w:r>
          </w:p>
        </w:tc>
        <w:tc>
          <w:tcPr>
            <w:tcW w:w="1056" w:type="dxa"/>
            <w:vAlign w:val="center"/>
          </w:tcPr>
          <w:p w:rsidR="00325446" w:rsidRPr="00B60265" w:rsidRDefault="00325446" w:rsidP="003C184C">
            <w:pPr>
              <w:widowControl w:val="0"/>
              <w:tabs>
                <w:tab w:val="decimal" w:pos="342"/>
              </w:tabs>
            </w:pPr>
            <w:r>
              <w:t>0</w:t>
            </w:r>
          </w:p>
        </w:tc>
      </w:tr>
      <w:tr w:rsidR="00B60265" w:rsidRPr="00B60265" w:rsidTr="00DA4047">
        <w:tc>
          <w:tcPr>
            <w:tcW w:w="3078" w:type="dxa"/>
            <w:vAlign w:val="center"/>
          </w:tcPr>
          <w:p w:rsidR="00B60265" w:rsidRPr="00B60265" w:rsidRDefault="00B60265" w:rsidP="003C184C">
            <w:pPr>
              <w:widowControl w:val="0"/>
              <w:tabs>
                <w:tab w:val="left" w:pos="270"/>
              </w:tabs>
              <w:rPr>
                <w:highlight w:val="yellow"/>
              </w:rPr>
            </w:pPr>
          </w:p>
        </w:tc>
        <w:tc>
          <w:tcPr>
            <w:tcW w:w="1236" w:type="dxa"/>
            <w:vAlign w:val="center"/>
          </w:tcPr>
          <w:p w:rsidR="00B60265" w:rsidRPr="00B60265" w:rsidRDefault="00B60265" w:rsidP="003C184C">
            <w:pPr>
              <w:widowControl w:val="0"/>
            </w:pPr>
          </w:p>
        </w:tc>
        <w:tc>
          <w:tcPr>
            <w:tcW w:w="487" w:type="dxa"/>
            <w:vAlign w:val="center"/>
          </w:tcPr>
          <w:p w:rsidR="00B60265" w:rsidRPr="00B60265" w:rsidRDefault="00B60265" w:rsidP="003C184C">
            <w:pPr>
              <w:widowControl w:val="0"/>
            </w:pPr>
          </w:p>
        </w:tc>
        <w:tc>
          <w:tcPr>
            <w:tcW w:w="1116" w:type="dxa"/>
            <w:vAlign w:val="center"/>
          </w:tcPr>
          <w:p w:rsidR="00B60265" w:rsidRPr="00B60265" w:rsidRDefault="00B60265" w:rsidP="003C184C">
            <w:pPr>
              <w:widowControl w:val="0"/>
            </w:pPr>
          </w:p>
        </w:tc>
        <w:tc>
          <w:tcPr>
            <w:tcW w:w="876" w:type="dxa"/>
            <w:vAlign w:val="center"/>
          </w:tcPr>
          <w:p w:rsidR="00B60265" w:rsidRPr="00325446" w:rsidRDefault="00B60265" w:rsidP="00325446">
            <w:pPr>
              <w:widowControl w:val="0"/>
              <w:tabs>
                <w:tab w:val="left" w:pos="291"/>
              </w:tabs>
              <w:jc w:val="right"/>
            </w:pPr>
          </w:p>
        </w:tc>
        <w:tc>
          <w:tcPr>
            <w:tcW w:w="1106" w:type="dxa"/>
            <w:vAlign w:val="center"/>
          </w:tcPr>
          <w:p w:rsidR="00B60265" w:rsidRPr="00325446" w:rsidRDefault="00B60265" w:rsidP="00F37244">
            <w:pPr>
              <w:widowControl w:val="0"/>
            </w:pPr>
          </w:p>
        </w:tc>
        <w:tc>
          <w:tcPr>
            <w:tcW w:w="876" w:type="dxa"/>
            <w:vAlign w:val="center"/>
          </w:tcPr>
          <w:p w:rsidR="00B60265" w:rsidRPr="00325446" w:rsidRDefault="00B60265" w:rsidP="00325446">
            <w:pPr>
              <w:widowControl w:val="0"/>
              <w:jc w:val="right"/>
            </w:pPr>
          </w:p>
        </w:tc>
        <w:tc>
          <w:tcPr>
            <w:tcW w:w="1078" w:type="dxa"/>
            <w:vAlign w:val="center"/>
          </w:tcPr>
          <w:p w:rsidR="00B60265" w:rsidRPr="00325446" w:rsidRDefault="00B60265" w:rsidP="00F37244">
            <w:pPr>
              <w:widowControl w:val="0"/>
            </w:pPr>
          </w:p>
        </w:tc>
        <w:tc>
          <w:tcPr>
            <w:tcW w:w="876" w:type="dxa"/>
            <w:vAlign w:val="center"/>
          </w:tcPr>
          <w:p w:rsidR="00B60265" w:rsidRPr="00325446" w:rsidRDefault="00B60265" w:rsidP="00325446">
            <w:pPr>
              <w:widowControl w:val="0"/>
              <w:jc w:val="right"/>
            </w:pPr>
          </w:p>
        </w:tc>
        <w:tc>
          <w:tcPr>
            <w:tcW w:w="1078" w:type="dxa"/>
            <w:vAlign w:val="center"/>
          </w:tcPr>
          <w:p w:rsidR="00B60265" w:rsidRPr="00325446" w:rsidRDefault="00B60265" w:rsidP="00F37244">
            <w:pPr>
              <w:widowControl w:val="0"/>
            </w:pPr>
          </w:p>
        </w:tc>
        <w:tc>
          <w:tcPr>
            <w:tcW w:w="1171" w:type="dxa"/>
            <w:vAlign w:val="center"/>
          </w:tcPr>
          <w:p w:rsidR="00B60265" w:rsidRPr="00B60265" w:rsidRDefault="00B60265" w:rsidP="003C184C">
            <w:pPr>
              <w:widowControl w:val="0"/>
              <w:tabs>
                <w:tab w:val="decimal" w:pos="433"/>
              </w:tabs>
            </w:pPr>
          </w:p>
        </w:tc>
        <w:tc>
          <w:tcPr>
            <w:tcW w:w="1056" w:type="dxa"/>
            <w:vAlign w:val="center"/>
          </w:tcPr>
          <w:p w:rsidR="00B60265" w:rsidRPr="00B60265" w:rsidRDefault="00B60265" w:rsidP="003C184C">
            <w:pPr>
              <w:widowControl w:val="0"/>
              <w:tabs>
                <w:tab w:val="decimal" w:pos="342"/>
              </w:tabs>
            </w:pPr>
          </w:p>
        </w:tc>
      </w:tr>
      <w:tr w:rsidR="00B60265" w:rsidRPr="00B60265" w:rsidTr="00DA4047">
        <w:tc>
          <w:tcPr>
            <w:tcW w:w="3078" w:type="dxa"/>
            <w:vAlign w:val="center"/>
          </w:tcPr>
          <w:p w:rsidR="00B60265" w:rsidRPr="00B60265" w:rsidRDefault="00B60265" w:rsidP="003C184C">
            <w:pPr>
              <w:widowControl w:val="0"/>
              <w:tabs>
                <w:tab w:val="left" w:pos="270"/>
              </w:tabs>
              <w:rPr>
                <w:i/>
              </w:rPr>
            </w:pPr>
            <w:r w:rsidRPr="00B60265">
              <w:rPr>
                <w:i/>
              </w:rPr>
              <w:t>Defending: Covariates</w:t>
            </w:r>
          </w:p>
        </w:tc>
        <w:tc>
          <w:tcPr>
            <w:tcW w:w="1236" w:type="dxa"/>
            <w:vAlign w:val="center"/>
          </w:tcPr>
          <w:p w:rsidR="00B60265" w:rsidRPr="00B60265" w:rsidRDefault="00B60265" w:rsidP="003C184C">
            <w:pPr>
              <w:widowControl w:val="0"/>
            </w:pPr>
          </w:p>
        </w:tc>
        <w:tc>
          <w:tcPr>
            <w:tcW w:w="487" w:type="dxa"/>
            <w:vAlign w:val="center"/>
          </w:tcPr>
          <w:p w:rsidR="00B60265" w:rsidRPr="00B60265" w:rsidRDefault="00B60265" w:rsidP="003C184C">
            <w:pPr>
              <w:widowControl w:val="0"/>
            </w:pPr>
          </w:p>
        </w:tc>
        <w:tc>
          <w:tcPr>
            <w:tcW w:w="1116" w:type="dxa"/>
            <w:vAlign w:val="center"/>
          </w:tcPr>
          <w:p w:rsidR="00B60265" w:rsidRPr="00B60265" w:rsidRDefault="00B60265" w:rsidP="003C184C">
            <w:pPr>
              <w:widowControl w:val="0"/>
            </w:pPr>
          </w:p>
        </w:tc>
        <w:tc>
          <w:tcPr>
            <w:tcW w:w="876" w:type="dxa"/>
            <w:vAlign w:val="center"/>
          </w:tcPr>
          <w:p w:rsidR="00B60265" w:rsidRPr="00325446" w:rsidRDefault="00B60265" w:rsidP="00325446">
            <w:pPr>
              <w:widowControl w:val="0"/>
              <w:tabs>
                <w:tab w:val="left" w:pos="291"/>
              </w:tabs>
              <w:jc w:val="right"/>
            </w:pPr>
          </w:p>
        </w:tc>
        <w:tc>
          <w:tcPr>
            <w:tcW w:w="1106" w:type="dxa"/>
            <w:vAlign w:val="center"/>
          </w:tcPr>
          <w:p w:rsidR="00B60265" w:rsidRPr="00325446" w:rsidRDefault="00B60265" w:rsidP="00F37244">
            <w:pPr>
              <w:widowControl w:val="0"/>
            </w:pPr>
          </w:p>
        </w:tc>
        <w:tc>
          <w:tcPr>
            <w:tcW w:w="876" w:type="dxa"/>
            <w:vAlign w:val="center"/>
          </w:tcPr>
          <w:p w:rsidR="00B60265" w:rsidRPr="00325446" w:rsidRDefault="00B60265" w:rsidP="00325446">
            <w:pPr>
              <w:widowControl w:val="0"/>
              <w:jc w:val="right"/>
            </w:pPr>
          </w:p>
        </w:tc>
        <w:tc>
          <w:tcPr>
            <w:tcW w:w="1078" w:type="dxa"/>
            <w:vAlign w:val="center"/>
          </w:tcPr>
          <w:p w:rsidR="00B60265" w:rsidRPr="00325446" w:rsidRDefault="00B60265" w:rsidP="00F37244">
            <w:pPr>
              <w:widowControl w:val="0"/>
            </w:pPr>
          </w:p>
        </w:tc>
        <w:tc>
          <w:tcPr>
            <w:tcW w:w="876" w:type="dxa"/>
            <w:vAlign w:val="center"/>
          </w:tcPr>
          <w:p w:rsidR="00B60265" w:rsidRPr="00325446" w:rsidRDefault="00B60265" w:rsidP="00325446">
            <w:pPr>
              <w:widowControl w:val="0"/>
              <w:jc w:val="right"/>
            </w:pPr>
          </w:p>
        </w:tc>
        <w:tc>
          <w:tcPr>
            <w:tcW w:w="1078" w:type="dxa"/>
            <w:vAlign w:val="center"/>
          </w:tcPr>
          <w:p w:rsidR="00B60265" w:rsidRPr="00325446" w:rsidRDefault="00B60265" w:rsidP="00F37244">
            <w:pPr>
              <w:widowControl w:val="0"/>
            </w:pPr>
          </w:p>
        </w:tc>
        <w:tc>
          <w:tcPr>
            <w:tcW w:w="1171" w:type="dxa"/>
            <w:vAlign w:val="center"/>
          </w:tcPr>
          <w:p w:rsidR="00B60265" w:rsidRPr="00B60265" w:rsidRDefault="00B60265" w:rsidP="003C184C">
            <w:pPr>
              <w:widowControl w:val="0"/>
              <w:tabs>
                <w:tab w:val="decimal" w:pos="433"/>
              </w:tabs>
            </w:pPr>
          </w:p>
        </w:tc>
        <w:tc>
          <w:tcPr>
            <w:tcW w:w="1056" w:type="dxa"/>
            <w:vAlign w:val="center"/>
          </w:tcPr>
          <w:p w:rsidR="00B60265" w:rsidRPr="00B60265" w:rsidRDefault="00B60265" w:rsidP="003C184C">
            <w:pPr>
              <w:widowControl w:val="0"/>
              <w:tabs>
                <w:tab w:val="decimal" w:pos="342"/>
              </w:tabs>
            </w:pPr>
          </w:p>
        </w:tc>
      </w:tr>
      <w:tr w:rsidR="00325446" w:rsidRPr="00B60265" w:rsidTr="00DA4047">
        <w:tc>
          <w:tcPr>
            <w:tcW w:w="3078" w:type="dxa"/>
            <w:vAlign w:val="center"/>
          </w:tcPr>
          <w:p w:rsidR="00325446" w:rsidRPr="00B60265" w:rsidRDefault="00325446" w:rsidP="003C184C">
            <w:pPr>
              <w:widowControl w:val="0"/>
              <w:tabs>
                <w:tab w:val="left" w:pos="270"/>
              </w:tabs>
            </w:pPr>
            <w:r w:rsidRPr="00B60265">
              <w:t>Boy: Receiver</w:t>
            </w:r>
          </w:p>
        </w:tc>
        <w:tc>
          <w:tcPr>
            <w:tcW w:w="1236" w:type="dxa"/>
            <w:vAlign w:val="center"/>
          </w:tcPr>
          <w:p w:rsidR="00325446" w:rsidRPr="00B60265" w:rsidRDefault="00325446" w:rsidP="003C184C">
            <w:pPr>
              <w:widowControl w:val="0"/>
            </w:pPr>
          </w:p>
        </w:tc>
        <w:tc>
          <w:tcPr>
            <w:tcW w:w="487" w:type="dxa"/>
            <w:vAlign w:val="center"/>
          </w:tcPr>
          <w:p w:rsidR="00325446" w:rsidRPr="00B60265" w:rsidRDefault="00325446" w:rsidP="003C184C">
            <w:pPr>
              <w:widowControl w:val="0"/>
            </w:pPr>
          </w:p>
        </w:tc>
        <w:tc>
          <w:tcPr>
            <w:tcW w:w="1116" w:type="dxa"/>
            <w:vAlign w:val="center"/>
          </w:tcPr>
          <w:p w:rsidR="00325446" w:rsidRPr="00B60265" w:rsidRDefault="00325446" w:rsidP="003C184C">
            <w:pPr>
              <w:widowControl w:val="0"/>
            </w:pPr>
          </w:p>
        </w:tc>
        <w:tc>
          <w:tcPr>
            <w:tcW w:w="876" w:type="dxa"/>
            <w:vAlign w:val="center"/>
          </w:tcPr>
          <w:p w:rsidR="00325446" w:rsidRPr="00325446" w:rsidRDefault="00325446" w:rsidP="00325446">
            <w:pPr>
              <w:widowControl w:val="0"/>
              <w:jc w:val="right"/>
              <w:rPr>
                <w:color w:val="000000"/>
              </w:rPr>
            </w:pPr>
            <w:r w:rsidRPr="00325446">
              <w:rPr>
                <w:color w:val="000000"/>
              </w:rPr>
              <w:t>-0.45</w:t>
            </w:r>
          </w:p>
        </w:tc>
        <w:tc>
          <w:tcPr>
            <w:tcW w:w="1106" w:type="dxa"/>
            <w:vAlign w:val="center"/>
          </w:tcPr>
          <w:p w:rsidR="00325446" w:rsidRPr="00325446" w:rsidRDefault="00325446" w:rsidP="00F37244">
            <w:pPr>
              <w:widowControl w:val="0"/>
              <w:rPr>
                <w:color w:val="000000"/>
              </w:rPr>
            </w:pPr>
            <w:r>
              <w:rPr>
                <w:color w:val="000000"/>
              </w:rPr>
              <w:t>(</w:t>
            </w:r>
            <w:r w:rsidRPr="00325446">
              <w:rPr>
                <w:color w:val="000000"/>
              </w:rPr>
              <w:t>0.18</w:t>
            </w:r>
            <w:r>
              <w:rPr>
                <w:color w:val="000000"/>
              </w:rPr>
              <w:t>)</w:t>
            </w:r>
            <w:r w:rsidR="00EE4EC2">
              <w:rPr>
                <w:color w:val="000000"/>
              </w:rPr>
              <w:t>*</w:t>
            </w:r>
          </w:p>
        </w:tc>
        <w:tc>
          <w:tcPr>
            <w:tcW w:w="876" w:type="dxa"/>
            <w:vAlign w:val="center"/>
          </w:tcPr>
          <w:p w:rsidR="00325446" w:rsidRPr="00325446" w:rsidRDefault="00325446" w:rsidP="00325446">
            <w:pPr>
              <w:widowControl w:val="0"/>
              <w:jc w:val="right"/>
              <w:rPr>
                <w:color w:val="000000"/>
              </w:rPr>
            </w:pPr>
            <w:r w:rsidRPr="00325446">
              <w:rPr>
                <w:color w:val="000000"/>
              </w:rPr>
              <w:t>-0.36</w:t>
            </w:r>
          </w:p>
        </w:tc>
        <w:tc>
          <w:tcPr>
            <w:tcW w:w="1078" w:type="dxa"/>
            <w:vAlign w:val="center"/>
          </w:tcPr>
          <w:p w:rsidR="00325446" w:rsidRPr="00325446" w:rsidRDefault="00325446" w:rsidP="00F37244">
            <w:pPr>
              <w:widowControl w:val="0"/>
              <w:rPr>
                <w:color w:val="000000"/>
              </w:rPr>
            </w:pPr>
            <w:r>
              <w:rPr>
                <w:color w:val="000000"/>
              </w:rPr>
              <w:t>(</w:t>
            </w:r>
            <w:r w:rsidRPr="00325446">
              <w:rPr>
                <w:color w:val="000000"/>
              </w:rPr>
              <w:t>0.10</w:t>
            </w:r>
            <w:r>
              <w:rPr>
                <w:color w:val="000000"/>
              </w:rPr>
              <w:t>)</w:t>
            </w:r>
            <w:r w:rsidR="00EE4EC2">
              <w:rPr>
                <w:color w:val="000000"/>
              </w:rPr>
              <w:t>**</w:t>
            </w:r>
          </w:p>
        </w:tc>
        <w:tc>
          <w:tcPr>
            <w:tcW w:w="876" w:type="dxa"/>
            <w:vAlign w:val="center"/>
          </w:tcPr>
          <w:p w:rsidR="00325446" w:rsidRPr="00325446" w:rsidRDefault="00325446" w:rsidP="00325446">
            <w:pPr>
              <w:widowControl w:val="0"/>
              <w:jc w:val="right"/>
              <w:rPr>
                <w:color w:val="000000"/>
              </w:rPr>
            </w:pPr>
            <w:r w:rsidRPr="00325446">
              <w:rPr>
                <w:color w:val="000000"/>
              </w:rPr>
              <w:t>0.03</w:t>
            </w:r>
          </w:p>
        </w:tc>
        <w:tc>
          <w:tcPr>
            <w:tcW w:w="1078" w:type="dxa"/>
            <w:vAlign w:val="center"/>
          </w:tcPr>
          <w:p w:rsidR="00325446" w:rsidRPr="00325446" w:rsidRDefault="00325446" w:rsidP="00F37244">
            <w:pPr>
              <w:widowControl w:val="0"/>
              <w:rPr>
                <w:color w:val="000000"/>
              </w:rPr>
            </w:pPr>
            <w:r>
              <w:rPr>
                <w:color w:val="000000"/>
              </w:rPr>
              <w:t>(</w:t>
            </w:r>
            <w:r w:rsidRPr="00325446">
              <w:rPr>
                <w:color w:val="000000"/>
              </w:rPr>
              <w:t>0.07</w:t>
            </w:r>
            <w:r>
              <w:rPr>
                <w:color w:val="000000"/>
              </w:rPr>
              <w:t>)</w:t>
            </w:r>
          </w:p>
        </w:tc>
        <w:tc>
          <w:tcPr>
            <w:tcW w:w="1171" w:type="dxa"/>
            <w:vAlign w:val="center"/>
          </w:tcPr>
          <w:p w:rsidR="00325446" w:rsidRPr="00B60265" w:rsidRDefault="00325446" w:rsidP="0054205C">
            <w:pPr>
              <w:widowControl w:val="0"/>
              <w:tabs>
                <w:tab w:val="decimal" w:pos="433"/>
              </w:tabs>
            </w:pPr>
            <w:r w:rsidRPr="00B60265">
              <w:t>2</w:t>
            </w:r>
            <w:r w:rsidR="0054205C">
              <w:t>7</w:t>
            </w:r>
            <w:r w:rsidRPr="00B60265">
              <w:t>**</w:t>
            </w:r>
          </w:p>
        </w:tc>
        <w:tc>
          <w:tcPr>
            <w:tcW w:w="1056" w:type="dxa"/>
            <w:vAlign w:val="center"/>
          </w:tcPr>
          <w:p w:rsidR="00325446" w:rsidRPr="00B60265" w:rsidRDefault="0054205C" w:rsidP="003C184C">
            <w:pPr>
              <w:widowControl w:val="0"/>
              <w:tabs>
                <w:tab w:val="decimal" w:pos="342"/>
              </w:tabs>
            </w:pPr>
            <w:r>
              <w:t>2.3</w:t>
            </w:r>
          </w:p>
        </w:tc>
      </w:tr>
      <w:tr w:rsidR="00325446" w:rsidRPr="00B60265" w:rsidTr="00DA4047">
        <w:tc>
          <w:tcPr>
            <w:tcW w:w="3078" w:type="dxa"/>
            <w:vAlign w:val="center"/>
          </w:tcPr>
          <w:p w:rsidR="00325446" w:rsidRPr="00B60265" w:rsidRDefault="00325446" w:rsidP="003C184C">
            <w:pPr>
              <w:widowControl w:val="0"/>
              <w:tabs>
                <w:tab w:val="left" w:pos="270"/>
              </w:tabs>
            </w:pPr>
            <w:r w:rsidRPr="00B60265">
              <w:t>Boy: Sender</w:t>
            </w:r>
          </w:p>
        </w:tc>
        <w:tc>
          <w:tcPr>
            <w:tcW w:w="1236" w:type="dxa"/>
            <w:vAlign w:val="center"/>
          </w:tcPr>
          <w:p w:rsidR="00325446" w:rsidRPr="00B60265" w:rsidRDefault="00325446" w:rsidP="003C184C">
            <w:pPr>
              <w:widowControl w:val="0"/>
            </w:pPr>
          </w:p>
        </w:tc>
        <w:tc>
          <w:tcPr>
            <w:tcW w:w="487" w:type="dxa"/>
            <w:vAlign w:val="center"/>
          </w:tcPr>
          <w:p w:rsidR="00325446" w:rsidRPr="00B60265" w:rsidRDefault="00325446" w:rsidP="003C184C">
            <w:pPr>
              <w:widowControl w:val="0"/>
            </w:pPr>
          </w:p>
        </w:tc>
        <w:tc>
          <w:tcPr>
            <w:tcW w:w="1116" w:type="dxa"/>
            <w:vAlign w:val="center"/>
          </w:tcPr>
          <w:p w:rsidR="00325446" w:rsidRPr="00B60265" w:rsidRDefault="00325446" w:rsidP="003C184C">
            <w:pPr>
              <w:widowControl w:val="0"/>
            </w:pPr>
          </w:p>
        </w:tc>
        <w:tc>
          <w:tcPr>
            <w:tcW w:w="876" w:type="dxa"/>
            <w:vAlign w:val="center"/>
          </w:tcPr>
          <w:p w:rsidR="00325446" w:rsidRPr="00325446" w:rsidRDefault="00325446" w:rsidP="00325446">
            <w:pPr>
              <w:widowControl w:val="0"/>
              <w:jc w:val="right"/>
              <w:rPr>
                <w:color w:val="000000"/>
              </w:rPr>
            </w:pPr>
            <w:r w:rsidRPr="00325446">
              <w:rPr>
                <w:color w:val="000000"/>
              </w:rPr>
              <w:t>0.07</w:t>
            </w:r>
          </w:p>
        </w:tc>
        <w:tc>
          <w:tcPr>
            <w:tcW w:w="1106" w:type="dxa"/>
            <w:vAlign w:val="center"/>
          </w:tcPr>
          <w:p w:rsidR="00325446" w:rsidRPr="00325446" w:rsidRDefault="00325446" w:rsidP="00F37244">
            <w:pPr>
              <w:widowControl w:val="0"/>
              <w:rPr>
                <w:color w:val="000000"/>
              </w:rPr>
            </w:pPr>
            <w:r>
              <w:rPr>
                <w:color w:val="000000"/>
              </w:rPr>
              <w:t>(</w:t>
            </w:r>
            <w:r w:rsidRPr="00325446">
              <w:rPr>
                <w:color w:val="000000"/>
              </w:rPr>
              <w:t>0.14</w:t>
            </w:r>
            <w:r>
              <w:rPr>
                <w:color w:val="000000"/>
              </w:rPr>
              <w:t>)</w:t>
            </w:r>
          </w:p>
        </w:tc>
        <w:tc>
          <w:tcPr>
            <w:tcW w:w="876" w:type="dxa"/>
            <w:vAlign w:val="center"/>
          </w:tcPr>
          <w:p w:rsidR="00325446" w:rsidRPr="00325446" w:rsidRDefault="00325446" w:rsidP="00325446">
            <w:pPr>
              <w:widowControl w:val="0"/>
              <w:jc w:val="right"/>
              <w:rPr>
                <w:color w:val="000000"/>
              </w:rPr>
            </w:pPr>
            <w:r w:rsidRPr="00325446">
              <w:rPr>
                <w:color w:val="000000"/>
              </w:rPr>
              <w:t>0.22</w:t>
            </w:r>
          </w:p>
        </w:tc>
        <w:tc>
          <w:tcPr>
            <w:tcW w:w="1078" w:type="dxa"/>
            <w:vAlign w:val="center"/>
          </w:tcPr>
          <w:p w:rsidR="00325446" w:rsidRPr="00325446" w:rsidRDefault="00325446" w:rsidP="00F37244">
            <w:pPr>
              <w:widowControl w:val="0"/>
              <w:rPr>
                <w:color w:val="000000"/>
              </w:rPr>
            </w:pPr>
            <w:r>
              <w:rPr>
                <w:color w:val="000000"/>
              </w:rPr>
              <w:t>(</w:t>
            </w:r>
            <w:r w:rsidRPr="00325446">
              <w:rPr>
                <w:color w:val="000000"/>
              </w:rPr>
              <w:t>0.09</w:t>
            </w:r>
            <w:r>
              <w:rPr>
                <w:color w:val="000000"/>
              </w:rPr>
              <w:t>)</w:t>
            </w:r>
            <w:r w:rsidR="00EE4EC2">
              <w:rPr>
                <w:color w:val="000000"/>
              </w:rPr>
              <w:t>*</w:t>
            </w:r>
          </w:p>
        </w:tc>
        <w:tc>
          <w:tcPr>
            <w:tcW w:w="876" w:type="dxa"/>
            <w:vAlign w:val="center"/>
          </w:tcPr>
          <w:p w:rsidR="00325446" w:rsidRPr="00325446" w:rsidRDefault="00325446" w:rsidP="00325446">
            <w:pPr>
              <w:widowControl w:val="0"/>
              <w:jc w:val="right"/>
              <w:rPr>
                <w:color w:val="000000"/>
              </w:rPr>
            </w:pPr>
            <w:r w:rsidRPr="00325446">
              <w:rPr>
                <w:color w:val="000000"/>
              </w:rPr>
              <w:t>-0.01</w:t>
            </w:r>
          </w:p>
        </w:tc>
        <w:tc>
          <w:tcPr>
            <w:tcW w:w="1078" w:type="dxa"/>
            <w:vAlign w:val="center"/>
          </w:tcPr>
          <w:p w:rsidR="00325446" w:rsidRPr="00325446" w:rsidRDefault="00325446" w:rsidP="00F37244">
            <w:pPr>
              <w:widowControl w:val="0"/>
              <w:rPr>
                <w:color w:val="000000"/>
              </w:rPr>
            </w:pPr>
            <w:r>
              <w:rPr>
                <w:color w:val="000000"/>
              </w:rPr>
              <w:t>(</w:t>
            </w:r>
            <w:r w:rsidRPr="00325446">
              <w:rPr>
                <w:color w:val="000000"/>
              </w:rPr>
              <w:t>0.07</w:t>
            </w:r>
            <w:r>
              <w:rPr>
                <w:color w:val="000000"/>
              </w:rPr>
              <w:t>)</w:t>
            </w:r>
          </w:p>
        </w:tc>
        <w:tc>
          <w:tcPr>
            <w:tcW w:w="1171" w:type="dxa"/>
            <w:vAlign w:val="center"/>
          </w:tcPr>
          <w:p w:rsidR="00325446" w:rsidRPr="00B60265" w:rsidRDefault="0054205C" w:rsidP="003C184C">
            <w:pPr>
              <w:widowControl w:val="0"/>
              <w:tabs>
                <w:tab w:val="decimal" w:pos="433"/>
              </w:tabs>
            </w:pPr>
            <w:r>
              <w:t>2.3</w:t>
            </w:r>
          </w:p>
        </w:tc>
        <w:tc>
          <w:tcPr>
            <w:tcW w:w="1056" w:type="dxa"/>
            <w:vAlign w:val="center"/>
          </w:tcPr>
          <w:p w:rsidR="00325446" w:rsidRPr="00B60265" w:rsidRDefault="0054205C" w:rsidP="003C184C">
            <w:pPr>
              <w:widowControl w:val="0"/>
              <w:tabs>
                <w:tab w:val="decimal" w:pos="342"/>
              </w:tabs>
            </w:pPr>
            <w:r>
              <w:t>13.5*</w:t>
            </w:r>
          </w:p>
        </w:tc>
      </w:tr>
      <w:tr w:rsidR="00325446" w:rsidRPr="00B60265" w:rsidTr="00DA4047">
        <w:tc>
          <w:tcPr>
            <w:tcW w:w="3078" w:type="dxa"/>
            <w:vAlign w:val="center"/>
          </w:tcPr>
          <w:p w:rsidR="00325446" w:rsidRPr="00B60265" w:rsidRDefault="00325446" w:rsidP="003C184C">
            <w:pPr>
              <w:widowControl w:val="0"/>
              <w:tabs>
                <w:tab w:val="left" w:pos="270"/>
              </w:tabs>
            </w:pPr>
            <w:r w:rsidRPr="00B60265">
              <w:t>Boy: Similarity</w:t>
            </w:r>
          </w:p>
        </w:tc>
        <w:tc>
          <w:tcPr>
            <w:tcW w:w="1236" w:type="dxa"/>
            <w:vAlign w:val="center"/>
          </w:tcPr>
          <w:p w:rsidR="00325446" w:rsidRPr="00B60265" w:rsidRDefault="00325446" w:rsidP="003C184C">
            <w:pPr>
              <w:widowControl w:val="0"/>
            </w:pPr>
          </w:p>
        </w:tc>
        <w:tc>
          <w:tcPr>
            <w:tcW w:w="487" w:type="dxa"/>
            <w:vAlign w:val="center"/>
          </w:tcPr>
          <w:p w:rsidR="00325446" w:rsidRPr="00B60265" w:rsidRDefault="00325446" w:rsidP="003C184C">
            <w:pPr>
              <w:widowControl w:val="0"/>
            </w:pPr>
          </w:p>
        </w:tc>
        <w:tc>
          <w:tcPr>
            <w:tcW w:w="1116" w:type="dxa"/>
            <w:vAlign w:val="center"/>
          </w:tcPr>
          <w:p w:rsidR="00325446" w:rsidRPr="00B60265" w:rsidRDefault="00325446" w:rsidP="003C184C">
            <w:pPr>
              <w:widowControl w:val="0"/>
            </w:pPr>
          </w:p>
        </w:tc>
        <w:tc>
          <w:tcPr>
            <w:tcW w:w="876" w:type="dxa"/>
            <w:vAlign w:val="center"/>
          </w:tcPr>
          <w:p w:rsidR="00325446" w:rsidRPr="00325446" w:rsidRDefault="00325446" w:rsidP="00325446">
            <w:pPr>
              <w:widowControl w:val="0"/>
              <w:jc w:val="right"/>
              <w:rPr>
                <w:color w:val="000000"/>
              </w:rPr>
            </w:pPr>
            <w:r w:rsidRPr="00325446">
              <w:rPr>
                <w:color w:val="000000"/>
              </w:rPr>
              <w:t>0.72</w:t>
            </w:r>
          </w:p>
        </w:tc>
        <w:tc>
          <w:tcPr>
            <w:tcW w:w="1106" w:type="dxa"/>
            <w:vAlign w:val="center"/>
          </w:tcPr>
          <w:p w:rsidR="00325446" w:rsidRPr="00325446" w:rsidRDefault="00325446" w:rsidP="00F37244">
            <w:pPr>
              <w:widowControl w:val="0"/>
              <w:rPr>
                <w:color w:val="000000"/>
              </w:rPr>
            </w:pPr>
            <w:r>
              <w:rPr>
                <w:color w:val="000000"/>
              </w:rPr>
              <w:t>(</w:t>
            </w:r>
            <w:r w:rsidRPr="00325446">
              <w:rPr>
                <w:color w:val="000000"/>
              </w:rPr>
              <w:t>0.09</w:t>
            </w:r>
            <w:r>
              <w:rPr>
                <w:color w:val="000000"/>
              </w:rPr>
              <w:t>)</w:t>
            </w:r>
            <w:r w:rsidR="00EE4EC2">
              <w:rPr>
                <w:color w:val="000000"/>
              </w:rPr>
              <w:t>**</w:t>
            </w:r>
          </w:p>
        </w:tc>
        <w:tc>
          <w:tcPr>
            <w:tcW w:w="876" w:type="dxa"/>
            <w:vAlign w:val="center"/>
          </w:tcPr>
          <w:p w:rsidR="00325446" w:rsidRPr="00325446" w:rsidRDefault="00325446" w:rsidP="00325446">
            <w:pPr>
              <w:widowControl w:val="0"/>
              <w:jc w:val="right"/>
              <w:rPr>
                <w:color w:val="000000"/>
              </w:rPr>
            </w:pPr>
            <w:r w:rsidRPr="00325446">
              <w:rPr>
                <w:color w:val="000000"/>
              </w:rPr>
              <w:t>0.77</w:t>
            </w:r>
          </w:p>
        </w:tc>
        <w:tc>
          <w:tcPr>
            <w:tcW w:w="1078" w:type="dxa"/>
            <w:vAlign w:val="center"/>
          </w:tcPr>
          <w:p w:rsidR="00325446" w:rsidRPr="00325446" w:rsidRDefault="00325446" w:rsidP="00F37244">
            <w:pPr>
              <w:widowControl w:val="0"/>
              <w:rPr>
                <w:color w:val="000000"/>
              </w:rPr>
            </w:pPr>
            <w:r>
              <w:rPr>
                <w:color w:val="000000"/>
              </w:rPr>
              <w:t>(</w:t>
            </w:r>
            <w:r w:rsidRPr="00325446">
              <w:rPr>
                <w:color w:val="000000"/>
              </w:rPr>
              <w:t>0.09</w:t>
            </w:r>
            <w:r>
              <w:rPr>
                <w:color w:val="000000"/>
              </w:rPr>
              <w:t>)</w:t>
            </w:r>
            <w:r w:rsidR="00EE4EC2">
              <w:rPr>
                <w:color w:val="000000"/>
              </w:rPr>
              <w:t>**</w:t>
            </w:r>
          </w:p>
        </w:tc>
        <w:tc>
          <w:tcPr>
            <w:tcW w:w="876" w:type="dxa"/>
            <w:vAlign w:val="center"/>
          </w:tcPr>
          <w:p w:rsidR="00325446" w:rsidRPr="00325446" w:rsidRDefault="00325446" w:rsidP="00325446">
            <w:pPr>
              <w:widowControl w:val="0"/>
              <w:jc w:val="right"/>
              <w:rPr>
                <w:color w:val="000000"/>
              </w:rPr>
            </w:pPr>
            <w:r w:rsidRPr="00325446">
              <w:rPr>
                <w:color w:val="000000"/>
              </w:rPr>
              <w:t>0.56</w:t>
            </w:r>
          </w:p>
        </w:tc>
        <w:tc>
          <w:tcPr>
            <w:tcW w:w="1078" w:type="dxa"/>
            <w:vAlign w:val="center"/>
          </w:tcPr>
          <w:p w:rsidR="00325446" w:rsidRPr="00325446" w:rsidRDefault="00325446" w:rsidP="00F37244">
            <w:pPr>
              <w:widowControl w:val="0"/>
              <w:rPr>
                <w:color w:val="000000"/>
              </w:rPr>
            </w:pPr>
            <w:r>
              <w:rPr>
                <w:color w:val="000000"/>
              </w:rPr>
              <w:t>(</w:t>
            </w:r>
            <w:r w:rsidRPr="00325446">
              <w:rPr>
                <w:color w:val="000000"/>
              </w:rPr>
              <w:t>0.06</w:t>
            </w:r>
            <w:r>
              <w:rPr>
                <w:color w:val="000000"/>
              </w:rPr>
              <w:t>)</w:t>
            </w:r>
            <w:r w:rsidR="00EE4EC2">
              <w:rPr>
                <w:color w:val="000000"/>
              </w:rPr>
              <w:t>**</w:t>
            </w:r>
          </w:p>
        </w:tc>
        <w:tc>
          <w:tcPr>
            <w:tcW w:w="1171" w:type="dxa"/>
            <w:vAlign w:val="center"/>
          </w:tcPr>
          <w:p w:rsidR="00325446" w:rsidRPr="00B60265" w:rsidRDefault="00325446" w:rsidP="003C184C">
            <w:pPr>
              <w:widowControl w:val="0"/>
              <w:tabs>
                <w:tab w:val="decimal" w:pos="433"/>
              </w:tabs>
            </w:pPr>
            <w:r w:rsidRPr="00B60265">
              <w:t>0</w:t>
            </w:r>
          </w:p>
        </w:tc>
        <w:tc>
          <w:tcPr>
            <w:tcW w:w="1056" w:type="dxa"/>
            <w:vAlign w:val="center"/>
          </w:tcPr>
          <w:p w:rsidR="00325446" w:rsidRPr="00B60265" w:rsidRDefault="0054205C" w:rsidP="003C184C">
            <w:pPr>
              <w:widowControl w:val="0"/>
              <w:tabs>
                <w:tab w:val="decimal" w:pos="342"/>
              </w:tabs>
            </w:pPr>
            <w:r>
              <w:t>240</w:t>
            </w:r>
            <w:r w:rsidR="00325446" w:rsidRPr="00B60265">
              <w:t>**</w:t>
            </w:r>
          </w:p>
        </w:tc>
      </w:tr>
      <w:tr w:rsidR="00325446" w:rsidRPr="00B60265" w:rsidTr="00DA4047">
        <w:tc>
          <w:tcPr>
            <w:tcW w:w="3078" w:type="dxa"/>
            <w:vAlign w:val="center"/>
          </w:tcPr>
          <w:p w:rsidR="00325446" w:rsidRPr="00B60265" w:rsidRDefault="00325446" w:rsidP="003C184C">
            <w:pPr>
              <w:widowControl w:val="0"/>
              <w:tabs>
                <w:tab w:val="left" w:pos="270"/>
              </w:tabs>
            </w:pPr>
            <w:r w:rsidRPr="00B60265">
              <w:t>Grade: Receiver</w:t>
            </w:r>
          </w:p>
        </w:tc>
        <w:tc>
          <w:tcPr>
            <w:tcW w:w="1236" w:type="dxa"/>
            <w:vAlign w:val="center"/>
          </w:tcPr>
          <w:p w:rsidR="00325446" w:rsidRPr="00B60265" w:rsidRDefault="00325446" w:rsidP="003C184C">
            <w:pPr>
              <w:widowControl w:val="0"/>
            </w:pPr>
          </w:p>
        </w:tc>
        <w:tc>
          <w:tcPr>
            <w:tcW w:w="487" w:type="dxa"/>
            <w:vAlign w:val="center"/>
          </w:tcPr>
          <w:p w:rsidR="00325446" w:rsidRPr="00B60265" w:rsidRDefault="00325446" w:rsidP="003C184C">
            <w:pPr>
              <w:widowControl w:val="0"/>
            </w:pPr>
          </w:p>
        </w:tc>
        <w:tc>
          <w:tcPr>
            <w:tcW w:w="1116" w:type="dxa"/>
            <w:vAlign w:val="center"/>
          </w:tcPr>
          <w:p w:rsidR="00325446" w:rsidRPr="00B60265" w:rsidRDefault="00325446" w:rsidP="003C184C">
            <w:pPr>
              <w:widowControl w:val="0"/>
            </w:pPr>
          </w:p>
        </w:tc>
        <w:tc>
          <w:tcPr>
            <w:tcW w:w="876" w:type="dxa"/>
            <w:vAlign w:val="center"/>
          </w:tcPr>
          <w:p w:rsidR="00325446" w:rsidRPr="00325446" w:rsidRDefault="00325446" w:rsidP="00325446">
            <w:pPr>
              <w:widowControl w:val="0"/>
              <w:jc w:val="right"/>
              <w:rPr>
                <w:color w:val="000000"/>
              </w:rPr>
            </w:pPr>
            <w:r w:rsidRPr="00325446">
              <w:rPr>
                <w:color w:val="000000"/>
              </w:rPr>
              <w:t>0.40</w:t>
            </w:r>
          </w:p>
        </w:tc>
        <w:tc>
          <w:tcPr>
            <w:tcW w:w="1106" w:type="dxa"/>
            <w:vAlign w:val="center"/>
          </w:tcPr>
          <w:p w:rsidR="00325446" w:rsidRPr="00325446" w:rsidRDefault="00325446" w:rsidP="00F37244">
            <w:pPr>
              <w:widowControl w:val="0"/>
              <w:rPr>
                <w:color w:val="000000"/>
              </w:rPr>
            </w:pPr>
            <w:r>
              <w:rPr>
                <w:color w:val="000000"/>
              </w:rPr>
              <w:t>(</w:t>
            </w:r>
            <w:r w:rsidRPr="00325446">
              <w:rPr>
                <w:color w:val="000000"/>
              </w:rPr>
              <w:t>0.12</w:t>
            </w:r>
            <w:r>
              <w:rPr>
                <w:color w:val="000000"/>
              </w:rPr>
              <w:t>)</w:t>
            </w:r>
            <w:r w:rsidR="00EE4EC2">
              <w:rPr>
                <w:color w:val="000000"/>
              </w:rPr>
              <w:t>**</w:t>
            </w:r>
          </w:p>
        </w:tc>
        <w:tc>
          <w:tcPr>
            <w:tcW w:w="876" w:type="dxa"/>
            <w:vAlign w:val="center"/>
          </w:tcPr>
          <w:p w:rsidR="00325446" w:rsidRPr="00325446" w:rsidRDefault="00325446" w:rsidP="00325446">
            <w:pPr>
              <w:widowControl w:val="0"/>
              <w:jc w:val="right"/>
              <w:rPr>
                <w:color w:val="000000"/>
              </w:rPr>
            </w:pPr>
            <w:r w:rsidRPr="00325446">
              <w:rPr>
                <w:color w:val="000000"/>
              </w:rPr>
              <w:t>0.14</w:t>
            </w:r>
          </w:p>
        </w:tc>
        <w:tc>
          <w:tcPr>
            <w:tcW w:w="1078" w:type="dxa"/>
            <w:vAlign w:val="center"/>
          </w:tcPr>
          <w:p w:rsidR="00325446" w:rsidRPr="00325446" w:rsidRDefault="00325446" w:rsidP="00F37244">
            <w:pPr>
              <w:widowControl w:val="0"/>
              <w:rPr>
                <w:color w:val="000000"/>
              </w:rPr>
            </w:pPr>
            <w:r>
              <w:rPr>
                <w:color w:val="000000"/>
              </w:rPr>
              <w:t>(</w:t>
            </w:r>
            <w:r w:rsidRPr="00325446">
              <w:rPr>
                <w:color w:val="000000"/>
              </w:rPr>
              <w:t>0.08</w:t>
            </w:r>
            <w:r>
              <w:rPr>
                <w:color w:val="000000"/>
              </w:rPr>
              <w:t>)</w:t>
            </w:r>
          </w:p>
        </w:tc>
        <w:tc>
          <w:tcPr>
            <w:tcW w:w="876" w:type="dxa"/>
            <w:vAlign w:val="center"/>
          </w:tcPr>
          <w:p w:rsidR="00325446" w:rsidRPr="00325446" w:rsidRDefault="00325446" w:rsidP="00325446">
            <w:pPr>
              <w:widowControl w:val="0"/>
              <w:jc w:val="right"/>
              <w:rPr>
                <w:color w:val="000000"/>
              </w:rPr>
            </w:pPr>
            <w:r w:rsidRPr="00325446">
              <w:rPr>
                <w:color w:val="000000"/>
              </w:rPr>
              <w:t>0.11</w:t>
            </w:r>
          </w:p>
        </w:tc>
        <w:tc>
          <w:tcPr>
            <w:tcW w:w="1078" w:type="dxa"/>
            <w:vAlign w:val="center"/>
          </w:tcPr>
          <w:p w:rsidR="00325446" w:rsidRPr="00325446" w:rsidRDefault="00325446" w:rsidP="00F37244">
            <w:pPr>
              <w:widowControl w:val="0"/>
              <w:rPr>
                <w:color w:val="000000"/>
              </w:rPr>
            </w:pPr>
            <w:r>
              <w:rPr>
                <w:color w:val="000000"/>
              </w:rPr>
              <w:t>(</w:t>
            </w:r>
            <w:r w:rsidRPr="00325446">
              <w:rPr>
                <w:color w:val="000000"/>
              </w:rPr>
              <w:t>0.07</w:t>
            </w:r>
            <w:r>
              <w:rPr>
                <w:color w:val="000000"/>
              </w:rPr>
              <w:t>)</w:t>
            </w:r>
          </w:p>
        </w:tc>
        <w:tc>
          <w:tcPr>
            <w:tcW w:w="1171" w:type="dxa"/>
            <w:vAlign w:val="center"/>
          </w:tcPr>
          <w:p w:rsidR="00325446" w:rsidRPr="00B60265" w:rsidRDefault="00325446" w:rsidP="003C184C">
            <w:pPr>
              <w:widowControl w:val="0"/>
              <w:tabs>
                <w:tab w:val="decimal" w:pos="433"/>
              </w:tabs>
            </w:pPr>
            <w:r w:rsidRPr="00B60265">
              <w:t>0</w:t>
            </w:r>
          </w:p>
        </w:tc>
        <w:tc>
          <w:tcPr>
            <w:tcW w:w="1056" w:type="dxa"/>
            <w:vAlign w:val="center"/>
          </w:tcPr>
          <w:p w:rsidR="00325446" w:rsidRPr="00B60265" w:rsidRDefault="00325446" w:rsidP="0054205C">
            <w:pPr>
              <w:widowControl w:val="0"/>
              <w:tabs>
                <w:tab w:val="decimal" w:pos="342"/>
              </w:tabs>
            </w:pPr>
            <w:r w:rsidRPr="00B60265">
              <w:t>2</w:t>
            </w:r>
            <w:r w:rsidR="0054205C">
              <w:t>8</w:t>
            </w:r>
            <w:r w:rsidRPr="00B60265">
              <w:t>**</w:t>
            </w:r>
          </w:p>
        </w:tc>
      </w:tr>
      <w:tr w:rsidR="00325446" w:rsidRPr="00B60265" w:rsidTr="00DA4047">
        <w:tc>
          <w:tcPr>
            <w:tcW w:w="3078" w:type="dxa"/>
            <w:vAlign w:val="center"/>
          </w:tcPr>
          <w:p w:rsidR="00325446" w:rsidRPr="00B60265" w:rsidRDefault="00325446" w:rsidP="003C184C">
            <w:pPr>
              <w:widowControl w:val="0"/>
              <w:tabs>
                <w:tab w:val="left" w:pos="270"/>
              </w:tabs>
            </w:pPr>
            <w:r w:rsidRPr="00B60265">
              <w:t>Grade: Sender</w:t>
            </w:r>
          </w:p>
        </w:tc>
        <w:tc>
          <w:tcPr>
            <w:tcW w:w="1236" w:type="dxa"/>
            <w:vAlign w:val="center"/>
          </w:tcPr>
          <w:p w:rsidR="00325446" w:rsidRPr="00B60265" w:rsidRDefault="00325446" w:rsidP="003C184C">
            <w:pPr>
              <w:widowControl w:val="0"/>
            </w:pPr>
          </w:p>
        </w:tc>
        <w:tc>
          <w:tcPr>
            <w:tcW w:w="487" w:type="dxa"/>
            <w:vAlign w:val="center"/>
          </w:tcPr>
          <w:p w:rsidR="00325446" w:rsidRPr="00B60265" w:rsidRDefault="00325446" w:rsidP="003C184C">
            <w:pPr>
              <w:widowControl w:val="0"/>
            </w:pPr>
          </w:p>
        </w:tc>
        <w:tc>
          <w:tcPr>
            <w:tcW w:w="1116" w:type="dxa"/>
            <w:vAlign w:val="center"/>
          </w:tcPr>
          <w:p w:rsidR="00325446" w:rsidRPr="00B60265" w:rsidRDefault="00325446" w:rsidP="003C184C">
            <w:pPr>
              <w:widowControl w:val="0"/>
            </w:pPr>
          </w:p>
        </w:tc>
        <w:tc>
          <w:tcPr>
            <w:tcW w:w="876" w:type="dxa"/>
            <w:vAlign w:val="center"/>
          </w:tcPr>
          <w:p w:rsidR="00325446" w:rsidRPr="00325446" w:rsidRDefault="00325446" w:rsidP="00325446">
            <w:pPr>
              <w:widowControl w:val="0"/>
              <w:jc w:val="right"/>
              <w:rPr>
                <w:color w:val="000000"/>
              </w:rPr>
            </w:pPr>
            <w:r w:rsidRPr="00325446">
              <w:rPr>
                <w:color w:val="000000"/>
              </w:rPr>
              <w:t>-0.38</w:t>
            </w:r>
          </w:p>
        </w:tc>
        <w:tc>
          <w:tcPr>
            <w:tcW w:w="1106" w:type="dxa"/>
            <w:vAlign w:val="center"/>
          </w:tcPr>
          <w:p w:rsidR="00325446" w:rsidRPr="00325446" w:rsidRDefault="00325446" w:rsidP="00F37244">
            <w:pPr>
              <w:widowControl w:val="0"/>
              <w:rPr>
                <w:color w:val="000000"/>
              </w:rPr>
            </w:pPr>
            <w:r>
              <w:rPr>
                <w:color w:val="000000"/>
              </w:rPr>
              <w:t>(</w:t>
            </w:r>
            <w:r w:rsidRPr="00325446">
              <w:rPr>
                <w:color w:val="000000"/>
              </w:rPr>
              <w:t>0.12</w:t>
            </w:r>
            <w:r>
              <w:rPr>
                <w:color w:val="000000"/>
              </w:rPr>
              <w:t>)</w:t>
            </w:r>
            <w:r w:rsidR="00EE4EC2">
              <w:rPr>
                <w:color w:val="000000"/>
              </w:rPr>
              <w:t>**</w:t>
            </w:r>
          </w:p>
        </w:tc>
        <w:tc>
          <w:tcPr>
            <w:tcW w:w="876" w:type="dxa"/>
            <w:vAlign w:val="center"/>
          </w:tcPr>
          <w:p w:rsidR="00325446" w:rsidRPr="00325446" w:rsidRDefault="00325446" w:rsidP="00325446">
            <w:pPr>
              <w:widowControl w:val="0"/>
              <w:jc w:val="right"/>
              <w:rPr>
                <w:color w:val="000000"/>
              </w:rPr>
            </w:pPr>
            <w:r w:rsidRPr="00325446">
              <w:rPr>
                <w:color w:val="000000"/>
              </w:rPr>
              <w:t>-0.05</w:t>
            </w:r>
          </w:p>
        </w:tc>
        <w:tc>
          <w:tcPr>
            <w:tcW w:w="1078" w:type="dxa"/>
            <w:vAlign w:val="center"/>
          </w:tcPr>
          <w:p w:rsidR="00325446" w:rsidRPr="00325446" w:rsidRDefault="00325446" w:rsidP="00F37244">
            <w:pPr>
              <w:widowControl w:val="0"/>
              <w:rPr>
                <w:color w:val="000000"/>
              </w:rPr>
            </w:pPr>
            <w:r>
              <w:rPr>
                <w:color w:val="000000"/>
              </w:rPr>
              <w:t>(</w:t>
            </w:r>
            <w:r w:rsidRPr="00325446">
              <w:rPr>
                <w:color w:val="000000"/>
              </w:rPr>
              <w:t>0.08</w:t>
            </w:r>
            <w:r>
              <w:rPr>
                <w:color w:val="000000"/>
              </w:rPr>
              <w:t>)</w:t>
            </w:r>
          </w:p>
        </w:tc>
        <w:tc>
          <w:tcPr>
            <w:tcW w:w="876" w:type="dxa"/>
            <w:vAlign w:val="center"/>
          </w:tcPr>
          <w:p w:rsidR="00325446" w:rsidRPr="00325446" w:rsidRDefault="00325446" w:rsidP="00325446">
            <w:pPr>
              <w:widowControl w:val="0"/>
              <w:jc w:val="right"/>
              <w:rPr>
                <w:color w:val="000000"/>
              </w:rPr>
            </w:pPr>
            <w:r w:rsidRPr="00325446">
              <w:rPr>
                <w:color w:val="000000"/>
              </w:rPr>
              <w:t>-0.20</w:t>
            </w:r>
          </w:p>
        </w:tc>
        <w:tc>
          <w:tcPr>
            <w:tcW w:w="1078" w:type="dxa"/>
            <w:vAlign w:val="center"/>
          </w:tcPr>
          <w:p w:rsidR="00325446" w:rsidRPr="00325446" w:rsidRDefault="00325446" w:rsidP="00F37244">
            <w:pPr>
              <w:widowControl w:val="0"/>
              <w:rPr>
                <w:color w:val="000000"/>
              </w:rPr>
            </w:pPr>
            <w:r>
              <w:rPr>
                <w:color w:val="000000"/>
              </w:rPr>
              <w:t>(</w:t>
            </w:r>
            <w:r w:rsidRPr="00325446">
              <w:rPr>
                <w:color w:val="000000"/>
              </w:rPr>
              <w:t>0.07</w:t>
            </w:r>
            <w:r>
              <w:rPr>
                <w:color w:val="000000"/>
              </w:rPr>
              <w:t>)</w:t>
            </w:r>
            <w:r w:rsidR="00EE4EC2">
              <w:rPr>
                <w:color w:val="000000"/>
              </w:rPr>
              <w:t>**</w:t>
            </w:r>
          </w:p>
        </w:tc>
        <w:tc>
          <w:tcPr>
            <w:tcW w:w="1171" w:type="dxa"/>
            <w:vAlign w:val="center"/>
          </w:tcPr>
          <w:p w:rsidR="00325446" w:rsidRPr="00B60265" w:rsidRDefault="00325446" w:rsidP="003C184C">
            <w:pPr>
              <w:widowControl w:val="0"/>
              <w:tabs>
                <w:tab w:val="decimal" w:pos="433"/>
              </w:tabs>
            </w:pPr>
            <w:r w:rsidRPr="00B60265">
              <w:t>30**</w:t>
            </w:r>
          </w:p>
        </w:tc>
        <w:tc>
          <w:tcPr>
            <w:tcW w:w="1056" w:type="dxa"/>
            <w:vAlign w:val="center"/>
          </w:tcPr>
          <w:p w:rsidR="00325446" w:rsidRPr="00B60265" w:rsidRDefault="00325446" w:rsidP="003C184C">
            <w:pPr>
              <w:widowControl w:val="0"/>
              <w:tabs>
                <w:tab w:val="decimal" w:pos="342"/>
              </w:tabs>
            </w:pPr>
            <w:r w:rsidRPr="00B60265">
              <w:t>0.5</w:t>
            </w:r>
          </w:p>
        </w:tc>
      </w:tr>
      <w:tr w:rsidR="00325446" w:rsidRPr="00B60265" w:rsidTr="00DA4047">
        <w:tc>
          <w:tcPr>
            <w:tcW w:w="3078" w:type="dxa"/>
            <w:vAlign w:val="center"/>
          </w:tcPr>
          <w:p w:rsidR="00325446" w:rsidRPr="00B60265" w:rsidRDefault="00325446" w:rsidP="003C184C">
            <w:pPr>
              <w:widowControl w:val="0"/>
              <w:tabs>
                <w:tab w:val="left" w:pos="270"/>
              </w:tabs>
            </w:pPr>
            <w:r w:rsidRPr="00B60265">
              <w:t>Grade: Similarity</w:t>
            </w:r>
          </w:p>
        </w:tc>
        <w:tc>
          <w:tcPr>
            <w:tcW w:w="1236" w:type="dxa"/>
            <w:vAlign w:val="center"/>
          </w:tcPr>
          <w:p w:rsidR="00325446" w:rsidRPr="00B60265" w:rsidRDefault="00325446" w:rsidP="003C184C">
            <w:pPr>
              <w:widowControl w:val="0"/>
            </w:pPr>
          </w:p>
        </w:tc>
        <w:tc>
          <w:tcPr>
            <w:tcW w:w="487" w:type="dxa"/>
            <w:vAlign w:val="center"/>
          </w:tcPr>
          <w:p w:rsidR="00325446" w:rsidRPr="00B60265" w:rsidRDefault="00325446" w:rsidP="003C184C">
            <w:pPr>
              <w:widowControl w:val="0"/>
            </w:pPr>
          </w:p>
        </w:tc>
        <w:tc>
          <w:tcPr>
            <w:tcW w:w="1116" w:type="dxa"/>
            <w:vAlign w:val="center"/>
          </w:tcPr>
          <w:p w:rsidR="00325446" w:rsidRPr="00B60265" w:rsidRDefault="00325446" w:rsidP="003C184C">
            <w:pPr>
              <w:widowControl w:val="0"/>
            </w:pPr>
          </w:p>
        </w:tc>
        <w:tc>
          <w:tcPr>
            <w:tcW w:w="876" w:type="dxa"/>
            <w:vAlign w:val="center"/>
          </w:tcPr>
          <w:p w:rsidR="00325446" w:rsidRPr="00325446" w:rsidRDefault="00325446" w:rsidP="00325446">
            <w:pPr>
              <w:widowControl w:val="0"/>
              <w:jc w:val="right"/>
              <w:rPr>
                <w:color w:val="000000"/>
              </w:rPr>
            </w:pPr>
            <w:r w:rsidRPr="00325446">
              <w:rPr>
                <w:color w:val="000000"/>
              </w:rPr>
              <w:t>3.69</w:t>
            </w:r>
          </w:p>
        </w:tc>
        <w:tc>
          <w:tcPr>
            <w:tcW w:w="1106" w:type="dxa"/>
            <w:vAlign w:val="center"/>
          </w:tcPr>
          <w:p w:rsidR="00325446" w:rsidRPr="00325446" w:rsidRDefault="00325446" w:rsidP="00F37244">
            <w:pPr>
              <w:widowControl w:val="0"/>
              <w:rPr>
                <w:color w:val="000000"/>
              </w:rPr>
            </w:pPr>
            <w:r>
              <w:rPr>
                <w:color w:val="000000"/>
              </w:rPr>
              <w:t>(</w:t>
            </w:r>
            <w:r w:rsidRPr="00325446">
              <w:rPr>
                <w:color w:val="000000"/>
              </w:rPr>
              <w:t>0.41</w:t>
            </w:r>
            <w:r>
              <w:rPr>
                <w:color w:val="000000"/>
              </w:rPr>
              <w:t>)</w:t>
            </w:r>
            <w:r w:rsidR="00EE4EC2">
              <w:rPr>
                <w:color w:val="000000"/>
              </w:rPr>
              <w:t>**</w:t>
            </w:r>
          </w:p>
        </w:tc>
        <w:tc>
          <w:tcPr>
            <w:tcW w:w="876" w:type="dxa"/>
            <w:vAlign w:val="center"/>
          </w:tcPr>
          <w:p w:rsidR="00325446" w:rsidRPr="00325446" w:rsidRDefault="00325446" w:rsidP="00325446">
            <w:pPr>
              <w:widowControl w:val="0"/>
              <w:jc w:val="right"/>
              <w:rPr>
                <w:color w:val="000000"/>
              </w:rPr>
            </w:pPr>
            <w:r w:rsidRPr="00325446">
              <w:rPr>
                <w:color w:val="000000"/>
              </w:rPr>
              <w:t>2.55</w:t>
            </w:r>
          </w:p>
        </w:tc>
        <w:tc>
          <w:tcPr>
            <w:tcW w:w="1078" w:type="dxa"/>
            <w:vAlign w:val="center"/>
          </w:tcPr>
          <w:p w:rsidR="00325446" w:rsidRPr="00325446" w:rsidRDefault="00325446" w:rsidP="00F37244">
            <w:pPr>
              <w:widowControl w:val="0"/>
              <w:rPr>
                <w:color w:val="000000"/>
              </w:rPr>
            </w:pPr>
            <w:r>
              <w:rPr>
                <w:color w:val="000000"/>
              </w:rPr>
              <w:t>(</w:t>
            </w:r>
            <w:r w:rsidRPr="00325446">
              <w:rPr>
                <w:color w:val="000000"/>
              </w:rPr>
              <w:t>0.32</w:t>
            </w:r>
            <w:r>
              <w:rPr>
                <w:color w:val="000000"/>
              </w:rPr>
              <w:t>)</w:t>
            </w:r>
            <w:r w:rsidR="00EE4EC2">
              <w:rPr>
                <w:color w:val="000000"/>
              </w:rPr>
              <w:t>**</w:t>
            </w:r>
          </w:p>
        </w:tc>
        <w:tc>
          <w:tcPr>
            <w:tcW w:w="876" w:type="dxa"/>
            <w:vAlign w:val="center"/>
          </w:tcPr>
          <w:p w:rsidR="00325446" w:rsidRPr="00325446" w:rsidRDefault="00325446" w:rsidP="00325446">
            <w:pPr>
              <w:widowControl w:val="0"/>
              <w:jc w:val="right"/>
              <w:rPr>
                <w:color w:val="000000"/>
              </w:rPr>
            </w:pPr>
            <w:r w:rsidRPr="00325446">
              <w:rPr>
                <w:color w:val="000000"/>
              </w:rPr>
              <w:t>2.47</w:t>
            </w:r>
          </w:p>
        </w:tc>
        <w:tc>
          <w:tcPr>
            <w:tcW w:w="1078" w:type="dxa"/>
            <w:vAlign w:val="center"/>
          </w:tcPr>
          <w:p w:rsidR="00325446" w:rsidRPr="00325446" w:rsidRDefault="00325446" w:rsidP="00F37244">
            <w:pPr>
              <w:widowControl w:val="0"/>
              <w:rPr>
                <w:color w:val="000000"/>
              </w:rPr>
            </w:pPr>
            <w:r>
              <w:rPr>
                <w:color w:val="000000"/>
              </w:rPr>
              <w:t>(</w:t>
            </w:r>
            <w:r w:rsidRPr="00325446">
              <w:rPr>
                <w:color w:val="000000"/>
              </w:rPr>
              <w:t>0.27</w:t>
            </w:r>
            <w:r>
              <w:rPr>
                <w:color w:val="000000"/>
              </w:rPr>
              <w:t>)</w:t>
            </w:r>
            <w:r w:rsidR="00EE4EC2">
              <w:rPr>
                <w:color w:val="000000"/>
              </w:rPr>
              <w:t>**</w:t>
            </w:r>
          </w:p>
        </w:tc>
        <w:tc>
          <w:tcPr>
            <w:tcW w:w="1171" w:type="dxa"/>
            <w:vAlign w:val="center"/>
          </w:tcPr>
          <w:p w:rsidR="00325446" w:rsidRPr="00B60265" w:rsidRDefault="00325446" w:rsidP="003C184C">
            <w:pPr>
              <w:widowControl w:val="0"/>
              <w:tabs>
                <w:tab w:val="decimal" w:pos="433"/>
              </w:tabs>
            </w:pPr>
            <w:r w:rsidRPr="00B60265">
              <w:t>0</w:t>
            </w:r>
          </w:p>
        </w:tc>
        <w:tc>
          <w:tcPr>
            <w:tcW w:w="1056" w:type="dxa"/>
            <w:vAlign w:val="center"/>
          </w:tcPr>
          <w:p w:rsidR="00325446" w:rsidRPr="00B60265" w:rsidRDefault="0054205C" w:rsidP="003C184C">
            <w:pPr>
              <w:widowControl w:val="0"/>
              <w:tabs>
                <w:tab w:val="decimal" w:pos="342"/>
              </w:tabs>
            </w:pPr>
            <w:r>
              <w:t>243</w:t>
            </w:r>
            <w:r w:rsidR="00325446" w:rsidRPr="00B60265">
              <w:t>**</w:t>
            </w:r>
          </w:p>
        </w:tc>
      </w:tr>
      <w:tr w:rsidR="00325446" w:rsidRPr="00B60265" w:rsidTr="00DA4047">
        <w:tc>
          <w:tcPr>
            <w:tcW w:w="3078" w:type="dxa"/>
            <w:vAlign w:val="center"/>
          </w:tcPr>
          <w:p w:rsidR="00325446" w:rsidRPr="00B60265" w:rsidRDefault="00325446" w:rsidP="003C184C">
            <w:pPr>
              <w:widowControl w:val="0"/>
              <w:tabs>
                <w:tab w:val="left" w:pos="270"/>
              </w:tabs>
            </w:pPr>
            <w:r w:rsidRPr="00B60265">
              <w:t>Age: Receiver</w:t>
            </w:r>
          </w:p>
        </w:tc>
        <w:tc>
          <w:tcPr>
            <w:tcW w:w="1236" w:type="dxa"/>
            <w:vAlign w:val="center"/>
          </w:tcPr>
          <w:p w:rsidR="00325446" w:rsidRPr="00B60265" w:rsidRDefault="00325446" w:rsidP="003C184C">
            <w:pPr>
              <w:widowControl w:val="0"/>
            </w:pPr>
          </w:p>
        </w:tc>
        <w:tc>
          <w:tcPr>
            <w:tcW w:w="487" w:type="dxa"/>
            <w:vAlign w:val="center"/>
          </w:tcPr>
          <w:p w:rsidR="00325446" w:rsidRPr="00B60265" w:rsidRDefault="00325446" w:rsidP="003C184C">
            <w:pPr>
              <w:widowControl w:val="0"/>
            </w:pPr>
          </w:p>
        </w:tc>
        <w:tc>
          <w:tcPr>
            <w:tcW w:w="1116" w:type="dxa"/>
            <w:vAlign w:val="center"/>
          </w:tcPr>
          <w:p w:rsidR="00325446" w:rsidRPr="00B60265" w:rsidRDefault="00325446" w:rsidP="003C184C">
            <w:pPr>
              <w:widowControl w:val="0"/>
            </w:pPr>
          </w:p>
        </w:tc>
        <w:tc>
          <w:tcPr>
            <w:tcW w:w="876" w:type="dxa"/>
            <w:vAlign w:val="center"/>
          </w:tcPr>
          <w:p w:rsidR="00325446" w:rsidRPr="00325446" w:rsidRDefault="00325446" w:rsidP="00325446">
            <w:pPr>
              <w:widowControl w:val="0"/>
              <w:jc w:val="right"/>
              <w:rPr>
                <w:color w:val="000000"/>
              </w:rPr>
            </w:pPr>
            <w:r w:rsidRPr="00325446">
              <w:rPr>
                <w:color w:val="000000"/>
              </w:rPr>
              <w:t>-0.16</w:t>
            </w:r>
          </w:p>
        </w:tc>
        <w:tc>
          <w:tcPr>
            <w:tcW w:w="1106" w:type="dxa"/>
            <w:vAlign w:val="center"/>
          </w:tcPr>
          <w:p w:rsidR="00325446" w:rsidRPr="00325446" w:rsidRDefault="00325446" w:rsidP="00F37244">
            <w:pPr>
              <w:widowControl w:val="0"/>
              <w:rPr>
                <w:color w:val="000000"/>
              </w:rPr>
            </w:pPr>
            <w:r>
              <w:rPr>
                <w:color w:val="000000"/>
              </w:rPr>
              <w:t>(</w:t>
            </w:r>
            <w:r w:rsidRPr="00325446">
              <w:rPr>
                <w:color w:val="000000"/>
              </w:rPr>
              <w:t>0.10</w:t>
            </w:r>
            <w:r>
              <w:rPr>
                <w:color w:val="000000"/>
              </w:rPr>
              <w:t>)</w:t>
            </w:r>
          </w:p>
        </w:tc>
        <w:tc>
          <w:tcPr>
            <w:tcW w:w="876" w:type="dxa"/>
            <w:vAlign w:val="center"/>
          </w:tcPr>
          <w:p w:rsidR="00325446" w:rsidRPr="00325446" w:rsidRDefault="00325446" w:rsidP="00325446">
            <w:pPr>
              <w:widowControl w:val="0"/>
              <w:jc w:val="right"/>
              <w:rPr>
                <w:color w:val="000000"/>
              </w:rPr>
            </w:pPr>
            <w:r w:rsidRPr="00325446">
              <w:rPr>
                <w:color w:val="000000"/>
              </w:rPr>
              <w:t>-0.03</w:t>
            </w:r>
          </w:p>
        </w:tc>
        <w:tc>
          <w:tcPr>
            <w:tcW w:w="1078" w:type="dxa"/>
            <w:vAlign w:val="center"/>
          </w:tcPr>
          <w:p w:rsidR="00325446" w:rsidRPr="00325446" w:rsidRDefault="00325446" w:rsidP="00F37244">
            <w:pPr>
              <w:widowControl w:val="0"/>
              <w:rPr>
                <w:color w:val="000000"/>
              </w:rPr>
            </w:pPr>
            <w:r>
              <w:rPr>
                <w:color w:val="000000"/>
              </w:rPr>
              <w:t>(</w:t>
            </w:r>
            <w:r w:rsidRPr="00325446">
              <w:rPr>
                <w:color w:val="000000"/>
              </w:rPr>
              <w:t>0.07</w:t>
            </w:r>
            <w:r>
              <w:rPr>
                <w:color w:val="000000"/>
              </w:rPr>
              <w:t>)</w:t>
            </w:r>
          </w:p>
        </w:tc>
        <w:tc>
          <w:tcPr>
            <w:tcW w:w="876" w:type="dxa"/>
            <w:vAlign w:val="center"/>
          </w:tcPr>
          <w:p w:rsidR="00325446" w:rsidRPr="00325446" w:rsidRDefault="00325446" w:rsidP="00325446">
            <w:pPr>
              <w:widowControl w:val="0"/>
              <w:jc w:val="right"/>
              <w:rPr>
                <w:color w:val="000000"/>
              </w:rPr>
            </w:pPr>
            <w:r w:rsidRPr="00325446">
              <w:rPr>
                <w:color w:val="000000"/>
              </w:rPr>
              <w:t>0.05</w:t>
            </w:r>
          </w:p>
        </w:tc>
        <w:tc>
          <w:tcPr>
            <w:tcW w:w="1078" w:type="dxa"/>
            <w:vAlign w:val="center"/>
          </w:tcPr>
          <w:p w:rsidR="00325446" w:rsidRPr="00325446" w:rsidRDefault="00325446" w:rsidP="00F37244">
            <w:pPr>
              <w:widowControl w:val="0"/>
              <w:rPr>
                <w:color w:val="000000"/>
              </w:rPr>
            </w:pPr>
            <w:r>
              <w:rPr>
                <w:color w:val="000000"/>
              </w:rPr>
              <w:t>(</w:t>
            </w:r>
            <w:r w:rsidRPr="00325446">
              <w:rPr>
                <w:color w:val="000000"/>
              </w:rPr>
              <w:t>0.05</w:t>
            </w:r>
            <w:r>
              <w:rPr>
                <w:color w:val="000000"/>
              </w:rPr>
              <w:t>)</w:t>
            </w:r>
          </w:p>
        </w:tc>
        <w:tc>
          <w:tcPr>
            <w:tcW w:w="1171" w:type="dxa"/>
            <w:vAlign w:val="center"/>
          </w:tcPr>
          <w:p w:rsidR="00325446" w:rsidRPr="00B60265" w:rsidRDefault="0054205C" w:rsidP="003C184C">
            <w:pPr>
              <w:widowControl w:val="0"/>
              <w:tabs>
                <w:tab w:val="decimal" w:pos="433"/>
              </w:tabs>
            </w:pPr>
            <w:r>
              <w:t>8</w:t>
            </w:r>
            <w:r w:rsidR="00325446" w:rsidRPr="00B60265">
              <w:t>.2</w:t>
            </w:r>
          </w:p>
        </w:tc>
        <w:tc>
          <w:tcPr>
            <w:tcW w:w="1056" w:type="dxa"/>
            <w:vAlign w:val="center"/>
          </w:tcPr>
          <w:p w:rsidR="00325446" w:rsidRPr="00B60265" w:rsidRDefault="00325446" w:rsidP="003C184C">
            <w:pPr>
              <w:widowControl w:val="0"/>
              <w:tabs>
                <w:tab w:val="decimal" w:pos="342"/>
              </w:tabs>
            </w:pPr>
            <w:r w:rsidRPr="00B60265">
              <w:t>4</w:t>
            </w:r>
          </w:p>
        </w:tc>
      </w:tr>
      <w:tr w:rsidR="00325446" w:rsidRPr="00B60265" w:rsidTr="00DA4047">
        <w:tc>
          <w:tcPr>
            <w:tcW w:w="3078" w:type="dxa"/>
            <w:vAlign w:val="center"/>
          </w:tcPr>
          <w:p w:rsidR="00325446" w:rsidRPr="00B60265" w:rsidRDefault="00325446" w:rsidP="003C184C">
            <w:pPr>
              <w:widowControl w:val="0"/>
              <w:tabs>
                <w:tab w:val="left" w:pos="270"/>
              </w:tabs>
            </w:pPr>
            <w:r w:rsidRPr="00B60265">
              <w:t>Age: Sender</w:t>
            </w:r>
          </w:p>
        </w:tc>
        <w:tc>
          <w:tcPr>
            <w:tcW w:w="1236" w:type="dxa"/>
            <w:vAlign w:val="center"/>
          </w:tcPr>
          <w:p w:rsidR="00325446" w:rsidRPr="00B60265" w:rsidRDefault="00325446" w:rsidP="003C184C">
            <w:pPr>
              <w:widowControl w:val="0"/>
            </w:pPr>
          </w:p>
        </w:tc>
        <w:tc>
          <w:tcPr>
            <w:tcW w:w="487" w:type="dxa"/>
            <w:vAlign w:val="center"/>
          </w:tcPr>
          <w:p w:rsidR="00325446" w:rsidRPr="00B60265" w:rsidRDefault="00325446" w:rsidP="003C184C">
            <w:pPr>
              <w:widowControl w:val="0"/>
            </w:pPr>
          </w:p>
        </w:tc>
        <w:tc>
          <w:tcPr>
            <w:tcW w:w="1116" w:type="dxa"/>
            <w:vAlign w:val="center"/>
          </w:tcPr>
          <w:p w:rsidR="00325446" w:rsidRPr="00B60265" w:rsidRDefault="00325446" w:rsidP="003C184C">
            <w:pPr>
              <w:widowControl w:val="0"/>
            </w:pPr>
          </w:p>
        </w:tc>
        <w:tc>
          <w:tcPr>
            <w:tcW w:w="876" w:type="dxa"/>
            <w:vAlign w:val="center"/>
          </w:tcPr>
          <w:p w:rsidR="00325446" w:rsidRPr="00325446" w:rsidRDefault="00325446" w:rsidP="00325446">
            <w:pPr>
              <w:widowControl w:val="0"/>
              <w:jc w:val="right"/>
              <w:rPr>
                <w:color w:val="000000"/>
              </w:rPr>
            </w:pPr>
            <w:r w:rsidRPr="00325446">
              <w:rPr>
                <w:color w:val="000000"/>
              </w:rPr>
              <w:t>-0.01</w:t>
            </w:r>
          </w:p>
        </w:tc>
        <w:tc>
          <w:tcPr>
            <w:tcW w:w="1106" w:type="dxa"/>
            <w:vAlign w:val="center"/>
          </w:tcPr>
          <w:p w:rsidR="00325446" w:rsidRPr="00325446" w:rsidRDefault="00325446" w:rsidP="00F37244">
            <w:pPr>
              <w:widowControl w:val="0"/>
              <w:rPr>
                <w:color w:val="000000"/>
              </w:rPr>
            </w:pPr>
            <w:r>
              <w:rPr>
                <w:color w:val="000000"/>
              </w:rPr>
              <w:t>(</w:t>
            </w:r>
            <w:r w:rsidRPr="00325446">
              <w:rPr>
                <w:color w:val="000000"/>
              </w:rPr>
              <w:t>0.10</w:t>
            </w:r>
            <w:r>
              <w:rPr>
                <w:color w:val="000000"/>
              </w:rPr>
              <w:t>)</w:t>
            </w:r>
          </w:p>
        </w:tc>
        <w:tc>
          <w:tcPr>
            <w:tcW w:w="876" w:type="dxa"/>
            <w:vAlign w:val="center"/>
          </w:tcPr>
          <w:p w:rsidR="00325446" w:rsidRPr="00325446" w:rsidRDefault="00325446" w:rsidP="00325446">
            <w:pPr>
              <w:widowControl w:val="0"/>
              <w:jc w:val="right"/>
              <w:rPr>
                <w:color w:val="000000"/>
              </w:rPr>
            </w:pPr>
            <w:r w:rsidRPr="00325446">
              <w:rPr>
                <w:color w:val="000000"/>
              </w:rPr>
              <w:t>-0.13</w:t>
            </w:r>
          </w:p>
        </w:tc>
        <w:tc>
          <w:tcPr>
            <w:tcW w:w="1078" w:type="dxa"/>
            <w:vAlign w:val="center"/>
          </w:tcPr>
          <w:p w:rsidR="00325446" w:rsidRPr="00325446" w:rsidRDefault="00325446" w:rsidP="00F37244">
            <w:pPr>
              <w:widowControl w:val="0"/>
              <w:rPr>
                <w:color w:val="000000"/>
              </w:rPr>
            </w:pPr>
            <w:r>
              <w:rPr>
                <w:color w:val="000000"/>
              </w:rPr>
              <w:t>(</w:t>
            </w:r>
            <w:r w:rsidRPr="00325446">
              <w:rPr>
                <w:color w:val="000000"/>
              </w:rPr>
              <w:t>0.06</w:t>
            </w:r>
            <w:r>
              <w:rPr>
                <w:color w:val="000000"/>
              </w:rPr>
              <w:t>)</w:t>
            </w:r>
            <w:r w:rsidR="00EE4EC2">
              <w:rPr>
                <w:color w:val="000000"/>
              </w:rPr>
              <w:t>*</w:t>
            </w:r>
          </w:p>
        </w:tc>
        <w:tc>
          <w:tcPr>
            <w:tcW w:w="876" w:type="dxa"/>
            <w:vAlign w:val="center"/>
          </w:tcPr>
          <w:p w:rsidR="00325446" w:rsidRPr="00325446" w:rsidRDefault="00325446" w:rsidP="00325446">
            <w:pPr>
              <w:widowControl w:val="0"/>
              <w:jc w:val="right"/>
              <w:rPr>
                <w:color w:val="000000"/>
              </w:rPr>
            </w:pPr>
            <w:r w:rsidRPr="00325446">
              <w:rPr>
                <w:color w:val="000000"/>
              </w:rPr>
              <w:t>0.01</w:t>
            </w:r>
          </w:p>
        </w:tc>
        <w:tc>
          <w:tcPr>
            <w:tcW w:w="1078" w:type="dxa"/>
            <w:vAlign w:val="center"/>
          </w:tcPr>
          <w:p w:rsidR="00325446" w:rsidRPr="00325446" w:rsidRDefault="00325446" w:rsidP="00F37244">
            <w:pPr>
              <w:widowControl w:val="0"/>
              <w:rPr>
                <w:color w:val="000000"/>
              </w:rPr>
            </w:pPr>
            <w:r>
              <w:rPr>
                <w:color w:val="000000"/>
              </w:rPr>
              <w:t>(</w:t>
            </w:r>
            <w:r w:rsidRPr="00325446">
              <w:rPr>
                <w:color w:val="000000"/>
              </w:rPr>
              <w:t>0.05</w:t>
            </w:r>
            <w:r>
              <w:rPr>
                <w:color w:val="000000"/>
              </w:rPr>
              <w:t>)</w:t>
            </w:r>
          </w:p>
        </w:tc>
        <w:tc>
          <w:tcPr>
            <w:tcW w:w="1171" w:type="dxa"/>
            <w:vAlign w:val="center"/>
          </w:tcPr>
          <w:p w:rsidR="00325446" w:rsidRPr="00B60265" w:rsidRDefault="0054205C" w:rsidP="003C184C">
            <w:pPr>
              <w:widowControl w:val="0"/>
              <w:tabs>
                <w:tab w:val="decimal" w:pos="433"/>
              </w:tabs>
            </w:pPr>
            <w:r>
              <w:t>10</w:t>
            </w:r>
          </w:p>
        </w:tc>
        <w:tc>
          <w:tcPr>
            <w:tcW w:w="1056" w:type="dxa"/>
            <w:vAlign w:val="center"/>
          </w:tcPr>
          <w:p w:rsidR="00325446" w:rsidRPr="00B60265" w:rsidRDefault="00325446" w:rsidP="003C184C">
            <w:pPr>
              <w:widowControl w:val="0"/>
              <w:tabs>
                <w:tab w:val="decimal" w:pos="342"/>
              </w:tabs>
            </w:pPr>
            <w:r w:rsidRPr="00B60265">
              <w:t>3</w:t>
            </w:r>
          </w:p>
        </w:tc>
      </w:tr>
      <w:tr w:rsidR="00325446" w:rsidRPr="00B60265" w:rsidTr="00DA4047">
        <w:tc>
          <w:tcPr>
            <w:tcW w:w="3078" w:type="dxa"/>
            <w:tcBorders>
              <w:bottom w:val="single" w:sz="4" w:space="0" w:color="auto"/>
            </w:tcBorders>
            <w:vAlign w:val="center"/>
          </w:tcPr>
          <w:p w:rsidR="00325446" w:rsidRPr="00B60265" w:rsidRDefault="00325446" w:rsidP="003C184C">
            <w:pPr>
              <w:widowControl w:val="0"/>
              <w:tabs>
                <w:tab w:val="left" w:pos="270"/>
              </w:tabs>
            </w:pPr>
            <w:r w:rsidRPr="00B60265">
              <w:t>Age: Similarity</w:t>
            </w:r>
          </w:p>
        </w:tc>
        <w:tc>
          <w:tcPr>
            <w:tcW w:w="1236" w:type="dxa"/>
            <w:tcBorders>
              <w:bottom w:val="single" w:sz="4" w:space="0" w:color="auto"/>
            </w:tcBorders>
            <w:vAlign w:val="center"/>
          </w:tcPr>
          <w:p w:rsidR="00325446" w:rsidRPr="00B60265" w:rsidRDefault="00325446" w:rsidP="003C184C">
            <w:pPr>
              <w:widowControl w:val="0"/>
            </w:pPr>
          </w:p>
        </w:tc>
        <w:tc>
          <w:tcPr>
            <w:tcW w:w="487" w:type="dxa"/>
            <w:tcBorders>
              <w:bottom w:val="single" w:sz="4" w:space="0" w:color="auto"/>
            </w:tcBorders>
            <w:vAlign w:val="center"/>
          </w:tcPr>
          <w:p w:rsidR="00325446" w:rsidRPr="00B60265" w:rsidRDefault="00325446" w:rsidP="003C184C">
            <w:pPr>
              <w:widowControl w:val="0"/>
            </w:pPr>
          </w:p>
        </w:tc>
        <w:tc>
          <w:tcPr>
            <w:tcW w:w="1116" w:type="dxa"/>
            <w:tcBorders>
              <w:bottom w:val="single" w:sz="4" w:space="0" w:color="auto"/>
            </w:tcBorders>
            <w:vAlign w:val="center"/>
          </w:tcPr>
          <w:p w:rsidR="00325446" w:rsidRPr="00B60265" w:rsidRDefault="00325446" w:rsidP="003C184C">
            <w:pPr>
              <w:widowControl w:val="0"/>
            </w:pPr>
          </w:p>
        </w:tc>
        <w:tc>
          <w:tcPr>
            <w:tcW w:w="876" w:type="dxa"/>
            <w:tcBorders>
              <w:bottom w:val="single" w:sz="4" w:space="0" w:color="auto"/>
            </w:tcBorders>
            <w:vAlign w:val="center"/>
          </w:tcPr>
          <w:p w:rsidR="00325446" w:rsidRPr="00325446" w:rsidRDefault="00325446" w:rsidP="00325446">
            <w:pPr>
              <w:widowControl w:val="0"/>
              <w:jc w:val="right"/>
              <w:rPr>
                <w:color w:val="000000"/>
              </w:rPr>
            </w:pPr>
            <w:r w:rsidRPr="00325446">
              <w:rPr>
                <w:color w:val="000000"/>
              </w:rPr>
              <w:t>-0.73</w:t>
            </w:r>
          </w:p>
        </w:tc>
        <w:tc>
          <w:tcPr>
            <w:tcW w:w="1106" w:type="dxa"/>
            <w:tcBorders>
              <w:bottom w:val="single" w:sz="4" w:space="0" w:color="auto"/>
            </w:tcBorders>
            <w:vAlign w:val="center"/>
          </w:tcPr>
          <w:p w:rsidR="00325446" w:rsidRPr="00325446" w:rsidRDefault="00325446" w:rsidP="00F37244">
            <w:pPr>
              <w:widowControl w:val="0"/>
              <w:rPr>
                <w:color w:val="000000"/>
              </w:rPr>
            </w:pPr>
            <w:r>
              <w:rPr>
                <w:color w:val="000000"/>
              </w:rPr>
              <w:t>(</w:t>
            </w:r>
            <w:r w:rsidRPr="00325446">
              <w:rPr>
                <w:color w:val="000000"/>
              </w:rPr>
              <w:t>0.40</w:t>
            </w:r>
            <w:r>
              <w:rPr>
                <w:color w:val="000000"/>
              </w:rPr>
              <w:t>)</w:t>
            </w:r>
          </w:p>
        </w:tc>
        <w:tc>
          <w:tcPr>
            <w:tcW w:w="876" w:type="dxa"/>
            <w:tcBorders>
              <w:bottom w:val="single" w:sz="4" w:space="0" w:color="auto"/>
            </w:tcBorders>
            <w:vAlign w:val="center"/>
          </w:tcPr>
          <w:p w:rsidR="00325446" w:rsidRPr="00325446" w:rsidRDefault="00325446" w:rsidP="00325446">
            <w:pPr>
              <w:widowControl w:val="0"/>
              <w:jc w:val="right"/>
              <w:rPr>
                <w:color w:val="000000"/>
              </w:rPr>
            </w:pPr>
            <w:r w:rsidRPr="00325446">
              <w:rPr>
                <w:color w:val="000000"/>
              </w:rPr>
              <w:t>0.39</w:t>
            </w:r>
          </w:p>
        </w:tc>
        <w:tc>
          <w:tcPr>
            <w:tcW w:w="1078" w:type="dxa"/>
            <w:tcBorders>
              <w:bottom w:val="single" w:sz="4" w:space="0" w:color="auto"/>
            </w:tcBorders>
            <w:vAlign w:val="center"/>
          </w:tcPr>
          <w:p w:rsidR="00325446" w:rsidRPr="00325446" w:rsidRDefault="00325446" w:rsidP="00F37244">
            <w:pPr>
              <w:widowControl w:val="0"/>
              <w:rPr>
                <w:color w:val="000000"/>
              </w:rPr>
            </w:pPr>
            <w:r>
              <w:rPr>
                <w:color w:val="000000"/>
              </w:rPr>
              <w:t>(</w:t>
            </w:r>
            <w:r w:rsidRPr="00325446">
              <w:rPr>
                <w:color w:val="000000"/>
              </w:rPr>
              <w:t>0.39</w:t>
            </w:r>
            <w:r>
              <w:rPr>
                <w:color w:val="000000"/>
              </w:rPr>
              <w:t>)</w:t>
            </w:r>
          </w:p>
        </w:tc>
        <w:tc>
          <w:tcPr>
            <w:tcW w:w="876" w:type="dxa"/>
            <w:tcBorders>
              <w:bottom w:val="single" w:sz="4" w:space="0" w:color="auto"/>
            </w:tcBorders>
            <w:vAlign w:val="center"/>
          </w:tcPr>
          <w:p w:rsidR="00325446" w:rsidRPr="00325446" w:rsidRDefault="00325446" w:rsidP="00325446">
            <w:pPr>
              <w:widowControl w:val="0"/>
              <w:jc w:val="right"/>
              <w:rPr>
                <w:color w:val="000000"/>
              </w:rPr>
            </w:pPr>
            <w:r w:rsidRPr="00325446">
              <w:rPr>
                <w:color w:val="000000"/>
              </w:rPr>
              <w:t>-0.19</w:t>
            </w:r>
          </w:p>
        </w:tc>
        <w:tc>
          <w:tcPr>
            <w:tcW w:w="1078" w:type="dxa"/>
            <w:tcBorders>
              <w:bottom w:val="single" w:sz="4" w:space="0" w:color="auto"/>
            </w:tcBorders>
            <w:vAlign w:val="center"/>
          </w:tcPr>
          <w:p w:rsidR="00325446" w:rsidRPr="00325446" w:rsidRDefault="00325446" w:rsidP="00F37244">
            <w:pPr>
              <w:widowControl w:val="0"/>
              <w:rPr>
                <w:color w:val="000000"/>
              </w:rPr>
            </w:pPr>
            <w:r>
              <w:rPr>
                <w:color w:val="000000"/>
              </w:rPr>
              <w:t>(</w:t>
            </w:r>
            <w:r w:rsidRPr="00325446">
              <w:rPr>
                <w:color w:val="000000"/>
              </w:rPr>
              <w:t>0.31</w:t>
            </w:r>
            <w:r>
              <w:rPr>
                <w:color w:val="000000"/>
              </w:rPr>
              <w:t>)</w:t>
            </w:r>
          </w:p>
        </w:tc>
        <w:tc>
          <w:tcPr>
            <w:tcW w:w="1171" w:type="dxa"/>
            <w:tcBorders>
              <w:bottom w:val="single" w:sz="4" w:space="0" w:color="auto"/>
            </w:tcBorders>
            <w:vAlign w:val="center"/>
          </w:tcPr>
          <w:p w:rsidR="00325446" w:rsidRPr="00B60265" w:rsidRDefault="00325446" w:rsidP="003C184C">
            <w:pPr>
              <w:widowControl w:val="0"/>
              <w:tabs>
                <w:tab w:val="decimal" w:pos="433"/>
              </w:tabs>
            </w:pPr>
            <w:r w:rsidRPr="00B60265">
              <w:t>9.8</w:t>
            </w:r>
          </w:p>
        </w:tc>
        <w:tc>
          <w:tcPr>
            <w:tcW w:w="1056" w:type="dxa"/>
            <w:tcBorders>
              <w:bottom w:val="single" w:sz="4" w:space="0" w:color="auto"/>
            </w:tcBorders>
            <w:vAlign w:val="center"/>
          </w:tcPr>
          <w:p w:rsidR="00325446" w:rsidRPr="00B60265" w:rsidRDefault="0054205C" w:rsidP="003C184C">
            <w:pPr>
              <w:widowControl w:val="0"/>
              <w:tabs>
                <w:tab w:val="decimal" w:pos="342"/>
              </w:tabs>
            </w:pPr>
            <w:r>
              <w:t>4.4</w:t>
            </w:r>
          </w:p>
        </w:tc>
      </w:tr>
    </w:tbl>
    <w:p w:rsidR="00B60265" w:rsidRDefault="00B60265" w:rsidP="00B60265">
      <w:pPr>
        <w:widowControl w:val="0"/>
        <w:rPr>
          <w:i/>
        </w:rPr>
      </w:pPr>
      <w:r w:rsidRPr="00B60265">
        <w:rPr>
          <w:i/>
        </w:rPr>
        <w:t xml:space="preserve">(Table continues </w:t>
      </w:r>
      <w:r w:rsidR="00C4597D">
        <w:rPr>
          <w:i/>
        </w:rPr>
        <w:t>on</w:t>
      </w:r>
      <w:r w:rsidRPr="00B60265">
        <w:rPr>
          <w:i/>
        </w:rPr>
        <w:t xml:space="preserve"> next page)</w:t>
      </w:r>
      <w:r>
        <w:rPr>
          <w:i/>
        </w:rPr>
        <w:br w:type="page"/>
      </w:r>
    </w:p>
    <w:p w:rsidR="00B60265" w:rsidRDefault="00B60265" w:rsidP="00B60265">
      <w:pPr>
        <w:widowControl w:val="0"/>
        <w:rPr>
          <w:i/>
        </w:rPr>
      </w:pPr>
      <w:r w:rsidRPr="00DE5026">
        <w:rPr>
          <w:i/>
        </w:rPr>
        <w:lastRenderedPageBreak/>
        <w:t xml:space="preserve">Table </w:t>
      </w:r>
      <w:r>
        <w:rPr>
          <w:i/>
        </w:rPr>
        <w:t>S7</w:t>
      </w:r>
      <w:r w:rsidRPr="00DE5026">
        <w:rPr>
          <w:i/>
        </w:rPr>
        <w:t xml:space="preserve"> (continued)</w:t>
      </w:r>
    </w:p>
    <w:p w:rsidR="00B60265" w:rsidRDefault="00B60265" w:rsidP="00B60265">
      <w:pPr>
        <w:widowControl w:val="0"/>
      </w:pPr>
    </w:p>
    <w:tbl>
      <w:tblPr>
        <w:tblStyle w:val="TableGrid"/>
        <w:tblW w:w="14034" w:type="dxa"/>
        <w:tblInd w:w="-4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078"/>
        <w:gridCol w:w="1236"/>
        <w:gridCol w:w="487"/>
        <w:gridCol w:w="1116"/>
        <w:gridCol w:w="876"/>
        <w:gridCol w:w="1106"/>
        <w:gridCol w:w="876"/>
        <w:gridCol w:w="1078"/>
        <w:gridCol w:w="876"/>
        <w:gridCol w:w="1078"/>
        <w:gridCol w:w="1171"/>
        <w:gridCol w:w="1056"/>
      </w:tblGrid>
      <w:tr w:rsidR="00B60265" w:rsidTr="00DA4047">
        <w:tc>
          <w:tcPr>
            <w:tcW w:w="3078" w:type="dxa"/>
            <w:tcBorders>
              <w:top w:val="single" w:sz="4" w:space="0" w:color="auto"/>
            </w:tcBorders>
            <w:vAlign w:val="center"/>
          </w:tcPr>
          <w:p w:rsidR="00B60265" w:rsidRPr="00807A70" w:rsidRDefault="00B60265" w:rsidP="003C184C">
            <w:pPr>
              <w:widowControl w:val="0"/>
              <w:tabs>
                <w:tab w:val="left" w:pos="270"/>
              </w:tabs>
              <w:rPr>
                <w:i/>
                <w:highlight w:val="yellow"/>
              </w:rPr>
            </w:pPr>
            <w:r w:rsidRPr="00725B6A">
              <w:rPr>
                <w:i/>
              </w:rPr>
              <w:t>Dyadic multiplex effects</w:t>
            </w:r>
          </w:p>
        </w:tc>
        <w:tc>
          <w:tcPr>
            <w:tcW w:w="1236" w:type="dxa"/>
            <w:tcBorders>
              <w:top w:val="single" w:sz="4" w:space="0" w:color="auto"/>
            </w:tcBorders>
            <w:vAlign w:val="center"/>
          </w:tcPr>
          <w:p w:rsidR="00B60265" w:rsidRDefault="00B60265" w:rsidP="003C184C">
            <w:pPr>
              <w:widowControl w:val="0"/>
            </w:pPr>
          </w:p>
        </w:tc>
        <w:tc>
          <w:tcPr>
            <w:tcW w:w="487" w:type="dxa"/>
            <w:tcBorders>
              <w:top w:val="single" w:sz="4" w:space="0" w:color="auto"/>
            </w:tcBorders>
            <w:vAlign w:val="center"/>
          </w:tcPr>
          <w:p w:rsidR="00B60265" w:rsidRDefault="00B60265" w:rsidP="003C184C">
            <w:pPr>
              <w:widowControl w:val="0"/>
            </w:pPr>
          </w:p>
        </w:tc>
        <w:tc>
          <w:tcPr>
            <w:tcW w:w="1116" w:type="dxa"/>
            <w:tcBorders>
              <w:top w:val="single" w:sz="4" w:space="0" w:color="auto"/>
            </w:tcBorders>
            <w:vAlign w:val="center"/>
          </w:tcPr>
          <w:p w:rsidR="00B60265" w:rsidRDefault="00B60265" w:rsidP="003C184C">
            <w:pPr>
              <w:widowControl w:val="0"/>
            </w:pPr>
          </w:p>
        </w:tc>
        <w:tc>
          <w:tcPr>
            <w:tcW w:w="876" w:type="dxa"/>
            <w:tcBorders>
              <w:top w:val="single" w:sz="4" w:space="0" w:color="auto"/>
            </w:tcBorders>
            <w:vAlign w:val="center"/>
          </w:tcPr>
          <w:p w:rsidR="00B60265" w:rsidRDefault="00B60265" w:rsidP="003C184C">
            <w:pPr>
              <w:widowControl w:val="0"/>
              <w:tabs>
                <w:tab w:val="left" w:pos="291"/>
              </w:tabs>
              <w:jc w:val="right"/>
            </w:pPr>
          </w:p>
        </w:tc>
        <w:tc>
          <w:tcPr>
            <w:tcW w:w="1106" w:type="dxa"/>
            <w:tcBorders>
              <w:top w:val="single" w:sz="4" w:space="0" w:color="auto"/>
            </w:tcBorders>
            <w:vAlign w:val="center"/>
          </w:tcPr>
          <w:p w:rsidR="00B60265" w:rsidRDefault="00B60265" w:rsidP="003C184C">
            <w:pPr>
              <w:widowControl w:val="0"/>
            </w:pPr>
          </w:p>
        </w:tc>
        <w:tc>
          <w:tcPr>
            <w:tcW w:w="876" w:type="dxa"/>
            <w:tcBorders>
              <w:top w:val="single" w:sz="4" w:space="0" w:color="auto"/>
            </w:tcBorders>
            <w:vAlign w:val="center"/>
          </w:tcPr>
          <w:p w:rsidR="00B60265" w:rsidRDefault="00B60265" w:rsidP="003C184C">
            <w:pPr>
              <w:widowControl w:val="0"/>
              <w:jc w:val="right"/>
            </w:pPr>
          </w:p>
        </w:tc>
        <w:tc>
          <w:tcPr>
            <w:tcW w:w="1078" w:type="dxa"/>
            <w:tcBorders>
              <w:top w:val="single" w:sz="4" w:space="0" w:color="auto"/>
            </w:tcBorders>
            <w:vAlign w:val="center"/>
          </w:tcPr>
          <w:p w:rsidR="00B60265" w:rsidRDefault="00B60265" w:rsidP="003C184C">
            <w:pPr>
              <w:widowControl w:val="0"/>
            </w:pPr>
          </w:p>
        </w:tc>
        <w:tc>
          <w:tcPr>
            <w:tcW w:w="876" w:type="dxa"/>
            <w:tcBorders>
              <w:top w:val="single" w:sz="4" w:space="0" w:color="auto"/>
            </w:tcBorders>
            <w:vAlign w:val="center"/>
          </w:tcPr>
          <w:p w:rsidR="00B60265" w:rsidRDefault="00B60265" w:rsidP="003C184C">
            <w:pPr>
              <w:widowControl w:val="0"/>
              <w:jc w:val="right"/>
            </w:pPr>
          </w:p>
        </w:tc>
        <w:tc>
          <w:tcPr>
            <w:tcW w:w="1078" w:type="dxa"/>
            <w:tcBorders>
              <w:top w:val="single" w:sz="4" w:space="0" w:color="auto"/>
            </w:tcBorders>
            <w:vAlign w:val="center"/>
          </w:tcPr>
          <w:p w:rsidR="00B60265" w:rsidRDefault="00B60265" w:rsidP="003C184C">
            <w:pPr>
              <w:widowControl w:val="0"/>
            </w:pPr>
          </w:p>
        </w:tc>
        <w:tc>
          <w:tcPr>
            <w:tcW w:w="1171" w:type="dxa"/>
            <w:tcBorders>
              <w:top w:val="single" w:sz="4" w:space="0" w:color="auto"/>
            </w:tcBorders>
            <w:vAlign w:val="center"/>
          </w:tcPr>
          <w:p w:rsidR="00B60265" w:rsidRPr="00725B6A" w:rsidRDefault="00B60265" w:rsidP="003C184C">
            <w:pPr>
              <w:widowControl w:val="0"/>
              <w:tabs>
                <w:tab w:val="left" w:pos="433"/>
              </w:tabs>
            </w:pPr>
          </w:p>
        </w:tc>
        <w:tc>
          <w:tcPr>
            <w:tcW w:w="1056" w:type="dxa"/>
            <w:tcBorders>
              <w:top w:val="single" w:sz="4" w:space="0" w:color="auto"/>
            </w:tcBorders>
            <w:vAlign w:val="center"/>
          </w:tcPr>
          <w:p w:rsidR="00B60265" w:rsidRDefault="00B60265" w:rsidP="003C184C">
            <w:pPr>
              <w:widowControl w:val="0"/>
              <w:tabs>
                <w:tab w:val="decimal" w:pos="342"/>
              </w:tabs>
            </w:pPr>
          </w:p>
        </w:tc>
      </w:tr>
      <w:tr w:rsidR="00F37244" w:rsidTr="00F37244">
        <w:tc>
          <w:tcPr>
            <w:tcW w:w="3078" w:type="dxa"/>
            <w:vAlign w:val="center"/>
          </w:tcPr>
          <w:p w:rsidR="00F37244" w:rsidRPr="00887FD4" w:rsidRDefault="00F37244" w:rsidP="003C184C">
            <w:pPr>
              <w:widowControl w:val="0"/>
              <w:tabs>
                <w:tab w:val="left" w:pos="270"/>
              </w:tabs>
            </w:pPr>
            <w:r>
              <w:t>Defending → Bullying</w:t>
            </w:r>
          </w:p>
        </w:tc>
        <w:tc>
          <w:tcPr>
            <w:tcW w:w="1236" w:type="dxa"/>
            <w:vAlign w:val="center"/>
          </w:tcPr>
          <w:p w:rsidR="00F37244" w:rsidRDefault="006069D0" w:rsidP="003C184C">
            <w:pPr>
              <w:widowControl w:val="0"/>
            </w:pPr>
            <w:r>
              <w:rPr>
                <w:noProof/>
                <w:lang w:eastAsia="en-US"/>
              </w:rPr>
            </w:r>
            <w:r>
              <w:rPr>
                <w:noProof/>
                <w:lang w:eastAsia="en-US"/>
              </w:rPr>
              <w:pict>
                <v:group id="Canvas 891" o:spid="_x0000_s1447" editas="canvas" style="width:43pt;height:12.5pt;mso-position-horizontal-relative:char;mso-position-vertical-relative:line" coordsize="5454,15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">
                  <v:shape id="_x0000_s1448" type="#_x0000_t75" style="position:absolute;width:5454;height:1581;visibility:visible">
                    <v:fill o:detectmouseclick="t"/>
                    <v:path o:connecttype="none"/>
                  </v:shape>
                  <v:oval id="Oval 808" o:spid="_x0000_s1449" style="position:absolute;left:4105;top:230;width:1327;height:1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xRG0sIA&#10;AADcAAAADwAAAGRycy9kb3ducmV2LnhtbERPTWvCQBC9F/wPywi96a5Wi6SuIoIoSCmatvQ4ZKdJ&#10;aHY2ZFeN/75zKPT4eN/Lde8bdaUu1oEtTMYGFHERXM2lhfd8N1qAignZYROYLNwpwno1eFhi5sKN&#10;T3Q9p1JJCMcMLVQptZnWsajIYxyHlli479B5TAK7UrsObxLuGz015ll7rFkaKmxpW1Hxc7546f18&#10;y9tt8/p1NOHjKd/zZTKbk7WPw37zAipRn/7Ff+6Ds7AwslbOyBHQ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PFEbSwgAAANwAAAAPAAAAAAAAAAAAAAAAAJgCAABkcnMvZG93&#10;bnJldi54bWxQSwUGAAAAAAQABAD1AAAAhwMAAAAA&#10;" fillcolor="#0d0d0d [3069]" strokecolor="#0d0d0d [3069]" strokeweight="2pt">
                    <v:textbox>
                      <w:txbxContent>
                        <w:p w:rsidR="00DA4047" w:rsidRDefault="00DA4047" w:rsidP="00B60265">
                          <w:pPr>
                            <w:rPr>
                              <w:rFonts w:eastAsia="Times New Roman"/>
                            </w:rPr>
                          </w:pPr>
                        </w:p>
                      </w:txbxContent>
                    </v:textbox>
                  </v:oval>
                  <v:oval id="Oval 809" o:spid="_x0000_s1450" style="position:absolute;top:233;width:1314;height:1213;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jjScQA&#10;AADcAAAADwAAAGRycy9kb3ducmV2LnhtbESPX2vCMBTF3wW/Q7jC3jTRzaGdUUQQBRkyO8XHS3PX&#10;Fpub0kTtvr0ZCHs8nD8/zmzR2krcqPGlYw3DgQJBnDlTcq7hO133JyB8QDZYOSYNv+RhMe92ZpgY&#10;d+cvuh1CLuII+wQ1FCHUiZQ+K8iiH7iaOHo/rrEYomxyaRq8x3FbyZFS79JiyZFQYE2rgrLL4Woj&#10;97RP61X1ed4pd3xNN3wdvo1J65deu/wAEagN/+Fne2s0TNQU/s7EIyD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BY40nEAAAA3AAAAA8AAAAAAAAAAAAAAAAAmAIAAGRycy9k&#10;b3ducmV2LnhtbFBLBQYAAAAABAAEAPUAAACJAwAAAAA=&#10;" fillcolor="#0d0d0d [3069]" strokecolor="#0d0d0d [3069]" strokeweight="2pt">
                    <v:textbox>
                      <w:txbxContent>
                        <w:p w:rsidR="00DA4047" w:rsidRDefault="00DA4047" w:rsidP="00B60265">
                          <w:pPr>
                            <w:pStyle w:val="NormalWeb"/>
                            <w:spacing w:before="0" w:beforeAutospacing="0" w:after="0" w:afterAutospacing="0"/>
                          </w:pPr>
                          <w:r>
                            <w:rPr>
                              <w:rFonts w:eastAsia="Times New Roman"/>
                            </w:rPr>
                            <w:t> </w:t>
                          </w:r>
                        </w:p>
                      </w:txbxContent>
                    </v:textbox>
                  </v:oval>
                  <v:shape id="Straight Arrow Connector 810" o:spid="_x0000_s1451" type="#_x0000_t32" style="position:absolute;left:1121;top:409;width:3179;height:2;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xi4mMQAAADcAAAADwAAAGRycy9kb3ducmV2LnhtbERPXWvCMBR9H/gfwhX2NtMKOqnGIrKB&#10;jDG2KoJvl+baVpub2mSm+/fLw2CPh/O9ygfTijv1rrGsIJ0kIIhLqxuuFBz2r08LEM4ja2wtk4If&#10;cpCvRw8rzLQN/EX3wlcihrDLUEHtfZdJ6cqaDLqJ7Ygjd7a9QR9hX0ndY4jhppXTJJlLgw3Hhho7&#10;2tZUXotvo+B6ensO02If5uEYLi/vn7ePWbgp9TgeNksQngb/L/5z77SCRRrnxzPxCMj1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3GLiYxAAAANwAAAAPAAAAAAAAAAAA&#10;AAAAAKECAABkcnMvZG93bnJldi54bWxQSwUGAAAAAAQABAD5AAAAkgMAAAAA&#10;" strokecolor="#0d0d0d [3069]" strokeweight="1pt">
                    <v:stroke endarrow="block"/>
                  </v:shape>
                  <w10:wrap type="none"/>
                  <w10:anchorlock/>
                </v:group>
              </w:pict>
            </w:r>
          </w:p>
        </w:tc>
        <w:tc>
          <w:tcPr>
            <w:tcW w:w="487" w:type="dxa"/>
            <w:vAlign w:val="center"/>
          </w:tcPr>
          <w:p w:rsidR="00F37244" w:rsidRDefault="00F37244" w:rsidP="003C184C">
            <w:pPr>
              <w:widowControl w:val="0"/>
            </w:pPr>
            <w:r w:rsidRPr="008A1A2F">
              <w:t>→</w:t>
            </w:r>
          </w:p>
        </w:tc>
        <w:tc>
          <w:tcPr>
            <w:tcW w:w="1116" w:type="dxa"/>
            <w:vAlign w:val="center"/>
          </w:tcPr>
          <w:p w:rsidR="00F37244" w:rsidRDefault="006069D0" w:rsidP="003C184C">
            <w:pPr>
              <w:widowControl w:val="0"/>
            </w:pPr>
            <w:r>
              <w:rPr>
                <w:noProof/>
                <w:lang w:eastAsia="en-US"/>
              </w:rPr>
            </w:r>
            <w:r>
              <w:rPr>
                <w:noProof/>
                <w:lang w:eastAsia="en-US"/>
              </w:rPr>
              <w:pict>
                <v:group id="Canvas 892" o:spid="_x0000_s1452" editas="canvas" style="width:43pt;height:12.5pt;mso-position-horizontal-relative:char;mso-position-vertical-relative:line" coordsize="5454,15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">
                  <v:shape id="_x0000_s1453" type="#_x0000_t75" style="position:absolute;width:5454;height:1581;visibility:visible">
                    <v:fill o:detectmouseclick="t"/>
                    <v:path o:connecttype="none"/>
                  </v:shape>
                  <v:oval id="Oval 811" o:spid="_x0000_s1454" style="position:absolute;left:4105;top:230;width:1327;height:1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d5ksUA&#10;AADcAAAADwAAAGRycy9kb3ducmV2LnhtbESPX2vCMBTF3wd+h3CFvc20cxtSTYsUhoMhY1bFx0tz&#10;bYvNTWlS7b79Igz2eDh/fpxVNppWXKl3jWUF8SwCQVxa3XClYF+8Py1AOI+ssbVMCn7IQZZOHlaY&#10;aHvjb7rufCXCCLsEFdTed4mUrqzJoJvZjjh4Z9sb9EH2ldQ93sK4aeVzFL1Jgw0HQo0d5TWVl91g&#10;Avf4VXR5uz19RvYwLzY8xC+vpNTjdFwvQXga/X/4r/2hFSziGO5nwhGQ6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b93mSxQAAANwAAAAPAAAAAAAAAAAAAAAAAJgCAABkcnMv&#10;ZG93bnJldi54bWxQSwUGAAAAAAQABAD1AAAAigMAAAAA&#10;" fillcolor="#0d0d0d [3069]" strokecolor="#0d0d0d [3069]" strokeweight="2pt">
                    <v:textbox>
                      <w:txbxContent>
                        <w:p w:rsidR="00DA4047" w:rsidRDefault="00DA4047" w:rsidP="00B60265">
                          <w:pPr>
                            <w:rPr>
                              <w:rFonts w:eastAsia="Times New Roman"/>
                            </w:rPr>
                          </w:pPr>
                        </w:p>
                      </w:txbxContent>
                    </v:textbox>
                  </v:oval>
                  <v:oval id="Oval 812" o:spid="_x0000_s1455" style="position:absolute;top:233;width:1314;height:1213;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Xn5cUA&#10;AADcAAAADwAAAGRycy9kb3ducmV2LnhtbESPX2vCMBTF3wd+h3CFvc20dRPpjCIFcTBkaN3Y46W5&#10;tsXmpjRp7b79Igz2eDh/fpzVZjSNGKhztWUF8SwCQVxYXXOp4JzvnpYgnEfW2FgmBT/kYLOePKww&#10;1fbGRxpOvhRhhF2KCirv21RKV1Rk0M1sSxy8i+0M+iC7UuoOb2HcNDKJooU0WHMgVNhSVlFxPfUm&#10;cL8+8jZrDt/vkf2c53vu4+cXUupxOm5fQXga/X/4r/2mFSzjBO5nwhG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JeflxQAAANwAAAAPAAAAAAAAAAAAAAAAAJgCAABkcnMv&#10;ZG93bnJldi54bWxQSwUGAAAAAAQABAD1AAAAigMAAAAA&#10;" fillcolor="#0d0d0d [3069]" strokecolor="#0d0d0d [3069]" strokeweight="2pt">
                    <v:textbox>
                      <w:txbxContent>
                        <w:p w:rsidR="00DA4047" w:rsidRDefault="00DA4047" w:rsidP="00B60265">
                          <w:pPr>
                            <w:pStyle w:val="NormalWeb"/>
                            <w:spacing w:before="0" w:beforeAutospacing="0" w:after="0" w:afterAutospacing="0"/>
                          </w:pPr>
                          <w:r>
                            <w:rPr>
                              <w:rFonts w:eastAsia="Times New Roman"/>
                            </w:rPr>
                            <w:t> </w:t>
                          </w:r>
                        </w:p>
                      </w:txbxContent>
                    </v:textbox>
                  </v:oval>
                  <v:shape id="Straight Arrow Connector 813" o:spid="_x0000_s1456" type="#_x0000_t32" style="position:absolute;left:1121;top:409;width:3179;height:2;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8om78YAAADcAAAADwAAAGRycy9kb3ducmV2LnhtbESPQWvCQBSE7wX/w/IEb3WjUivRVURa&#10;kFJKG0vB2yP7TKLZtzG7uum/d4VCj8PMfMMsVp2pxZVaV1lWMBomIIhzqysuFHzvXh9nIJxH1lhb&#10;JgW/5GC17D0sMNU28BddM1+ICGGXooLS+yaV0uUlGXRD2xBH72Bbgz7KtpC6xRDhppbjJJlKgxXH&#10;hRIb2pSUn7KLUXDavz2HcbYL0/ATji/vn+ePp3BWatDv1nMQnjr/H/5rb7WC2WgC9zPxCMjlD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fKJu/GAAAA3AAAAA8AAAAAAAAA&#10;AAAAAAAAoQIAAGRycy9kb3ducmV2LnhtbFBLBQYAAAAABAAEAPkAAACUAwAAAAA=&#10;" strokecolor="#0d0d0d [3069]" strokeweight="1pt">
                    <v:stroke endarrow="block"/>
                  </v:shape>
                  <v:shape id="Straight Arrow Connector 814" o:spid="_x0000_s1457" type="#_x0000_t32" style="position:absolute;left:1121;top:1269;width:3179;height:7;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wU0mcUAAADcAAAADwAAAGRycy9kb3ducmV2LnhtbESPQWvCQBSE74L/YXmCN90otoTUVbRQ&#10;ECwtRtvza/aZRLNvw+6q6b93hUKPw8x8w8yXnWnElZyvLSuYjBMQxIXVNZcKDvu3UQrCB2SNjWVS&#10;8Eselot+b46Ztjfe0TUPpYgQ9hkqqEJoMyl9UZFBP7YtcfSO1hkMUbpSaoe3CDeNnCbJszRYc1yo&#10;sKXXiopzfjEK1vL7lG8w3bn36Xbd/Xy0X+nnk1LDQbd6ARGoC//hv/ZGK0gnM3iciUdALu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wU0mcUAAADcAAAADwAAAAAAAAAA&#10;AAAAAAChAgAAZHJzL2Rvd25yZXYueG1sUEsFBgAAAAAEAAQA+QAAAJMDAAAAAA==&#10;" strokecolor="#0d0d0d [3069]" strokeweight="1pt">
                    <v:stroke dashstyle="dash" endarrow="block"/>
                  </v:shape>
                  <w10:wrap type="none"/>
                  <w10:anchorlock/>
                </v:group>
              </w:pict>
            </w:r>
          </w:p>
        </w:tc>
        <w:tc>
          <w:tcPr>
            <w:tcW w:w="876" w:type="dxa"/>
            <w:vAlign w:val="center"/>
          </w:tcPr>
          <w:p w:rsidR="00F37244" w:rsidRPr="00F37244" w:rsidRDefault="00F37244" w:rsidP="00F37244">
            <w:pPr>
              <w:widowControl w:val="0"/>
              <w:jc w:val="right"/>
              <w:rPr>
                <w:color w:val="000000"/>
              </w:rPr>
            </w:pPr>
            <w:r w:rsidRPr="00F37244">
              <w:rPr>
                <w:color w:val="000000"/>
              </w:rPr>
              <w:t>0.29</w:t>
            </w:r>
          </w:p>
        </w:tc>
        <w:tc>
          <w:tcPr>
            <w:tcW w:w="1106" w:type="dxa"/>
            <w:vAlign w:val="center"/>
          </w:tcPr>
          <w:p w:rsidR="00F37244" w:rsidRPr="00F37244" w:rsidRDefault="00F37244" w:rsidP="00F37244">
            <w:pPr>
              <w:widowControl w:val="0"/>
              <w:rPr>
                <w:color w:val="000000"/>
              </w:rPr>
            </w:pPr>
            <w:r>
              <w:rPr>
                <w:color w:val="000000"/>
              </w:rPr>
              <w:t>(</w:t>
            </w:r>
            <w:r w:rsidRPr="00F37244">
              <w:rPr>
                <w:color w:val="000000"/>
              </w:rPr>
              <w:t>0.38</w:t>
            </w:r>
            <w:r>
              <w:rPr>
                <w:color w:val="000000"/>
              </w:rPr>
              <w:t>)</w:t>
            </w:r>
          </w:p>
        </w:tc>
        <w:tc>
          <w:tcPr>
            <w:tcW w:w="876" w:type="dxa"/>
            <w:vAlign w:val="center"/>
          </w:tcPr>
          <w:p w:rsidR="00F37244" w:rsidRPr="00F37244" w:rsidRDefault="00F37244" w:rsidP="00F37244">
            <w:pPr>
              <w:widowControl w:val="0"/>
              <w:jc w:val="right"/>
              <w:rPr>
                <w:color w:val="000000"/>
              </w:rPr>
            </w:pPr>
            <w:r w:rsidRPr="00F37244">
              <w:rPr>
                <w:color w:val="000000"/>
              </w:rPr>
              <w:t>-0.57</w:t>
            </w:r>
          </w:p>
        </w:tc>
        <w:tc>
          <w:tcPr>
            <w:tcW w:w="1078" w:type="dxa"/>
            <w:vAlign w:val="center"/>
          </w:tcPr>
          <w:p w:rsidR="00F37244" w:rsidRPr="00F37244" w:rsidRDefault="00F37244" w:rsidP="00F37244">
            <w:pPr>
              <w:widowControl w:val="0"/>
              <w:rPr>
                <w:color w:val="000000"/>
              </w:rPr>
            </w:pPr>
            <w:r>
              <w:rPr>
                <w:color w:val="000000"/>
              </w:rPr>
              <w:t>(</w:t>
            </w:r>
            <w:r w:rsidRPr="00F37244">
              <w:rPr>
                <w:color w:val="000000"/>
              </w:rPr>
              <w:t>0.55</w:t>
            </w:r>
            <w:r>
              <w:rPr>
                <w:color w:val="000000"/>
              </w:rPr>
              <w:t>)</w:t>
            </w:r>
          </w:p>
        </w:tc>
        <w:tc>
          <w:tcPr>
            <w:tcW w:w="876" w:type="dxa"/>
            <w:vAlign w:val="center"/>
          </w:tcPr>
          <w:p w:rsidR="00F37244" w:rsidRPr="00F37244" w:rsidRDefault="00F37244" w:rsidP="00F37244">
            <w:pPr>
              <w:widowControl w:val="0"/>
              <w:jc w:val="right"/>
              <w:rPr>
                <w:color w:val="000000"/>
              </w:rPr>
            </w:pPr>
            <w:r w:rsidRPr="00F37244">
              <w:rPr>
                <w:color w:val="000000"/>
              </w:rPr>
              <w:t>-0.11</w:t>
            </w:r>
          </w:p>
        </w:tc>
        <w:tc>
          <w:tcPr>
            <w:tcW w:w="1078" w:type="dxa"/>
            <w:vAlign w:val="center"/>
          </w:tcPr>
          <w:p w:rsidR="00F37244" w:rsidRPr="00F37244" w:rsidRDefault="00F37244" w:rsidP="00F37244">
            <w:pPr>
              <w:widowControl w:val="0"/>
              <w:rPr>
                <w:color w:val="000000"/>
              </w:rPr>
            </w:pPr>
            <w:r>
              <w:rPr>
                <w:color w:val="000000"/>
              </w:rPr>
              <w:t>(</w:t>
            </w:r>
            <w:r w:rsidRPr="00F37244">
              <w:rPr>
                <w:color w:val="000000"/>
              </w:rPr>
              <w:t>0.37</w:t>
            </w:r>
            <w:r>
              <w:rPr>
                <w:color w:val="000000"/>
              </w:rPr>
              <w:t>)</w:t>
            </w:r>
          </w:p>
        </w:tc>
        <w:tc>
          <w:tcPr>
            <w:tcW w:w="1171" w:type="dxa"/>
            <w:vAlign w:val="center"/>
          </w:tcPr>
          <w:p w:rsidR="00F37244" w:rsidRPr="00725B6A" w:rsidRDefault="0054205C" w:rsidP="003C184C">
            <w:pPr>
              <w:widowControl w:val="0"/>
              <w:tabs>
                <w:tab w:val="left" w:pos="433"/>
              </w:tabs>
            </w:pPr>
            <w:r>
              <w:t>6.2</w:t>
            </w:r>
          </w:p>
        </w:tc>
        <w:tc>
          <w:tcPr>
            <w:tcW w:w="1056" w:type="dxa"/>
            <w:vAlign w:val="center"/>
          </w:tcPr>
          <w:p w:rsidR="00F37244" w:rsidRDefault="0054205C" w:rsidP="003C184C">
            <w:pPr>
              <w:widowControl w:val="0"/>
              <w:tabs>
                <w:tab w:val="decimal" w:pos="342"/>
              </w:tabs>
            </w:pPr>
            <w:r>
              <w:t>4.2</w:t>
            </w:r>
          </w:p>
        </w:tc>
      </w:tr>
      <w:tr w:rsidR="00F37244" w:rsidTr="00F37244">
        <w:tc>
          <w:tcPr>
            <w:tcW w:w="3078" w:type="dxa"/>
            <w:vAlign w:val="center"/>
          </w:tcPr>
          <w:p w:rsidR="00F37244" w:rsidRPr="00652A34" w:rsidRDefault="00F37244" w:rsidP="003C184C">
            <w:pPr>
              <w:widowControl w:val="0"/>
              <w:tabs>
                <w:tab w:val="left" w:pos="270"/>
              </w:tabs>
              <w:rPr>
                <w:i/>
              </w:rPr>
            </w:pPr>
            <w:r>
              <w:t>Bullying → Defending</w:t>
            </w:r>
          </w:p>
        </w:tc>
        <w:tc>
          <w:tcPr>
            <w:tcW w:w="1236" w:type="dxa"/>
            <w:vAlign w:val="center"/>
          </w:tcPr>
          <w:p w:rsidR="00F37244" w:rsidRDefault="006069D0" w:rsidP="003C184C">
            <w:pPr>
              <w:widowControl w:val="0"/>
            </w:pPr>
            <w:r>
              <w:rPr>
                <w:noProof/>
                <w:lang w:eastAsia="en-US"/>
              </w:rPr>
            </w:r>
            <w:r>
              <w:rPr>
                <w:noProof/>
                <w:lang w:eastAsia="en-US"/>
              </w:rPr>
              <w:pict>
                <v:group id="Canvas 893" o:spid="_x0000_s1458" editas="canvas" style="width:43pt;height:12.5pt;mso-position-horizontal-relative:char;mso-position-vertical-relative:line" coordsize="5454,15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">
                  <v:shape id="_x0000_s1459" type="#_x0000_t75" style="position:absolute;width:5454;height:1581;visibility:visible">
                    <v:fill o:detectmouseclick="t"/>
                    <v:path o:connecttype="none"/>
                  </v:shape>
                  <v:oval id="Oval 815" o:spid="_x0000_s1460" style="position:absolute;left:4105;top:230;width:1327;height:1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x/kcMA&#10;AADcAAAADwAAAGRycy9kb3ducmV2LnhtbESPW4vCMBCF3wX/QxjBN03rDekaRYRlFxYRrbvs49CM&#10;bbGZlCZq/fdGEHw8nMvHWaxaU4krNa60rCAeRiCIM6tLzhUc08/BHITzyBory6TgTg5Wy25ngYm2&#10;N97T9eBzEUbYJaig8L5OpHRZQQbd0NbEwTvZxqAPssmlbvAWxk0lR1E0kwZLDoQCa9oUlJ0PFxO4&#10;f7u03lTb/5/I/o7TL77Ekykp1e+16w8Qnlr/Dr/a31rBPJ7C80w4AnL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Mx/kcMAAADcAAAADwAAAAAAAAAAAAAAAACYAgAAZHJzL2Rv&#10;d25yZXYueG1sUEsFBgAAAAAEAAQA9QAAAIgDAAAAAA==&#10;" fillcolor="#0d0d0d [3069]" strokecolor="#0d0d0d [3069]" strokeweight="2pt">
                    <v:textbox>
                      <w:txbxContent>
                        <w:p w:rsidR="00DA4047" w:rsidRDefault="00DA4047" w:rsidP="00B60265">
                          <w:pPr>
                            <w:rPr>
                              <w:rFonts w:eastAsia="Times New Roman"/>
                            </w:rPr>
                          </w:pPr>
                        </w:p>
                      </w:txbxContent>
                    </v:textbox>
                  </v:oval>
                  <v:oval id="Oval 816" o:spid="_x0000_s1461" style="position:absolute;top:233;width:1314;height:1213;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B7h5sMA&#10;AADcAAAADwAAAGRycy9kb3ducmV2LnhtbESPW4vCMBCF3wX/QxjBN03rDekaRYRlFxYRrbvs49CM&#10;bbGZlCZq/fdGEHw8nMvHWaxaU4krNa60rCAeRiCIM6tLzhUc08/BHITzyBory6TgTg5Wy25ngYm2&#10;N97T9eBzEUbYJaig8L5OpHRZQQbd0NbEwTvZxqAPssmlbvAWxk0lR1E0kwZLDoQCa9oUlJ0PFxO4&#10;f7u03lTb/5/I/o7TL77Ekykp1e+16w8Qnlr/Dr/a31rBPJ7B80w4AnL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B7h5sMAAADcAAAADwAAAAAAAAAAAAAAAACYAgAAZHJzL2Rv&#10;d25yZXYueG1sUEsFBgAAAAAEAAQA9QAAAIgDAAAAAA==&#10;" fillcolor="#0d0d0d [3069]" strokecolor="#0d0d0d [3069]" strokeweight="2pt">
                    <v:textbox>
                      <w:txbxContent>
                        <w:p w:rsidR="00DA4047" w:rsidRDefault="00DA4047" w:rsidP="00B60265">
                          <w:pPr>
                            <w:pStyle w:val="NormalWeb"/>
                            <w:spacing w:before="0" w:beforeAutospacing="0" w:after="0" w:afterAutospacing="0"/>
                          </w:pPr>
                          <w:r>
                            <w:rPr>
                              <w:rFonts w:eastAsia="Times New Roman"/>
                            </w:rPr>
                            <w:t> </w:t>
                          </w:r>
                        </w:p>
                      </w:txbxContent>
                    </v:textbox>
                  </v:oval>
                  <v:shape id="Straight Arrow Connector 817" o:spid="_x0000_s1462" type="#_x0000_t32" style="position:absolute;left:1121;top:1269;width:3179;height:7;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9eq7sUAAADcAAAADwAAAGRycy9kb3ducmV2LnhtbESPQWvCQBSE74L/YXmCN90o2IbUVbRQ&#10;ECwtRtvza/aZRLNvw+6q6b93hUKPw8x8w8yXnWnElZyvLSuYjBMQxIXVNZcKDvu3UQrCB2SNjWVS&#10;8Eselot+b46Ztjfe0TUPpYgQ9hkqqEJoMyl9UZFBP7YtcfSO1hkMUbpSaoe3CDeNnCbJkzRYc1yo&#10;sKXXiopzfjEK1vL7lG8w3bn36Xbd/Xy0X+nnTKnhoFu9gAjUhf/wX3ujFaSTZ3iciUdALu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9eq7sUAAADcAAAADwAAAAAAAAAA&#10;AAAAAAChAgAAZHJzL2Rvd25yZXYueG1sUEsFBgAAAAAEAAQA+QAAAJMDAAAAAA==&#10;" strokecolor="#0d0d0d [3069]" strokeweight="1pt">
                    <v:stroke dashstyle="dash" endarrow="block"/>
                  </v:shape>
                  <w10:wrap type="none"/>
                  <w10:anchorlock/>
                </v:group>
              </w:pict>
            </w:r>
          </w:p>
        </w:tc>
        <w:tc>
          <w:tcPr>
            <w:tcW w:w="487" w:type="dxa"/>
            <w:vAlign w:val="center"/>
          </w:tcPr>
          <w:p w:rsidR="00F37244" w:rsidRDefault="00F37244" w:rsidP="003C184C">
            <w:pPr>
              <w:widowControl w:val="0"/>
            </w:pPr>
            <w:r w:rsidRPr="008A1A2F">
              <w:t>→</w:t>
            </w:r>
          </w:p>
        </w:tc>
        <w:tc>
          <w:tcPr>
            <w:tcW w:w="1116" w:type="dxa"/>
            <w:vAlign w:val="center"/>
          </w:tcPr>
          <w:p w:rsidR="00F37244" w:rsidRDefault="006069D0" w:rsidP="003C184C">
            <w:pPr>
              <w:widowControl w:val="0"/>
            </w:pPr>
            <w:r>
              <w:rPr>
                <w:noProof/>
                <w:lang w:eastAsia="en-US"/>
              </w:rPr>
            </w:r>
            <w:r>
              <w:rPr>
                <w:noProof/>
                <w:lang w:eastAsia="en-US"/>
              </w:rPr>
              <w:pict>
                <v:group id="Canvas 894" o:spid="_x0000_s1463" editas="canvas" style="width:43pt;height:12.5pt;mso-position-horizontal-relative:char;mso-position-vertical-relative:line" coordsize="5454,15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">
                  <v:shape id="_x0000_s1464" type="#_x0000_t75" style="position:absolute;width:5454;height:1581;visibility:visible">
                    <v:fill o:detectmouseclick="t"/>
                    <v:path o:connecttype="none"/>
                  </v:shape>
                  <v:oval id="Oval 818" o:spid="_x0000_s1465" style="position:absolute;left:4105;top:230;width:1327;height:1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3QD8IA&#10;AADcAAAADwAAAGRycy9kb3ducmV2LnhtbERPTWvCQBC9F/wPywje6ibaikRXEaG0UErRqHgcsmMS&#10;zM6G7Krpv+8cCj0+3vdy3btG3akLtWcD6TgBRVx4W3Np4JC/Pc9BhYhssfFMBn4owHo1eFpiZv2D&#10;d3Tfx1JJCIcMDVQxtpnWoajIYRj7lli4i+8cRoFdqW2HDwl3jZ4kyUw7rFkaKmxpW1Fx3d+c9J6+&#10;83bbfJ0/E3+c5u98S19eyZjRsN8sQEXq47/4z/1hDcxTWStn5Ajo1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zdAPwgAAANwAAAAPAAAAAAAAAAAAAAAAAJgCAABkcnMvZG93&#10;bnJldi54bWxQSwUGAAAAAAQABAD1AAAAhwMAAAAA&#10;" fillcolor="#0d0d0d [3069]" strokecolor="#0d0d0d [3069]" strokeweight="2pt">
                    <v:textbox>
                      <w:txbxContent>
                        <w:p w:rsidR="00DA4047" w:rsidRDefault="00DA4047" w:rsidP="00B60265">
                          <w:pPr>
                            <w:rPr>
                              <w:rFonts w:eastAsia="Times New Roman"/>
                            </w:rPr>
                          </w:pPr>
                        </w:p>
                      </w:txbxContent>
                    </v:textbox>
                  </v:oval>
                  <v:oval id="Oval 819" o:spid="_x0000_s1466" style="position:absolute;top:233;width:1314;height:1213;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F1lMQA&#10;AADcAAAADwAAAGRycy9kb3ducmV2LnhtbESPX2vCMBTF3wd+h3AF32bauYlWo4gwFGSIVsXHS3Nt&#10;i81NaaJ2394MBj4ezp8fZzpvTSXu1LjSsoK4H4EgzqwuOVdwSL/fRyCcR9ZYWSYFv+RgPuu8TTHR&#10;9sE7uu99LsIIuwQVFN7XiZQuK8ig69uaOHgX2xj0QTa51A0+wrip5EcUDaXBkgOhwJqWBWXX/c0E&#10;7mmb1svq57yJ7HGQrvgWf36RUr1uu5iA8NT6V/i/vdYKRvEY/s6EIyBn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WBdZTEAAAA3AAAAA8AAAAAAAAAAAAAAAAAmAIAAGRycy9k&#10;b3ducmV2LnhtbFBLBQYAAAAABAAEAPUAAACJAwAAAAA=&#10;" fillcolor="#0d0d0d [3069]" strokecolor="#0d0d0d [3069]" strokeweight="2pt">
                    <v:textbox>
                      <w:txbxContent>
                        <w:p w:rsidR="00DA4047" w:rsidRDefault="00DA4047" w:rsidP="00B60265">
                          <w:pPr>
                            <w:pStyle w:val="NormalWeb"/>
                            <w:spacing w:before="0" w:beforeAutospacing="0" w:after="0" w:afterAutospacing="0"/>
                          </w:pPr>
                          <w:r>
                            <w:rPr>
                              <w:rFonts w:eastAsia="Times New Roman"/>
                            </w:rPr>
                            <w:t> </w:t>
                          </w:r>
                        </w:p>
                      </w:txbxContent>
                    </v:textbox>
                  </v:oval>
                  <v:shape id="Straight Arrow Connector 820" o:spid="_x0000_s1467" type="#_x0000_t32" style="position:absolute;left:1121;top:409;width:3179;height:2;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XRyJcMAAADcAAAADwAAAGRycy9kb3ducmV2LnhtbERPXWvCMBR9H/gfwhV8m6mFOalGGbLB&#10;EBFXx2Bvl+badjY3tYmm/nvzMPDxcL4Xq9404kqdqy0rmIwTEMSF1TWXCr4PH88zEM4ja2wsk4Ib&#10;OVgtB08LzLQN/EXX3JcihrDLUEHlfZtJ6YqKDLqxbYkjd7SdQR9hV0rdYYjhppFpkkylwZpjQ4Ut&#10;rSsqTvnFKDj9bl5Dmh/CNPyEv/ft/rx7CWelRsP+bQ7CU+8f4n/3p1YwS+P8eCYeAbm8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l0ciXDAAAA3AAAAA8AAAAAAAAAAAAA&#10;AAAAoQIAAGRycy9kb3ducmV2LnhtbFBLBQYAAAAABAAEAPkAAACRAwAAAAA=&#10;" strokecolor="#0d0d0d [3069]" strokeweight="1pt">
                    <v:stroke endarrow="block"/>
                  </v:shape>
                  <v:shape id="Straight Arrow Connector 821" o:spid="_x0000_s1468" type="#_x0000_t32" style="position:absolute;left:1121;top:1269;width:3179;height:7;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R5dvMUAAADcAAAADwAAAGRycy9kb3ducmV2LnhtbESP3WrCQBSE7wu+w3KE3tWNgZYQXUUF&#10;QWhpMf5cH7PHJJo9G3a3mr59t1DwcpiZb5jpvDetuJHzjWUF41ECgri0uuFKwX63fslA+ICssbVM&#10;Cn7Iw3w2eJpiru2dt3QrQiUihH2OCuoQulxKX9Zk0I9sRxy9s3UGQ5SuktrhPcJNK9MkeZMGG44L&#10;NXa0qqm8Ft9GwVIeL8UGs637SN+X/emzO2Rfr0o9D/vFBESgPjzC/+2NVpClY/g7E4+AnP0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R5dvMUAAADcAAAADwAAAAAAAAAA&#10;AAAAAAChAgAAZHJzL2Rvd25yZXYueG1sUEsFBgAAAAAEAAQA+QAAAJMDAAAAAA==&#10;" strokecolor="#0d0d0d [3069]" strokeweight="1pt">
                    <v:stroke dashstyle="dash" endarrow="block"/>
                  </v:shape>
                  <w10:wrap type="none"/>
                  <w10:anchorlock/>
                </v:group>
              </w:pict>
            </w:r>
          </w:p>
        </w:tc>
        <w:tc>
          <w:tcPr>
            <w:tcW w:w="876" w:type="dxa"/>
            <w:vAlign w:val="center"/>
          </w:tcPr>
          <w:p w:rsidR="00F37244" w:rsidRPr="00F37244" w:rsidRDefault="00F37244" w:rsidP="00F37244">
            <w:pPr>
              <w:widowControl w:val="0"/>
              <w:jc w:val="right"/>
              <w:rPr>
                <w:color w:val="000000"/>
              </w:rPr>
            </w:pPr>
            <w:r w:rsidRPr="00F37244">
              <w:rPr>
                <w:color w:val="000000"/>
              </w:rPr>
              <w:t>0.09</w:t>
            </w:r>
          </w:p>
        </w:tc>
        <w:tc>
          <w:tcPr>
            <w:tcW w:w="1106" w:type="dxa"/>
            <w:vAlign w:val="center"/>
          </w:tcPr>
          <w:p w:rsidR="00F37244" w:rsidRPr="00F37244" w:rsidRDefault="00F37244" w:rsidP="00F37244">
            <w:pPr>
              <w:widowControl w:val="0"/>
              <w:rPr>
                <w:color w:val="000000"/>
              </w:rPr>
            </w:pPr>
            <w:r>
              <w:rPr>
                <w:color w:val="000000"/>
              </w:rPr>
              <w:t>(</w:t>
            </w:r>
            <w:r w:rsidRPr="00F37244">
              <w:rPr>
                <w:color w:val="000000"/>
              </w:rPr>
              <w:t>0.52</w:t>
            </w:r>
            <w:r>
              <w:rPr>
                <w:color w:val="000000"/>
              </w:rPr>
              <w:t>)</w:t>
            </w:r>
          </w:p>
        </w:tc>
        <w:tc>
          <w:tcPr>
            <w:tcW w:w="876" w:type="dxa"/>
            <w:vAlign w:val="center"/>
          </w:tcPr>
          <w:p w:rsidR="00F37244" w:rsidRPr="00F37244" w:rsidRDefault="00F37244" w:rsidP="00F37244">
            <w:pPr>
              <w:widowControl w:val="0"/>
              <w:jc w:val="right"/>
              <w:rPr>
                <w:color w:val="000000"/>
              </w:rPr>
            </w:pPr>
            <w:r w:rsidRPr="00F37244">
              <w:rPr>
                <w:color w:val="000000"/>
              </w:rPr>
              <w:t>-1.26</w:t>
            </w:r>
          </w:p>
        </w:tc>
        <w:tc>
          <w:tcPr>
            <w:tcW w:w="1078" w:type="dxa"/>
            <w:vAlign w:val="center"/>
          </w:tcPr>
          <w:p w:rsidR="00F37244" w:rsidRPr="00F37244" w:rsidRDefault="00F37244" w:rsidP="00F37244">
            <w:pPr>
              <w:widowControl w:val="0"/>
              <w:rPr>
                <w:color w:val="000000"/>
              </w:rPr>
            </w:pPr>
            <w:r>
              <w:rPr>
                <w:color w:val="000000"/>
              </w:rPr>
              <w:t>(</w:t>
            </w:r>
            <w:r w:rsidRPr="00F37244">
              <w:rPr>
                <w:color w:val="000000"/>
              </w:rPr>
              <w:t>0.84</w:t>
            </w:r>
            <w:r>
              <w:rPr>
                <w:color w:val="000000"/>
              </w:rPr>
              <w:t>)</w:t>
            </w:r>
          </w:p>
        </w:tc>
        <w:tc>
          <w:tcPr>
            <w:tcW w:w="876" w:type="dxa"/>
            <w:vAlign w:val="center"/>
          </w:tcPr>
          <w:p w:rsidR="00F37244" w:rsidRPr="00F37244" w:rsidRDefault="00F37244" w:rsidP="00F37244">
            <w:pPr>
              <w:widowControl w:val="0"/>
              <w:jc w:val="right"/>
              <w:rPr>
                <w:color w:val="000000"/>
              </w:rPr>
            </w:pPr>
            <w:r w:rsidRPr="00F37244">
              <w:rPr>
                <w:color w:val="000000"/>
              </w:rPr>
              <w:t>-0.16</w:t>
            </w:r>
          </w:p>
        </w:tc>
        <w:tc>
          <w:tcPr>
            <w:tcW w:w="1078" w:type="dxa"/>
            <w:vAlign w:val="center"/>
          </w:tcPr>
          <w:p w:rsidR="00F37244" w:rsidRPr="00F37244" w:rsidRDefault="00F37244" w:rsidP="00F37244">
            <w:pPr>
              <w:widowControl w:val="0"/>
              <w:rPr>
                <w:color w:val="000000"/>
              </w:rPr>
            </w:pPr>
            <w:r>
              <w:rPr>
                <w:color w:val="000000"/>
              </w:rPr>
              <w:t>(</w:t>
            </w:r>
            <w:r w:rsidRPr="00F37244">
              <w:rPr>
                <w:color w:val="000000"/>
              </w:rPr>
              <w:t>0.34</w:t>
            </w:r>
            <w:r>
              <w:rPr>
                <w:color w:val="000000"/>
              </w:rPr>
              <w:t>)</w:t>
            </w:r>
          </w:p>
        </w:tc>
        <w:tc>
          <w:tcPr>
            <w:tcW w:w="1171" w:type="dxa"/>
            <w:vAlign w:val="center"/>
          </w:tcPr>
          <w:p w:rsidR="00F37244" w:rsidRPr="00725B6A" w:rsidRDefault="0063640B" w:rsidP="003C184C">
            <w:pPr>
              <w:widowControl w:val="0"/>
              <w:tabs>
                <w:tab w:val="left" w:pos="433"/>
              </w:tabs>
            </w:pPr>
            <w:r>
              <w:t>8.8</w:t>
            </w:r>
          </w:p>
        </w:tc>
        <w:tc>
          <w:tcPr>
            <w:tcW w:w="1056" w:type="dxa"/>
            <w:vAlign w:val="center"/>
          </w:tcPr>
          <w:p w:rsidR="00F37244" w:rsidRDefault="00F37244" w:rsidP="003C184C">
            <w:pPr>
              <w:widowControl w:val="0"/>
              <w:tabs>
                <w:tab w:val="decimal" w:pos="342"/>
              </w:tabs>
            </w:pPr>
            <w:r>
              <w:t>2.6</w:t>
            </w:r>
          </w:p>
        </w:tc>
      </w:tr>
      <w:tr w:rsidR="00F37244" w:rsidTr="00DA4047">
        <w:tc>
          <w:tcPr>
            <w:tcW w:w="3078" w:type="dxa"/>
            <w:vAlign w:val="center"/>
          </w:tcPr>
          <w:p w:rsidR="00F37244" w:rsidRDefault="00F37244" w:rsidP="003C184C">
            <w:pPr>
              <w:widowControl w:val="0"/>
              <w:tabs>
                <w:tab w:val="left" w:pos="270"/>
              </w:tabs>
            </w:pPr>
          </w:p>
        </w:tc>
        <w:tc>
          <w:tcPr>
            <w:tcW w:w="1236" w:type="dxa"/>
            <w:vAlign w:val="center"/>
          </w:tcPr>
          <w:p w:rsidR="00F37244" w:rsidRDefault="00F37244" w:rsidP="003C184C">
            <w:pPr>
              <w:widowControl w:val="0"/>
              <w:rPr>
                <w:noProof/>
                <w:lang w:eastAsia="en-US"/>
              </w:rPr>
            </w:pPr>
          </w:p>
        </w:tc>
        <w:tc>
          <w:tcPr>
            <w:tcW w:w="487" w:type="dxa"/>
            <w:vAlign w:val="center"/>
          </w:tcPr>
          <w:p w:rsidR="00F37244" w:rsidRPr="008A1A2F" w:rsidRDefault="00F37244" w:rsidP="003C184C">
            <w:pPr>
              <w:widowControl w:val="0"/>
            </w:pPr>
          </w:p>
        </w:tc>
        <w:tc>
          <w:tcPr>
            <w:tcW w:w="1116" w:type="dxa"/>
            <w:vAlign w:val="center"/>
          </w:tcPr>
          <w:p w:rsidR="00F37244" w:rsidRDefault="00F37244" w:rsidP="003C184C">
            <w:pPr>
              <w:widowControl w:val="0"/>
              <w:rPr>
                <w:noProof/>
                <w:lang w:eastAsia="en-US"/>
              </w:rPr>
            </w:pPr>
          </w:p>
        </w:tc>
        <w:tc>
          <w:tcPr>
            <w:tcW w:w="876" w:type="dxa"/>
            <w:vAlign w:val="center"/>
          </w:tcPr>
          <w:p w:rsidR="00F37244" w:rsidRPr="00F37244" w:rsidRDefault="00F37244" w:rsidP="00F37244">
            <w:pPr>
              <w:widowControl w:val="0"/>
              <w:jc w:val="right"/>
              <w:rPr>
                <w:color w:val="000000"/>
              </w:rPr>
            </w:pPr>
          </w:p>
        </w:tc>
        <w:tc>
          <w:tcPr>
            <w:tcW w:w="1106" w:type="dxa"/>
            <w:vAlign w:val="center"/>
          </w:tcPr>
          <w:p w:rsidR="00F37244" w:rsidRPr="00F37244" w:rsidRDefault="00F37244" w:rsidP="00F37244">
            <w:pPr>
              <w:widowControl w:val="0"/>
              <w:rPr>
                <w:color w:val="000000"/>
              </w:rPr>
            </w:pPr>
          </w:p>
        </w:tc>
        <w:tc>
          <w:tcPr>
            <w:tcW w:w="876" w:type="dxa"/>
            <w:vAlign w:val="center"/>
          </w:tcPr>
          <w:p w:rsidR="00F37244" w:rsidRPr="00F37244" w:rsidRDefault="00F37244" w:rsidP="00F37244">
            <w:pPr>
              <w:widowControl w:val="0"/>
              <w:jc w:val="right"/>
              <w:rPr>
                <w:color w:val="000000"/>
              </w:rPr>
            </w:pPr>
          </w:p>
        </w:tc>
        <w:tc>
          <w:tcPr>
            <w:tcW w:w="1078" w:type="dxa"/>
            <w:vAlign w:val="center"/>
          </w:tcPr>
          <w:p w:rsidR="00F37244" w:rsidRPr="00F37244" w:rsidRDefault="00F37244" w:rsidP="00F37244">
            <w:pPr>
              <w:widowControl w:val="0"/>
              <w:rPr>
                <w:color w:val="000000"/>
              </w:rPr>
            </w:pPr>
          </w:p>
        </w:tc>
        <w:tc>
          <w:tcPr>
            <w:tcW w:w="876" w:type="dxa"/>
            <w:vAlign w:val="center"/>
          </w:tcPr>
          <w:p w:rsidR="00F37244" w:rsidRPr="00F37244" w:rsidRDefault="00F37244" w:rsidP="00F37244">
            <w:pPr>
              <w:widowControl w:val="0"/>
              <w:jc w:val="right"/>
              <w:rPr>
                <w:color w:val="000000"/>
              </w:rPr>
            </w:pPr>
          </w:p>
        </w:tc>
        <w:tc>
          <w:tcPr>
            <w:tcW w:w="1078" w:type="dxa"/>
            <w:vAlign w:val="center"/>
          </w:tcPr>
          <w:p w:rsidR="00F37244" w:rsidRPr="00F37244" w:rsidRDefault="00F37244" w:rsidP="00F37244">
            <w:pPr>
              <w:widowControl w:val="0"/>
              <w:rPr>
                <w:color w:val="000000"/>
              </w:rPr>
            </w:pPr>
          </w:p>
        </w:tc>
        <w:tc>
          <w:tcPr>
            <w:tcW w:w="1171" w:type="dxa"/>
            <w:vAlign w:val="center"/>
          </w:tcPr>
          <w:p w:rsidR="00F37244" w:rsidRPr="00725B6A" w:rsidRDefault="00F37244" w:rsidP="003C184C">
            <w:pPr>
              <w:widowControl w:val="0"/>
              <w:tabs>
                <w:tab w:val="left" w:pos="433"/>
              </w:tabs>
            </w:pPr>
          </w:p>
        </w:tc>
        <w:tc>
          <w:tcPr>
            <w:tcW w:w="1056" w:type="dxa"/>
            <w:vAlign w:val="center"/>
          </w:tcPr>
          <w:p w:rsidR="00F37244" w:rsidRDefault="00F37244" w:rsidP="003C184C">
            <w:pPr>
              <w:widowControl w:val="0"/>
              <w:tabs>
                <w:tab w:val="decimal" w:pos="342"/>
              </w:tabs>
            </w:pPr>
          </w:p>
        </w:tc>
      </w:tr>
      <w:tr w:rsidR="00F37244" w:rsidTr="00DA4047">
        <w:tc>
          <w:tcPr>
            <w:tcW w:w="4314" w:type="dxa"/>
            <w:gridSpan w:val="2"/>
            <w:vAlign w:val="center"/>
          </w:tcPr>
          <w:p w:rsidR="00F37244" w:rsidRDefault="00F37244" w:rsidP="003C184C">
            <w:pPr>
              <w:widowControl w:val="0"/>
            </w:pPr>
            <w:r w:rsidRPr="00652A34">
              <w:rPr>
                <w:i/>
              </w:rPr>
              <w:t>Degree-related multiplex effects</w:t>
            </w:r>
          </w:p>
        </w:tc>
        <w:tc>
          <w:tcPr>
            <w:tcW w:w="487" w:type="dxa"/>
            <w:vAlign w:val="center"/>
          </w:tcPr>
          <w:p w:rsidR="00F37244" w:rsidRDefault="00F37244" w:rsidP="003C184C">
            <w:pPr>
              <w:widowControl w:val="0"/>
            </w:pPr>
          </w:p>
        </w:tc>
        <w:tc>
          <w:tcPr>
            <w:tcW w:w="1116" w:type="dxa"/>
            <w:vAlign w:val="center"/>
          </w:tcPr>
          <w:p w:rsidR="00F37244" w:rsidRDefault="00F37244" w:rsidP="003C184C">
            <w:pPr>
              <w:widowControl w:val="0"/>
            </w:pPr>
          </w:p>
        </w:tc>
        <w:tc>
          <w:tcPr>
            <w:tcW w:w="876" w:type="dxa"/>
            <w:vAlign w:val="center"/>
          </w:tcPr>
          <w:p w:rsidR="00F37244" w:rsidRPr="00F37244" w:rsidRDefault="00F37244" w:rsidP="00F37244">
            <w:pPr>
              <w:widowControl w:val="0"/>
              <w:tabs>
                <w:tab w:val="left" w:pos="291"/>
              </w:tabs>
              <w:jc w:val="right"/>
            </w:pPr>
          </w:p>
        </w:tc>
        <w:tc>
          <w:tcPr>
            <w:tcW w:w="1106" w:type="dxa"/>
            <w:vAlign w:val="center"/>
          </w:tcPr>
          <w:p w:rsidR="00F37244" w:rsidRPr="00F37244" w:rsidRDefault="00F37244" w:rsidP="00F37244">
            <w:pPr>
              <w:widowControl w:val="0"/>
              <w:rPr>
                <w:color w:val="000000"/>
              </w:rPr>
            </w:pPr>
          </w:p>
        </w:tc>
        <w:tc>
          <w:tcPr>
            <w:tcW w:w="876" w:type="dxa"/>
            <w:vAlign w:val="center"/>
          </w:tcPr>
          <w:p w:rsidR="00F37244" w:rsidRPr="00F37244" w:rsidRDefault="00F37244" w:rsidP="00F37244">
            <w:pPr>
              <w:widowControl w:val="0"/>
              <w:jc w:val="right"/>
              <w:rPr>
                <w:color w:val="000000"/>
              </w:rPr>
            </w:pPr>
          </w:p>
        </w:tc>
        <w:tc>
          <w:tcPr>
            <w:tcW w:w="1078" w:type="dxa"/>
            <w:vAlign w:val="center"/>
          </w:tcPr>
          <w:p w:rsidR="00F37244" w:rsidRPr="00F37244" w:rsidRDefault="00F37244" w:rsidP="00F37244">
            <w:pPr>
              <w:widowControl w:val="0"/>
              <w:rPr>
                <w:color w:val="000000"/>
              </w:rPr>
            </w:pPr>
          </w:p>
        </w:tc>
        <w:tc>
          <w:tcPr>
            <w:tcW w:w="876" w:type="dxa"/>
            <w:vAlign w:val="center"/>
          </w:tcPr>
          <w:p w:rsidR="00F37244" w:rsidRPr="00F37244" w:rsidRDefault="00F37244" w:rsidP="00F37244">
            <w:pPr>
              <w:widowControl w:val="0"/>
              <w:jc w:val="right"/>
              <w:rPr>
                <w:color w:val="000000"/>
              </w:rPr>
            </w:pPr>
          </w:p>
        </w:tc>
        <w:tc>
          <w:tcPr>
            <w:tcW w:w="1078" w:type="dxa"/>
            <w:vAlign w:val="center"/>
          </w:tcPr>
          <w:p w:rsidR="00F37244" w:rsidRPr="00F37244" w:rsidRDefault="00F37244" w:rsidP="00F37244">
            <w:pPr>
              <w:widowControl w:val="0"/>
              <w:rPr>
                <w:color w:val="000000"/>
              </w:rPr>
            </w:pPr>
          </w:p>
        </w:tc>
        <w:tc>
          <w:tcPr>
            <w:tcW w:w="1171" w:type="dxa"/>
            <w:vAlign w:val="bottom"/>
          </w:tcPr>
          <w:p w:rsidR="00F37244" w:rsidRDefault="00F37244" w:rsidP="003C184C">
            <w:pPr>
              <w:widowControl w:val="0"/>
              <w:rPr>
                <w:rFonts w:ascii="Calibri" w:hAnsi="Calibri"/>
                <w:color w:val="000000"/>
                <w:sz w:val="22"/>
                <w:szCs w:val="22"/>
              </w:rPr>
            </w:pPr>
          </w:p>
        </w:tc>
        <w:tc>
          <w:tcPr>
            <w:tcW w:w="1056" w:type="dxa"/>
            <w:vAlign w:val="center"/>
          </w:tcPr>
          <w:p w:rsidR="00F37244" w:rsidRDefault="00F37244" w:rsidP="003C184C">
            <w:pPr>
              <w:widowControl w:val="0"/>
              <w:tabs>
                <w:tab w:val="decimal" w:pos="342"/>
              </w:tabs>
            </w:pPr>
          </w:p>
        </w:tc>
      </w:tr>
      <w:tr w:rsidR="0063640B" w:rsidTr="00DA4047">
        <w:tc>
          <w:tcPr>
            <w:tcW w:w="3078" w:type="dxa"/>
            <w:vAlign w:val="center"/>
          </w:tcPr>
          <w:p w:rsidR="0063640B" w:rsidRPr="00F73D49" w:rsidRDefault="0063640B" w:rsidP="003C184C">
            <w:pPr>
              <w:widowControl w:val="0"/>
              <w:tabs>
                <w:tab w:val="left" w:pos="270"/>
              </w:tabs>
              <w:rPr>
                <w:vertAlign w:val="superscript"/>
              </w:rPr>
            </w:pPr>
            <w:r>
              <w:t xml:space="preserve">Indegree defending → Indegree bullying </w:t>
            </w:r>
          </w:p>
        </w:tc>
        <w:tc>
          <w:tcPr>
            <w:tcW w:w="1236" w:type="dxa"/>
            <w:vAlign w:val="center"/>
          </w:tcPr>
          <w:p w:rsidR="0063640B" w:rsidRDefault="006069D0" w:rsidP="003C184C">
            <w:pPr>
              <w:widowControl w:val="0"/>
            </w:pPr>
            <w:r>
              <w:rPr>
                <w:noProof/>
                <w:lang w:eastAsia="en-US"/>
              </w:rPr>
            </w:r>
            <w:r>
              <w:rPr>
                <w:noProof/>
                <w:lang w:eastAsia="en-US"/>
              </w:rPr>
              <w:pict>
                <v:group id="_x0000_s1727" editas="canvas" style="width:42.9pt;height:38pt;mso-position-horizontal-relative:char;mso-position-vertical-relative:line" coordsize="5448,48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">
                  <v:shape id="_x0000_s1731" type="#_x0000_t75" style="position:absolute;width:5448;height:4819;visibility:visible">
                    <v:fill o:detectmouseclick="t"/>
                    <v:path o:connecttype="none"/>
                  </v:shape>
                  <v:oval id="Oval 141" o:spid="_x0000_s1730" style="position:absolute;top:3514;width:1333;height:123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LsAIcUA&#10;AADcAAAADwAAAGRycy9kb3ducmV2LnhtbESP3YrCMBCF74V9hzAL3mna9QepRlkEUZBFtCpeDs1s&#10;W7aZlCZqfXuzIHg3wzlzvjOzRWsqcaPGlZYVxP0IBHFmdcm5gmO66k1AOI+ssbJMCh7kYDH/6Mww&#10;0fbOe7odfC5CCLsEFRTe14mULivIoOvbmjhov7Yx6MPa5FI3eA/hppJfUTSWBksOhAJrWhaU/R2u&#10;JnDPu7ReVj+XbWRPg3TN13g4IqW6n+33FISn1r/Nr+uNDvWHMfw/EyaQ8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uwAhxQAAANwAAAAPAAAAAAAAAAAAAAAAAJgCAABkcnMv&#10;ZG93bnJldi54bWxQSwUGAAAAAAQABAD1AAAAigMAAAAA&#10;" fillcolor="#0d0d0d [3069]" strokecolor="#0d0d0d [3069]" strokeweight="2pt"/>
                  <v:oval id="Oval 142" o:spid="_x0000_s1729" style="position:absolute;left:1896;top:230;width:1327;height:1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dRRMIA&#10;AADcAAAADwAAAGRycy9kb3ducmV2LnhtbERPTWvCQBC9F/wPywi91Y2iJURXEVtRjzVevA3ZMUmb&#10;nU13tyb9964geJvH+5zFqjeNuJLztWUF41ECgriwuuZSwSnfvqUgfEDW2FgmBf/kYbUcvCww07bj&#10;L7oeQyliCPsMFVQhtJmUvqjIoB/ZljhyF+sMhghdKbXDLoabRk6S5F0arDk2VNjSpqLi5/hnFHx8&#10;79IDp+733I3P+8vB5p+7Wa7U67Bfz0EE6sNT/HDvdZw/ncD9mXiBXN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h1FEwgAAANwAAAAPAAAAAAAAAAAAAAAAAJgCAABkcnMvZG93&#10;bnJldi54bWxQSwUGAAAAAAQABAD1AAAAhwMAAAAA&#10;" fillcolor="#0d0d0d [3069]" strokecolor="#0d0d0d [3069]" strokeweight="4.5pt">
                    <v:textbox>
                      <w:txbxContent>
                        <w:p w:rsidR="00DA4047" w:rsidRDefault="00DA4047">
                          <w:pPr>
                            <w:rPr>
                              <w:rFonts w:eastAsia="Times New Roman"/>
                            </w:rPr>
                          </w:pPr>
                        </w:p>
                      </w:txbxContent>
                    </v:textbox>
                  </v:oval>
                  <v:shape id="Straight Arrow Connector 144" o:spid="_x0000_s1728" type="#_x0000_t32" style="position:absolute;left:666;top:1276;width:1424;height:2339;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2/HKMQAAADcAAAADwAAAGRycy9kb3ducmV2LnhtbERP32vCMBB+F/wfwgl7m6ninFSjjKEw&#10;xhiuiuDb0ZxttbnUJjPdf78MBr7dx/fzFqvO1OJGrassKxgNExDEudUVFwr2u83jDITzyBpry6Tg&#10;hxyslv3eAlNtA3/RLfOFiCHsUlRQet+kUrq8JINuaBviyJ1sa9BH2BZStxhiuKnlOEmm0mDFsaHE&#10;hl5Lyi/Zt1FwOb4/h3G2C9NwCOf1x/b6+RSuSj0Mupc5CE+dv4v/3W86zp9M4O+ZeIFc/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bb8coxAAAANwAAAAPAAAAAAAAAAAA&#10;AAAAAKECAABkcnMvZG93bnJldi54bWxQSwUGAAAAAAQABAD5AAAAkgMAAAAA&#10;" strokecolor="#0d0d0d [3069]" strokeweight="1pt">
                    <v:stroke endarrow="block"/>
                  </v:shape>
                  <w10:wrap type="none"/>
                  <w10:anchorlock/>
                </v:group>
              </w:pict>
            </w:r>
          </w:p>
        </w:tc>
        <w:tc>
          <w:tcPr>
            <w:tcW w:w="487" w:type="dxa"/>
            <w:vAlign w:val="center"/>
          </w:tcPr>
          <w:p w:rsidR="0063640B" w:rsidRDefault="0063640B" w:rsidP="003C184C">
            <w:pPr>
              <w:widowControl w:val="0"/>
            </w:pPr>
            <w:r>
              <w:t>→</w:t>
            </w:r>
          </w:p>
        </w:tc>
        <w:tc>
          <w:tcPr>
            <w:tcW w:w="1116" w:type="dxa"/>
            <w:vAlign w:val="center"/>
          </w:tcPr>
          <w:p w:rsidR="0063640B" w:rsidRDefault="006069D0" w:rsidP="003C184C">
            <w:pPr>
              <w:widowControl w:val="0"/>
            </w:pPr>
            <w:r>
              <w:rPr>
                <w:noProof/>
                <w:lang w:eastAsia="en-US"/>
              </w:rPr>
            </w:r>
            <w:r>
              <w:rPr>
                <w:noProof/>
                <w:lang w:eastAsia="en-US"/>
              </w:rPr>
              <w:pict>
                <v:group id="_x0000_s1720" editas="canvas" style="width:42.9pt;height:38pt;mso-position-horizontal-relative:char;mso-position-vertical-relative:line" coordsize="5448,48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">
                  <v:shape id="_x0000_s1726" type="#_x0000_t75" style="position:absolute;width:5448;height:4819;visibility:visible">
                    <v:fill o:detectmouseclick="t"/>
                    <v:path o:connecttype="none"/>
                  </v:shape>
                  <v:oval id="Oval 147" o:spid="_x0000_s1725" style="position:absolute;top:3615;width:1333;height:122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B49zsUA&#10;AADcAAAADwAAAGRycy9kb3ducmV2LnhtbESP3YrCMBCF7xd8hzCCd5r6syrVKCKIgiyi1WUvh2Zs&#10;i82kNFHr228WhL2b4Zw535n5sjGleFDtCssK+r0IBHFqdcGZgnOy6U5BOI+ssbRMCl7kYLlofcwx&#10;1vbJR3qcfCZCCLsYFeTeV7GULs3JoOvZijhoV1sb9GGtM6lrfIZwU8pBFI2lwYIDIceK1jmlt9Pd&#10;BO73IanW5dfPPrKXYbLle3/0SUp12s1qBsJT4//N7+udDvVHE/h7JkwgF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oHj3OxQAAANwAAAAPAAAAAAAAAAAAAAAAAJgCAABkcnMv&#10;ZG93bnJldi54bWxQSwUGAAAAAAQABAD1AAAAigMAAAAA&#10;" fillcolor="#0d0d0d [3069]" strokecolor="#0d0d0d [3069]" strokeweight="2pt"/>
                  <v:oval id="Oval 148" o:spid="_x0000_s1724" style="position:absolute;left:1896;top:230;width:1327;height:1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W9mrsUA&#10;AADcAAAADwAAAGRycy9kb3ducmV2LnhtbESPQW/CMAyF75P4D5GRdhsp0zZVHQEhtgk4jnLhZjWm&#10;7WickmS0+/fzYdJutt7ze58Xq9F16kYhtp4NzGcZKOLK25ZrA8fy4yEHFROyxc4zGfihCKvl5G6B&#10;hfUDf9LtkGolIRwLNNCk1Bdax6ohh3Hme2LRzj44TLKGWtuAg4S7Tj9m2Yt22LI0NNjTpqHqcvh2&#10;Bt6+tvme83A9DfPT7rz35fv2uTTmfjquX0ElGtO/+e96ZwX/SWjlGZlAL3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b2auxQAAANwAAAAPAAAAAAAAAAAAAAAAAJgCAABkcnMv&#10;ZG93bnJldi54bWxQSwUGAAAAAAQABAD1AAAAigMAAAAA&#10;" fillcolor="#0d0d0d [3069]" strokecolor="#0d0d0d [3069]" strokeweight="4.5pt">
                    <v:textbox>
                      <w:txbxContent>
                        <w:p w:rsidR="00DA4047" w:rsidRDefault="00DA4047">
                          <w:pPr>
                            <w:rPr>
                              <w:rFonts w:eastAsia="Times New Roman"/>
                            </w:rPr>
                          </w:pPr>
                        </w:p>
                      </w:txbxContent>
                    </v:textbox>
                  </v:oval>
                  <v:oval id="Oval 149" o:spid="_x0000_s1723" style="position:absolute;left:3771;top:3605;width:1321;height:121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s0MJ8UA&#10;AADcAAAADwAAAGRycy9kb3ducmV2LnhtbESP3YrCMBCF7xd8hzCCd5r6s6LVKCKIgiyi1WUvh2Zs&#10;i82kNFHr228WhL2b4Zw535n5sjGleFDtCssK+r0IBHFqdcGZgnOy6U5AOI+ssbRMCl7kYLlofcwx&#10;1vbJR3qcfCZCCLsYFeTeV7GULs3JoOvZijhoV1sb9GGtM6lrfIZwU8pBFI2lwYIDIceK1jmlt9Pd&#10;BO73IanW5dfPPrKXYbLle3/0SUp12s1qBsJT4//N7+udDvVHU/h7JkwgF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2zQwnxQAAANwAAAAPAAAAAAAAAAAAAAAAAJgCAABkcnMv&#10;ZG93bnJldi54bWxQSwUGAAAAAAQABAD1AAAAigMAAAAA&#10;" fillcolor="#0d0d0d [3069]" strokecolor="#0d0d0d [3069]" strokeweight="2pt">
                    <v:textbox>
                      <w:txbxContent>
                        <w:p w:rsidR="00DA4047" w:rsidRDefault="00DA4047">
                          <w:pPr>
                            <w:pStyle w:val="NormalWeb"/>
                            <w:spacing w:before="0" w:beforeAutospacing="0" w:after="0" w:afterAutospacing="0"/>
                          </w:pPr>
                          <w:r>
                            <w:rPr>
                              <w:rFonts w:eastAsia="Times New Roman"/>
                            </w:rPr>
                            <w:t> </w:t>
                          </w:r>
                        </w:p>
                      </w:txbxContent>
                    </v:textbox>
                  </v:oval>
                  <v:shape id="Straight Arrow Connector 150" o:spid="_x0000_s1722" type="#_x0000_t32" style="position:absolute;left:666;top:1276;width:1424;height:2339;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Y1X9scAAADcAAAADwAAAGRycy9kb3ducmV2LnhtbESPQWvCQBCF74X+h2UK3uqmgrZEVyml&#10;BZFSaiyCtyE7JqnZ2Zhd3fTfdw6F3mZ4b977ZrEaXKuu1IfGs4GHcQaKuPS24crA1+7t/glUiMgW&#10;W89k4IcCrJa3NwvMrU+8pWsRKyUhHHI0UMfY5VqHsiaHYew7YtGOvncYZe0rbXtMEu5aPcmymXbY&#10;sDTU2NFLTeWpuDgDp8PmMU2KXZqlffp+ff88f0zT2ZjR3fA8BxVpiP/mv+u1Ffyp4MszMoFe/g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hjVf2xwAAANwAAAAPAAAAAAAA&#10;AAAAAAAAAKECAABkcnMvZG93bnJldi54bWxQSwUGAAAAAAQABAD5AAAAlQMAAAAA&#10;" strokecolor="#0d0d0d [3069]" strokeweight="1pt">
                    <v:stroke endarrow="block"/>
                  </v:shape>
                  <v:shape id="Straight Arrow Connector 151" o:spid="_x0000_s1721" type="#_x0000_t32" style="position:absolute;left:3028;top:1276;width:1404;height:2329;flip:x 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5OnqcIAAADcAAAADwAAAGRycy9kb3ducmV2LnhtbERPS2sCMRC+F/wPYQRvNatgka1Rii/a&#10;W12l4G3YjJutyWTZRHf775tCwdt8fM9ZrHpnxZ3aUHtWMBlnIIhLr2uuFJyOu+c5iBCRNVrPpOCH&#10;AqyWg6cF5tp3fKB7ESuRQjjkqMDE2ORShtKQwzD2DXHiLr51GBNsK6lb7FK4s3KaZS/SYc2pwWBD&#10;a0Pltbg5BdZ86/BBn+cvu911h7Api/1trtRo2L+9gojUx4f43/2u0/zZBP6eSRfI5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05OnqcIAAADcAAAADwAAAAAAAAAAAAAA&#10;AAChAgAAZHJzL2Rvd25yZXYueG1sUEsFBgAAAAAEAAQA+QAAAJADAAAAAA==&#10;" strokecolor="#0d0d0d [3069]" strokeweight="1pt">
                    <v:stroke dashstyle="dash" endarrow="block"/>
                  </v:shape>
                  <w10:wrap type="none"/>
                  <w10:anchorlock/>
                </v:group>
              </w:pict>
            </w:r>
          </w:p>
        </w:tc>
        <w:tc>
          <w:tcPr>
            <w:tcW w:w="876" w:type="dxa"/>
            <w:vAlign w:val="center"/>
          </w:tcPr>
          <w:p w:rsidR="0063640B" w:rsidRPr="00F37244" w:rsidRDefault="0063640B" w:rsidP="00F37244">
            <w:pPr>
              <w:widowControl w:val="0"/>
              <w:jc w:val="right"/>
              <w:rPr>
                <w:color w:val="000000"/>
              </w:rPr>
            </w:pPr>
            <w:r w:rsidRPr="00F37244">
              <w:rPr>
                <w:color w:val="000000"/>
              </w:rPr>
              <w:t>-0.03</w:t>
            </w:r>
          </w:p>
        </w:tc>
        <w:tc>
          <w:tcPr>
            <w:tcW w:w="1106" w:type="dxa"/>
            <w:vAlign w:val="center"/>
          </w:tcPr>
          <w:p w:rsidR="0063640B" w:rsidRPr="00F37244" w:rsidRDefault="0063640B" w:rsidP="00F37244">
            <w:pPr>
              <w:widowControl w:val="0"/>
              <w:rPr>
                <w:color w:val="000000"/>
              </w:rPr>
            </w:pPr>
            <w:r>
              <w:rPr>
                <w:color w:val="000000"/>
              </w:rPr>
              <w:t>(</w:t>
            </w:r>
            <w:r w:rsidRPr="00F37244">
              <w:rPr>
                <w:color w:val="000000"/>
              </w:rPr>
              <w:t>0.27</w:t>
            </w:r>
            <w:r>
              <w:rPr>
                <w:color w:val="000000"/>
              </w:rPr>
              <w:t>)</w:t>
            </w:r>
          </w:p>
        </w:tc>
        <w:tc>
          <w:tcPr>
            <w:tcW w:w="876" w:type="dxa"/>
            <w:vAlign w:val="center"/>
          </w:tcPr>
          <w:p w:rsidR="0063640B" w:rsidRPr="00F37244" w:rsidRDefault="0063640B" w:rsidP="00F37244">
            <w:pPr>
              <w:widowControl w:val="0"/>
              <w:jc w:val="right"/>
              <w:rPr>
                <w:color w:val="000000"/>
              </w:rPr>
            </w:pPr>
            <w:r w:rsidRPr="00F37244">
              <w:rPr>
                <w:color w:val="000000"/>
              </w:rPr>
              <w:t>-0.20</w:t>
            </w:r>
          </w:p>
        </w:tc>
        <w:tc>
          <w:tcPr>
            <w:tcW w:w="1078" w:type="dxa"/>
            <w:vAlign w:val="center"/>
          </w:tcPr>
          <w:p w:rsidR="0063640B" w:rsidRPr="00F37244" w:rsidRDefault="0063640B" w:rsidP="00F37244">
            <w:pPr>
              <w:widowControl w:val="0"/>
              <w:rPr>
                <w:color w:val="000000"/>
              </w:rPr>
            </w:pPr>
            <w:r>
              <w:rPr>
                <w:color w:val="000000"/>
              </w:rPr>
              <w:t>(</w:t>
            </w:r>
            <w:r w:rsidRPr="00F37244">
              <w:rPr>
                <w:color w:val="000000"/>
              </w:rPr>
              <w:t>0.21</w:t>
            </w:r>
            <w:r>
              <w:rPr>
                <w:color w:val="000000"/>
              </w:rPr>
              <w:t>)</w:t>
            </w:r>
          </w:p>
        </w:tc>
        <w:tc>
          <w:tcPr>
            <w:tcW w:w="876" w:type="dxa"/>
            <w:vAlign w:val="center"/>
          </w:tcPr>
          <w:p w:rsidR="0063640B" w:rsidRPr="00F37244" w:rsidRDefault="0063640B" w:rsidP="00F37244">
            <w:pPr>
              <w:widowControl w:val="0"/>
              <w:jc w:val="right"/>
              <w:rPr>
                <w:color w:val="000000"/>
              </w:rPr>
            </w:pPr>
            <w:r w:rsidRPr="00F37244">
              <w:rPr>
                <w:color w:val="000000"/>
              </w:rPr>
              <w:t>-0.54</w:t>
            </w:r>
          </w:p>
        </w:tc>
        <w:tc>
          <w:tcPr>
            <w:tcW w:w="1078" w:type="dxa"/>
            <w:vAlign w:val="center"/>
          </w:tcPr>
          <w:p w:rsidR="0063640B" w:rsidRPr="00F37244" w:rsidRDefault="0063640B" w:rsidP="00F37244">
            <w:pPr>
              <w:widowControl w:val="0"/>
              <w:rPr>
                <w:color w:val="000000"/>
              </w:rPr>
            </w:pPr>
            <w:r>
              <w:rPr>
                <w:color w:val="000000"/>
              </w:rPr>
              <w:t>(</w:t>
            </w:r>
            <w:r w:rsidRPr="00F37244">
              <w:rPr>
                <w:color w:val="000000"/>
              </w:rPr>
              <w:t>0.14</w:t>
            </w:r>
            <w:r>
              <w:rPr>
                <w:color w:val="000000"/>
              </w:rPr>
              <w:t>)**</w:t>
            </w:r>
          </w:p>
        </w:tc>
        <w:tc>
          <w:tcPr>
            <w:tcW w:w="1171" w:type="dxa"/>
            <w:vAlign w:val="center"/>
          </w:tcPr>
          <w:p w:rsidR="0063640B" w:rsidRPr="00725B6A" w:rsidRDefault="0063640B" w:rsidP="003C184C">
            <w:pPr>
              <w:widowControl w:val="0"/>
              <w:tabs>
                <w:tab w:val="left" w:pos="433"/>
              </w:tabs>
            </w:pPr>
            <w:r>
              <w:t>24**</w:t>
            </w:r>
          </w:p>
        </w:tc>
        <w:tc>
          <w:tcPr>
            <w:tcW w:w="1056" w:type="dxa"/>
            <w:vAlign w:val="center"/>
          </w:tcPr>
          <w:p w:rsidR="0063640B" w:rsidRDefault="0063640B" w:rsidP="003C184C">
            <w:pPr>
              <w:widowControl w:val="0"/>
              <w:tabs>
                <w:tab w:val="decimal" w:pos="342"/>
              </w:tabs>
            </w:pPr>
            <w:r>
              <w:t>1.6</w:t>
            </w:r>
          </w:p>
        </w:tc>
      </w:tr>
      <w:tr w:rsidR="0063640B" w:rsidTr="00DA4047">
        <w:tc>
          <w:tcPr>
            <w:tcW w:w="3078" w:type="dxa"/>
            <w:vAlign w:val="center"/>
          </w:tcPr>
          <w:p w:rsidR="0063640B" w:rsidRDefault="0063640B" w:rsidP="003C184C">
            <w:pPr>
              <w:widowControl w:val="0"/>
              <w:tabs>
                <w:tab w:val="left" w:pos="270"/>
              </w:tabs>
            </w:pPr>
            <w:r>
              <w:t>Outdegree defending → Indegree bullying</w:t>
            </w:r>
          </w:p>
        </w:tc>
        <w:tc>
          <w:tcPr>
            <w:tcW w:w="1236" w:type="dxa"/>
            <w:vAlign w:val="center"/>
          </w:tcPr>
          <w:p w:rsidR="0063640B" w:rsidRDefault="006069D0" w:rsidP="003C184C">
            <w:pPr>
              <w:widowControl w:val="0"/>
            </w:pPr>
            <w:r>
              <w:rPr>
                <w:noProof/>
                <w:lang w:eastAsia="en-US"/>
              </w:rPr>
            </w:r>
            <w:r>
              <w:rPr>
                <w:noProof/>
                <w:lang w:eastAsia="en-US"/>
              </w:rPr>
              <w:pict>
                <v:group id="_x0000_s1715" editas="canvas" style="width:42.9pt;height:38pt;mso-position-horizontal-relative:char;mso-position-vertical-relative:line" coordsize="5448,48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">
                  <v:shape id="_x0000_s1719" type="#_x0000_t75" style="position:absolute;width:5448;height:4819;visibility:visible">
                    <v:fill o:detectmouseclick="t"/>
                    <v:path o:connecttype="none"/>
                  </v:shape>
                  <v:oval id="Oval 153" o:spid="_x0000_s1718" style="position:absolute;top:3615;width:1333;height:122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ytEMUA&#10;AADcAAAADwAAAGRycy9kb3ducmV2LnhtbESPQWvCQBCF74X+h2UEb3WjqSKpqxRBLBQpGhWPQ3aa&#10;BLOzS3aj6b93C4XeZnhv3vdmsepNI27U+tqygvEoAUFcWF1zqeCYb17mIHxA1thYJgU/5GG1fH5a&#10;YKbtnfd0O4RSxBD2GSqoQnCZlL6oyKAfWUcctW/bGgxxbUupW7zHcNPISZLMpMGaI6FCR+uKiuuh&#10;M5F7/srdutldPhN7SvMtd+PXKSk1HPTvbyAC9eHf/Hf9oWP9aQq/z8QJ5PI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K0QxQAAANwAAAAPAAAAAAAAAAAAAAAAAJgCAABkcnMv&#10;ZG93bnJldi54bWxQSwUGAAAAAAQABAD1AAAAigMAAAAA&#10;" fillcolor="#0d0d0d [3069]" strokecolor="#0d0d0d [3069]" strokeweight="2pt"/>
                  <v:oval id="Oval 154" o:spid="_x0000_s1717" style="position:absolute;left:1896;top:230;width:1327;height:1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fv6dsIA&#10;AADcAAAADwAAAGRycy9kb3ducmV2LnhtbERPS2vCQBC+F/wPyxR6qxulSoiuUnygHjVevA3ZMUmb&#10;nY27q0n/fbdQ8DYf33Pmy9404kHO15YVjIYJCOLC6ppLBed8+56C8AFZY2OZFPyQh+Vi8DLHTNuO&#10;j/Q4hVLEEPYZKqhCaDMpfVGRQT+0LXHkrtYZDBG6UmqHXQw3jRwnyVQarDk2VNjSqqLi+3Q3CtZf&#10;u/TAqbtdutFlfz3YfLOb5Eq9vfafMxCB+vAU/7v3Os6ffMDfM/ECufg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h+/p2wgAAANwAAAAPAAAAAAAAAAAAAAAAAJgCAABkcnMvZG93&#10;bnJldi54bWxQSwUGAAAAAAQABAD1AAAAhwMAAAAA&#10;" fillcolor="#0d0d0d [3069]" strokecolor="#0d0d0d [3069]" strokeweight="4.5pt">
                    <v:textbox>
                      <w:txbxContent>
                        <w:p w:rsidR="00DA4047" w:rsidRDefault="00DA4047">
                          <w:pPr>
                            <w:rPr>
                              <w:rFonts w:eastAsia="Times New Roman"/>
                            </w:rPr>
                          </w:pPr>
                        </w:p>
                      </w:txbxContent>
                    </v:textbox>
                  </v:oval>
                  <v:shape id="Straight Arrow Connector 155" o:spid="_x0000_s1716" type="#_x0000_t32" style="position:absolute;left:666;top:1276;width:1424;height:2339;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plJc8IAAADcAAAADwAAAGRycy9kb3ducmV2LnhtbERPTYvCMBC9C/6HMMLeNFVQpBpFdnXx&#10;omBXVo9jM7bdbSaliVr/vREEb/N4nzOdN6YUV6pdYVlBvxeBIE6tLjhTsP9ZdccgnEfWWFomBXdy&#10;MJ+1W1OMtb3xjq6Jz0QIYRejgtz7KpbSpTkZdD1bEQfubGuDPsA6k7rGWwg3pRxE0UgaLDg05FjR&#10;Z07pf3IxCuTmNNoe+7/7Jtke3YEXg7/l17dSH51mMQHhqfFv8cu91mH+cAjPZ8IFcvY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plJc8IAAADcAAAADwAAAAAAAAAAAAAA&#10;AAChAgAAZHJzL2Rvd25yZXYueG1sUEsFBgAAAAAEAAQA+QAAAJADAAAAAA==&#10;" strokecolor="#0d0d0d [3069]" strokeweight="1pt">
                    <v:stroke startarrow="block"/>
                  </v:shape>
                  <w10:wrap type="none"/>
                  <w10:anchorlock/>
                </v:group>
              </w:pict>
            </w:r>
          </w:p>
        </w:tc>
        <w:tc>
          <w:tcPr>
            <w:tcW w:w="487" w:type="dxa"/>
            <w:vAlign w:val="center"/>
          </w:tcPr>
          <w:p w:rsidR="0063640B" w:rsidRDefault="0063640B" w:rsidP="003C184C">
            <w:pPr>
              <w:widowControl w:val="0"/>
            </w:pPr>
            <w:r>
              <w:t>→</w:t>
            </w:r>
          </w:p>
        </w:tc>
        <w:tc>
          <w:tcPr>
            <w:tcW w:w="1116" w:type="dxa"/>
            <w:vAlign w:val="center"/>
          </w:tcPr>
          <w:p w:rsidR="0063640B" w:rsidRDefault="006069D0" w:rsidP="003C184C">
            <w:pPr>
              <w:widowControl w:val="0"/>
            </w:pPr>
            <w:r>
              <w:rPr>
                <w:noProof/>
                <w:lang w:eastAsia="en-US"/>
              </w:rPr>
            </w:r>
            <w:r>
              <w:rPr>
                <w:noProof/>
                <w:lang w:eastAsia="en-US"/>
              </w:rPr>
              <w:pict>
                <v:group id="_x0000_s1708" editas="canvas" style="width:42.9pt;height:38pt;mso-position-horizontal-relative:char;mso-position-vertical-relative:line" coordsize="5448,48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">
                  <v:shape id="_x0000_s1714" type="#_x0000_t75" style="position:absolute;width:5448;height:4819;visibility:visible">
                    <v:fill o:detectmouseclick="t"/>
                    <v:path o:connecttype="none"/>
                  </v:shape>
                  <v:oval id="Oval 384" o:spid="_x0000_s1713" style="position:absolute;top:3615;width:1333;height:122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F3wsUA&#10;AADcAAAADwAAAGRycy9kb3ducmV2LnhtbESPW2vCQBCF3wX/wzKFvtWNNRaJriJCaaEUadKKj0N2&#10;TEKzsyG7ufjv3ULBx8O5fJzNbjS16Kl1lWUF81kEgji3uuJCwXf2+rQC4TyyxtoyKbiSg912Otlg&#10;ou3AX9SnvhBhhF2CCkrvm0RKl5dk0M1sQxy8i20N+iDbQuoWhzBuavkcRS/SYMWBUGJDh5Ly37Qz&#10;gXs6Zs2h/jx/RPZnkb1xN4+XpNTjw7hfg/A0+nv4v/2uFSxWMfydCUdAbm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sXfCxQAAANwAAAAPAAAAAAAAAAAAAAAAAJgCAABkcnMv&#10;ZG93bnJldi54bWxQSwUGAAAAAAQABAD1AAAAigMAAAAA&#10;" fillcolor="#0d0d0d [3069]" strokecolor="#0d0d0d [3069]" strokeweight="2pt"/>
                  <v:oval id="Oval 385" o:spid="_x0000_s1712" style="position:absolute;left:1896;top:230;width:1327;height:1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RMdS8QA&#10;AADcAAAADwAAAGRycy9kb3ducmV2LnhtbESPQWvCQBSE7wX/w/IEb3VjxRKiq4htUY81Xrw9ss8k&#10;mn2b7m5N/PduoeBxmJlvmMWqN424kfO1ZQWTcQKCuLC65lLBMf96TUH4gKyxsUwK7uRhtRy8LDDT&#10;tuNvuh1CKSKEfYYKqhDaTEpfVGTQj21LHL2zdQZDlK6U2mEX4aaRb0nyLg3WHBcqbGlTUXE9/BoF&#10;H5dtuufU/Zy6yWl33tv8czvLlRoN+/UcRKA+PMP/7Z1WME1n8HcmHgG5f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0THUvEAAAA3AAAAA8AAAAAAAAAAAAAAAAAmAIAAGRycy9k&#10;b3ducmV2LnhtbFBLBQYAAAAABAAEAPUAAACJAwAAAAA=&#10;" fillcolor="#0d0d0d [3069]" strokecolor="#0d0d0d [3069]" strokeweight="4.5pt">
                    <v:textbox>
                      <w:txbxContent>
                        <w:p w:rsidR="00DA4047" w:rsidRDefault="00DA4047">
                          <w:pPr>
                            <w:rPr>
                              <w:rFonts w:eastAsia="Times New Roman"/>
                            </w:rPr>
                          </w:pPr>
                        </w:p>
                      </w:txbxContent>
                    </v:textbox>
                  </v:oval>
                  <v:oval id="Oval 386" o:spid="_x0000_s1711" style="position:absolute;left:3771;top:3605;width:1321;height:121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S9MLsMA&#10;AADcAAAADwAAAGRycy9kb3ducmV2LnhtbESP3YrCMBCF7wXfIYywd5q6uiLVKCIsK8gitipeDs3Y&#10;FptJaaLWt98IC14ezs/HmS9bU4k7Na60rGA4iEAQZ1aXnCs4pN/9KQjnkTVWlknBkxwsF93OHGNt&#10;H7yne+JzEUbYxaig8L6OpXRZQQbdwNbEwbvYxqAPssmlbvARxk0lP6NoIg2WHAgF1rQuKLsmNxO4&#10;p11ar6vf8zayx1H6w7fh+IuU+ui1qxkIT61/h//bG61gNJ3A60w4AnL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S9MLsMAAADcAAAADwAAAAAAAAAAAAAAAACYAgAAZHJzL2Rv&#10;d25yZXYueG1sUEsFBgAAAAAEAAQA9QAAAIgDAAAAAA==&#10;" fillcolor="#0d0d0d [3069]" strokecolor="#0d0d0d [3069]" strokeweight="2pt">
                    <v:textbox>
                      <w:txbxContent>
                        <w:p w:rsidR="00DA4047" w:rsidRDefault="00DA4047">
                          <w:pPr>
                            <w:pStyle w:val="NormalWeb"/>
                            <w:spacing w:before="0" w:beforeAutospacing="0" w:after="0" w:afterAutospacing="0"/>
                          </w:pPr>
                          <w:r>
                            <w:rPr>
                              <w:rFonts w:eastAsia="Times New Roman"/>
                            </w:rPr>
                            <w:t> </w:t>
                          </w:r>
                        </w:p>
                      </w:txbxContent>
                    </v:textbox>
                  </v:oval>
                  <v:shape id="Straight Arrow Connector 387" o:spid="_x0000_s1710" type="#_x0000_t32" style="position:absolute;left:666;top:1276;width:1424;height:2339;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qMwOcYAAADcAAAADwAAAGRycy9kb3ducmV2LnhtbESPQWvCQBSE74X+h+UVeqsbU1CJrhK0&#10;FS8KpqF6fM2+Jmmzb0N21fjvXaHQ4zAz3zCzRW8acabO1ZYVDAcRCOLC6ppLBfnH+8sEhPPIGhvL&#10;pOBKDhbzx4cZJtpeeE/nzJciQNglqKDyvk2kdEVFBt3AtsTB+7adQR9kV0rd4SXATSPjKBpJgzWH&#10;hQpbWlZU/GYno0Buv0a74/Az77Pd0R04jX/eVmulnp/6dArCU+//w3/tjVbwOhnD/Uw4AnJ+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KjMDnGAAAA3AAAAA8AAAAAAAAA&#10;AAAAAAAAoQIAAGRycy9kb3ducmV2LnhtbFBLBQYAAAAABAAEAPkAAACUAwAAAAA=&#10;" strokecolor="#0d0d0d [3069]" strokeweight="1pt">
                    <v:stroke startarrow="block"/>
                  </v:shape>
                  <v:shape id="Straight Arrow Connector 181" o:spid="_x0000_s1709" type="#_x0000_t32" style="position:absolute;left:3028;top:1276;width:1404;height:2329;flip:x 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fOL7sIAAADcAAAADwAAAGRycy9kb3ducmV2LnhtbERPTWvCQBC9F/oflil4azZ6KCF1FbFV&#10;6q1GKfQ2ZKfZ6O5syK4m/ffdguBtHu9z5svRWXGlPrSeFUyzHARx7XXLjYLjYfNcgAgRWaP1TAp+&#10;KcBy8fgwx1L7gfd0rWIjUgiHEhWYGLtSylAbchgy3xEn7sf3DmOCfSN1j0MKd1bO8vxFOmw5NRjs&#10;aG2oPlcXp8Cakw47+vz+su+bYR/e6mp7KZSaPI2rVxCRxngX39wfOs0vpvD/TLpALv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fOL7sIAAADcAAAADwAAAAAAAAAAAAAA&#10;AAChAgAAZHJzL2Rvd25yZXYueG1sUEsFBgAAAAAEAAQA+QAAAJADAAAAAA==&#10;" strokecolor="#0d0d0d [3069]" strokeweight="1pt">
                    <v:stroke dashstyle="dash" endarrow="block"/>
                  </v:shape>
                  <w10:wrap type="none"/>
                  <w10:anchorlock/>
                </v:group>
              </w:pict>
            </w:r>
          </w:p>
        </w:tc>
        <w:tc>
          <w:tcPr>
            <w:tcW w:w="876" w:type="dxa"/>
            <w:vAlign w:val="center"/>
          </w:tcPr>
          <w:p w:rsidR="0063640B" w:rsidRPr="00F37244" w:rsidRDefault="0063640B" w:rsidP="00F37244">
            <w:pPr>
              <w:widowControl w:val="0"/>
              <w:jc w:val="right"/>
              <w:rPr>
                <w:color w:val="000000"/>
              </w:rPr>
            </w:pPr>
            <w:r w:rsidRPr="00F37244">
              <w:rPr>
                <w:color w:val="000000"/>
              </w:rPr>
              <w:t>-0.08</w:t>
            </w:r>
          </w:p>
        </w:tc>
        <w:tc>
          <w:tcPr>
            <w:tcW w:w="1106" w:type="dxa"/>
            <w:vAlign w:val="center"/>
          </w:tcPr>
          <w:p w:rsidR="0063640B" w:rsidRPr="00F37244" w:rsidRDefault="0063640B" w:rsidP="00F37244">
            <w:pPr>
              <w:widowControl w:val="0"/>
              <w:rPr>
                <w:color w:val="000000"/>
              </w:rPr>
            </w:pPr>
            <w:r>
              <w:rPr>
                <w:color w:val="000000"/>
              </w:rPr>
              <w:t>(</w:t>
            </w:r>
            <w:r w:rsidRPr="00F37244">
              <w:rPr>
                <w:color w:val="000000"/>
              </w:rPr>
              <w:t>0.17</w:t>
            </w:r>
            <w:r>
              <w:rPr>
                <w:color w:val="000000"/>
              </w:rPr>
              <w:t>)</w:t>
            </w:r>
          </w:p>
        </w:tc>
        <w:tc>
          <w:tcPr>
            <w:tcW w:w="876" w:type="dxa"/>
            <w:vAlign w:val="center"/>
          </w:tcPr>
          <w:p w:rsidR="0063640B" w:rsidRPr="00F37244" w:rsidRDefault="0063640B" w:rsidP="00F37244">
            <w:pPr>
              <w:widowControl w:val="0"/>
              <w:jc w:val="right"/>
              <w:rPr>
                <w:color w:val="000000"/>
              </w:rPr>
            </w:pPr>
            <w:r w:rsidRPr="00F37244">
              <w:rPr>
                <w:color w:val="000000"/>
              </w:rPr>
              <w:t>-0.18</w:t>
            </w:r>
          </w:p>
        </w:tc>
        <w:tc>
          <w:tcPr>
            <w:tcW w:w="1078" w:type="dxa"/>
            <w:vAlign w:val="center"/>
          </w:tcPr>
          <w:p w:rsidR="0063640B" w:rsidRPr="00F37244" w:rsidRDefault="0063640B" w:rsidP="00F37244">
            <w:pPr>
              <w:widowControl w:val="0"/>
              <w:rPr>
                <w:color w:val="000000"/>
              </w:rPr>
            </w:pPr>
            <w:r>
              <w:rPr>
                <w:color w:val="000000"/>
              </w:rPr>
              <w:t>(</w:t>
            </w:r>
            <w:r w:rsidRPr="00F37244">
              <w:rPr>
                <w:color w:val="000000"/>
              </w:rPr>
              <w:t>0.13</w:t>
            </w:r>
            <w:r>
              <w:rPr>
                <w:color w:val="000000"/>
              </w:rPr>
              <w:t>)</w:t>
            </w:r>
          </w:p>
        </w:tc>
        <w:tc>
          <w:tcPr>
            <w:tcW w:w="876" w:type="dxa"/>
            <w:vAlign w:val="center"/>
          </w:tcPr>
          <w:p w:rsidR="0063640B" w:rsidRPr="00F37244" w:rsidRDefault="0063640B" w:rsidP="00F37244">
            <w:pPr>
              <w:widowControl w:val="0"/>
              <w:jc w:val="right"/>
              <w:rPr>
                <w:color w:val="000000"/>
              </w:rPr>
            </w:pPr>
            <w:r w:rsidRPr="00F37244">
              <w:rPr>
                <w:color w:val="000000"/>
              </w:rPr>
              <w:t>-0.06</w:t>
            </w:r>
          </w:p>
        </w:tc>
        <w:tc>
          <w:tcPr>
            <w:tcW w:w="1078" w:type="dxa"/>
            <w:vAlign w:val="center"/>
          </w:tcPr>
          <w:p w:rsidR="0063640B" w:rsidRPr="00F37244" w:rsidRDefault="0063640B" w:rsidP="00F37244">
            <w:pPr>
              <w:widowControl w:val="0"/>
              <w:rPr>
                <w:color w:val="000000"/>
              </w:rPr>
            </w:pPr>
            <w:r>
              <w:rPr>
                <w:color w:val="000000"/>
              </w:rPr>
              <w:t>(</w:t>
            </w:r>
            <w:r w:rsidRPr="00F37244">
              <w:rPr>
                <w:color w:val="000000"/>
              </w:rPr>
              <w:t>0.12</w:t>
            </w:r>
            <w:r>
              <w:rPr>
                <w:color w:val="000000"/>
              </w:rPr>
              <w:t>)</w:t>
            </w:r>
          </w:p>
        </w:tc>
        <w:tc>
          <w:tcPr>
            <w:tcW w:w="1171" w:type="dxa"/>
            <w:vAlign w:val="center"/>
          </w:tcPr>
          <w:p w:rsidR="0063640B" w:rsidRPr="00725B6A" w:rsidRDefault="0063640B" w:rsidP="003C184C">
            <w:pPr>
              <w:widowControl w:val="0"/>
              <w:tabs>
                <w:tab w:val="left" w:pos="433"/>
              </w:tabs>
            </w:pPr>
            <w:r>
              <w:t>9.6</w:t>
            </w:r>
          </w:p>
        </w:tc>
        <w:tc>
          <w:tcPr>
            <w:tcW w:w="1056" w:type="dxa"/>
            <w:vAlign w:val="center"/>
          </w:tcPr>
          <w:p w:rsidR="0063640B" w:rsidRDefault="0063640B" w:rsidP="003C184C">
            <w:pPr>
              <w:widowControl w:val="0"/>
              <w:tabs>
                <w:tab w:val="decimal" w:pos="342"/>
              </w:tabs>
            </w:pPr>
            <w:r>
              <w:t>1.7</w:t>
            </w:r>
          </w:p>
        </w:tc>
      </w:tr>
      <w:tr w:rsidR="0063640B" w:rsidTr="00DA4047">
        <w:tc>
          <w:tcPr>
            <w:tcW w:w="3078" w:type="dxa"/>
            <w:vAlign w:val="center"/>
          </w:tcPr>
          <w:p w:rsidR="0063640B" w:rsidRDefault="0063640B" w:rsidP="003C184C">
            <w:pPr>
              <w:widowControl w:val="0"/>
              <w:tabs>
                <w:tab w:val="left" w:pos="270"/>
              </w:tabs>
            </w:pPr>
            <w:r>
              <w:t xml:space="preserve">Outdegree defending → Outdegree bullying </w:t>
            </w:r>
          </w:p>
        </w:tc>
        <w:tc>
          <w:tcPr>
            <w:tcW w:w="1236" w:type="dxa"/>
            <w:vAlign w:val="center"/>
          </w:tcPr>
          <w:p w:rsidR="0063640B" w:rsidRDefault="006069D0" w:rsidP="003C184C">
            <w:pPr>
              <w:widowControl w:val="0"/>
            </w:pPr>
            <w:r>
              <w:rPr>
                <w:noProof/>
                <w:lang w:eastAsia="en-US"/>
              </w:rPr>
            </w:r>
            <w:r>
              <w:rPr>
                <w:noProof/>
                <w:lang w:eastAsia="en-US"/>
              </w:rPr>
              <w:pict>
                <v:group id="_x0000_s1703" editas="canvas" style="width:42.9pt;height:38pt;mso-position-horizontal-relative:char;mso-position-vertical-relative:line" coordsize="5448,48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">
                  <v:shape id="_x0000_s1707" type="#_x0000_t75" style="position:absolute;width:5448;height:4819;visibility:visible">
                    <v:fill o:detectmouseclick="t"/>
                    <v:path o:connecttype="none"/>
                  </v:shape>
                  <v:oval id="Oval 184" o:spid="_x0000_s1706" style="position:absolute;top:3615;width:1333;height:122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3UZI8UA&#10;AADcAAAADwAAAGRycy9kb3ducmV2LnhtbESPQWvCQBCF7wX/wzJCb80mVkuIrkEEUZAimrZ4HLLT&#10;JDQ7G7Krxn/vFgq9zfDevO/NIh9MK67Uu8aygiSKQRCXVjdcKfgoNi8pCOeRNbaWScGdHOTL0dMC&#10;M21vfKTryVcihLDLUEHtfZdJ6cqaDLrIdsRB+7a9QR/WvpK6x1sIN62cxPGbNNhwINTY0bqm8ud0&#10;MYH7dSi6dft+3sf287XY8iWZzkip5/GwmoPwNPh/89/1Tof66RR+nwkTyO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dRkjxQAAANwAAAAPAAAAAAAAAAAAAAAAAJgCAABkcnMv&#10;ZG93bnJldi54bWxQSwUGAAAAAAQABAD1AAAAigMAAAAA&#10;" fillcolor="#0d0d0d [3069]" strokecolor="#0d0d0d [3069]" strokeweight="2pt"/>
                  <v:oval id="Oval 185" o:spid="_x0000_s1705" style="position:absolute;left:1896;top:230;width:1327;height:1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dzqsIA&#10;AADcAAAADwAAAGRycy9kb3ducmV2LnhtbERPS4vCMBC+L/gfwgje1lTBpXSNIj5Qj2v34m1oxrba&#10;TGoSbf33m4WFvc3H95z5sjeNeJLztWUFk3ECgriwuuZSwXe+e09B+ICssbFMCl7kYbkYvM0x07bj&#10;L3qeQiliCPsMFVQhtJmUvqjIoB/bljhyF+sMhghdKbXDLoabRk6T5EMarDk2VNjSuqLidnoYBZvr&#10;Pj1y6u7nbnI+XI423+5nuVKjYb/6BBGoD//iP/dBx/npDH6fiRfIx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w13OqwgAAANwAAAAPAAAAAAAAAAAAAAAAAJgCAABkcnMvZG93&#10;bnJldi54bWxQSwUGAAAAAAQABAD1AAAAhwMAAAAA&#10;" fillcolor="#0d0d0d [3069]" strokecolor="#0d0d0d [3069]" strokeweight="4.5pt">
                    <v:textbox>
                      <w:txbxContent>
                        <w:p w:rsidR="00DA4047" w:rsidRDefault="00DA4047">
                          <w:pPr>
                            <w:rPr>
                              <w:rFonts w:eastAsia="Times New Roman"/>
                            </w:rPr>
                          </w:pPr>
                        </w:p>
                      </w:txbxContent>
                    </v:textbox>
                  </v:oval>
                  <v:shape id="Straight Arrow Connector 186" o:spid="_x0000_s1704" type="#_x0000_t32" style="position:absolute;left:666;top:1276;width:1424;height:2339;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v7Q8QAAADcAAAADwAAAGRycy9kb3ducmV2LnhtbERPS2vCQBC+C/0PyxR6Mxs9BEldReyD&#10;XhQaQ+txmh2TtNnZkF2T+O/dguBtPr7nLNejaURPnastK5hFMQjiwuqaSwX54W26AOE8ssbGMim4&#10;kIP16mGyxFTbgT+pz3wpQgi7FBVU3replK6oyKCLbEscuJPtDPoAu1LqDocQbho5j+NEGqw5NFTY&#10;0rai4i87GwVy95Psj7OvfMz2R/fNm/nv68u7Uk+P4+YZhKfR38U394cO8xcJ/D8TLpCrK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K/tDxAAAANwAAAAPAAAAAAAAAAAA&#10;AAAAAKECAABkcnMvZG93bnJldi54bWxQSwUGAAAAAAQABAD5AAAAkgMAAAAA&#10;" strokecolor="#0d0d0d [3069]" strokeweight="1pt">
                    <v:stroke startarrow="block"/>
                  </v:shape>
                  <w10:wrap type="none"/>
                  <w10:anchorlock/>
                </v:group>
              </w:pict>
            </w:r>
          </w:p>
        </w:tc>
        <w:tc>
          <w:tcPr>
            <w:tcW w:w="487" w:type="dxa"/>
            <w:vAlign w:val="center"/>
          </w:tcPr>
          <w:p w:rsidR="0063640B" w:rsidRPr="002D4FD2" w:rsidRDefault="0063640B" w:rsidP="003C184C">
            <w:pPr>
              <w:widowControl w:val="0"/>
            </w:pPr>
            <w:r>
              <w:t>→</w:t>
            </w:r>
          </w:p>
        </w:tc>
        <w:tc>
          <w:tcPr>
            <w:tcW w:w="1116" w:type="dxa"/>
            <w:vAlign w:val="center"/>
          </w:tcPr>
          <w:p w:rsidR="0063640B" w:rsidRDefault="006069D0" w:rsidP="003C184C">
            <w:pPr>
              <w:widowControl w:val="0"/>
            </w:pPr>
            <w:r>
              <w:rPr>
                <w:noProof/>
                <w:lang w:eastAsia="en-US"/>
              </w:rPr>
            </w:r>
            <w:r>
              <w:rPr>
                <w:noProof/>
                <w:lang w:eastAsia="en-US"/>
              </w:rPr>
              <w:pict>
                <v:group id="_x0000_s1696" editas="canvas" style="width:42.9pt;height:38pt;mso-position-horizontal-relative:char;mso-position-vertical-relative:line" coordsize="5448,48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">
                  <v:shape id="_x0000_s1702" type="#_x0000_t75" style="position:absolute;width:5448;height:4819;visibility:visible">
                    <v:fill o:detectmouseclick="t"/>
                    <v:path o:connecttype="none"/>
                  </v:shape>
                  <v:oval id="Oval 187" o:spid="_x0000_s1701" style="position:absolute;top:3615;width:1333;height:122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eHVMQA&#10;AADcAAAADwAAAGRycy9kb3ducmV2LnhtbESPQYvCMBCF7wv+hzCCN03VXZVqFBHEhUVEq+JxaMa2&#10;2ExKE7X7782CsLcZ3pv3vZktGlOKB9WusKyg34tAEKdWF5wpOCbr7gSE88gaS8uk4JccLOatjxnG&#10;2j55T4+Dz0QIYRejgtz7KpbSpTkZdD1bEQftamuDPqx1JnWNzxBuSjmIopE0WHAg5FjRKqf0drib&#10;wD3vkmpVbi8/kT0Nkw3f+59fpFSn3SynIDw1/t/8vv7Wof5kDH/PhAnk/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Onh1TEAAAA3AAAAA8AAAAAAAAAAAAAAAAAmAIAAGRycy9k&#10;b3ducmV2LnhtbFBLBQYAAAAABAAEAPUAAACJAwAAAAA=&#10;" fillcolor="#0d0d0d [3069]" strokecolor="#0d0d0d [3069]" strokeweight="2pt"/>
                  <v:oval id="Oval 188" o:spid="_x0000_s1700" style="position:absolute;left:1896;top:230;width:1327;height:1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bcNMQA&#10;AADcAAAADwAAAGRycy9kb3ducmV2LnhtbESPQW/CMAyF75P2HyJP2m2kTNpUFQKaxibgCOXCzWpM&#10;W2ickmS0+/fzYRI3W+/5vc/z5eg6daMQW88GppMMFHHlbcu1gUP5/ZKDignZYueZDPxShOXi8WGO&#10;hfUD7+i2T7WSEI4FGmhS6gutY9WQwzjxPbFoJx8cJllDrW3AQcJdp1+z7F07bFkaGuzps6Hqsv9x&#10;Blbndb7lPFyPw/S4OW19+bV+K415fho/ZqASjelu/r/eWMHPhVaekQn04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7W3DTEAAAA3AAAAA8AAAAAAAAAAAAAAAAAmAIAAGRycy9k&#10;b3ducmV2LnhtbFBLBQYAAAAABAAEAPUAAACJAwAAAAA=&#10;" fillcolor="#0d0d0d [3069]" strokecolor="#0d0d0d [3069]" strokeweight="4.5pt">
                    <v:textbox>
                      <w:txbxContent>
                        <w:p w:rsidR="00DA4047" w:rsidRDefault="00DA4047">
                          <w:pPr>
                            <w:rPr>
                              <w:rFonts w:eastAsia="Times New Roman"/>
                            </w:rPr>
                          </w:pPr>
                        </w:p>
                      </w:txbxContent>
                    </v:textbox>
                  </v:oval>
                  <v:oval id="Oval 189" o:spid="_x0000_s1699" style="position:absolute;left:3771;top:3605;width:1321;height:121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S2vcQA&#10;AADcAAAADwAAAGRycy9kb3ducmV2LnhtbESPQYvCMBCF74L/IYzgTVN1Fa1GEUEUlkW0uuxxaMa2&#10;2ExKE7X77zcLgrcZ3pv3vVmsGlOKB9WusKxg0I9AEKdWF5wpOCfb3hSE88gaS8uk4JccrJbt1gJj&#10;bZ98pMfJZyKEsItRQe59FUvp0pwMur6tiIN2tbVBH9Y6k7rGZwg3pRxG0UQaLDgQcqxok1N6O91N&#10;4H4fkmpTfv18RvYySnZ8H3yMSalup1nPQXhq/Nv8ut7rUH86g/9nwgRy+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10tr3EAAAA3AAAAA8AAAAAAAAAAAAAAAAAmAIAAGRycy9k&#10;b3ducmV2LnhtbFBLBQYAAAAABAAEAPUAAACJAwAAAAA=&#10;" fillcolor="#0d0d0d [3069]" strokecolor="#0d0d0d [3069]" strokeweight="2pt">
                    <v:textbox>
                      <w:txbxContent>
                        <w:p w:rsidR="00DA4047" w:rsidRDefault="00DA4047">
                          <w:pPr>
                            <w:pStyle w:val="NormalWeb"/>
                            <w:spacing w:before="0" w:beforeAutospacing="0" w:after="0" w:afterAutospacing="0"/>
                          </w:pPr>
                          <w:r>
                            <w:rPr>
                              <w:rFonts w:eastAsia="Times New Roman"/>
                            </w:rPr>
                            <w:t> </w:t>
                          </w:r>
                        </w:p>
                      </w:txbxContent>
                    </v:textbox>
                  </v:oval>
                  <v:shape id="Straight Arrow Connector 190" o:spid="_x0000_s1698" type="#_x0000_t32" style="position:absolute;left:666;top:1276;width:1424;height:2339;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VdQccYAAADcAAAADwAAAGRycy9kb3ducmV2LnhtbESPQW/CMAyF75P4D5GRdhspHBDrCAgB&#10;m7iARIcGR9N4bUfjVE0G5d/jw6TdbL3n9z5P552r1ZXaUHk2MBwkoIhzbysuDBw+318moEJEtlh7&#10;JgN3CjCf9Z6mmFp/4z1ds1goCeGQooEyxibVOuQlOQwD3xCL9u1bh1HWttC2xZuEu1qPkmSsHVYs&#10;DSU2tCwpv2S/zoDense70/Dr0GW7UzjyYvSzXn0Y89zvFm+gInXx3/x3vbGC/yr48oxMoGc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VXUHHGAAAA3AAAAA8AAAAAAAAA&#10;AAAAAAAAoQIAAGRycy9kb3ducmV2LnhtbFBLBQYAAAAABAAEAPkAAACUAwAAAAA=&#10;" strokecolor="#0d0d0d [3069]" strokeweight="1pt">
                    <v:stroke startarrow="block"/>
                  </v:shape>
                  <v:shape id="Straight Arrow Connector 191" o:spid="_x0000_s1697" type="#_x0000_t32" style="position:absolute;left:3028;top:1276;width:1404;height:2329;flip:x 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CcncAAAADcAAAADwAAAGRycy9kb3ducmV2LnhtbERPTYvCMBC9L/gfwgje1tQ9yG41iohC&#10;DyJsV/A6NGMTbCaliW333xthYW/zeJ+z3o6uET11wXpWsJhnIIgrry3XCi4/x/dPECEia2w8k4Jf&#10;CrDdTN7WmGs/8Df1ZaxFCuGQowITY5tLGSpDDsPct8SJu/nOYUywq6XucEjhrpEfWbaUDi2nBoMt&#10;7Q1V9/LhFJyGgq6Fsc7b2A+n47lcHtpSqdl03K1ARBrjv/jPXeg0/2sBr2fSBXLzB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EXgnJ3AAAAA3AAAAA8AAAAAAAAAAAAAAAAA&#10;oQIAAGRycy9kb3ducmV2LnhtbFBLBQYAAAAABAAEAPkAAACOAwAAAAA=&#10;" strokecolor="#0d0d0d [3069]" strokeweight="1pt">
                    <v:stroke dashstyle="dash" startarrow="block"/>
                  </v:shape>
                  <w10:wrap type="none"/>
                  <w10:anchorlock/>
                </v:group>
              </w:pict>
            </w:r>
          </w:p>
        </w:tc>
        <w:tc>
          <w:tcPr>
            <w:tcW w:w="876" w:type="dxa"/>
            <w:vAlign w:val="center"/>
          </w:tcPr>
          <w:p w:rsidR="0063640B" w:rsidRPr="00F37244" w:rsidRDefault="0063640B" w:rsidP="00F37244">
            <w:pPr>
              <w:widowControl w:val="0"/>
              <w:jc w:val="right"/>
              <w:rPr>
                <w:color w:val="000000"/>
              </w:rPr>
            </w:pPr>
            <w:r w:rsidRPr="00F37244">
              <w:rPr>
                <w:color w:val="000000"/>
              </w:rPr>
              <w:t>-0.01</w:t>
            </w:r>
          </w:p>
        </w:tc>
        <w:tc>
          <w:tcPr>
            <w:tcW w:w="1106" w:type="dxa"/>
            <w:vAlign w:val="center"/>
          </w:tcPr>
          <w:p w:rsidR="0063640B" w:rsidRPr="00F37244" w:rsidRDefault="0063640B" w:rsidP="00F37244">
            <w:pPr>
              <w:widowControl w:val="0"/>
              <w:rPr>
                <w:color w:val="000000"/>
              </w:rPr>
            </w:pPr>
            <w:r>
              <w:rPr>
                <w:color w:val="000000"/>
              </w:rPr>
              <w:t>(</w:t>
            </w:r>
            <w:r w:rsidRPr="00F37244">
              <w:rPr>
                <w:color w:val="000000"/>
              </w:rPr>
              <w:t>0.09</w:t>
            </w:r>
            <w:r>
              <w:rPr>
                <w:color w:val="000000"/>
              </w:rPr>
              <w:t>)</w:t>
            </w:r>
          </w:p>
        </w:tc>
        <w:tc>
          <w:tcPr>
            <w:tcW w:w="876" w:type="dxa"/>
            <w:vAlign w:val="center"/>
          </w:tcPr>
          <w:p w:rsidR="0063640B" w:rsidRPr="00F37244" w:rsidRDefault="0063640B" w:rsidP="00F37244">
            <w:pPr>
              <w:widowControl w:val="0"/>
              <w:jc w:val="right"/>
              <w:rPr>
                <w:color w:val="000000"/>
              </w:rPr>
            </w:pPr>
            <w:r w:rsidRPr="00F37244">
              <w:rPr>
                <w:color w:val="000000"/>
              </w:rPr>
              <w:t>0.09</w:t>
            </w:r>
          </w:p>
        </w:tc>
        <w:tc>
          <w:tcPr>
            <w:tcW w:w="1078" w:type="dxa"/>
            <w:vAlign w:val="center"/>
          </w:tcPr>
          <w:p w:rsidR="0063640B" w:rsidRPr="00F37244" w:rsidRDefault="0063640B" w:rsidP="00F37244">
            <w:pPr>
              <w:widowControl w:val="0"/>
              <w:rPr>
                <w:color w:val="000000"/>
              </w:rPr>
            </w:pPr>
            <w:r>
              <w:rPr>
                <w:color w:val="000000"/>
              </w:rPr>
              <w:t>(</w:t>
            </w:r>
            <w:r w:rsidRPr="00F37244">
              <w:rPr>
                <w:color w:val="000000"/>
              </w:rPr>
              <w:t>0.08</w:t>
            </w:r>
            <w:r>
              <w:rPr>
                <w:color w:val="000000"/>
              </w:rPr>
              <w:t>)</w:t>
            </w:r>
          </w:p>
        </w:tc>
        <w:tc>
          <w:tcPr>
            <w:tcW w:w="876" w:type="dxa"/>
            <w:vAlign w:val="center"/>
          </w:tcPr>
          <w:p w:rsidR="0063640B" w:rsidRPr="00F37244" w:rsidRDefault="0063640B" w:rsidP="00F37244">
            <w:pPr>
              <w:widowControl w:val="0"/>
              <w:jc w:val="right"/>
              <w:rPr>
                <w:color w:val="000000"/>
              </w:rPr>
            </w:pPr>
            <w:r w:rsidRPr="00F37244">
              <w:rPr>
                <w:color w:val="000000"/>
              </w:rPr>
              <w:t>-0.08</w:t>
            </w:r>
          </w:p>
        </w:tc>
        <w:tc>
          <w:tcPr>
            <w:tcW w:w="1078" w:type="dxa"/>
            <w:vAlign w:val="center"/>
          </w:tcPr>
          <w:p w:rsidR="0063640B" w:rsidRPr="00F37244" w:rsidRDefault="0063640B" w:rsidP="00F37244">
            <w:pPr>
              <w:widowControl w:val="0"/>
              <w:rPr>
                <w:color w:val="000000"/>
              </w:rPr>
            </w:pPr>
            <w:r>
              <w:rPr>
                <w:color w:val="000000"/>
              </w:rPr>
              <w:t>(</w:t>
            </w:r>
            <w:r w:rsidRPr="00F37244">
              <w:rPr>
                <w:color w:val="000000"/>
              </w:rPr>
              <w:t>0.06</w:t>
            </w:r>
            <w:r>
              <w:rPr>
                <w:color w:val="000000"/>
              </w:rPr>
              <w:t>)</w:t>
            </w:r>
          </w:p>
        </w:tc>
        <w:tc>
          <w:tcPr>
            <w:tcW w:w="1171" w:type="dxa"/>
            <w:vAlign w:val="center"/>
          </w:tcPr>
          <w:p w:rsidR="0063640B" w:rsidRPr="00725B6A" w:rsidRDefault="0063640B" w:rsidP="003C184C">
            <w:pPr>
              <w:widowControl w:val="0"/>
              <w:tabs>
                <w:tab w:val="left" w:pos="433"/>
              </w:tabs>
            </w:pPr>
            <w:r>
              <w:t>6.3</w:t>
            </w:r>
          </w:p>
        </w:tc>
        <w:tc>
          <w:tcPr>
            <w:tcW w:w="1056" w:type="dxa"/>
            <w:vAlign w:val="center"/>
          </w:tcPr>
          <w:p w:rsidR="0063640B" w:rsidRDefault="0063640B" w:rsidP="003C184C">
            <w:pPr>
              <w:widowControl w:val="0"/>
              <w:tabs>
                <w:tab w:val="decimal" w:pos="342"/>
              </w:tabs>
            </w:pPr>
            <w:r>
              <w:t>5.5</w:t>
            </w:r>
          </w:p>
        </w:tc>
      </w:tr>
      <w:tr w:rsidR="0063640B" w:rsidTr="00DA4047">
        <w:tc>
          <w:tcPr>
            <w:tcW w:w="3078" w:type="dxa"/>
            <w:vAlign w:val="center"/>
          </w:tcPr>
          <w:p w:rsidR="0063640B" w:rsidRDefault="0063640B" w:rsidP="003C184C">
            <w:pPr>
              <w:widowControl w:val="0"/>
              <w:tabs>
                <w:tab w:val="left" w:pos="270"/>
              </w:tabs>
            </w:pPr>
          </w:p>
        </w:tc>
        <w:tc>
          <w:tcPr>
            <w:tcW w:w="1236" w:type="dxa"/>
            <w:vAlign w:val="center"/>
          </w:tcPr>
          <w:p w:rsidR="0063640B" w:rsidRDefault="0063640B" w:rsidP="003C184C">
            <w:pPr>
              <w:widowControl w:val="0"/>
              <w:rPr>
                <w:noProof/>
                <w:lang w:eastAsia="en-US"/>
              </w:rPr>
            </w:pPr>
          </w:p>
        </w:tc>
        <w:tc>
          <w:tcPr>
            <w:tcW w:w="487" w:type="dxa"/>
            <w:vAlign w:val="center"/>
          </w:tcPr>
          <w:p w:rsidR="0063640B" w:rsidRPr="002D4FD2" w:rsidRDefault="0063640B" w:rsidP="003C184C">
            <w:pPr>
              <w:widowControl w:val="0"/>
            </w:pPr>
          </w:p>
        </w:tc>
        <w:tc>
          <w:tcPr>
            <w:tcW w:w="1116" w:type="dxa"/>
            <w:vAlign w:val="center"/>
          </w:tcPr>
          <w:p w:rsidR="0063640B" w:rsidRDefault="0063640B" w:rsidP="003C184C">
            <w:pPr>
              <w:widowControl w:val="0"/>
              <w:rPr>
                <w:noProof/>
                <w:lang w:eastAsia="en-US"/>
              </w:rPr>
            </w:pPr>
          </w:p>
        </w:tc>
        <w:tc>
          <w:tcPr>
            <w:tcW w:w="876" w:type="dxa"/>
            <w:vAlign w:val="center"/>
          </w:tcPr>
          <w:p w:rsidR="0063640B" w:rsidRPr="00F37244" w:rsidRDefault="0063640B" w:rsidP="00F37244">
            <w:pPr>
              <w:widowControl w:val="0"/>
              <w:jc w:val="right"/>
              <w:rPr>
                <w:color w:val="000000"/>
              </w:rPr>
            </w:pPr>
          </w:p>
        </w:tc>
        <w:tc>
          <w:tcPr>
            <w:tcW w:w="1106" w:type="dxa"/>
            <w:vAlign w:val="center"/>
          </w:tcPr>
          <w:p w:rsidR="0063640B" w:rsidRPr="00F37244" w:rsidRDefault="0063640B" w:rsidP="00F37244">
            <w:pPr>
              <w:widowControl w:val="0"/>
              <w:rPr>
                <w:color w:val="000000"/>
              </w:rPr>
            </w:pPr>
          </w:p>
        </w:tc>
        <w:tc>
          <w:tcPr>
            <w:tcW w:w="876" w:type="dxa"/>
            <w:vAlign w:val="center"/>
          </w:tcPr>
          <w:p w:rsidR="0063640B" w:rsidRPr="00F37244" w:rsidRDefault="0063640B" w:rsidP="00F37244">
            <w:pPr>
              <w:widowControl w:val="0"/>
              <w:jc w:val="right"/>
              <w:rPr>
                <w:color w:val="000000"/>
              </w:rPr>
            </w:pPr>
          </w:p>
        </w:tc>
        <w:tc>
          <w:tcPr>
            <w:tcW w:w="1078" w:type="dxa"/>
            <w:vAlign w:val="center"/>
          </w:tcPr>
          <w:p w:rsidR="0063640B" w:rsidRPr="00F37244" w:rsidRDefault="0063640B" w:rsidP="00F37244">
            <w:pPr>
              <w:widowControl w:val="0"/>
              <w:rPr>
                <w:color w:val="000000"/>
              </w:rPr>
            </w:pPr>
          </w:p>
        </w:tc>
        <w:tc>
          <w:tcPr>
            <w:tcW w:w="876" w:type="dxa"/>
            <w:vAlign w:val="center"/>
          </w:tcPr>
          <w:p w:rsidR="0063640B" w:rsidRPr="00F37244" w:rsidRDefault="0063640B" w:rsidP="00F37244">
            <w:pPr>
              <w:widowControl w:val="0"/>
              <w:jc w:val="right"/>
              <w:rPr>
                <w:color w:val="000000"/>
              </w:rPr>
            </w:pPr>
          </w:p>
        </w:tc>
        <w:tc>
          <w:tcPr>
            <w:tcW w:w="1078" w:type="dxa"/>
            <w:vAlign w:val="center"/>
          </w:tcPr>
          <w:p w:rsidR="0063640B" w:rsidRPr="00F37244" w:rsidRDefault="0063640B" w:rsidP="00F37244">
            <w:pPr>
              <w:widowControl w:val="0"/>
              <w:rPr>
                <w:color w:val="000000"/>
              </w:rPr>
            </w:pPr>
          </w:p>
        </w:tc>
        <w:tc>
          <w:tcPr>
            <w:tcW w:w="1171" w:type="dxa"/>
            <w:vAlign w:val="center"/>
          </w:tcPr>
          <w:p w:rsidR="0063640B" w:rsidRPr="00725B6A" w:rsidRDefault="0063640B" w:rsidP="003C184C">
            <w:pPr>
              <w:widowControl w:val="0"/>
              <w:tabs>
                <w:tab w:val="left" w:pos="433"/>
              </w:tabs>
            </w:pPr>
          </w:p>
        </w:tc>
        <w:tc>
          <w:tcPr>
            <w:tcW w:w="1056" w:type="dxa"/>
            <w:vAlign w:val="center"/>
          </w:tcPr>
          <w:p w:rsidR="0063640B" w:rsidRDefault="0063640B" w:rsidP="003C184C">
            <w:pPr>
              <w:widowControl w:val="0"/>
              <w:tabs>
                <w:tab w:val="decimal" w:pos="342"/>
              </w:tabs>
            </w:pPr>
          </w:p>
        </w:tc>
      </w:tr>
      <w:tr w:rsidR="0063640B" w:rsidTr="00DA4047">
        <w:tc>
          <w:tcPr>
            <w:tcW w:w="3078" w:type="dxa"/>
            <w:vAlign w:val="center"/>
          </w:tcPr>
          <w:p w:rsidR="0063640B" w:rsidRDefault="0063640B" w:rsidP="003C184C">
            <w:pPr>
              <w:widowControl w:val="0"/>
              <w:tabs>
                <w:tab w:val="left" w:pos="270"/>
              </w:tabs>
            </w:pPr>
            <w:r>
              <w:t xml:space="preserve">Indegree bullying → Indegree defending </w:t>
            </w:r>
          </w:p>
        </w:tc>
        <w:tc>
          <w:tcPr>
            <w:tcW w:w="1236" w:type="dxa"/>
            <w:vAlign w:val="center"/>
          </w:tcPr>
          <w:p w:rsidR="0063640B" w:rsidRDefault="006069D0" w:rsidP="003C184C">
            <w:pPr>
              <w:widowControl w:val="0"/>
            </w:pPr>
            <w:r>
              <w:rPr>
                <w:noProof/>
                <w:lang w:eastAsia="en-US"/>
              </w:rPr>
            </w:r>
            <w:r>
              <w:rPr>
                <w:noProof/>
                <w:lang w:eastAsia="en-US"/>
              </w:rPr>
              <w:pict>
                <v:group id="Canvas 490" o:spid="_x0000_s1691" editas="canvas" style="width:42.9pt;height:38pt;mso-position-horizontal-relative:char;mso-position-vertical-relative:line" coordsize="5448,48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">
                  <v:shape id="_x0000_s1695" type="#_x0000_t75" style="position:absolute;width:5448;height:4819;visibility:visible">
                    <v:fill o:detectmouseclick="t"/>
                    <v:path o:connecttype="none"/>
                  </v:shape>
                  <v:oval id="Oval 482" o:spid="_x0000_s1694" style="position:absolute;top:3514;width:1333;height:123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6HSMUA&#10;AADcAAAADwAAAGRycy9kb3ducmV2LnhtbESPW2vCQBCF3wX/wzKFvtWNNhWJriJCqSClmLTi45Ad&#10;k9DsbMhuLv333ULBx8O5fJzNbjS16Kl1lWUF81kEgji3uuJCwWf2+rQC4TyyxtoyKfghB7vtdLLB&#10;RNuBz9SnvhBhhF2CCkrvm0RKl5dk0M1sQxy8m20N+iDbQuoWhzBuarmIoqU0WHEglNjQoaT8O+1M&#10;4F4+suZQv19Pkf16zt64m8cvpNTjw7hfg/A0+nv4v33UCuLVAv7OhCMgt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vodIxQAAANwAAAAPAAAAAAAAAAAAAAAAAJgCAABkcnMv&#10;ZG93bnJldi54bWxQSwUGAAAAAAQABAD1AAAAigMAAAAA&#10;" fillcolor="#0d0d0d [3069]" strokecolor="#0d0d0d [3069]" strokeweight="2pt"/>
                  <v:oval id="Oval 483" o:spid="_x0000_s1693" style="position:absolute;left:1896;top:230;width:1327;height:1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ztwcUA&#10;AADcAAAADwAAAGRycy9kb3ducmV2LnhtbESPzW7CMBCE75V4B2srcSsO5UdRikGoBQFHCBduq3hJ&#10;0sbr1DYkffsaqVKPo5n5RrNY9aYRd3K+tqxgPEpAEBdW11wqOOfblxSED8gaG8uk4Ic8rJaDpwVm&#10;2nZ8pPsplCJC2GeooAqhzaT0RUUG/ci2xNG7WmcwROlKqR12EW4a+Zokc2mw5rhQYUvvFRVfp5tR&#10;8PG5Sw+cuu9LN77srwebb3azXKnhc79+AxGoD//hv/ZeK5imE3iciUdAL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9HO3BxQAAANwAAAAPAAAAAAAAAAAAAAAAAJgCAABkcnMv&#10;ZG93bnJldi54bWxQSwUGAAAAAAQABAD1AAAAigMAAAAA&#10;" fillcolor="#0d0d0d [3069]" strokecolor="#0d0d0d [3069]" strokeweight="4.5pt">
                    <v:textbox style="mso-next-textbox:#Oval 483">
                      <w:txbxContent>
                        <w:p w:rsidR="00DA4047" w:rsidRDefault="00DA4047">
                          <w:pPr>
                            <w:rPr>
                              <w:rFonts w:eastAsia="Times New Roman"/>
                            </w:rPr>
                          </w:pPr>
                        </w:p>
                      </w:txbxContent>
                    </v:textbox>
                  </v:oval>
                  <v:shape id="Straight Arrow Connector 484" o:spid="_x0000_s1692" type="#_x0000_t32" style="position:absolute;left:666;top:1276;width:1424;height:2339;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txiNsMAAADcAAAADwAAAGRycy9kb3ducmV2LnhtbESPT4vCMBTE7wt+h/AEb2vqH5ZajaKF&#10;guDFrXvY46N5tsXmpTRR67c3guBxmJnfMKtNbxpxo87VlhVMxhEI4sLqmksFf6fsOwbhPLLGxjIp&#10;eJCDzXrwtcJE2zv/0i33pQgQdgkqqLxvEyldUZFBN7YtcfDOtjPog+xKqTu8B7hp5DSKfqTBmsNC&#10;hS2lFRWX/GoU7HeTQzaLF/86PZs4OxUp5sdUqdGw3y5BeOr9J/xu77WCeTyH15lwBOT6C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rcYjbDAAAA3AAAAA8AAAAAAAAAAAAA&#10;AAAAoQIAAGRycy9kb3ducmV2LnhtbFBLBQYAAAAABAAEAPkAAACRAwAAAAA=&#10;" strokecolor="#0d0d0d [3069]" strokeweight="1pt">
                    <v:stroke dashstyle="dash" endarrow="block"/>
                  </v:shape>
                  <w10:wrap type="none"/>
                  <w10:anchorlock/>
                </v:group>
              </w:pict>
            </w:r>
          </w:p>
        </w:tc>
        <w:tc>
          <w:tcPr>
            <w:tcW w:w="487" w:type="dxa"/>
            <w:vAlign w:val="center"/>
          </w:tcPr>
          <w:p w:rsidR="0063640B" w:rsidRPr="002D4FD2" w:rsidRDefault="0063640B" w:rsidP="003C184C">
            <w:pPr>
              <w:widowControl w:val="0"/>
            </w:pPr>
            <w:r>
              <w:t>→</w:t>
            </w:r>
          </w:p>
        </w:tc>
        <w:tc>
          <w:tcPr>
            <w:tcW w:w="1116" w:type="dxa"/>
            <w:vAlign w:val="center"/>
          </w:tcPr>
          <w:p w:rsidR="0063640B" w:rsidRDefault="006069D0" w:rsidP="003C184C">
            <w:pPr>
              <w:widowControl w:val="0"/>
            </w:pPr>
            <w:r>
              <w:rPr>
                <w:noProof/>
                <w:lang w:eastAsia="en-US"/>
              </w:rPr>
            </w:r>
            <w:r>
              <w:rPr>
                <w:noProof/>
                <w:lang w:eastAsia="en-US"/>
              </w:rPr>
              <w:pict>
                <v:group id="Canvas 491" o:spid="_x0000_s1684" editas="canvas" style="width:42.9pt;height:38pt;mso-position-horizontal-relative:char;mso-position-vertical-relative:line" coordsize="5448,48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">
                  <v:shape id="_x0000_s1690" type="#_x0000_t75" style="position:absolute;width:5448;height:4819;visibility:visible">
                    <v:fill o:detectmouseclick="t"/>
                    <v:path o:connecttype="none"/>
                  </v:shape>
                  <v:oval id="Oval 485" o:spid="_x0000_s1689" style="position:absolute;top:3615;width:1333;height:122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VcfPMUA&#10;AADcAAAADwAAAGRycy9kb3ducmV2LnhtbESPX2vCMBTF3wW/Q7iDvc20TofUpkUE2WAMWbuJj5fm&#10;2pY1N6WJ2n37RRj4eDh/fpw0H00nLjS41rKCeBaBIK6sbrlW8FXunlYgnEfW2FkmBb/kIM+mkxQT&#10;ba/8SZfC1yKMsEtQQeN9n0jpqoYMupntiYN3soNBH+RQSz3gNYybTs6j6EUabDkQGuxp21D1U5xN&#10;4B72Zb/tPo7vkf1+Ll/5HC+WpNTjw7hZg/A0+nv4v/2mFSxWS7idCUdAZ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Vx88xQAAANwAAAAPAAAAAAAAAAAAAAAAAJgCAABkcnMv&#10;ZG93bnJldi54bWxQSwUGAAAAAAQABAD1AAAAigMAAAAA&#10;" fillcolor="#0d0d0d [3069]" strokecolor="#0d0d0d [3069]" strokeweight="2pt"/>
                  <v:oval id="Oval 486" o:spid="_x0000_s1688" style="position:absolute;left:1896;top:230;width:1327;height:1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WtOWcUA&#10;AADcAAAADwAAAGRycy9kb3ducmV2LnhtbESPzW7CMBCE70i8g7WVegOHqqAo4KCKtgKOJVy4reLN&#10;TxuvU9sl4e3rSpU4jmbmG81mO5pOXMn51rKCxTwBQVxa3XKt4Fy8z1IQPiBr7CyTght52ObTyQYz&#10;bQf+oOsp1CJC2GeooAmhz6T0ZUMG/dz2xNGrrDMYonS11A6HCDedfEqSlTTYclxosKddQ+XX6cco&#10;eP3cp0dO3fdlWFwO1dEWb/tlodTjw/iyBhFoDPfwf/ugFTynK/g7E4+AzH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a05ZxQAAANwAAAAPAAAAAAAAAAAAAAAAAJgCAABkcnMv&#10;ZG93bnJldi54bWxQSwUGAAAAAAQABAD1AAAAigMAAAAA&#10;" fillcolor="#0d0d0d [3069]" strokecolor="#0d0d0d [3069]" strokeweight="4.5pt">
                    <v:textbox style="mso-next-textbox:#Oval 486">
                      <w:txbxContent>
                        <w:p w:rsidR="00DA4047" w:rsidRDefault="00DA4047">
                          <w:pPr>
                            <w:rPr>
                              <w:rFonts w:eastAsia="Times New Roman"/>
                            </w:rPr>
                          </w:pPr>
                        </w:p>
                      </w:txbxContent>
                    </v:textbox>
                  </v:oval>
                  <v:oval id="Oval 487" o:spid="_x0000_s1687" style="position:absolute;left:3771;top:3605;width:1321;height:121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skk0MQA&#10;AADcAAAADwAAAGRycy9kb3ducmV2LnhtbESPW4vCMBCF3xf8D2EE3zT1sirVKCKIwiLLWhUfh2Zs&#10;i82kNFG7/94sCPt4OJePM182phQPql1hWUG/F4EgTq0uOFNwTDbdKQjnkTWWlknBLzlYLlofc4y1&#10;ffIPPQ4+E2GEXYwKcu+rWEqX5mTQ9WxFHLyrrQ36IOtM6hqfYdyUchBFY2mw4EDIsaJ1TuntcDeB&#10;e/5OqnW5v3xF9jRMtnzvjz5JqU67Wc1AeGr8f/jd3mkFo+kE/s6EIyAX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7JJNDEAAAA3AAAAA8AAAAAAAAAAAAAAAAAmAIAAGRycy9k&#10;b3ducmV2LnhtbFBLBQYAAAAABAAEAPUAAACJAwAAAAA=&#10;" fillcolor="#0d0d0d [3069]" strokecolor="#0d0d0d [3069]" strokeweight="2pt">
                    <v:textbox style="mso-next-textbox:#Oval 487">
                      <w:txbxContent>
                        <w:p w:rsidR="00DA4047" w:rsidRDefault="00DA4047">
                          <w:pPr>
                            <w:pStyle w:val="NormalWeb"/>
                            <w:spacing w:before="0" w:beforeAutospacing="0" w:after="0" w:afterAutospacing="0"/>
                          </w:pPr>
                          <w:r>
                            <w:rPr>
                              <w:rFonts w:eastAsia="Times New Roman"/>
                            </w:rPr>
                            <w:t> </w:t>
                          </w:r>
                        </w:p>
                      </w:txbxContent>
                    </v:textbox>
                  </v:oval>
                  <v:shape id="Straight Arrow Connector 488" o:spid="_x0000_s1686" type="#_x0000_t32" style="position:absolute;left:666;top:1276;width:1424;height:2339;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5FoM8EAAADcAAAADwAAAGRycy9kb3ducmV2LnhtbERPy4rCMBTdD/gP4QruNNURqbVRtFAQ&#10;ZjNTXbi8NLcPbG5Kk9H695OFMMvDeaeH0XTiQYNrLStYLiIQxKXVLdcKrpd8HoNwHlljZ5kUvMjB&#10;YT/5SDHR9sk/9Ch8LUIIuwQVNN73iZSubMigW9ieOHCVHQz6AIda6gGfIdx0chVFG2mw5dDQYE9Z&#10;Q+W9+DUKzqflV/4Zb286q0ycX8oMi+9Mqdl0PO5AeBr9v/jtPmsF6zisDWfCEZD7P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7kWgzwQAAANwAAAAPAAAAAAAAAAAAAAAA&#10;AKECAABkcnMvZG93bnJldi54bWxQSwUGAAAAAAQABAD5AAAAjwMAAAAA&#10;" strokecolor="#0d0d0d [3069]" strokeweight="1pt">
                    <v:stroke dashstyle="dash" endarrow="block"/>
                  </v:shape>
                  <v:shape id="Straight Arrow Connector 489" o:spid="_x0000_s1685" type="#_x0000_t32" style="position:absolute;left:3028;top:1276;width:1404;height:2329;flip:x 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KDnrsUAAADcAAAADwAAAGRycy9kb3ducmV2LnhtbESPT2vCQBTE74LfYXkFb7pJFf9EN2IL&#10;oUIvRnvp7ZF9JqHZtyG7Nem3d4WCx2FmfsPs9oNpxI06V1tWEM8iEMSF1TWXCr4u2XQNwnlkjY1l&#10;UvBHDvbpeLTDRNuec7qdfSkChF2CCirv20RKV1Rk0M1sSxy8q+0M+iC7UuoO+wA3jXyNoqU0WHNY&#10;qLCl94qKn/OvUcA+j1f52/L75K5ubk/N6mPIPpWavAyHLQhPg3+G/9tHrWCx3sDjTDgCMr0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KDnrsUAAADcAAAADwAAAAAAAAAA&#10;AAAAAAChAgAAZHJzL2Rvd25yZXYueG1sUEsFBgAAAAAEAAQA+QAAAJMDAAAAAA==&#10;" strokecolor="#0d0d0d [3069]" strokeweight="1pt">
                    <v:stroke endarrow="block"/>
                  </v:shape>
                  <w10:wrap type="none"/>
                  <w10:anchorlock/>
                </v:group>
              </w:pict>
            </w:r>
          </w:p>
        </w:tc>
        <w:tc>
          <w:tcPr>
            <w:tcW w:w="876" w:type="dxa"/>
            <w:vAlign w:val="center"/>
          </w:tcPr>
          <w:p w:rsidR="0063640B" w:rsidRPr="00F37244" w:rsidRDefault="0063640B" w:rsidP="00F37244">
            <w:pPr>
              <w:widowControl w:val="0"/>
              <w:jc w:val="right"/>
              <w:rPr>
                <w:color w:val="000000"/>
              </w:rPr>
            </w:pPr>
            <w:r w:rsidRPr="00F37244">
              <w:rPr>
                <w:color w:val="000000"/>
              </w:rPr>
              <w:t>0.15</w:t>
            </w:r>
          </w:p>
        </w:tc>
        <w:tc>
          <w:tcPr>
            <w:tcW w:w="1106" w:type="dxa"/>
            <w:vAlign w:val="center"/>
          </w:tcPr>
          <w:p w:rsidR="0063640B" w:rsidRPr="00F37244" w:rsidRDefault="0063640B" w:rsidP="00F37244">
            <w:pPr>
              <w:widowControl w:val="0"/>
              <w:rPr>
                <w:color w:val="000000"/>
              </w:rPr>
            </w:pPr>
            <w:r>
              <w:rPr>
                <w:color w:val="000000"/>
              </w:rPr>
              <w:t>(</w:t>
            </w:r>
            <w:r w:rsidRPr="00F37244">
              <w:rPr>
                <w:color w:val="000000"/>
              </w:rPr>
              <w:t>0.21</w:t>
            </w:r>
            <w:r>
              <w:rPr>
                <w:color w:val="000000"/>
              </w:rPr>
              <w:t>)</w:t>
            </w:r>
          </w:p>
        </w:tc>
        <w:tc>
          <w:tcPr>
            <w:tcW w:w="876" w:type="dxa"/>
            <w:vAlign w:val="center"/>
          </w:tcPr>
          <w:p w:rsidR="0063640B" w:rsidRPr="00F37244" w:rsidRDefault="0063640B" w:rsidP="00F37244">
            <w:pPr>
              <w:widowControl w:val="0"/>
              <w:jc w:val="right"/>
              <w:rPr>
                <w:color w:val="000000"/>
              </w:rPr>
            </w:pPr>
            <w:r w:rsidRPr="00F37244">
              <w:rPr>
                <w:color w:val="000000"/>
              </w:rPr>
              <w:t>0.02</w:t>
            </w:r>
          </w:p>
        </w:tc>
        <w:tc>
          <w:tcPr>
            <w:tcW w:w="1078" w:type="dxa"/>
            <w:vAlign w:val="center"/>
          </w:tcPr>
          <w:p w:rsidR="0063640B" w:rsidRPr="00F37244" w:rsidRDefault="0063640B" w:rsidP="00F37244">
            <w:pPr>
              <w:widowControl w:val="0"/>
              <w:rPr>
                <w:color w:val="000000"/>
              </w:rPr>
            </w:pPr>
            <w:r>
              <w:rPr>
                <w:color w:val="000000"/>
              </w:rPr>
              <w:t>(</w:t>
            </w:r>
            <w:r w:rsidRPr="00F37244">
              <w:rPr>
                <w:color w:val="000000"/>
              </w:rPr>
              <w:t>0.10</w:t>
            </w:r>
            <w:r>
              <w:rPr>
                <w:color w:val="000000"/>
              </w:rPr>
              <w:t>)</w:t>
            </w:r>
          </w:p>
        </w:tc>
        <w:tc>
          <w:tcPr>
            <w:tcW w:w="876" w:type="dxa"/>
            <w:vAlign w:val="center"/>
          </w:tcPr>
          <w:p w:rsidR="0063640B" w:rsidRPr="00F37244" w:rsidRDefault="0063640B" w:rsidP="00F37244">
            <w:pPr>
              <w:widowControl w:val="0"/>
              <w:jc w:val="right"/>
              <w:rPr>
                <w:color w:val="000000"/>
              </w:rPr>
            </w:pPr>
            <w:r w:rsidRPr="00F37244">
              <w:rPr>
                <w:color w:val="000000"/>
              </w:rPr>
              <w:t>-0.08</w:t>
            </w:r>
          </w:p>
        </w:tc>
        <w:tc>
          <w:tcPr>
            <w:tcW w:w="1078" w:type="dxa"/>
            <w:vAlign w:val="center"/>
          </w:tcPr>
          <w:p w:rsidR="0063640B" w:rsidRPr="00F37244" w:rsidRDefault="0063640B" w:rsidP="00F37244">
            <w:pPr>
              <w:widowControl w:val="0"/>
              <w:rPr>
                <w:color w:val="000000"/>
              </w:rPr>
            </w:pPr>
            <w:r>
              <w:rPr>
                <w:color w:val="000000"/>
              </w:rPr>
              <w:t>(</w:t>
            </w:r>
            <w:r w:rsidRPr="00F37244">
              <w:rPr>
                <w:color w:val="000000"/>
              </w:rPr>
              <w:t>0.07</w:t>
            </w:r>
            <w:r>
              <w:rPr>
                <w:color w:val="000000"/>
              </w:rPr>
              <w:t>)</w:t>
            </w:r>
          </w:p>
        </w:tc>
        <w:tc>
          <w:tcPr>
            <w:tcW w:w="1171" w:type="dxa"/>
            <w:vAlign w:val="center"/>
          </w:tcPr>
          <w:p w:rsidR="0063640B" w:rsidRPr="00725B6A" w:rsidRDefault="0063640B" w:rsidP="003C184C">
            <w:pPr>
              <w:widowControl w:val="0"/>
              <w:tabs>
                <w:tab w:val="left" w:pos="433"/>
              </w:tabs>
            </w:pPr>
            <w:r>
              <w:t>5.6</w:t>
            </w:r>
          </w:p>
        </w:tc>
        <w:tc>
          <w:tcPr>
            <w:tcW w:w="1056" w:type="dxa"/>
            <w:vAlign w:val="center"/>
          </w:tcPr>
          <w:p w:rsidR="0063640B" w:rsidRDefault="0063640B" w:rsidP="003C184C">
            <w:pPr>
              <w:widowControl w:val="0"/>
              <w:tabs>
                <w:tab w:val="decimal" w:pos="342"/>
              </w:tabs>
            </w:pPr>
            <w:r>
              <w:t>4.8</w:t>
            </w:r>
          </w:p>
        </w:tc>
      </w:tr>
      <w:tr w:rsidR="0063640B" w:rsidTr="00DA4047">
        <w:tc>
          <w:tcPr>
            <w:tcW w:w="3078" w:type="dxa"/>
            <w:vAlign w:val="center"/>
          </w:tcPr>
          <w:p w:rsidR="0063640B" w:rsidRDefault="0063640B" w:rsidP="003C184C">
            <w:pPr>
              <w:widowControl w:val="0"/>
              <w:tabs>
                <w:tab w:val="left" w:pos="270"/>
              </w:tabs>
            </w:pPr>
            <w:r>
              <w:t xml:space="preserve">Outdegree bullying → Indegree defending </w:t>
            </w:r>
          </w:p>
        </w:tc>
        <w:tc>
          <w:tcPr>
            <w:tcW w:w="1236" w:type="dxa"/>
            <w:vAlign w:val="center"/>
          </w:tcPr>
          <w:p w:rsidR="0063640B" w:rsidRDefault="006069D0" w:rsidP="003C184C">
            <w:pPr>
              <w:widowControl w:val="0"/>
            </w:pPr>
            <w:r>
              <w:rPr>
                <w:noProof/>
                <w:lang w:eastAsia="en-US"/>
              </w:rPr>
            </w:r>
            <w:r>
              <w:rPr>
                <w:noProof/>
                <w:lang w:eastAsia="en-US"/>
              </w:rPr>
              <w:pict>
                <v:group id="Canvas 508" o:spid="_x0000_s1679" editas="canvas" style="width:42.9pt;height:38pt;mso-position-horizontal-relative:char;mso-position-vertical-relative:line" coordsize="5448,48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">
                  <v:shape id="_x0000_s1683" type="#_x0000_t75" style="position:absolute;width:5448;height:4819;visibility:visible">
                    <v:fill o:detectmouseclick="t"/>
                    <v:path o:connecttype="none"/>
                  </v:shape>
                  <v:oval id="Oval 492" o:spid="_x0000_s1682" style="position:absolute;top:3615;width:1333;height:122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2cRlcQA&#10;AADcAAAADwAAAGRycy9kb3ducmV2LnhtbESPW4vCMBCF3xf8D2EE39bUy4pWo4gguyAiWhUfh2Zs&#10;i82kNFHrvzcLC/t4OJePM1s0phQPql1hWUGvG4EgTq0uOFNwTNafYxDOI2ssLZOCFzlYzFsfM4y1&#10;ffKeHgefiTDCLkYFufdVLKVLczLourYiDt7V1gZ9kHUmdY3PMG5K2Y+ikTRYcCDkWNEqp/R2uJvA&#10;Pe+SalVuL5vIngbJN997wy9SqtNullMQnhr/H/5r/2gFw0kffs+EIyDn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tnEZXEAAAA3AAAAA8AAAAAAAAAAAAAAAAAmAIAAGRycy9k&#10;b3ducmV2LnhtbFBLBQYAAAAABAAEAPUAAACJAwAAAAA=&#10;" fillcolor="#0d0d0d [3069]" strokecolor="#0d0d0d [3069]" strokeweight="2pt"/>
                  <v:oval id="Oval 493" o:spid="_x0000_s1681" style="position:absolute;left:1896;top:230;width:1327;height:1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V7HMUA&#10;AADcAAAADwAAAGRycy9kb3ducmV2LnhtbESPzW7CMBCE75V4B2uReisOtKA0xSDUHwFHSC/cVvGS&#10;pMTrYLskvD1GqtTjaGa+0cyXvWnEhZyvLSsYjxIQxIXVNZcKvvOvpxSED8gaG8uk4EoelovBwxwz&#10;bTve0WUfShEh7DNUUIXQZlL6oiKDfmRb4ugdrTMYonSl1A67CDeNnCTJTBqsOS5U2NJ7RcVp/2sU&#10;fPys0y2n7nzoxofNcWvzz/U0V+px2K/eQATqw3/4r73RCl5en+F+Jh4Bubg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4xXscxQAAANwAAAAPAAAAAAAAAAAAAAAAAJgCAABkcnMv&#10;ZG93bnJldi54bWxQSwUGAAAAAAQABAD1AAAAigMAAAAA&#10;" fillcolor="#0d0d0d [3069]" strokecolor="#0d0d0d [3069]" strokeweight="4.5pt">
                    <v:textbox style="mso-next-textbox:#Oval 493">
                      <w:txbxContent>
                        <w:p w:rsidR="00DA4047" w:rsidRDefault="00DA4047">
                          <w:pPr>
                            <w:rPr>
                              <w:rFonts w:eastAsia="Times New Roman"/>
                            </w:rPr>
                          </w:pPr>
                        </w:p>
                      </w:txbxContent>
                    </v:textbox>
                  </v:oval>
                  <v:shape id="Straight Arrow Connector 494" o:spid="_x0000_s1680" type="#_x0000_t32" style="position:absolute;left:666;top:1276;width:1424;height:2339;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fVxHsYAAADcAAAADwAAAGRycy9kb3ducmV2LnhtbESPQWsCMRSE74X+h/AKvdVsRaRdjWJb&#10;FQ96cBV7fd28blY3L8sm6uqvN0Khx2FmvmGG49ZW4kSNLx0reO0kIIhzp0suFGw3s5c3ED4ga6wc&#10;k4ILeRiPHh+GmGp35jWdslCICGGfogITQp1K6XNDFn3H1cTR+3WNxRBlU0jd4DnCbSW7SdKXFkuO&#10;CwZr+jSUH7KjVZD9TJZmeqXia8ff85VdzPcf065Sz0/tZAAiUBv+w3/thVbQe+/B/Uw8AnJ0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H1cR7GAAAA3AAAAA8AAAAAAAAA&#10;AAAAAAAAoQIAAGRycy9kb3ducmV2LnhtbFBLBQYAAAAABAAEAPkAAACUAwAAAAA=&#10;" strokecolor="#0d0d0d [3069]" strokeweight="1pt">
                    <v:stroke dashstyle="dash" startarrow="block"/>
                  </v:shape>
                  <w10:wrap type="none"/>
                  <w10:anchorlock/>
                </v:group>
              </w:pict>
            </w:r>
          </w:p>
        </w:tc>
        <w:tc>
          <w:tcPr>
            <w:tcW w:w="487" w:type="dxa"/>
            <w:vAlign w:val="center"/>
          </w:tcPr>
          <w:p w:rsidR="0063640B" w:rsidRPr="002D4FD2" w:rsidRDefault="0063640B" w:rsidP="003C184C">
            <w:pPr>
              <w:widowControl w:val="0"/>
            </w:pPr>
            <w:r>
              <w:t>→</w:t>
            </w:r>
          </w:p>
        </w:tc>
        <w:tc>
          <w:tcPr>
            <w:tcW w:w="1116" w:type="dxa"/>
            <w:vAlign w:val="center"/>
          </w:tcPr>
          <w:p w:rsidR="0063640B" w:rsidRDefault="006069D0" w:rsidP="003C184C">
            <w:pPr>
              <w:widowControl w:val="0"/>
            </w:pPr>
            <w:r>
              <w:rPr>
                <w:noProof/>
                <w:lang w:eastAsia="en-US"/>
              </w:rPr>
            </w:r>
            <w:r>
              <w:rPr>
                <w:noProof/>
                <w:lang w:eastAsia="en-US"/>
              </w:rPr>
              <w:pict>
                <v:group id="Canvas 509" o:spid="_x0000_s1672" editas="canvas" style="width:42.9pt;height:38pt;mso-position-horizontal-relative:char;mso-position-vertical-relative:line" coordsize="5448,48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">
                  <v:shape id="_x0000_s1678" type="#_x0000_t75" style="position:absolute;width:5448;height:4819;visibility:visible">
                    <v:fill o:detectmouseclick="t"/>
                    <v:path o:connecttype="none"/>
                  </v:shape>
                  <v:oval id="Oval 495" o:spid="_x0000_s1677" style="position:absolute;top:3615;width:1333;height:122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I6J4cUA&#10;AADcAAAADwAAAGRycy9kb3ducmV2LnhtbESPX2vCMBTF3wW/Q7iDvWmqa8fsjCLCmDBkzG6yx0tz&#10;1xabm9LEtn77RRB8PJw/P85yPZhadNS6yrKC2TQCQZxbXXGh4Dt7m7yAcB5ZY22ZFFzIwXo1Hi0x&#10;1bbnL+oOvhBhhF2KCkrvm1RKl5dk0E1tQxy8P9sa9EG2hdQt9mHc1HIeRc/SYMWBUGJD25Ly0+Fs&#10;Avf4mTXbev/7Edmfp+ydz7M4IaUeH4bNKwhPg7+Hb+2dVhAvErieCUdArv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jonhxQAAANwAAAAPAAAAAAAAAAAAAAAAAJgCAABkcnMv&#10;ZG93bnJldi54bWxQSwUGAAAAAAQABAD1AAAAigMAAAAA&#10;" fillcolor="#0d0d0d [3069]" strokecolor="#0d0d0d [3069]" strokeweight="2pt"/>
                  <v:oval id="Oval 496" o:spid="_x0000_s1676" style="position:absolute;left:1896;top:230;width:1327;height:1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LYhMUA&#10;AADcAAAADwAAAGRycy9kb3ducmV2LnhtbESPwW7CMBBE70j8g7WVegOHiqKQYhAqVMCxhAu3Vbwk&#10;aeN1sF2S/n2NhNTjaGbeaBar3jTiRs7XlhVMxgkI4sLqmksFp/xjlILwAVljY5kU/JKH1XI4WGCm&#10;bcefdDuGUkQI+wwVVCG0mZS+qMigH9uWOHoX6wyGKF0ptcMuwk0jX5JkJg3WHBcqbOm9ouL7+GMU&#10;bL526YFTdz13k/P+crD5dveaK/X81K/fQATqw3/40d5rBdP5DO5n4hGQy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stiExQAAANwAAAAPAAAAAAAAAAAAAAAAAJgCAABkcnMv&#10;ZG93bnJldi54bWxQSwUGAAAAAAQABAD1AAAAigMAAAAA&#10;" fillcolor="#0d0d0d [3069]" strokecolor="#0d0d0d [3069]" strokeweight="4.5pt">
                    <v:textbox style="mso-next-textbox:#Oval 496">
                      <w:txbxContent>
                        <w:p w:rsidR="00DA4047" w:rsidRDefault="00DA4047">
                          <w:pPr>
                            <w:rPr>
                              <w:rFonts w:eastAsia="Times New Roman"/>
                            </w:rPr>
                          </w:pPr>
                        </w:p>
                      </w:txbxContent>
                    </v:textbox>
                  </v:oval>
                  <v:oval id="Oval 497" o:spid="_x0000_s1675" style="position:absolute;left:3771;top:3605;width:1321;height:121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CyDcUA&#10;AADcAAAADwAAAGRycy9kb3ducmV2LnhtbESPW2vCQBCF3wv+h2UE33TjrdWYVUQoLZRSmlTxcciO&#10;STA7G7Krpv++Kwh9PJzLx0k2nanFlVpXWVYwHkUgiHOrKy4U/GSvwwUI55E11pZJwS852Kx7TwnG&#10;2t74m66pL0QYYRejgtL7JpbS5SUZdCPbEAfvZFuDPsi2kLrFWxg3tZxE0bM0WHEglNjQrqT8nF5M&#10;4B6+smZXfx4/IrufZm98Gc/mpNSg321XIDx1/j/8aL9rBbPlC9zPhCMg1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7ELINxQAAANwAAAAPAAAAAAAAAAAAAAAAAJgCAABkcnMv&#10;ZG93bnJldi54bWxQSwUGAAAAAAQABAD1AAAAigMAAAAA&#10;" fillcolor="#0d0d0d [3069]" strokecolor="#0d0d0d [3069]" strokeweight="2pt">
                    <v:textbox style="mso-next-textbox:#Oval 497">
                      <w:txbxContent>
                        <w:p w:rsidR="00DA4047" w:rsidRDefault="00DA4047">
                          <w:pPr>
                            <w:pStyle w:val="NormalWeb"/>
                            <w:spacing w:before="0" w:beforeAutospacing="0" w:after="0" w:afterAutospacing="0"/>
                          </w:pPr>
                          <w:r>
                            <w:rPr>
                              <w:rFonts w:eastAsia="Times New Roman"/>
                            </w:rPr>
                            <w:t> </w:t>
                          </w:r>
                        </w:p>
                      </w:txbxContent>
                    </v:textbox>
                  </v:oval>
                  <v:shape id="Straight Arrow Connector 498" o:spid="_x0000_s1674" type="#_x0000_t32" style="position:absolute;left:666;top:1276;width:1424;height:2339;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Lh7G8MAAADcAAAADwAAAGRycy9kb3ducmV2LnhtbERPPW/CMBDdkfgP1iGxgQNCqAQMokAR&#10;Qzs0VGW9xtc4ND5HsQuhv74ekBif3vdi1dpKXKjxpWMFo2ECgjh3uuRCwcfxZfAEwgdkjZVjUnAj&#10;D6tlt7PAVLsrv9MlC4WIIexTVGBCqFMpfW7Ioh+6mjhy366xGCJsCqkbvMZwW8lxkkylxZJjg8Ga&#10;Nobyn+zXKsi+1q9m90fF9pNP+zd72J+fd2Ol+r12PQcRqA0P8d190Aoms7g2nolHQC7/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C4exvDAAAA3AAAAA8AAAAAAAAAAAAA&#10;AAAAoQIAAGRycy9kb3ducmV2LnhtbFBLBQYAAAAABAAEAPkAAACRAwAAAAA=&#10;" strokecolor="#0d0d0d [3069]" strokeweight="1pt">
                    <v:stroke dashstyle="dash" startarrow="block"/>
                  </v:shape>
                  <v:shape id="Straight Arrow Connector 499" o:spid="_x0000_s1673" type="#_x0000_t32" style="position:absolute;left:3028;top:1276;width:1404;height:2329;flip:x 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Xlxc8QAAADcAAAADwAAAGRycy9kb3ducmV2LnhtbESPS4vCQBCE74L/YWhhbzrRXXzEjKKC&#10;uODFuF68NZnOAzM9ITNq/Pc7C8Iei6r6ikrWnanFg1pXWVYwHkUgiDOrKy4UXH72wzkI55E11pZJ&#10;wYscrFf9XoKxtk9O6XH2hQgQdjEqKL1vYildVpJBN7INcfBy2xr0QbaF1C0+A9zUchJFU2mw4rBQ&#10;YkO7krLb+W4UsE/Hs3Q7vZ5c7j7tqZ4duv1RqY9Bt1mC8NT5//C7/a0VfC0W8HcmHAG5+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ZeXFzxAAAANwAAAAPAAAAAAAAAAAA&#10;AAAAAKECAABkcnMvZG93bnJldi54bWxQSwUGAAAAAAQABAD5AAAAkgMAAAAA&#10;" strokecolor="#0d0d0d [3069]" strokeweight="1pt">
                    <v:stroke endarrow="block"/>
                  </v:shape>
                  <w10:wrap type="none"/>
                  <w10:anchorlock/>
                </v:group>
              </w:pict>
            </w:r>
          </w:p>
        </w:tc>
        <w:tc>
          <w:tcPr>
            <w:tcW w:w="876" w:type="dxa"/>
            <w:vAlign w:val="center"/>
          </w:tcPr>
          <w:p w:rsidR="0063640B" w:rsidRPr="00F37244" w:rsidRDefault="0063640B" w:rsidP="00F37244">
            <w:pPr>
              <w:widowControl w:val="0"/>
              <w:jc w:val="right"/>
              <w:rPr>
                <w:color w:val="000000"/>
              </w:rPr>
            </w:pPr>
            <w:r w:rsidRPr="00F37244">
              <w:rPr>
                <w:color w:val="000000"/>
              </w:rPr>
              <w:t>0.22</w:t>
            </w:r>
          </w:p>
        </w:tc>
        <w:tc>
          <w:tcPr>
            <w:tcW w:w="1106" w:type="dxa"/>
            <w:vAlign w:val="center"/>
          </w:tcPr>
          <w:p w:rsidR="0063640B" w:rsidRPr="00F37244" w:rsidRDefault="0063640B" w:rsidP="00F37244">
            <w:pPr>
              <w:widowControl w:val="0"/>
              <w:rPr>
                <w:color w:val="000000"/>
              </w:rPr>
            </w:pPr>
            <w:r>
              <w:rPr>
                <w:color w:val="000000"/>
              </w:rPr>
              <w:t>(</w:t>
            </w:r>
            <w:r w:rsidRPr="00F37244">
              <w:rPr>
                <w:color w:val="000000"/>
              </w:rPr>
              <w:t>0.15</w:t>
            </w:r>
            <w:r>
              <w:rPr>
                <w:color w:val="000000"/>
              </w:rPr>
              <w:t>)</w:t>
            </w:r>
          </w:p>
        </w:tc>
        <w:tc>
          <w:tcPr>
            <w:tcW w:w="876" w:type="dxa"/>
            <w:vAlign w:val="center"/>
          </w:tcPr>
          <w:p w:rsidR="0063640B" w:rsidRPr="00F37244" w:rsidRDefault="0063640B" w:rsidP="00F37244">
            <w:pPr>
              <w:widowControl w:val="0"/>
              <w:jc w:val="right"/>
              <w:rPr>
                <w:color w:val="000000"/>
              </w:rPr>
            </w:pPr>
            <w:r w:rsidRPr="00F37244">
              <w:rPr>
                <w:color w:val="000000"/>
              </w:rPr>
              <w:t>-0.04</w:t>
            </w:r>
          </w:p>
        </w:tc>
        <w:tc>
          <w:tcPr>
            <w:tcW w:w="1078" w:type="dxa"/>
            <w:vAlign w:val="center"/>
          </w:tcPr>
          <w:p w:rsidR="0063640B" w:rsidRPr="00F37244" w:rsidRDefault="0063640B" w:rsidP="00F37244">
            <w:pPr>
              <w:widowControl w:val="0"/>
              <w:rPr>
                <w:color w:val="000000"/>
              </w:rPr>
            </w:pPr>
            <w:r>
              <w:rPr>
                <w:color w:val="000000"/>
              </w:rPr>
              <w:t>(</w:t>
            </w:r>
            <w:r w:rsidRPr="00F37244">
              <w:rPr>
                <w:color w:val="000000"/>
              </w:rPr>
              <w:t>0.08</w:t>
            </w:r>
            <w:r>
              <w:rPr>
                <w:color w:val="000000"/>
              </w:rPr>
              <w:t>)</w:t>
            </w:r>
          </w:p>
        </w:tc>
        <w:tc>
          <w:tcPr>
            <w:tcW w:w="876" w:type="dxa"/>
            <w:vAlign w:val="center"/>
          </w:tcPr>
          <w:p w:rsidR="0063640B" w:rsidRPr="00F37244" w:rsidRDefault="0063640B" w:rsidP="00F37244">
            <w:pPr>
              <w:widowControl w:val="0"/>
              <w:jc w:val="right"/>
              <w:rPr>
                <w:color w:val="000000"/>
              </w:rPr>
            </w:pPr>
            <w:r w:rsidRPr="00F37244">
              <w:rPr>
                <w:color w:val="000000"/>
              </w:rPr>
              <w:t>-0.08</w:t>
            </w:r>
          </w:p>
        </w:tc>
        <w:tc>
          <w:tcPr>
            <w:tcW w:w="1078" w:type="dxa"/>
            <w:vAlign w:val="center"/>
          </w:tcPr>
          <w:p w:rsidR="0063640B" w:rsidRPr="00F37244" w:rsidRDefault="0063640B" w:rsidP="00F37244">
            <w:pPr>
              <w:widowControl w:val="0"/>
              <w:rPr>
                <w:color w:val="000000"/>
              </w:rPr>
            </w:pPr>
            <w:r>
              <w:rPr>
                <w:color w:val="000000"/>
              </w:rPr>
              <w:t>(</w:t>
            </w:r>
            <w:r w:rsidRPr="00F37244">
              <w:rPr>
                <w:color w:val="000000"/>
              </w:rPr>
              <w:t>0.07</w:t>
            </w:r>
            <w:r>
              <w:rPr>
                <w:color w:val="000000"/>
              </w:rPr>
              <w:t>)</w:t>
            </w:r>
          </w:p>
        </w:tc>
        <w:tc>
          <w:tcPr>
            <w:tcW w:w="1171" w:type="dxa"/>
            <w:vAlign w:val="center"/>
          </w:tcPr>
          <w:p w:rsidR="0063640B" w:rsidRPr="00725B6A" w:rsidRDefault="0063640B" w:rsidP="003C184C">
            <w:pPr>
              <w:widowControl w:val="0"/>
              <w:tabs>
                <w:tab w:val="left" w:pos="433"/>
              </w:tabs>
            </w:pPr>
            <w:r>
              <w:t>6.8</w:t>
            </w:r>
          </w:p>
        </w:tc>
        <w:tc>
          <w:tcPr>
            <w:tcW w:w="1056" w:type="dxa"/>
            <w:vAlign w:val="center"/>
          </w:tcPr>
          <w:p w:rsidR="0063640B" w:rsidRDefault="0063640B" w:rsidP="003C184C">
            <w:pPr>
              <w:widowControl w:val="0"/>
              <w:tabs>
                <w:tab w:val="decimal" w:pos="342"/>
              </w:tabs>
            </w:pPr>
            <w:r>
              <w:t>6.3</w:t>
            </w:r>
          </w:p>
        </w:tc>
      </w:tr>
      <w:tr w:rsidR="0063640B" w:rsidTr="00DA4047">
        <w:tc>
          <w:tcPr>
            <w:tcW w:w="3078" w:type="dxa"/>
            <w:tcBorders>
              <w:bottom w:val="single" w:sz="4" w:space="0" w:color="auto"/>
            </w:tcBorders>
            <w:vAlign w:val="center"/>
          </w:tcPr>
          <w:p w:rsidR="0063640B" w:rsidRDefault="0063640B" w:rsidP="003C184C">
            <w:pPr>
              <w:widowControl w:val="0"/>
              <w:tabs>
                <w:tab w:val="left" w:pos="270"/>
              </w:tabs>
            </w:pPr>
            <w:r>
              <w:t xml:space="preserve">Outdegree bullying → Outdegree defending </w:t>
            </w:r>
          </w:p>
        </w:tc>
        <w:tc>
          <w:tcPr>
            <w:tcW w:w="1236" w:type="dxa"/>
            <w:tcBorders>
              <w:bottom w:val="single" w:sz="4" w:space="0" w:color="auto"/>
            </w:tcBorders>
            <w:vAlign w:val="center"/>
          </w:tcPr>
          <w:p w:rsidR="0063640B" w:rsidRDefault="006069D0" w:rsidP="003C184C">
            <w:pPr>
              <w:widowControl w:val="0"/>
            </w:pPr>
            <w:r>
              <w:rPr>
                <w:noProof/>
                <w:lang w:eastAsia="en-US"/>
              </w:rPr>
            </w:r>
            <w:r>
              <w:rPr>
                <w:noProof/>
                <w:lang w:eastAsia="en-US"/>
              </w:rPr>
              <w:pict>
                <v:group id="Canvas 510" o:spid="_x0000_s1667" editas="canvas" style="width:42.9pt;height:38pt;mso-position-horizontal-relative:char;mso-position-vertical-relative:line" coordsize="5448,48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">
                  <v:shape id="_x0000_s1671" type="#_x0000_t75" style="position:absolute;width:5448;height:4819;visibility:visible">
                    <v:fill o:detectmouseclick="t"/>
                    <v:path o:connecttype="none"/>
                  </v:shape>
                  <v:oval id="Oval 500" o:spid="_x0000_s1670" style="position:absolute;top:3615;width:1333;height:122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hKwY8IA&#10;AADcAAAADwAAAGRycy9kb3ducmV2LnhtbERPTWvCQBC9F/wPyxS86a6tSkldRYRSQYpobOlxyE6T&#10;0OxsyK4a/71zKPT4eN+LVe8bdaEu1oEtTMYGFHERXM2lhVP+NnoBFROywyYwWbhRhNVy8LDAzIUr&#10;H+hyTKWSEI4ZWqhSajOtY1GRxzgOLbFwP6HzmAR2pXYdXiXcN/rJmLn2WLM0VNjSpqLi93j20vu1&#10;z9tN8/G9M+HzOX/n82Q6I2uHj/36FVSiPv2L/9xbZ2FmZL6ckSOgl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ErBjwgAAANwAAAAPAAAAAAAAAAAAAAAAAJgCAABkcnMvZG93&#10;bnJldi54bWxQSwUGAAAAAAQABAD1AAAAhwMAAAAA&#10;" fillcolor="#0d0d0d [3069]" strokecolor="#0d0d0d [3069]" strokeweight="2pt"/>
                  <v:oval id="Oval 501" o:spid="_x0000_s1669" style="position:absolute;left:1896;top:230;width:1327;height:1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bDa6sUA&#10;AADcAAAADwAAAGRycy9kb3ducmV2LnhtbESPQWvCQBSE74X+h+UVequbCJaQugmiFvVY04u3R/aZ&#10;RLNv4+7WpP++Wyj0OMzMN8yynEwv7uR8Z1lBOktAENdWd9wo+KzeXzIQPiBr7C2Tgm/yUBaPD0vM&#10;tR35g+7H0IgIYZ+jgjaEIZfS1y0Z9DM7EEfvbJ3BEKVrpHY4Rrjp5TxJXqXBjuNCiwOtW6qvxy+j&#10;YHPZZQfO3O00pqf9+WCr7W5RKfX8NK3eQASawn/4r73XChZJCr9n4hGQx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5sNrqxQAAANwAAAAPAAAAAAAAAAAAAAAAAJgCAABkcnMv&#10;ZG93bnJldi54bWxQSwUGAAAAAAQABAD1AAAAigMAAAAA&#10;" fillcolor="#0d0d0d [3069]" strokecolor="#0d0d0d [3069]" strokeweight="4.5pt">
                    <v:textbox style="mso-next-textbox:#Oval 501">
                      <w:txbxContent>
                        <w:p w:rsidR="00DA4047" w:rsidRDefault="00DA4047">
                          <w:pPr>
                            <w:rPr>
                              <w:rFonts w:eastAsia="Times New Roman"/>
                            </w:rPr>
                          </w:pPr>
                        </w:p>
                      </w:txbxContent>
                    </v:textbox>
                  </v:oval>
                  <v:shape id="Straight Arrow Connector 502" o:spid="_x0000_s1668" type="#_x0000_t32" style="position:absolute;left:666;top:1276;width:1424;height:2339;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7vW68YAAADcAAAADwAAAGRycy9kb3ducmV2LnhtbESPT2vCQBTE7wW/w/IK3uqmAYtEV7H+&#10;w4MemopeX7Ov2dTs25BdNfXTdwuFHoeZ+Q0zmXW2FldqfeVYwfMgAUFcOF1xqeDwvn4agfABWWPt&#10;mBR8k4fZtPcwwUy7G7/RNQ+liBD2GSowITSZlL4wZNEPXEMcvU/XWgxRtqXULd4i3NYyTZIXabHi&#10;uGCwoYWh4pxfrIL8Y74zqzuVyyOfNnu73Xy9rlKl+o/dfAwiUBf+w3/trVYwTFL4PROPgJz+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71uvGAAAA3AAAAA8AAAAAAAAA&#10;AAAAAAAAoQIAAGRycy9kb3ducmV2LnhtbFBLBQYAAAAABAAEAPkAAACUAwAAAAA=&#10;" strokecolor="#0d0d0d [3069]" strokeweight="1pt">
                    <v:stroke dashstyle="dash" startarrow="block"/>
                  </v:shape>
                  <w10:wrap type="none"/>
                  <w10:anchorlock/>
                </v:group>
              </w:pict>
            </w:r>
          </w:p>
        </w:tc>
        <w:tc>
          <w:tcPr>
            <w:tcW w:w="487" w:type="dxa"/>
            <w:tcBorders>
              <w:bottom w:val="single" w:sz="4" w:space="0" w:color="auto"/>
            </w:tcBorders>
            <w:vAlign w:val="center"/>
          </w:tcPr>
          <w:p w:rsidR="0063640B" w:rsidRPr="002D4FD2" w:rsidRDefault="0063640B" w:rsidP="003C184C">
            <w:pPr>
              <w:widowControl w:val="0"/>
            </w:pPr>
            <w:r>
              <w:t>→</w:t>
            </w:r>
          </w:p>
        </w:tc>
        <w:tc>
          <w:tcPr>
            <w:tcW w:w="1116" w:type="dxa"/>
            <w:tcBorders>
              <w:bottom w:val="single" w:sz="4" w:space="0" w:color="auto"/>
            </w:tcBorders>
            <w:vAlign w:val="center"/>
          </w:tcPr>
          <w:p w:rsidR="0063640B" w:rsidRDefault="006069D0" w:rsidP="003C184C">
            <w:pPr>
              <w:widowControl w:val="0"/>
            </w:pPr>
            <w:r>
              <w:rPr>
                <w:noProof/>
                <w:lang w:eastAsia="en-US"/>
              </w:rPr>
            </w:r>
            <w:r>
              <w:rPr>
                <w:noProof/>
                <w:lang w:eastAsia="en-US"/>
              </w:rPr>
              <w:pict>
                <v:group id="Canvas 511" o:spid="_x0000_s1660" editas="canvas" style="width:42.9pt;height:38pt;mso-position-horizontal-relative:char;mso-position-vertical-relative:line" coordsize="5448,48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">
                  <v:shape id="_x0000_s1666" type="#_x0000_t75" style="position:absolute;width:5448;height:4819;visibility:visible">
                    <v:fill o:detectmouseclick="t"/>
                    <v:path o:connecttype="none"/>
                  </v:shape>
                  <v:oval id="Oval 503" o:spid="_x0000_s1665" style="position:absolute;top:3615;width:1333;height:122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sAuFMMA&#10;AADcAAAADwAAAGRycy9kb3ducmV2LnhtbESPX2vCMBTF3wd+h3AF32aiTpFqFBHEwZChVfHx0lzb&#10;YnNTmqjdtzeDwR4P58+PM1+2thIPanzpWMOgr0AQZ86UnGs4ppv3KQgfkA1WjknDD3lYLjpvc0yM&#10;e/KeHoeQizjCPkENRQh1IqXPCrLo+64mjt7VNRZDlE0uTYPPOG4rOVRqIi2WHAkF1rQuKLsd7jZy&#10;z99pva52ly/lTqN0y/fBx5i07nXb1QxEoDb8h//an0bDWI3g90w8AnLx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sAuFMMAAADcAAAADwAAAAAAAAAAAAAAAACYAgAAZHJzL2Rv&#10;d25yZXYueG1sUEsFBgAAAAAEAAQA9QAAAIgDAAAAAA==&#10;" fillcolor="#0d0d0d [3069]" strokecolor="#0d0d0d [3069]" strokeweight="2pt"/>
                  <v:oval id="Oval 504" o:spid="_x0000_s1664" style="position:absolute;left:1896;top:230;width:1327;height:1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d5csUA&#10;AADcAAAADwAAAGRycy9kb3ducmV2LnhtbESPzW7CMBCE70i8g7WVegOHqlRRwEEVbQUcS7hwW8Wb&#10;nzZep7ZL0revkZA4jmbmG816M5pOXMj51rKCxTwBQVxa3XKt4FR8zFIQPiBr7CyTgj/ysMmnkzVm&#10;2g78SZdjqEWEsM9QQRNCn0npy4YM+rntiaNXWWcwROlqqR0OEW46+ZQkL9Jgy3GhwZ62DZXfx1+j&#10;4O1rlx44dT/nYXHeVwdbvO+WhVKPD+PrCkSgMdzDt/ZeK1gmz3A9E4+AzP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x3lyxQAAANwAAAAPAAAAAAAAAAAAAAAAAJgCAABkcnMv&#10;ZG93bnJldi54bWxQSwUGAAAAAAQABAD1AAAAigMAAAAA&#10;" fillcolor="#0d0d0d [3069]" strokecolor="#0d0d0d [3069]" strokeweight="4.5pt">
                    <v:textbox style="mso-next-textbox:#Oval 504">
                      <w:txbxContent>
                        <w:p w:rsidR="00DA4047" w:rsidRDefault="00DA4047">
                          <w:pPr>
                            <w:rPr>
                              <w:rFonts w:eastAsia="Times New Roman"/>
                            </w:rPr>
                          </w:pPr>
                        </w:p>
                      </w:txbxContent>
                    </v:textbox>
                  </v:oval>
                  <v:oval id="Oval 505" o:spid="_x0000_s1663" style="position:absolute;left:3771;top:3605;width:1321;height:121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UT+8QA&#10;AADcAAAADwAAAGRycy9kb3ducmV2LnhtbESPX2vCMBTF3wd+h3AF32airkOqUaQgDsYYsyo+Xpq7&#10;tqy5KU2q3bdfBoM9Hs6fH2e9HWwjbtT52rGG2VSBIC6cqbnUcMr3j0sQPiAbbByThm/ysN2MHtaY&#10;GnfnD7odQyniCPsUNVQhtKmUvqjIop+6ljh6n66zGKLsSmk6vMdx28i5Us/SYs2RUGFLWUXF17G3&#10;kXt5z9usebu+Knde5AfuZ08JaT0ZD7sViEBD+A//tV+MhkQl8HsmHgG5+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plE/vEAAAA3AAAAA8AAAAAAAAAAAAAAAAAmAIAAGRycy9k&#10;b3ducmV2LnhtbFBLBQYAAAAABAAEAPUAAACJAwAAAAA=&#10;" fillcolor="#0d0d0d [3069]" strokecolor="#0d0d0d [3069]" strokeweight="2pt">
                    <v:textbox style="mso-next-textbox:#Oval 505">
                      <w:txbxContent>
                        <w:p w:rsidR="00DA4047" w:rsidRDefault="00DA4047">
                          <w:pPr>
                            <w:pStyle w:val="NormalWeb"/>
                            <w:spacing w:before="0" w:beforeAutospacing="0" w:after="0" w:afterAutospacing="0"/>
                          </w:pPr>
                          <w:r>
                            <w:rPr>
                              <w:rFonts w:eastAsia="Times New Roman"/>
                            </w:rPr>
                            <w:t> </w:t>
                          </w:r>
                        </w:p>
                      </w:txbxContent>
                    </v:textbox>
                  </v:oval>
                  <v:shape id="Straight Arrow Connector 506" o:spid="_x0000_s1662" type="#_x0000_t32" style="position:absolute;left:666;top:1276;width:1424;height:2339;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IDQ6MYAAADcAAAADwAAAGRycy9kb3ducmV2LnhtbESPQWvCQBSE7wX/w/KE3ppNhUqJrmJb&#10;Kx7ag1H0+sw+s7HZtyG71bS/3hUEj8PMfMOMp52txYlaXzlW8JykIIgLpysuFWzWn0+vIHxA1lg7&#10;JgV/5GE66T2MMdPuzCs65aEUEcI+QwUmhCaT0heGLPrENcTRO7jWYoiyLaVu8RzhtpaDNB1KixXH&#10;BYMNvRsqfvJfqyDfz77M/J/Kjy3vFt92uTi+zQdKPfa72QhEoC7cw7f2Uit4SYdwPROPgJxc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CA0OjGAAAA3AAAAA8AAAAAAAAA&#10;AAAAAAAAoQIAAGRycy9kb3ducmV2LnhtbFBLBQYAAAAABAAEAPkAAACUAwAAAAA=&#10;" strokecolor="#0d0d0d [3069]" strokeweight="1pt">
                    <v:stroke dashstyle="dash" startarrow="block"/>
                  </v:shape>
                  <v:shape id="Straight Arrow Connector 507" o:spid="_x0000_s1661" type="#_x0000_t32" style="position:absolute;left:3028;top:1276;width:1404;height:2329;flip:x 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tfP8MQAAADcAAAADwAAAGRycy9kb3ducmV2LnhtbESPQWsCMRSE7wX/Q3hCb5qobCurUbSg&#10;9dJDbW2vj81zd3HzEjZRt//eCEKPw8x8w8yXnW3EhdpQO9YwGioQxIUzNZcavr82gymIEJENNo5J&#10;wx8FWC56T3PMjbvyJ132sRQJwiFHDVWMPpcyFBVZDEPniZN3dK3FmGRbStPiNcFtI8dKvUiLNaeF&#10;Cj29VVSc9merYSLVlj/8z2qSqfV4lx3ej37zq/Vzv1vNQETq4n/40d4ZDZl6hfuZdATk4g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S18/wxAAAANwAAAAPAAAAAAAAAAAA&#10;AAAAAKECAABkcnMvZG93bnJldi54bWxQSwUGAAAAAAQABAD5AAAAkgMAAAAA&#10;" strokecolor="#0d0d0d [3069]" strokeweight="1pt">
                    <v:stroke startarrow="block"/>
                  </v:shape>
                  <w10:wrap type="none"/>
                  <w10:anchorlock/>
                </v:group>
              </w:pict>
            </w:r>
          </w:p>
        </w:tc>
        <w:tc>
          <w:tcPr>
            <w:tcW w:w="876" w:type="dxa"/>
            <w:tcBorders>
              <w:bottom w:val="single" w:sz="4" w:space="0" w:color="auto"/>
            </w:tcBorders>
            <w:vAlign w:val="center"/>
          </w:tcPr>
          <w:p w:rsidR="0063640B" w:rsidRPr="00F37244" w:rsidRDefault="0063640B" w:rsidP="00F37244">
            <w:pPr>
              <w:widowControl w:val="0"/>
              <w:jc w:val="right"/>
              <w:rPr>
                <w:color w:val="000000"/>
              </w:rPr>
            </w:pPr>
            <w:r w:rsidRPr="00F37244">
              <w:rPr>
                <w:color w:val="000000"/>
              </w:rPr>
              <w:t>0.12</w:t>
            </w:r>
          </w:p>
        </w:tc>
        <w:tc>
          <w:tcPr>
            <w:tcW w:w="1106" w:type="dxa"/>
            <w:tcBorders>
              <w:bottom w:val="single" w:sz="4" w:space="0" w:color="auto"/>
            </w:tcBorders>
            <w:vAlign w:val="center"/>
          </w:tcPr>
          <w:p w:rsidR="0063640B" w:rsidRPr="00F37244" w:rsidRDefault="0063640B" w:rsidP="00F37244">
            <w:pPr>
              <w:widowControl w:val="0"/>
              <w:rPr>
                <w:color w:val="000000"/>
              </w:rPr>
            </w:pPr>
            <w:r>
              <w:rPr>
                <w:color w:val="000000"/>
              </w:rPr>
              <w:t>(</w:t>
            </w:r>
            <w:r w:rsidRPr="00F37244">
              <w:rPr>
                <w:color w:val="000000"/>
              </w:rPr>
              <w:t>0.08</w:t>
            </w:r>
            <w:r>
              <w:rPr>
                <w:color w:val="000000"/>
              </w:rPr>
              <w:t>)</w:t>
            </w:r>
          </w:p>
        </w:tc>
        <w:tc>
          <w:tcPr>
            <w:tcW w:w="876" w:type="dxa"/>
            <w:tcBorders>
              <w:bottom w:val="single" w:sz="4" w:space="0" w:color="auto"/>
            </w:tcBorders>
            <w:vAlign w:val="center"/>
          </w:tcPr>
          <w:p w:rsidR="0063640B" w:rsidRPr="00F37244" w:rsidRDefault="0063640B" w:rsidP="00F37244">
            <w:pPr>
              <w:widowControl w:val="0"/>
              <w:jc w:val="right"/>
              <w:rPr>
                <w:color w:val="000000"/>
              </w:rPr>
            </w:pPr>
            <w:r w:rsidRPr="00F37244">
              <w:rPr>
                <w:color w:val="000000"/>
              </w:rPr>
              <w:t>-0.10</w:t>
            </w:r>
          </w:p>
        </w:tc>
        <w:tc>
          <w:tcPr>
            <w:tcW w:w="1078" w:type="dxa"/>
            <w:tcBorders>
              <w:bottom w:val="single" w:sz="4" w:space="0" w:color="auto"/>
            </w:tcBorders>
            <w:vAlign w:val="center"/>
          </w:tcPr>
          <w:p w:rsidR="0063640B" w:rsidRPr="00F37244" w:rsidRDefault="0063640B" w:rsidP="00F37244">
            <w:pPr>
              <w:widowControl w:val="0"/>
              <w:rPr>
                <w:color w:val="000000"/>
              </w:rPr>
            </w:pPr>
            <w:r>
              <w:rPr>
                <w:color w:val="000000"/>
              </w:rPr>
              <w:t>(</w:t>
            </w:r>
            <w:r w:rsidRPr="00F37244">
              <w:rPr>
                <w:color w:val="000000"/>
              </w:rPr>
              <w:t>0.07</w:t>
            </w:r>
            <w:r>
              <w:rPr>
                <w:color w:val="000000"/>
              </w:rPr>
              <w:t>)</w:t>
            </w:r>
          </w:p>
        </w:tc>
        <w:tc>
          <w:tcPr>
            <w:tcW w:w="876" w:type="dxa"/>
            <w:tcBorders>
              <w:bottom w:val="single" w:sz="4" w:space="0" w:color="auto"/>
            </w:tcBorders>
            <w:vAlign w:val="center"/>
          </w:tcPr>
          <w:p w:rsidR="0063640B" w:rsidRPr="00F37244" w:rsidRDefault="0063640B" w:rsidP="00F37244">
            <w:pPr>
              <w:widowControl w:val="0"/>
              <w:jc w:val="right"/>
              <w:rPr>
                <w:color w:val="000000"/>
              </w:rPr>
            </w:pPr>
            <w:r w:rsidRPr="00F37244">
              <w:rPr>
                <w:color w:val="000000"/>
              </w:rPr>
              <w:t>0.00</w:t>
            </w:r>
          </w:p>
        </w:tc>
        <w:tc>
          <w:tcPr>
            <w:tcW w:w="1078" w:type="dxa"/>
            <w:tcBorders>
              <w:bottom w:val="single" w:sz="4" w:space="0" w:color="auto"/>
            </w:tcBorders>
            <w:vAlign w:val="center"/>
          </w:tcPr>
          <w:p w:rsidR="0063640B" w:rsidRPr="00F37244" w:rsidRDefault="0063640B" w:rsidP="00F37244">
            <w:pPr>
              <w:widowControl w:val="0"/>
              <w:rPr>
                <w:color w:val="000000"/>
              </w:rPr>
            </w:pPr>
            <w:r>
              <w:rPr>
                <w:color w:val="000000"/>
              </w:rPr>
              <w:t>(</w:t>
            </w:r>
            <w:r w:rsidRPr="00F37244">
              <w:rPr>
                <w:color w:val="000000"/>
              </w:rPr>
              <w:t>0.05</w:t>
            </w:r>
            <w:r>
              <w:rPr>
                <w:color w:val="000000"/>
              </w:rPr>
              <w:t>)</w:t>
            </w:r>
          </w:p>
        </w:tc>
        <w:tc>
          <w:tcPr>
            <w:tcW w:w="1171" w:type="dxa"/>
            <w:tcBorders>
              <w:bottom w:val="single" w:sz="4" w:space="0" w:color="auto"/>
            </w:tcBorders>
            <w:vAlign w:val="center"/>
          </w:tcPr>
          <w:p w:rsidR="0063640B" w:rsidRPr="00725B6A" w:rsidRDefault="0063640B" w:rsidP="003C184C">
            <w:pPr>
              <w:widowControl w:val="0"/>
              <w:tabs>
                <w:tab w:val="left" w:pos="433"/>
              </w:tabs>
            </w:pPr>
            <w:r>
              <w:t>7.1</w:t>
            </w:r>
          </w:p>
        </w:tc>
        <w:tc>
          <w:tcPr>
            <w:tcW w:w="1056" w:type="dxa"/>
            <w:tcBorders>
              <w:bottom w:val="single" w:sz="4" w:space="0" w:color="auto"/>
            </w:tcBorders>
            <w:vAlign w:val="center"/>
          </w:tcPr>
          <w:p w:rsidR="0063640B" w:rsidRDefault="0063640B" w:rsidP="003C184C">
            <w:pPr>
              <w:widowControl w:val="0"/>
              <w:tabs>
                <w:tab w:val="decimal" w:pos="342"/>
              </w:tabs>
            </w:pPr>
            <w:r>
              <w:t>6.7</w:t>
            </w:r>
          </w:p>
        </w:tc>
      </w:tr>
    </w:tbl>
    <w:p w:rsidR="00B60265" w:rsidRDefault="00B60265" w:rsidP="00B60265">
      <w:pPr>
        <w:widowControl w:val="0"/>
      </w:pPr>
    </w:p>
    <w:p w:rsidR="00B60265" w:rsidRDefault="00B60265" w:rsidP="00B60265">
      <w:pPr>
        <w:widowControl w:val="0"/>
        <w:rPr>
          <w:i/>
        </w:rPr>
      </w:pPr>
      <w:r>
        <w:rPr>
          <w:i/>
        </w:rPr>
        <w:t xml:space="preserve">(Table continues </w:t>
      </w:r>
      <w:r w:rsidR="00C4597D">
        <w:rPr>
          <w:i/>
        </w:rPr>
        <w:t>on</w:t>
      </w:r>
      <w:r>
        <w:rPr>
          <w:i/>
        </w:rPr>
        <w:t xml:space="preserve"> next page)</w:t>
      </w:r>
    </w:p>
    <w:p w:rsidR="00B60265" w:rsidRDefault="00B60265" w:rsidP="00B60265">
      <w:pPr>
        <w:widowControl w:val="0"/>
        <w:jc w:val="center"/>
        <w:rPr>
          <w:i/>
        </w:rPr>
      </w:pPr>
      <w:r>
        <w:rPr>
          <w:i/>
        </w:rPr>
        <w:br w:type="page"/>
      </w:r>
    </w:p>
    <w:p w:rsidR="00B60265" w:rsidRDefault="00B60265" w:rsidP="00B60265">
      <w:pPr>
        <w:widowControl w:val="0"/>
        <w:rPr>
          <w:i/>
        </w:rPr>
      </w:pPr>
      <w:r>
        <w:rPr>
          <w:i/>
        </w:rPr>
        <w:lastRenderedPageBreak/>
        <w:t>Table S7</w:t>
      </w:r>
      <w:r w:rsidRPr="00DE5026">
        <w:rPr>
          <w:i/>
        </w:rPr>
        <w:t xml:space="preserve"> (continued)</w:t>
      </w:r>
    </w:p>
    <w:p w:rsidR="00B60265" w:rsidRDefault="00B60265" w:rsidP="00B60265">
      <w:pPr>
        <w:widowControl w:val="0"/>
      </w:pPr>
    </w:p>
    <w:tbl>
      <w:tblPr>
        <w:tblStyle w:val="TableGrid"/>
        <w:tblW w:w="14034" w:type="dxa"/>
        <w:tblInd w:w="-4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078"/>
        <w:gridCol w:w="1236"/>
        <w:gridCol w:w="487"/>
        <w:gridCol w:w="1116"/>
        <w:gridCol w:w="876"/>
        <w:gridCol w:w="1106"/>
        <w:gridCol w:w="876"/>
        <w:gridCol w:w="1078"/>
        <w:gridCol w:w="876"/>
        <w:gridCol w:w="1078"/>
        <w:gridCol w:w="1171"/>
        <w:gridCol w:w="1056"/>
      </w:tblGrid>
      <w:tr w:rsidR="00B60265" w:rsidTr="00B60265">
        <w:tc>
          <w:tcPr>
            <w:tcW w:w="4314" w:type="dxa"/>
            <w:gridSpan w:val="2"/>
            <w:tcBorders>
              <w:top w:val="single" w:sz="4" w:space="0" w:color="auto"/>
            </w:tcBorders>
            <w:vAlign w:val="center"/>
          </w:tcPr>
          <w:p w:rsidR="00B60265" w:rsidRDefault="00B60265" w:rsidP="003C184C">
            <w:pPr>
              <w:widowControl w:val="0"/>
              <w:rPr>
                <w:noProof/>
                <w:lang w:eastAsia="en-US"/>
              </w:rPr>
            </w:pPr>
            <w:r w:rsidRPr="00FF0AAA">
              <w:rPr>
                <w:i/>
              </w:rPr>
              <w:t>Mixed triadic multiplex effects</w:t>
            </w:r>
          </w:p>
        </w:tc>
        <w:tc>
          <w:tcPr>
            <w:tcW w:w="487" w:type="dxa"/>
            <w:tcBorders>
              <w:top w:val="single" w:sz="4" w:space="0" w:color="auto"/>
            </w:tcBorders>
            <w:vAlign w:val="center"/>
          </w:tcPr>
          <w:p w:rsidR="00B60265" w:rsidRPr="002D4FD2" w:rsidRDefault="00B60265" w:rsidP="003C184C">
            <w:pPr>
              <w:widowControl w:val="0"/>
            </w:pPr>
          </w:p>
        </w:tc>
        <w:tc>
          <w:tcPr>
            <w:tcW w:w="1116" w:type="dxa"/>
            <w:tcBorders>
              <w:top w:val="single" w:sz="4" w:space="0" w:color="auto"/>
            </w:tcBorders>
            <w:vAlign w:val="center"/>
          </w:tcPr>
          <w:p w:rsidR="00B60265" w:rsidRDefault="00B60265" w:rsidP="003C184C">
            <w:pPr>
              <w:widowControl w:val="0"/>
              <w:rPr>
                <w:noProof/>
                <w:lang w:eastAsia="en-US"/>
              </w:rPr>
            </w:pPr>
          </w:p>
        </w:tc>
        <w:tc>
          <w:tcPr>
            <w:tcW w:w="876" w:type="dxa"/>
            <w:tcBorders>
              <w:top w:val="single" w:sz="4" w:space="0" w:color="auto"/>
            </w:tcBorders>
            <w:vAlign w:val="center"/>
          </w:tcPr>
          <w:p w:rsidR="00B60265" w:rsidRPr="002D7C31" w:rsidRDefault="00B60265" w:rsidP="003C184C">
            <w:pPr>
              <w:widowControl w:val="0"/>
              <w:tabs>
                <w:tab w:val="left" w:pos="291"/>
              </w:tabs>
              <w:jc w:val="right"/>
            </w:pPr>
          </w:p>
        </w:tc>
        <w:tc>
          <w:tcPr>
            <w:tcW w:w="1106" w:type="dxa"/>
            <w:tcBorders>
              <w:top w:val="single" w:sz="4" w:space="0" w:color="auto"/>
            </w:tcBorders>
            <w:vAlign w:val="center"/>
          </w:tcPr>
          <w:p w:rsidR="00B60265" w:rsidRPr="002D7C31" w:rsidRDefault="00B60265" w:rsidP="003C184C">
            <w:pPr>
              <w:widowControl w:val="0"/>
            </w:pPr>
          </w:p>
        </w:tc>
        <w:tc>
          <w:tcPr>
            <w:tcW w:w="876" w:type="dxa"/>
            <w:tcBorders>
              <w:top w:val="single" w:sz="4" w:space="0" w:color="auto"/>
            </w:tcBorders>
            <w:vAlign w:val="center"/>
          </w:tcPr>
          <w:p w:rsidR="00B60265" w:rsidRPr="002D7C31" w:rsidRDefault="00B60265" w:rsidP="003C184C">
            <w:pPr>
              <w:widowControl w:val="0"/>
              <w:jc w:val="right"/>
            </w:pPr>
          </w:p>
        </w:tc>
        <w:tc>
          <w:tcPr>
            <w:tcW w:w="1078" w:type="dxa"/>
            <w:tcBorders>
              <w:top w:val="single" w:sz="4" w:space="0" w:color="auto"/>
            </w:tcBorders>
            <w:vAlign w:val="center"/>
          </w:tcPr>
          <w:p w:rsidR="00B60265" w:rsidRPr="002D7C31" w:rsidRDefault="00B60265" w:rsidP="003C184C">
            <w:pPr>
              <w:widowControl w:val="0"/>
            </w:pPr>
          </w:p>
        </w:tc>
        <w:tc>
          <w:tcPr>
            <w:tcW w:w="876" w:type="dxa"/>
            <w:tcBorders>
              <w:top w:val="single" w:sz="4" w:space="0" w:color="auto"/>
            </w:tcBorders>
            <w:vAlign w:val="center"/>
          </w:tcPr>
          <w:p w:rsidR="00B60265" w:rsidRPr="002D7C31" w:rsidRDefault="00B60265" w:rsidP="003C184C">
            <w:pPr>
              <w:widowControl w:val="0"/>
              <w:jc w:val="right"/>
            </w:pPr>
          </w:p>
        </w:tc>
        <w:tc>
          <w:tcPr>
            <w:tcW w:w="1078" w:type="dxa"/>
            <w:tcBorders>
              <w:top w:val="single" w:sz="4" w:space="0" w:color="auto"/>
            </w:tcBorders>
            <w:vAlign w:val="center"/>
          </w:tcPr>
          <w:p w:rsidR="00B60265" w:rsidRPr="002D7C31" w:rsidRDefault="00B60265" w:rsidP="003C184C">
            <w:pPr>
              <w:widowControl w:val="0"/>
            </w:pPr>
          </w:p>
        </w:tc>
        <w:tc>
          <w:tcPr>
            <w:tcW w:w="1171" w:type="dxa"/>
            <w:tcBorders>
              <w:top w:val="single" w:sz="4" w:space="0" w:color="auto"/>
            </w:tcBorders>
            <w:vAlign w:val="center"/>
          </w:tcPr>
          <w:p w:rsidR="00B60265" w:rsidRPr="00725B6A" w:rsidRDefault="00B60265" w:rsidP="003C184C">
            <w:pPr>
              <w:widowControl w:val="0"/>
              <w:tabs>
                <w:tab w:val="left" w:pos="433"/>
              </w:tabs>
            </w:pPr>
          </w:p>
        </w:tc>
        <w:tc>
          <w:tcPr>
            <w:tcW w:w="1056" w:type="dxa"/>
            <w:tcBorders>
              <w:top w:val="single" w:sz="4" w:space="0" w:color="auto"/>
            </w:tcBorders>
            <w:vAlign w:val="center"/>
          </w:tcPr>
          <w:p w:rsidR="00B60265" w:rsidRDefault="00B60265" w:rsidP="003C184C">
            <w:pPr>
              <w:widowControl w:val="0"/>
              <w:tabs>
                <w:tab w:val="decimal" w:pos="342"/>
              </w:tabs>
            </w:pPr>
          </w:p>
        </w:tc>
      </w:tr>
      <w:tr w:rsidR="00933ADC" w:rsidTr="007113A2">
        <w:tc>
          <w:tcPr>
            <w:tcW w:w="3078" w:type="dxa"/>
            <w:vAlign w:val="center"/>
          </w:tcPr>
          <w:p w:rsidR="00933ADC" w:rsidRDefault="00933ADC" w:rsidP="003C184C">
            <w:pPr>
              <w:widowControl w:val="0"/>
              <w:tabs>
                <w:tab w:val="left" w:pos="270"/>
              </w:tabs>
            </w:pPr>
            <w:r>
              <w:t>Defending others → being victimized</w:t>
            </w:r>
          </w:p>
        </w:tc>
        <w:tc>
          <w:tcPr>
            <w:tcW w:w="1236" w:type="dxa"/>
            <w:vAlign w:val="center"/>
          </w:tcPr>
          <w:p w:rsidR="00933ADC" w:rsidRDefault="006069D0" w:rsidP="003C184C">
            <w:pPr>
              <w:widowControl w:val="0"/>
            </w:pPr>
            <w:r>
              <w:pict>
                <v:group id="Canvas 901" o:spid="_x0000_s1653" editas="canvas" style="width:42.9pt;height:38pt;mso-position-horizontal-relative:char;mso-position-vertical-relative:line" coordsize="5448,4819" o:gfxdata="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">
                  <v:shape id="_x0000_s1659" type="#_x0000_t75" style="position:absolute;width:5448;height:4819;visibility:visible">
                    <v:fill o:detectmouseclick="t"/>
                    <v:path o:connecttype="none"/>
                  </v:shape>
                  <v:oval id="Oval 846" o:spid="_x0000_s1658" style="position:absolute;top:3615;width:1333;height:122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63O+8UA&#10;AADcAAAADwAAAGRycy9kb3ducmV2LnhtbESPX2vCMBTF3wW/Q7iDvWla50Rq0yKCbDCGrN3Ex0tz&#10;bcuam9JE7b79Igz2eDh/fpw0H00nrjS41rKCeB6BIK6sbrlW8FnuZ2sQziNr7CyTgh9ykGfTSYqJ&#10;tjf+oGvhaxFG2CWooPG+T6R0VUMG3dz2xME728GgD3KopR7wFsZNJxdRtJIGWw6EBnvaNVR9FxcT&#10;uMdD2e+699NbZL+eyhe+xMtnUurxYdxuQHga/X/4r/2qFayXK7ifCUdAZ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rc77xQAAANwAAAAPAAAAAAAAAAAAAAAAAJgCAABkcnMv&#10;ZG93bnJldi54bWxQSwUGAAAAAAQABAD1AAAAigMAAAAA&#10;" fillcolor="#0d0d0d [3069]" strokecolor="#0d0d0d [3069]" strokeweight="2pt"/>
                  <v:oval id="Oval 847" o:spid="_x0000_s1657" style="position:absolute;left:1896;top:230;width:1327;height:1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FrYMQA&#10;AADcAAAADwAAAGRycy9kb3ducmV2LnhtbESPW4vCMBCF3xf8D2EE3zT1sirVKCKIwiLLWhUfh2Zs&#10;i82kNFG7/94sCPt4OJePM182phQPql1hWUG/F4EgTq0uOFNwTDbdKQjnkTWWlknBLzlYLlofc4y1&#10;ffIPPQ4+E2GEXYwKcu+rWEqX5mTQ9WxFHLyrrQ36IOtM6hqfYdyUchBFY2mw4EDIsaJ1TuntcDeB&#10;e/5OqnW5v3xF9jRMtnzvjz5JqU67Wc1AeGr8f/jd3mkF09EE/s6EIyAX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jha2DEAAAA3AAAAA8AAAAAAAAAAAAAAAAAmAIAAGRycy9k&#10;b3ducmV2LnhtbFBLBQYAAAAABAAEAPUAAACJAwAAAAA=&#10;" fillcolor="#0d0d0d [3069]" strokecolor="#0d0d0d [3069]" strokeweight="2pt">
                    <v:textbox style="mso-next-textbox:#Oval 847">
                      <w:txbxContent>
                        <w:p w:rsidR="00DA4047" w:rsidRDefault="00DA4047">
                          <w:pPr>
                            <w:rPr>
                              <w:rFonts w:eastAsia="Times New Roman"/>
                            </w:rPr>
                          </w:pPr>
                        </w:p>
                      </w:txbxContent>
                    </v:textbox>
                  </v:oval>
                  <v:oval id="Oval 848" o:spid="_x0000_s1656" style="position:absolute;left:3771;top:3605;width:1321;height:121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X7/EsEA&#10;AADcAAAADwAAAGRycy9kb3ducmV2LnhtbERPTWvCQBC9F/wPywje6kZrRaKriCAVSikaFY9DdkyC&#10;2dmQXTX9951DocfH+16sOlerB7Wh8mxgNExAEefeVlwYOGbb1xmoEJEt1p7JwA8FWC17LwtMrX/y&#10;nh6HWCgJ4ZCigTLGJtU65CU5DEPfEAt39a3DKLAttG3xKeGu1uMkmWqHFUtDiQ1tSspvh7uT3vN3&#10;1mzqr8tn4k9v2QffR5N3MmbQ79ZzUJG6+C/+c++sgdlE1soZOQJ6+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l+/xLBAAAA3AAAAA8AAAAAAAAAAAAAAAAAmAIAAGRycy9kb3du&#10;cmV2LnhtbFBLBQYAAAAABAAEAPUAAACGAwAAAAA=&#10;" fillcolor="#0d0d0d [3069]" strokecolor="#0d0d0d [3069]" strokeweight="2pt">
                    <v:textbox style="mso-next-textbox:#Oval 848">
                      <w:txbxContent>
                        <w:p w:rsidR="00DA4047" w:rsidRDefault="00DA4047">
                          <w:pPr>
                            <w:pStyle w:val="NormalWeb"/>
                            <w:spacing w:before="0" w:beforeAutospacing="0" w:after="0" w:afterAutospacing="0"/>
                          </w:pPr>
                          <w:r>
                            <w:rPr>
                              <w:rFonts w:eastAsia="Times New Roman"/>
                            </w:rPr>
                            <w:t> </w:t>
                          </w:r>
                        </w:p>
                      </w:txbxContent>
                    </v:textbox>
                  </v:oval>
                  <v:shape id="Straight Arrow Connector 849" o:spid="_x0000_s1655" type="#_x0000_t32" style="position:absolute;left:666;top:1276;width:1424;height:2339;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vWCGMMAAADcAAAADwAAAGRycy9kb3ducmV2LnhtbESPT4vCMBTE7wt+h/AEb2vqH5ZajaKF&#10;guDFrR48PppnW2xeShO1++03guBxmJnfMKtNbxrxoM7VlhVMxhEI4sLqmksF51P2HYNwHlljY5kU&#10;/JGDzXrwtcJE2yf/0iP3pQgQdgkqqLxvEyldUZFBN7YtcfCutjPog+xKqTt8Brhp5DSKfqTBmsNC&#10;hS2lFRW3/G4U7HeTQzaLFxedXk2cnYoU82Oq1GjYb5cgPPX+E36391pBPF/A60w4AnL9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L1ghjDAAAA3AAAAA8AAAAAAAAAAAAA&#10;AAAAoQIAAGRycy9kb3ducmV2LnhtbFBLBQYAAAAABAAEAPkAAACRAwAAAAA=&#10;" strokecolor="#0d0d0d [3069]" strokeweight="1pt">
                    <v:stroke dashstyle="dash" endarrow="block"/>
                  </v:shape>
                  <v:shape id="Straight Arrow Connector 850" o:spid="_x0000_s1654" type="#_x0000_t32" style="position:absolute;left:1333;top:4214;width:2438;height:15;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XIBWMMAAADcAAAADwAAAGRycy9kb3ducmV2LnhtbERPXWvCMBR9H+w/hDvY20wVdFKNIqIg&#10;IsNVEXy7NNe22tzUJjPdvzcPgz0ezvd03plaPKh1lWUF/V4Cgji3uuJCwfGw/hiDcB5ZY22ZFPyS&#10;g/ns9WWKqbaBv+mR+ULEEHYpKii9b1IpXV6SQdezDXHkLrY16CNsC6lbDDHc1HKQJCNpsOLYUGJD&#10;y5LyW/ZjFNzO288wyA5hFE7hutrt71/DcFfq/a1bTEB46vy/+M+90QrGwzg/nolHQM6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FyAVjDAAAA3AAAAA8AAAAAAAAAAAAA&#10;AAAAoQIAAGRycy9kb3ducmV2LnhtbFBLBQYAAAAABAAEAPkAAACRAwAAAAA=&#10;" strokecolor="#0d0d0d [3069]" strokeweight="1pt">
                    <v:stroke endarrow="block"/>
                  </v:shape>
                  <w10:wrap type="none"/>
                  <w10:anchorlock/>
                </v:group>
              </w:pict>
            </w:r>
          </w:p>
        </w:tc>
        <w:tc>
          <w:tcPr>
            <w:tcW w:w="487" w:type="dxa"/>
            <w:vAlign w:val="center"/>
          </w:tcPr>
          <w:p w:rsidR="00933ADC" w:rsidRPr="002D4FD2" w:rsidRDefault="00933ADC" w:rsidP="003C184C">
            <w:pPr>
              <w:widowControl w:val="0"/>
            </w:pPr>
            <w:r>
              <w:t>→</w:t>
            </w:r>
          </w:p>
        </w:tc>
        <w:tc>
          <w:tcPr>
            <w:tcW w:w="1116" w:type="dxa"/>
            <w:vAlign w:val="center"/>
          </w:tcPr>
          <w:p w:rsidR="00933ADC" w:rsidRDefault="006069D0" w:rsidP="003C184C">
            <w:pPr>
              <w:widowControl w:val="0"/>
            </w:pPr>
            <w:r>
              <w:pict>
                <v:group id="Canvas 902" o:spid="_x0000_s1645" editas="canvas" style="width:42.9pt;height:38pt;mso-position-horizontal-relative:char;mso-position-vertical-relative:line" coordsize="5448,4819" o:gfxdata="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">
                  <v:shape id="_x0000_s1652" type="#_x0000_t75" style="position:absolute;width:5448;height:4819;visibility:visible">
                    <v:fill o:detectmouseclick="t"/>
                    <v:path o:connecttype="none"/>
                  </v:shape>
                  <v:oval id="Oval 851" o:spid="_x0000_s1651" style="position:absolute;top:3615;width:1333;height:122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Z3AUsMA&#10;AADcAAAADwAAAGRycy9kb3ducmV2LnhtbESPW4vCMBCF3wX/QxjBN03rDekaRYRlFxYRrbvs49CM&#10;bbGZlCZq/fdGEHw8nMvHWaxaU4krNa60rCAeRiCIM6tLzhUc08/BHITzyBory6TgTg5Wy25ngYm2&#10;N97T9eBzEUbYJaig8L5OpHRZQQbd0NbEwTvZxqAPssmlbvAWxk0lR1E0kwZLDoQCa9oUlJ0PFxO4&#10;f7u03lTb/5/I/o7TL77Ekykp1e+16w8Qnlr/Dr/a31rBfBrD80w4AnL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Z3AUsMAAADcAAAADwAAAAAAAAAAAAAAAACYAgAAZHJzL2Rv&#10;d25yZXYueG1sUEsFBgAAAAAEAAQA9QAAAIgDAAAAAA==&#10;" fillcolor="#0d0d0d [3069]" strokecolor="#0d0d0d [3069]" strokeweight="2pt"/>
                  <v:oval id="Oval 852" o:spid="_x0000_s1650" style="position:absolute;left:1896;top:230;width:1327;height:1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9eJcMA&#10;AADcAAAADwAAAGRycy9kb3ducmV2LnhtbESP3YrCMBCF7xd8hzCCd5qqq0g1igiiILJoVbwcmrEt&#10;NpPSRO2+vVkQ9vJwfj7ObNGYUjypdoVlBf1eBII4tbrgTMEpWXcnIJxH1lhaJgW/5GAxb33NMNb2&#10;xQd6Hn0mwgi7GBXk3lexlC7NyaDr2Yo4eDdbG/RB1pnUNb7CuCnlIIrG0mDBgZBjRauc0vvxYQL3&#10;8pNUq3J/3UX2PEw2/Oh/j0ipTrtZTkF4avx/+NPeagWT0QD+zoQjIOd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U9eJcMAAADcAAAADwAAAAAAAAAAAAAAAACYAgAAZHJzL2Rv&#10;d25yZXYueG1sUEsFBgAAAAAEAAQA9QAAAIgDAAAAAA==&#10;" fillcolor="#0d0d0d [3069]" strokecolor="#0d0d0d [3069]" strokeweight="2pt">
                    <v:textbox style="mso-next-textbox:#Oval 852">
                      <w:txbxContent>
                        <w:p w:rsidR="00DA4047" w:rsidRDefault="00DA4047">
                          <w:pPr>
                            <w:rPr>
                              <w:rFonts w:eastAsia="Times New Roman"/>
                            </w:rPr>
                          </w:pPr>
                        </w:p>
                      </w:txbxContent>
                    </v:textbox>
                  </v:oval>
                  <v:oval id="Oval 853" o:spid="_x0000_s1649" style="position:absolute;left:3771;top:3605;width:1321;height:121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gP7vsQA&#10;AADcAAAADwAAAGRycy9kb3ducmV2LnhtbESPW4vCMBCF3wX/Qxhh39bU9YJUo4iwrCCL2Kr4ODRj&#10;W2wmpYla//1GWPDxcC4fZ75sTSXu1LjSsoJBPwJBnFldcq7gkH5/TkE4j6yxskwKnuRgueh25hhr&#10;++A93ROfizDCLkYFhfd1LKXLCjLo+rYmDt7FNgZ9kE0udYOPMG4q+RVFE2mw5EAosKZ1Qdk1uZnA&#10;Pe3Sel39nreRPQ7TH74NRmNS6qPXrmYgPLX+Hf5vb7SC6XgIrzPhCMjF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ID+77EAAAA3AAAAA8AAAAAAAAAAAAAAAAAmAIAAGRycy9k&#10;b3ducmV2LnhtbFBLBQYAAAAABAAEAPUAAACJAwAAAAA=&#10;" fillcolor="#0d0d0d [3069]" strokecolor="#0d0d0d [3069]" strokeweight="2pt">
                    <v:textbox style="mso-next-textbox:#Oval 853">
                      <w:txbxContent>
                        <w:p w:rsidR="00DA4047" w:rsidRDefault="00DA4047">
                          <w:pPr>
                            <w:pStyle w:val="NormalWeb"/>
                            <w:spacing w:before="0" w:beforeAutospacing="0" w:after="0" w:afterAutospacing="0"/>
                          </w:pPr>
                          <w:r>
                            <w:rPr>
                              <w:rFonts w:eastAsia="Times New Roman"/>
                            </w:rPr>
                            <w:t> </w:t>
                          </w:r>
                        </w:p>
                      </w:txbxContent>
                    </v:textbox>
                  </v:oval>
                  <v:shape id="Straight Arrow Connector 854" o:spid="_x0000_s1648" type="#_x0000_t32" style="position:absolute;left:666;top:1276;width:1424;height:2339;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S27W8UAAADcAAAADwAAAGRycy9kb3ducmV2LnhtbESPQWuDQBSE74X8h+UFemtWm7YYkzWk&#10;giD00poccny4Lypx34q7ifbfdwuFHoeZ+YbZ7WfTizuNrrOsIF5FIIhrqztuFJyOxVMCwnlkjb1l&#10;UvBNDvbZ4mGHqbYTf9G98o0IEHYpKmi9H1IpXd2SQbeyA3HwLnY06IMcG6lHnALc9PI5it6kwY7D&#10;QosD5S3V1+pmFJTv8UexTjZnnV9MUhzrHKvPXKnH5XzYgvA0+//wX7vUCpLXF/g9E46AzH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S27W8UAAADcAAAADwAAAAAAAAAA&#10;AAAAAAChAgAAZHJzL2Rvd25yZXYueG1sUEsFBgAAAAAEAAQA+QAAAJMDAAAAAA==&#10;" strokecolor="#0d0d0d [3069]" strokeweight="1pt">
                    <v:stroke dashstyle="dash" endarrow="block"/>
                  </v:shape>
                  <v:shape id="Straight Arrow Connector 855" o:spid="_x0000_s1647" type="#_x0000_t32" style="position:absolute;left:3028;top:1276;width:1404;height:2329;flip:x 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Ff3BMQAAADcAAAADwAAAGRycy9kb3ducmV2LnhtbESPQWsCMRSE74X+h/CE3mpWwbJsjSKt&#10;lvZWVyl4e2yem7XJy7KJ7vbfN4LgcZiZb5j5cnBWXKgLjWcFk3EGgrjyuuFawX63ec5BhIis0Xom&#10;BX8UYLl4fJhjoX3PW7qUsRYJwqFABSbGtpAyVIYchrFviZN39J3DmGRXS91hn+DOymmWvUiHDacF&#10;gy29Gap+y7NTYM1Jhy/6PvzY9abfhveq/DjnSj2NhtUriEhDvIdv7U+tIJ/N4HomHQG5+A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V/cExAAAANwAAAAPAAAAAAAAAAAA&#10;AAAAAKECAABkcnMvZG93bnJldi54bWxQSwUGAAAAAAQABAD5AAAAkgMAAAAA&#10;" strokecolor="#0d0d0d [3069]" strokeweight="1pt">
                    <v:stroke dashstyle="dash" endarrow="block"/>
                  </v:shape>
                  <v:shape id="Straight Arrow Connector 856" o:spid="_x0000_s1646" type="#_x0000_t32" style="position:absolute;left:1333;top:4214;width:2438;height:15;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dc8t8YAAADcAAAADwAAAGRycy9kb3ducmV2LnhtbESPQWvCQBSE7wX/w/IKvdVNBaOkrlKk&#10;hSIiNUqht0f2NUnNvo3Z1Y3/3i0IHoeZ+YaZLXrTiDN1rras4GWYgCAurK65VLDffTxPQTiPrLGx&#10;TAou5GAxHzzMMNM28JbOuS9FhLDLUEHlfZtJ6YqKDLqhbYmj92s7gz7KrpS6wxDhppGjJEmlwZrj&#10;QoUtLSsqDvnJKDj8rCZhlO9CGr7D3/v667gZh6NST4/92ysIT72/h2/tT61gOk7h/0w8AnJ+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HXPLfGAAAA3AAAAA8AAAAAAAAA&#10;AAAAAAAAoQIAAGRycy9kb3ducmV2LnhtbFBLBQYAAAAABAAEAPkAAACUAwAAAAA=&#10;" strokecolor="#0d0d0d [3069]" strokeweight="1pt">
                    <v:stroke endarrow="block"/>
                  </v:shape>
                  <w10:wrap type="none"/>
                  <w10:anchorlock/>
                </v:group>
              </w:pict>
            </w:r>
          </w:p>
        </w:tc>
        <w:tc>
          <w:tcPr>
            <w:tcW w:w="876" w:type="dxa"/>
            <w:vAlign w:val="center"/>
          </w:tcPr>
          <w:p w:rsidR="00933ADC" w:rsidRPr="00933ADC" w:rsidRDefault="00933ADC" w:rsidP="00933ADC">
            <w:pPr>
              <w:widowControl w:val="0"/>
              <w:jc w:val="right"/>
              <w:rPr>
                <w:color w:val="000000"/>
              </w:rPr>
            </w:pPr>
            <w:r w:rsidRPr="00933ADC">
              <w:rPr>
                <w:color w:val="000000"/>
              </w:rPr>
              <w:t>0.40</w:t>
            </w:r>
          </w:p>
        </w:tc>
        <w:tc>
          <w:tcPr>
            <w:tcW w:w="1106" w:type="dxa"/>
            <w:vAlign w:val="center"/>
          </w:tcPr>
          <w:p w:rsidR="00933ADC" w:rsidRPr="007113A2" w:rsidRDefault="00933ADC" w:rsidP="007113A2">
            <w:pPr>
              <w:widowControl w:val="0"/>
              <w:rPr>
                <w:color w:val="000000"/>
              </w:rPr>
            </w:pPr>
            <w:r w:rsidRPr="007113A2">
              <w:rPr>
                <w:color w:val="000000"/>
              </w:rPr>
              <w:t>(0.23)</w:t>
            </w:r>
          </w:p>
        </w:tc>
        <w:tc>
          <w:tcPr>
            <w:tcW w:w="876" w:type="dxa"/>
            <w:vAlign w:val="center"/>
          </w:tcPr>
          <w:p w:rsidR="00933ADC" w:rsidRPr="00933ADC" w:rsidRDefault="00933ADC" w:rsidP="00933ADC">
            <w:pPr>
              <w:widowControl w:val="0"/>
              <w:jc w:val="right"/>
              <w:rPr>
                <w:color w:val="000000"/>
              </w:rPr>
            </w:pPr>
            <w:r w:rsidRPr="00933ADC">
              <w:rPr>
                <w:color w:val="000000"/>
              </w:rPr>
              <w:t>0.25</w:t>
            </w:r>
          </w:p>
        </w:tc>
        <w:tc>
          <w:tcPr>
            <w:tcW w:w="1078" w:type="dxa"/>
            <w:vAlign w:val="center"/>
          </w:tcPr>
          <w:p w:rsidR="00933ADC" w:rsidRPr="007113A2" w:rsidRDefault="00933ADC" w:rsidP="007113A2">
            <w:pPr>
              <w:widowControl w:val="0"/>
              <w:rPr>
                <w:color w:val="000000"/>
              </w:rPr>
            </w:pPr>
            <w:r w:rsidRPr="007113A2">
              <w:rPr>
                <w:color w:val="000000"/>
              </w:rPr>
              <w:t>(0.23)</w:t>
            </w:r>
          </w:p>
        </w:tc>
        <w:tc>
          <w:tcPr>
            <w:tcW w:w="876" w:type="dxa"/>
            <w:vAlign w:val="center"/>
          </w:tcPr>
          <w:p w:rsidR="00933ADC" w:rsidRPr="00933ADC" w:rsidRDefault="00933ADC" w:rsidP="00933ADC">
            <w:pPr>
              <w:widowControl w:val="0"/>
              <w:jc w:val="right"/>
              <w:rPr>
                <w:color w:val="000000"/>
              </w:rPr>
            </w:pPr>
            <w:r w:rsidRPr="00933ADC">
              <w:rPr>
                <w:color w:val="000000"/>
              </w:rPr>
              <w:t>0.55</w:t>
            </w:r>
          </w:p>
        </w:tc>
        <w:tc>
          <w:tcPr>
            <w:tcW w:w="1078" w:type="dxa"/>
            <w:vAlign w:val="center"/>
          </w:tcPr>
          <w:p w:rsidR="00933ADC" w:rsidRPr="007113A2" w:rsidRDefault="00933ADC" w:rsidP="007113A2">
            <w:pPr>
              <w:widowControl w:val="0"/>
              <w:rPr>
                <w:color w:val="000000"/>
              </w:rPr>
            </w:pPr>
            <w:r w:rsidRPr="007113A2">
              <w:rPr>
                <w:color w:val="000000"/>
              </w:rPr>
              <w:t>(0.14)</w:t>
            </w:r>
            <w:r w:rsidR="00486ABF">
              <w:rPr>
                <w:color w:val="000000"/>
              </w:rPr>
              <w:t>**</w:t>
            </w:r>
          </w:p>
        </w:tc>
        <w:tc>
          <w:tcPr>
            <w:tcW w:w="1171" w:type="dxa"/>
            <w:vAlign w:val="center"/>
          </w:tcPr>
          <w:p w:rsidR="00933ADC" w:rsidRPr="00725B6A" w:rsidRDefault="00933ADC" w:rsidP="003C184C">
            <w:pPr>
              <w:widowControl w:val="0"/>
              <w:tabs>
                <w:tab w:val="left" w:pos="433"/>
              </w:tabs>
            </w:pPr>
            <w:r>
              <w:t>0</w:t>
            </w:r>
          </w:p>
        </w:tc>
        <w:tc>
          <w:tcPr>
            <w:tcW w:w="1056" w:type="dxa"/>
            <w:vAlign w:val="center"/>
          </w:tcPr>
          <w:p w:rsidR="00933ADC" w:rsidRDefault="0054205C" w:rsidP="003C184C">
            <w:pPr>
              <w:widowControl w:val="0"/>
              <w:tabs>
                <w:tab w:val="decimal" w:pos="342"/>
              </w:tabs>
            </w:pPr>
            <w:r>
              <w:t>30</w:t>
            </w:r>
            <w:r w:rsidR="00933ADC">
              <w:t>**</w:t>
            </w:r>
          </w:p>
        </w:tc>
      </w:tr>
      <w:tr w:rsidR="00933ADC" w:rsidTr="00933ADC">
        <w:tc>
          <w:tcPr>
            <w:tcW w:w="3078" w:type="dxa"/>
            <w:vAlign w:val="center"/>
          </w:tcPr>
          <w:p w:rsidR="00933ADC" w:rsidRDefault="00933ADC" w:rsidP="003C184C">
            <w:pPr>
              <w:widowControl w:val="0"/>
              <w:tabs>
                <w:tab w:val="left" w:pos="270"/>
              </w:tabs>
            </w:pPr>
            <w:r>
              <w:t>Being victimized → defending same victims</w:t>
            </w:r>
          </w:p>
        </w:tc>
        <w:tc>
          <w:tcPr>
            <w:tcW w:w="1236" w:type="dxa"/>
            <w:vAlign w:val="center"/>
          </w:tcPr>
          <w:p w:rsidR="00933ADC" w:rsidRDefault="006069D0" w:rsidP="003C184C">
            <w:pPr>
              <w:widowControl w:val="0"/>
            </w:pPr>
            <w:r>
              <w:pict>
                <v:group id="Canvas 903" o:spid="_x0000_s1638" editas="canvas" style="width:42.9pt;height:38.2pt;mso-position-horizontal-relative:char;mso-position-vertical-relative:line" coordsize="5448,4844" o:gfxdata="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">
                  <v:shape id="_x0000_s1644" type="#_x0000_t75" style="position:absolute;width:5448;height:4844;visibility:visible">
                    <v:fill o:detectmouseclick="t"/>
                    <v:path o:connecttype="none"/>
                  </v:shape>
                  <v:oval id="Oval 857" o:spid="_x0000_s1643" style="position:absolute;top:3615;width:1333;height:122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Tj9vcQA&#10;AADcAAAADwAAAGRycy9kb3ducmV2LnhtbESPW4vCMBCF3wX/QxjBtzVV1wvVKCKIgizLWhUfh2Zs&#10;i82kNFG7/94sLPh4OJePM182phQPql1hWUG/F4EgTq0uOFNwTDYfUxDOI2ssLZOCX3KwXLRbc4y1&#10;ffIPPQ4+E2GEXYwKcu+rWEqX5mTQ9WxFHLyrrQ36IOtM6hqfYdyUchBFY2mw4EDIsaJ1TuntcDeB&#10;e/5OqnX5ddlH9jRMtnzvf45IqW6nWc1AeGr8O/zf3mkF09EE/s6EIyAX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04/b3EAAAA3AAAAA8AAAAAAAAAAAAAAAAAmAIAAGRycy9k&#10;b3ducmV2LnhtbFBLBQYAAAAABAAEAPUAAACJAwAAAAA=&#10;" fillcolor="#0d0d0d [3069]" strokecolor="#0d0d0d [3069]" strokeweight="2pt"/>
                  <v:oval id="Oval 858" o:spid="_x0000_s1642" style="position:absolute;left:1896;top:230;width:1327;height:1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Kdpz8IA&#10;AADcAAAADwAAAGRycy9kb3ducmV2LnhtbERPTWvCQBC9F/oflil4qxtrFUndhCIUhSJFo+JxyE6T&#10;0OxsyK6a/vvOQejx8b6X+eBadaU+NJ4NTMYJKOLS24YrA4fi43kBKkRki61nMvBLAfLs8WGJqfU3&#10;3tF1HyslIRxSNFDH2KVah7Imh2HsO2Lhvn3vMArsK217vEm4a/VLksy1w4alocaOVjWVP/uLk97T&#10;V9Gt2u35M/HHabHmy+R1RsaMnob3N1CRhvgvvrs31sBiJmvljBwBnf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cp2nPwgAAANwAAAAPAAAAAAAAAAAAAAAAAJgCAABkcnMvZG93&#10;bnJldi54bWxQSwUGAAAAAAQABAD1AAAAhwMAAAAA&#10;" fillcolor="#0d0d0d [3069]" strokecolor="#0d0d0d [3069]" strokeweight="2pt">
                    <v:textbox style="mso-next-textbox:#Oval 858">
                      <w:txbxContent>
                        <w:p w:rsidR="00DA4047" w:rsidRDefault="00DA4047">
                          <w:pPr>
                            <w:rPr>
                              <w:rFonts w:eastAsia="Times New Roman"/>
                            </w:rPr>
                          </w:pPr>
                        </w:p>
                      </w:txbxContent>
                    </v:textbox>
                  </v:oval>
                  <v:oval id="Oval 859" o:spid="_x0000_s1641" style="position:absolute;left:3771;top:3605;width:1321;height:121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MVMUA&#10;AADcAAAADwAAAGRycy9kb3ducmV2LnhtbESPX2vCMBTF3wd+h3AF39bUuQ6tRhmCOJAxZjfx8dJc&#10;22JzU5rY1m+/DAZ7PJw/P85qM5hadNS6yrKCaRSDIM6trrhQ8JXtHucgnEfWWFsmBXdysFmPHlaY&#10;atvzJ3VHX4gwwi5FBaX3TSqly0sy6CLbEAfvYluDPsi2kLrFPoybWj7F8Ys0WHEglNjQtqT8eryZ&#10;wD19ZM22fj8fYvs9y/Z8mz4npNRkPLwuQXga/H/4r/2mFcyTBfyeCUdAr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68xUxQAAANwAAAAPAAAAAAAAAAAAAAAAAJgCAABkcnMv&#10;ZG93bnJldi54bWxQSwUGAAAAAAQABAD1AAAAigMAAAAA&#10;" fillcolor="#0d0d0d [3069]" strokecolor="#0d0d0d [3069]" strokeweight="2pt">
                    <v:textbox style="mso-next-textbox:#Oval 859">
                      <w:txbxContent>
                        <w:p w:rsidR="00DA4047" w:rsidRDefault="00DA4047">
                          <w:pPr>
                            <w:pStyle w:val="NormalWeb"/>
                            <w:spacing w:before="0" w:beforeAutospacing="0" w:after="0" w:afterAutospacing="0"/>
                          </w:pPr>
                          <w:r>
                            <w:rPr>
                              <w:rFonts w:eastAsia="Times New Roman"/>
                            </w:rPr>
                            <w:t> </w:t>
                          </w:r>
                        </w:p>
                      </w:txbxContent>
                    </v:textbox>
                  </v:oval>
                  <v:shape id="Straight Arrow Connector 860" o:spid="_x0000_s1640" type="#_x0000_t32" style="position:absolute;left:667;top:1408;width:1428;height:2079;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Hp35cEAAADcAAAADwAAAGRycy9kb3ducmV2LnhtbERPTWuDQBC9F/Iflgn01qxpQaxxDakg&#10;CLm0poccB3eiEndW3K3af589FHp8vO/suJpBzDS53rKC/S4CQdxY3XOr4PtSviQgnEfWOFgmBb/k&#10;4JhvnjJMtV34i+batyKEsEtRQef9mErpmo4Mup0diQN3s5NBH+DUSj3hEsLNIF+jKJYGew4NHY5U&#10;dNTc6x+joPrYn8u35P2qi5tJyktTYP1ZKPW8XU8HEJ5W/y/+c1daQRKH+eFMOAIy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YenflwQAAANwAAAAPAAAAAAAAAAAAAAAA&#10;AKECAABkcnMvZG93bnJldi54bWxQSwUGAAAAAAQABAD5AAAAjwMAAAAA&#10;" strokecolor="#0d0d0d [3069]" strokeweight="1pt">
                    <v:stroke dashstyle="dash" endarrow="block"/>
                  </v:shape>
                  <v:shape id="Straight Arrow Connector 861" o:spid="_x0000_s1639" type="#_x0000_t32" style="position:absolute;left:3029;top:1408;width:1403;height:2073;flip:x 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QA7usQAAADcAAAADwAAAGRycy9kb3ducmV2LnhtbESPzWrDMBCE74W8g9hAb42cHIJxooSS&#10;P9Jb44RCb4u1tZxIK2Mpsfv2VaHQ4zAz3zDL9eCseFAXGs8KppMMBHHldcO1gst5/5KDCBFZo/VM&#10;Cr4pwHo1elpioX3PJ3qUsRYJwqFABSbGtpAyVIYcholviZP35TuHMcmulrrDPsGdlbMsm0uHDacF&#10;gy1tDFW38u4UWHPV4Y3ePz/sbt+fwrYqD/dcqefx8LoAEWmI/+G/9lEryOdT+D2TjoBc/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dADu6xAAAANwAAAAPAAAAAAAAAAAA&#10;AAAAAKECAABkcnMvZG93bnJldi54bWxQSwUGAAAAAAQABAD5AAAAkgMAAAAA&#10;" strokecolor="#0d0d0d [3069]" strokeweight="1pt">
                    <v:stroke dashstyle="dash" endarrow="block"/>
                  </v:shape>
                  <w10:wrap type="none"/>
                  <w10:anchorlock/>
                </v:group>
              </w:pict>
            </w:r>
          </w:p>
        </w:tc>
        <w:tc>
          <w:tcPr>
            <w:tcW w:w="487" w:type="dxa"/>
            <w:vAlign w:val="center"/>
          </w:tcPr>
          <w:p w:rsidR="00933ADC" w:rsidRPr="002D4FD2" w:rsidRDefault="00933ADC" w:rsidP="003C184C">
            <w:pPr>
              <w:widowControl w:val="0"/>
            </w:pPr>
            <w:r>
              <w:t>→</w:t>
            </w:r>
          </w:p>
        </w:tc>
        <w:tc>
          <w:tcPr>
            <w:tcW w:w="1116" w:type="dxa"/>
            <w:vAlign w:val="center"/>
          </w:tcPr>
          <w:p w:rsidR="00933ADC" w:rsidRDefault="006069D0" w:rsidP="003C184C">
            <w:pPr>
              <w:widowControl w:val="0"/>
            </w:pPr>
            <w:r>
              <w:pict>
                <v:group id="Canvas 904" o:spid="_x0000_s1630" editas="canvas" style="width:42.9pt;height:38pt;mso-position-horizontal-relative:char;mso-position-vertical-relative:line" coordsize="5448,4819" o:gfxdata="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">
                  <v:shape id="_x0000_s1637" type="#_x0000_t75" style="position:absolute;width:5448;height:4819;visibility:visible">
                    <v:fill o:detectmouseclick="t"/>
                    <v:path o:connecttype="none"/>
                  </v:shape>
                  <v:oval id="Oval 862" o:spid="_x0000_s1636" style="position:absolute;top:3615;width:1333;height:122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yOUmMMA&#10;AADcAAAADwAAAGRycy9kb3ducmV2LnhtbESP3YrCMBCF7xd8hzCCd2uqriLVKCKIgsiiVfFyaMa2&#10;2ExKE7X79mZB8PJwfj7OdN6YUjyodoVlBb1uBII4tbrgTMExWX2PQTiPrLG0TAr+yMF81vqaYqzt&#10;k/f0OPhMhBF2MSrIva9iKV2ak0HXtRVx8K62NuiDrDOpa3yGcVPKfhSNpMGCAyHHipY5pbfD3QTu&#10;+TepluXuso3saZCs+d77GZJSnXazmIDw1PhP+N3eaAXjUR/+z4QjIGc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yOUmMMAAADcAAAADwAAAAAAAAAAAAAAAACYAgAAZHJzL2Rv&#10;d25yZXYueG1sUEsFBgAAAAAEAAQA9QAAAIgDAAAAAA==&#10;" fillcolor="#0d0d0d [3069]" strokecolor="#0d0d0d [3069]" strokeweight="2pt"/>
                  <v:oval id="Oval 863" o:spid="_x0000_s1635" style="position:absolute;left:1896;top:230;width:1327;height:1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8xA8MA&#10;AADcAAAADwAAAGRycy9kb3ducmV2LnhtbESP3YrCMBCF7wXfIYywd5q6uiLVKCIsK8gitipeDs3Y&#10;FptJaaLWt98IC14ezs/HmS9bU4k7Na60rGA4iEAQZ1aXnCs4pN/9KQjnkTVWlknBkxwsF93OHGNt&#10;H7yne+JzEUbYxaig8L6OpXRZQQbdwNbEwbvYxqAPssmlbvARxk0lP6NoIg2WHAgF1rQuKLsmNxO4&#10;p11ar6vf8zayx1H6w7fh+IuU+ui1qxkIT61/h//bG61gOhnB60w4AnL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G8xA8MAAADcAAAADwAAAAAAAAAAAAAAAACYAgAAZHJzL2Rv&#10;d25yZXYueG1sUEsFBgAAAAAEAAQA9QAAAIgDAAAAAA==&#10;" fillcolor="#0d0d0d [3069]" strokecolor="#0d0d0d [3069]" strokeweight="2pt">
                    <v:textbox style="mso-next-textbox:#Oval 863">
                      <w:txbxContent>
                        <w:p w:rsidR="00DA4047" w:rsidRDefault="00DA4047">
                          <w:pPr>
                            <w:rPr>
                              <w:rFonts w:eastAsia="Times New Roman"/>
                            </w:rPr>
                          </w:pPr>
                        </w:p>
                      </w:txbxContent>
                    </v:textbox>
                  </v:oval>
                  <v:oval id="Oval 480" o:spid="_x0000_s1634" style="position:absolute;left:3771;top:3605;width:1321;height:121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SC8pMEA&#10;AADcAAAADwAAAGRycy9kb3ducmV2LnhtbERPTWvCQBC9F/wPywje6kZrRaKriCAVSikaFY9DdkyC&#10;2dmQXTX9951DocfH+16sOlerB7Wh8mxgNExAEefeVlwYOGbb1xmoEJEt1p7JwA8FWC17LwtMrX/y&#10;nh6HWCgJ4ZCigTLGJtU65CU5DEPfEAt39a3DKLAttG3xKeGu1uMkmWqHFUtDiQ1tSspvh7uT3vN3&#10;1mzqr8tn4k9v2QffR5N3MmbQ79ZzUJG6+C/+c++sgclM5ssZOQJ6+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EgvKTBAAAA3AAAAA8AAAAAAAAAAAAAAAAAmAIAAGRycy9kb3du&#10;cmV2LnhtbFBLBQYAAAAABAAEAPUAAACGAwAAAAA=&#10;" fillcolor="#0d0d0d [3069]" strokecolor="#0d0d0d [3069]" strokeweight="2pt">
                    <v:textbox style="mso-next-textbox:#Oval 480">
                      <w:txbxContent>
                        <w:p w:rsidR="00DA4047" w:rsidRDefault="00DA4047">
                          <w:pPr>
                            <w:pStyle w:val="NormalWeb"/>
                            <w:spacing w:before="0" w:beforeAutospacing="0" w:after="0" w:afterAutospacing="0"/>
                          </w:pPr>
                          <w:r>
                            <w:rPr>
                              <w:rFonts w:eastAsia="Times New Roman"/>
                            </w:rPr>
                            <w:t> </w:t>
                          </w:r>
                        </w:p>
                      </w:txbxContent>
                    </v:textbox>
                  </v:oval>
                  <v:shape id="Straight Arrow Connector 481" o:spid="_x0000_s1633" type="#_x0000_t32" style="position:absolute;left:666;top:1276;width:1424;height:2339;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qvBrsMAAADcAAAADwAAAGRycy9kb3ducmV2LnhtbESPQYvCMBSE74L/ITxhb5p2V6RbjbJb&#10;KAhetHrY46N5tsXmpTRZrf/eCILHYWa+YVabwbTiSr1rLCuIZxEI4tLqhisFp2M+TUA4j6yxtUwK&#10;7uRgsx6PVphqe+MDXQtfiQBhl6KC2vsuldKVNRl0M9sRB+9se4M+yL6SusdbgJtWfkbRQhpsOCzU&#10;2FFWU3kp/o2C7W+8y7+S7z+dnU2SH8sMi32m1Mdk+FmC8DT4d/jV3moF8ySG55lwBOT6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qrwa7DAAAA3AAAAA8AAAAAAAAAAAAA&#10;AAAAoQIAAGRycy9kb3ducmV2LnhtbFBLBQYAAAAABAAEAPkAAACRAwAAAAA=&#10;" strokecolor="#0d0d0d [3069]" strokeweight="1pt">
                    <v:stroke dashstyle="dash" endarrow="block"/>
                  </v:shape>
                  <v:shape id="Straight Arrow Connector 490" o:spid="_x0000_s1632" type="#_x0000_t32" style="position:absolute;left:3028;top:1276;width:1404;height:2329;flip:x 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ggbLMIAAADcAAAADwAAAGRycy9kb3ducmV2LnhtbERPz2vCMBS+C/4P4QnebDqRoZ1Rxqai&#10;t9mNwW6P5q3plryUJtruvzeHgceP7/d6OzgrrtSFxrOChywHQVx53XCt4ON9P1uCCBFZo/VMCv4o&#10;wHYzHq2x0L7nM13LWIsUwqFABSbGtpAyVIYchsy3xIn79p3DmGBXS91hn8KdlfM8f5QOG04NBlt6&#10;MVT9lhenwJofHU709vVpd/v+HF6r8nBZKjWdDM9PICIN8S7+dx+1gsUqzU9n0hGQmx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ggbLMIAAADcAAAADwAAAAAAAAAAAAAA&#10;AAChAgAAZHJzL2Rvd25yZXYueG1sUEsFBgAAAAAEAAQA+QAAAJADAAAAAA==&#10;" strokecolor="#0d0d0d [3069]" strokeweight="1pt">
                    <v:stroke dashstyle="dash" endarrow="block"/>
                  </v:shape>
                  <v:shape id="Straight Arrow Connector 491" o:spid="_x0000_s1631" type="#_x0000_t32" style="position:absolute;left:1333;top:4214;width:2438;height:15;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Bbrc8cAAADcAAAADwAAAGRycy9kb3ducmV2LnhtbESPQWvCQBSE7wX/w/KE3upGaa2mrlJE&#10;oRQpNYrg7ZF9TVKzb2N2ddN/3y0IPQ4z8w0zW3SmFldqXWVZwXCQgCDOra64ULDfrR8mIJxH1lhb&#10;JgU/5GAx793NMNU28JaumS9EhLBLUUHpfZNK6fKSDLqBbYij92Vbgz7KtpC6xRDhppajJBlLgxXH&#10;hRIbWpaUn7KLUXA6vj+HUbYL43AI36vN5/njKZyVuu93ry8gPHX+P3xrv2kFj9Mh/J2JR0DOf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YFutzxwAAANwAAAAPAAAAAAAA&#10;AAAAAAAAAKECAABkcnMvZG93bnJldi54bWxQSwUGAAAAAAQABAD5AAAAlQMAAAAA&#10;" strokecolor="#0d0d0d [3069]" strokeweight="1pt">
                    <v:stroke endarrow="block"/>
                  </v:shape>
                  <w10:wrap type="none"/>
                  <w10:anchorlock/>
                </v:group>
              </w:pict>
            </w:r>
          </w:p>
        </w:tc>
        <w:tc>
          <w:tcPr>
            <w:tcW w:w="876" w:type="dxa"/>
            <w:vAlign w:val="center"/>
          </w:tcPr>
          <w:p w:rsidR="00933ADC" w:rsidRPr="00933ADC" w:rsidRDefault="00933ADC" w:rsidP="00933ADC">
            <w:pPr>
              <w:widowControl w:val="0"/>
              <w:jc w:val="right"/>
              <w:rPr>
                <w:color w:val="000000"/>
              </w:rPr>
            </w:pPr>
            <w:r w:rsidRPr="00933ADC">
              <w:rPr>
                <w:color w:val="000000"/>
              </w:rPr>
              <w:t>-0.35</w:t>
            </w:r>
          </w:p>
        </w:tc>
        <w:tc>
          <w:tcPr>
            <w:tcW w:w="1106" w:type="dxa"/>
            <w:vAlign w:val="center"/>
          </w:tcPr>
          <w:p w:rsidR="00933ADC" w:rsidRPr="007113A2" w:rsidRDefault="00933ADC" w:rsidP="007113A2">
            <w:pPr>
              <w:widowControl w:val="0"/>
              <w:rPr>
                <w:color w:val="000000"/>
              </w:rPr>
            </w:pPr>
            <w:r w:rsidRPr="007113A2">
              <w:rPr>
                <w:color w:val="000000"/>
              </w:rPr>
              <w:t>(0.32)</w:t>
            </w:r>
          </w:p>
        </w:tc>
        <w:tc>
          <w:tcPr>
            <w:tcW w:w="876" w:type="dxa"/>
            <w:vAlign w:val="center"/>
          </w:tcPr>
          <w:p w:rsidR="00933ADC" w:rsidRPr="00933ADC" w:rsidRDefault="00933ADC" w:rsidP="00933ADC">
            <w:pPr>
              <w:widowControl w:val="0"/>
              <w:jc w:val="right"/>
              <w:rPr>
                <w:color w:val="000000"/>
              </w:rPr>
            </w:pPr>
            <w:r w:rsidRPr="00933ADC">
              <w:rPr>
                <w:color w:val="000000"/>
              </w:rPr>
              <w:t>0.28</w:t>
            </w:r>
          </w:p>
        </w:tc>
        <w:tc>
          <w:tcPr>
            <w:tcW w:w="1078" w:type="dxa"/>
            <w:vAlign w:val="center"/>
          </w:tcPr>
          <w:p w:rsidR="00933ADC" w:rsidRPr="007113A2" w:rsidRDefault="00933ADC" w:rsidP="007113A2">
            <w:pPr>
              <w:widowControl w:val="0"/>
              <w:rPr>
                <w:color w:val="000000"/>
              </w:rPr>
            </w:pPr>
            <w:r w:rsidRPr="007113A2">
              <w:rPr>
                <w:color w:val="000000"/>
              </w:rPr>
              <w:t>(0.10)</w:t>
            </w:r>
            <w:r w:rsidR="00486ABF">
              <w:rPr>
                <w:color w:val="000000"/>
              </w:rPr>
              <w:t>**</w:t>
            </w:r>
          </w:p>
        </w:tc>
        <w:tc>
          <w:tcPr>
            <w:tcW w:w="876" w:type="dxa"/>
            <w:vAlign w:val="center"/>
          </w:tcPr>
          <w:p w:rsidR="00933ADC" w:rsidRPr="00933ADC" w:rsidRDefault="00933ADC" w:rsidP="00933ADC">
            <w:pPr>
              <w:widowControl w:val="0"/>
              <w:jc w:val="right"/>
              <w:rPr>
                <w:color w:val="000000"/>
              </w:rPr>
            </w:pPr>
            <w:r w:rsidRPr="00933ADC">
              <w:rPr>
                <w:color w:val="000000"/>
              </w:rPr>
              <w:t>0.17</w:t>
            </w:r>
          </w:p>
        </w:tc>
        <w:tc>
          <w:tcPr>
            <w:tcW w:w="1078" w:type="dxa"/>
            <w:vAlign w:val="center"/>
          </w:tcPr>
          <w:p w:rsidR="00933ADC" w:rsidRPr="007113A2" w:rsidRDefault="00933ADC" w:rsidP="007113A2">
            <w:pPr>
              <w:widowControl w:val="0"/>
              <w:rPr>
                <w:color w:val="000000"/>
              </w:rPr>
            </w:pPr>
            <w:r w:rsidRPr="007113A2">
              <w:rPr>
                <w:color w:val="000000"/>
              </w:rPr>
              <w:t>(0.08)</w:t>
            </w:r>
            <w:r w:rsidR="00486ABF">
              <w:rPr>
                <w:color w:val="000000"/>
              </w:rPr>
              <w:t>*</w:t>
            </w:r>
          </w:p>
        </w:tc>
        <w:tc>
          <w:tcPr>
            <w:tcW w:w="1171" w:type="dxa"/>
            <w:vAlign w:val="center"/>
          </w:tcPr>
          <w:p w:rsidR="00933ADC" w:rsidRPr="00725B6A" w:rsidRDefault="00933ADC" w:rsidP="003C184C">
            <w:pPr>
              <w:widowControl w:val="0"/>
              <w:tabs>
                <w:tab w:val="left" w:pos="433"/>
              </w:tabs>
            </w:pPr>
            <w:r>
              <w:t>4</w:t>
            </w:r>
            <w:r w:rsidR="0063640B">
              <w:t>.1</w:t>
            </w:r>
          </w:p>
        </w:tc>
        <w:tc>
          <w:tcPr>
            <w:tcW w:w="1056" w:type="dxa"/>
            <w:vAlign w:val="center"/>
          </w:tcPr>
          <w:p w:rsidR="00933ADC" w:rsidRDefault="0063640B" w:rsidP="003C184C">
            <w:pPr>
              <w:widowControl w:val="0"/>
              <w:tabs>
                <w:tab w:val="decimal" w:pos="342"/>
              </w:tabs>
            </w:pPr>
            <w:r>
              <w:t>20</w:t>
            </w:r>
            <w:r w:rsidR="00933ADC">
              <w:t>**</w:t>
            </w:r>
          </w:p>
        </w:tc>
      </w:tr>
      <w:tr w:rsidR="00933ADC" w:rsidTr="007113A2">
        <w:tc>
          <w:tcPr>
            <w:tcW w:w="3078" w:type="dxa"/>
            <w:vAlign w:val="center"/>
          </w:tcPr>
          <w:p w:rsidR="00933ADC" w:rsidRDefault="00933ADC" w:rsidP="003C184C">
            <w:pPr>
              <w:widowControl w:val="0"/>
              <w:tabs>
                <w:tab w:val="left" w:pos="270"/>
              </w:tabs>
            </w:pPr>
          </w:p>
        </w:tc>
        <w:tc>
          <w:tcPr>
            <w:tcW w:w="1236" w:type="dxa"/>
            <w:vAlign w:val="center"/>
          </w:tcPr>
          <w:p w:rsidR="00933ADC" w:rsidRDefault="00933ADC" w:rsidP="003C184C">
            <w:pPr>
              <w:widowControl w:val="0"/>
              <w:rPr>
                <w:noProof/>
                <w:lang w:eastAsia="en-US"/>
              </w:rPr>
            </w:pPr>
          </w:p>
        </w:tc>
        <w:tc>
          <w:tcPr>
            <w:tcW w:w="487" w:type="dxa"/>
            <w:vAlign w:val="center"/>
          </w:tcPr>
          <w:p w:rsidR="00933ADC" w:rsidRPr="002D4FD2" w:rsidRDefault="00933ADC" w:rsidP="003C184C">
            <w:pPr>
              <w:widowControl w:val="0"/>
            </w:pPr>
          </w:p>
        </w:tc>
        <w:tc>
          <w:tcPr>
            <w:tcW w:w="1116" w:type="dxa"/>
            <w:vAlign w:val="center"/>
          </w:tcPr>
          <w:p w:rsidR="00933ADC" w:rsidRDefault="00933ADC" w:rsidP="003C184C">
            <w:pPr>
              <w:widowControl w:val="0"/>
              <w:rPr>
                <w:noProof/>
                <w:lang w:eastAsia="en-US"/>
              </w:rPr>
            </w:pPr>
          </w:p>
        </w:tc>
        <w:tc>
          <w:tcPr>
            <w:tcW w:w="876" w:type="dxa"/>
            <w:vAlign w:val="center"/>
          </w:tcPr>
          <w:p w:rsidR="00933ADC" w:rsidRPr="00933ADC" w:rsidRDefault="00933ADC" w:rsidP="00933ADC">
            <w:pPr>
              <w:widowControl w:val="0"/>
              <w:jc w:val="right"/>
              <w:rPr>
                <w:color w:val="000000"/>
              </w:rPr>
            </w:pPr>
          </w:p>
        </w:tc>
        <w:tc>
          <w:tcPr>
            <w:tcW w:w="1106" w:type="dxa"/>
            <w:vAlign w:val="center"/>
          </w:tcPr>
          <w:p w:rsidR="00933ADC" w:rsidRPr="007113A2" w:rsidRDefault="00933ADC" w:rsidP="007113A2">
            <w:pPr>
              <w:widowControl w:val="0"/>
              <w:rPr>
                <w:color w:val="000000"/>
              </w:rPr>
            </w:pPr>
          </w:p>
        </w:tc>
        <w:tc>
          <w:tcPr>
            <w:tcW w:w="876" w:type="dxa"/>
            <w:vAlign w:val="center"/>
          </w:tcPr>
          <w:p w:rsidR="00933ADC" w:rsidRPr="00933ADC" w:rsidRDefault="00933ADC" w:rsidP="00933ADC">
            <w:pPr>
              <w:widowControl w:val="0"/>
              <w:jc w:val="right"/>
              <w:rPr>
                <w:color w:val="000000"/>
              </w:rPr>
            </w:pPr>
          </w:p>
        </w:tc>
        <w:tc>
          <w:tcPr>
            <w:tcW w:w="1078" w:type="dxa"/>
            <w:vAlign w:val="center"/>
          </w:tcPr>
          <w:p w:rsidR="00933ADC" w:rsidRPr="007113A2" w:rsidRDefault="00933ADC" w:rsidP="007113A2">
            <w:pPr>
              <w:widowControl w:val="0"/>
              <w:rPr>
                <w:color w:val="000000"/>
              </w:rPr>
            </w:pPr>
          </w:p>
        </w:tc>
        <w:tc>
          <w:tcPr>
            <w:tcW w:w="876" w:type="dxa"/>
            <w:vAlign w:val="center"/>
          </w:tcPr>
          <w:p w:rsidR="00933ADC" w:rsidRPr="00933ADC" w:rsidRDefault="00933ADC" w:rsidP="00933ADC">
            <w:pPr>
              <w:widowControl w:val="0"/>
              <w:jc w:val="right"/>
              <w:rPr>
                <w:color w:val="000000"/>
              </w:rPr>
            </w:pPr>
          </w:p>
        </w:tc>
        <w:tc>
          <w:tcPr>
            <w:tcW w:w="1078" w:type="dxa"/>
            <w:vAlign w:val="center"/>
          </w:tcPr>
          <w:p w:rsidR="00933ADC" w:rsidRPr="007113A2" w:rsidRDefault="00933ADC" w:rsidP="007113A2">
            <w:pPr>
              <w:widowControl w:val="0"/>
              <w:rPr>
                <w:color w:val="000000"/>
              </w:rPr>
            </w:pPr>
          </w:p>
        </w:tc>
        <w:tc>
          <w:tcPr>
            <w:tcW w:w="1171" w:type="dxa"/>
            <w:vAlign w:val="center"/>
          </w:tcPr>
          <w:p w:rsidR="00933ADC" w:rsidRDefault="00933ADC" w:rsidP="003C184C">
            <w:pPr>
              <w:widowControl w:val="0"/>
              <w:tabs>
                <w:tab w:val="left" w:pos="433"/>
              </w:tabs>
            </w:pPr>
          </w:p>
        </w:tc>
        <w:tc>
          <w:tcPr>
            <w:tcW w:w="1056" w:type="dxa"/>
            <w:vAlign w:val="center"/>
          </w:tcPr>
          <w:p w:rsidR="00933ADC" w:rsidRDefault="00933ADC" w:rsidP="003C184C">
            <w:pPr>
              <w:widowControl w:val="0"/>
              <w:tabs>
                <w:tab w:val="decimal" w:pos="342"/>
              </w:tabs>
            </w:pPr>
          </w:p>
        </w:tc>
      </w:tr>
      <w:tr w:rsidR="00933ADC" w:rsidTr="007113A2">
        <w:tc>
          <w:tcPr>
            <w:tcW w:w="3078" w:type="dxa"/>
            <w:vAlign w:val="center"/>
          </w:tcPr>
          <w:p w:rsidR="00933ADC" w:rsidRDefault="00933ADC" w:rsidP="003C184C">
            <w:pPr>
              <w:widowControl w:val="0"/>
              <w:tabs>
                <w:tab w:val="left" w:pos="270"/>
              </w:tabs>
            </w:pPr>
            <w:r>
              <w:t>Being a bully → defending same bullies</w:t>
            </w:r>
          </w:p>
        </w:tc>
        <w:tc>
          <w:tcPr>
            <w:tcW w:w="1236" w:type="dxa"/>
            <w:vAlign w:val="center"/>
          </w:tcPr>
          <w:p w:rsidR="00933ADC" w:rsidRDefault="006069D0" w:rsidP="003C184C">
            <w:pPr>
              <w:widowControl w:val="0"/>
              <w:rPr>
                <w:noProof/>
                <w:lang w:eastAsia="en-US"/>
              </w:rPr>
            </w:pPr>
            <w:r>
              <w:pict>
                <v:group id="Canvas 905" o:spid="_x0000_s1623" editas="canvas" style="width:42.9pt;height:38pt;mso-position-horizontal-relative:char;mso-position-vertical-relative:line" coordsize="5448,4819" o:gfxdata="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">
                  <v:shape id="_x0000_s1629" type="#_x0000_t75" style="position:absolute;width:5448;height:4819;visibility:visible">
                    <v:fill o:detectmouseclick="t"/>
                    <v:path o:connecttype="none"/>
                  </v:shape>
                  <v:oval id="Oval 508" o:spid="_x0000_s1628" style="position:absolute;top:3615;width:1333;height:122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GS8ZcIA&#10;AADcAAAADwAAAGRycy9kb3ducmV2LnhtbERPTWvCQBC9F/wPyxS86a6tSkldRYRSQYpobOlxyE6T&#10;0OxsyK4a/71zKPT4eN+LVe8bdaEu1oEtTMYGFHERXM2lhVP+NnoBFROywyYwWbhRhNVy8LDAzIUr&#10;H+hyTKWSEI4ZWqhSajOtY1GRxzgOLbFwP6HzmAR2pXYdXiXcN/rJmLn2WLM0VNjSpqLi93j20vu1&#10;z9tN8/G9M+HzOX/n82Q6I2uHj/36FVSiPv2L/9xbZ2FmZK2ckSOgl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ZLxlwgAAANwAAAAPAAAAAAAAAAAAAAAAAJgCAABkcnMvZG93&#10;bnJldi54bWxQSwUGAAAAAAQABAD1AAAAhwMAAAAA&#10;" fillcolor="#0d0d0d [3069]" strokecolor="#0d0d0d [3069]" strokeweight="2pt"/>
                  <v:oval id="Oval 509" o:spid="_x0000_s1627" style="position:absolute;left:1896;top:230;width:1327;height:1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ygZ/sQA&#10;AADcAAAADwAAAGRycy9kb3ducmV2LnhtbESPX2vCMBTF3wW/Q7jC3jTRzTE7o4ggCjJkdoqPl+au&#10;LTY3pYnafXszEHw8nD8/znTe2kpcqfGlYw3DgQJBnDlTcq7hJ131P0D4gGywckwa/sjDfNbtTDEx&#10;7sbfdN2HXMQR9glqKEKoEyl9VpBFP3A1cfR+XWMxRNnk0jR4i+O2kiOl3qXFkiOhwJqWBWXn/cVG&#10;7nGX1svq67RV7vCarvkyfBuT1i+9dvEJIlAbnuFHe2M0jNUE/s/EIyB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soGf7EAAAA3AAAAA8AAAAAAAAAAAAAAAAAmAIAAGRycy9k&#10;b3ducmV2LnhtbFBLBQYAAAAABAAEAPUAAACJAwAAAAA=&#10;" fillcolor="#0d0d0d [3069]" strokecolor="#0d0d0d [3069]" strokeweight="2pt">
                    <v:textbox style="mso-next-textbox:#Oval 509">
                      <w:txbxContent>
                        <w:p w:rsidR="00DA4047" w:rsidRDefault="00DA4047">
                          <w:pPr>
                            <w:rPr>
                              <w:rFonts w:eastAsia="Times New Roman"/>
                            </w:rPr>
                          </w:pPr>
                        </w:p>
                      </w:txbxContent>
                    </v:textbox>
                  </v:oval>
                  <v:oval id="Oval 510" o:spid="_x0000_s1626" style="position:absolute;left:3771;top:3605;width:1321;height:121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8smvsIA&#10;AADcAAAADwAAAGRycy9kb3ducmV2LnhtbERPTWvCQBC9F/wPyxS81U1qLSW6ighFoUjRtOJxyI5J&#10;aHY2ZFeN/945CD0+3vds0btGXagLtWcD6SgBRVx4W3Np4Cf/fPkAFSKyxcYzGbhRgMV88DTDzPor&#10;7+iyj6WSEA4ZGqhibDOtQ1GRwzDyLbFwJ985jAK7UtsOrxLuGv2aJO/aYc3SUGFLq4qKv/3ZSe/h&#10;O29Xzfb4lfjfcb7mc/o2IWOGz/1yCipSH//FD/fGGpikMl/OyBHQ8z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yya+wgAAANwAAAAPAAAAAAAAAAAAAAAAAJgCAABkcnMvZG93&#10;bnJldi54bWxQSwUGAAAAAAQABAD1AAAAhwMAAAAA&#10;" fillcolor="#0d0d0d [3069]" strokecolor="#0d0d0d [3069]" strokeweight="2pt">
                    <v:textbox style="mso-next-textbox:#Oval 510">
                      <w:txbxContent>
                        <w:p w:rsidR="00DA4047" w:rsidRDefault="00DA4047">
                          <w:pPr>
                            <w:pStyle w:val="NormalWeb"/>
                            <w:spacing w:before="0" w:beforeAutospacing="0" w:after="0" w:afterAutospacing="0"/>
                          </w:pPr>
                          <w:r>
                            <w:rPr>
                              <w:rFonts w:eastAsia="Times New Roman"/>
                            </w:rPr>
                            <w:t> </w:t>
                          </w:r>
                        </w:p>
                      </w:txbxContent>
                    </v:textbox>
                  </v:oval>
                  <v:shape id="Straight Arrow Connector 511" o:spid="_x0000_s1625" type="#_x0000_t32" style="position:absolute;left:666;top:1276;width:1424;height:2339;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DeQcYAAADcAAAADwAAAGRycy9kb3ducmV2LnhtbESPT2vCQBTE7wW/w/IEb3UToUWiq/iv&#10;4kEPpsVeX7Ov2dTs25BdNfXTdwuFHoeZ+Q0znXe2FldqfeVYQTpMQBAXTldcKnh7fXkcg/ABWWPt&#10;mBR8k4f5rPcwxUy7Gx/pmodSRAj7DBWYEJpMSl8YsuiHriGO3qdrLYYo21LqFm8Rbms5SpJnabHi&#10;uGCwoZWh4pxfrIL8Y7E3mzuV6xO/bw92t/1abkZKDfrdYgIiUBf+w3/tnVbwlKbweyYeATn7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qw3kHGAAAA3AAAAA8AAAAAAAAA&#10;AAAAAAAAoQIAAGRycy9kb3ducmV2LnhtbFBLBQYAAAAABAAEAPkAAACUAwAAAAA=&#10;" strokecolor="#0d0d0d [3069]" strokeweight="1pt">
                    <v:stroke dashstyle="dash" startarrow="block"/>
                  </v:shape>
                  <v:shape id="Straight Arrow Connector 864" o:spid="_x0000_s1624" type="#_x0000_t32" style="position:absolute;left:3028;top:1276;width:1404;height:2329;flip:x 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L0ZjMMAAADcAAAADwAAAGRycy9kb3ducmV2LnhtbESPQWvCQBSE70L/w/IEb7qxlCCpq4hU&#10;yEEKjUKvj+wzu5h9G7LbJP33bqHgcZiZb5jtfnKtGKgP1rOC9SoDQVx7bblRcL2clhsQISJrbD2T&#10;gl8KsN+9zLZYaD/yFw1VbESCcChQgYmxK6QMtSGHYeU74uTdfO8wJtk3Uvc4Jrhr5WuW5dKh5bRg&#10;sKOjofpe/TgF57Gk79JY520cxvPps8o/ukqpxXw6vIOINMVn+L9dagWb/A3+zqQjIHc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C9GYzDAAAA3AAAAA8AAAAAAAAAAAAA&#10;AAAAoQIAAGRycy9kb3ducmV2LnhtbFBLBQYAAAAABAAEAPkAAACRAwAAAAA=&#10;" strokecolor="#0d0d0d [3069]" strokeweight="1pt">
                    <v:stroke dashstyle="dash" startarrow="block"/>
                  </v:shape>
                  <w10:wrap type="none"/>
                  <w10:anchorlock/>
                </v:group>
              </w:pict>
            </w:r>
          </w:p>
        </w:tc>
        <w:tc>
          <w:tcPr>
            <w:tcW w:w="487" w:type="dxa"/>
            <w:vAlign w:val="center"/>
          </w:tcPr>
          <w:p w:rsidR="00933ADC" w:rsidRPr="002D4FD2" w:rsidRDefault="00933ADC" w:rsidP="003C184C">
            <w:pPr>
              <w:widowControl w:val="0"/>
            </w:pPr>
            <w:r>
              <w:t>→</w:t>
            </w:r>
          </w:p>
        </w:tc>
        <w:tc>
          <w:tcPr>
            <w:tcW w:w="1116" w:type="dxa"/>
            <w:vAlign w:val="center"/>
          </w:tcPr>
          <w:p w:rsidR="00933ADC" w:rsidRDefault="006069D0" w:rsidP="003C184C">
            <w:pPr>
              <w:widowControl w:val="0"/>
              <w:rPr>
                <w:noProof/>
                <w:lang w:eastAsia="en-US"/>
              </w:rPr>
            </w:pPr>
            <w:r>
              <w:pict>
                <v:group id="Canvas 906" o:spid="_x0000_s1615" editas="canvas" style="width:42.9pt;height:38pt;mso-position-horizontal-relative:char;mso-position-vertical-relative:line" coordsize="5448,4819" o:gfxdata="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">
                  <v:shape id="_x0000_s1622" type="#_x0000_t75" style="position:absolute;width:5448;height:4819;visibility:visible">
                    <v:fill o:detectmouseclick="t"/>
                    <v:path o:connecttype="none"/>
                  </v:shape>
                  <v:oval id="Oval 865" o:spid="_x0000_s1621" style="position:absolute;top:3615;width:1333;height:122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MoM7MUA&#10;AADcAAAADwAAAGRycy9kb3ducmV2LnhtbESPX2vCMBTF3wd+h3AHe5tp3RSpTYsIssEYsnYTHy/N&#10;tS1rbkoTtX57MxD2eDh/fpw0H00nzjS41rKCeBqBIK6sbrlW8F1un5cgnEfW2FkmBVdykGeThxQT&#10;bS/8RefC1yKMsEtQQeN9n0jpqoYMuqntiYN3tINBH+RQSz3gJYybTs6iaCENthwIDfa0aaj6LU4m&#10;cPe7st90n4ePyP68lG98il/npNTT47hegfA0+v/wvf2uFSwXc/g7E46AzG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8ygzsxQAAANwAAAAPAAAAAAAAAAAAAAAAAJgCAABkcnMv&#10;ZG93bnJldi54bWxQSwUGAAAAAAQABAD1AAAAigMAAAAA&#10;" fillcolor="#0d0d0d [3069]" strokecolor="#0d0d0d [3069]" strokeweight="2pt"/>
                  <v:oval id="Oval 866" o:spid="_x0000_s1620" style="position:absolute;left:1896;top:230;width:1327;height:1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BiSm8MA&#10;AADcAAAADwAAAGRycy9kb3ducmV2LnhtbESP3YrCMBCF74V9hzALe6ep7lqkGkUEURARrYqXQzPb&#10;lm0mpYnafXsjCF4ezs/HmcxaU4kbNa60rKDfi0AQZ1aXnCs4psvuCITzyBory6TgnxzMph+dCSba&#10;3nlPt4PPRRhhl6CCwvs6kdJlBRl0PVsTB+/XNgZ9kE0udYP3MG4qOYiiWBosORAKrGlRUPZ3uJrA&#10;Pe/SelFtL5vInr7TFV/7P0NS6uuznY9BeGr9O/xqr7WCURzD80w4AnL6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BiSm8MAAADcAAAADwAAAAAAAAAAAAAAAACYAgAAZHJzL2Rv&#10;d25yZXYueG1sUEsFBgAAAAAEAAQA9QAAAIgDAAAAAA==&#10;" fillcolor="#0d0d0d [3069]" strokecolor="#0d0d0d [3069]" strokeweight="2pt">
                    <v:textbox style="mso-next-textbox:#Oval 866">
                      <w:txbxContent>
                        <w:p w:rsidR="00DA4047" w:rsidRDefault="00DA4047">
                          <w:pPr>
                            <w:rPr>
                              <w:rFonts w:eastAsia="Times New Roman"/>
                            </w:rPr>
                          </w:pPr>
                        </w:p>
                      </w:txbxContent>
                    </v:textbox>
                  </v:oval>
                  <v:oval id="Oval 867" o:spid="_x0000_s1619" style="position:absolute;left:3771;top:3605;width:1321;height:121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1Q3AMMA&#10;AADcAAAADwAAAGRycy9kb3ducmV2LnhtbESP3YrCMBCF7wXfIYzgnabqrko1igiiIMuiVfFyaMa2&#10;2ExKE7X79mZhYS8P5+fjzJeNKcWTaldYVjDoRyCIU6sLzhSckk1vCsJ5ZI2lZVLwQw6Wi3ZrjrG2&#10;Lz7Q8+gzEUbYxagg976KpXRpTgZd31bEwbvZ2qAPss6krvEVxk0ph1E0lgYLDoQcK1rnlN6PDxO4&#10;l++kWpdf131kz6Nky4/Bxycp1e00qxkIT43/D/+1d1rBdDyB3zPhCMjFG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1Q3AMMAAADcAAAADwAAAAAAAAAAAAAAAACYAgAAZHJzL2Rv&#10;d25yZXYueG1sUEsFBgAAAAAEAAQA9QAAAIgDAAAAAA==&#10;" fillcolor="#0d0d0d [3069]" strokecolor="#0d0d0d [3069]" strokeweight="2pt">
                    <v:textbox style="mso-next-textbox:#Oval 867">
                      <w:txbxContent>
                        <w:p w:rsidR="00DA4047" w:rsidRDefault="00DA4047">
                          <w:pPr>
                            <w:pStyle w:val="NormalWeb"/>
                            <w:spacing w:before="0" w:beforeAutospacing="0" w:after="0" w:afterAutospacing="0"/>
                          </w:pPr>
                          <w:r>
                            <w:rPr>
                              <w:rFonts w:eastAsia="Times New Roman"/>
                            </w:rPr>
                            <w:t> </w:t>
                          </w:r>
                        </w:p>
                      </w:txbxContent>
                    </v:textbox>
                  </v:oval>
                  <v:shape id="Straight Arrow Connector 868" o:spid="_x0000_s1618" type="#_x0000_t32" style="position:absolute;left:666;top:1276;width:1424;height:2339;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Pz+FsIAAADcAAAADwAAAGRycy9kb3ducmV2LnhtbERPPW/CMBDdkfgP1lXqBk4ZEEoxCApF&#10;DDA0VLAe8RGHxucoNhD49XioxPj0vsfT1lbiSo0vHSv46CcgiHOnSy4U/O6+eyMQPiBrrByTgjt5&#10;mE66nTGm2t34h65ZKEQMYZ+iAhNCnUrpc0MWfd/VxJE7ucZiiLAppG7wFsNtJQdJMpQWS44NBmv6&#10;MpT/ZRerIDvONmb5oGKx58Nqa9er83w5UOr9rZ19ggjUhpf4373WCkbDuDaeiUdATp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Pz+FsIAAADcAAAADwAAAAAAAAAAAAAA&#10;AAChAgAAZHJzL2Rvd25yZXYueG1sUEsFBgAAAAAEAAQA+QAAAJADAAAAAA==&#10;" strokecolor="#0d0d0d [3069]" strokeweight="1pt">
                    <v:stroke dashstyle="dash" startarrow="block"/>
                  </v:shape>
                  <v:shape id="Straight Arrow Connector 869" o:spid="_x0000_s1617" type="#_x0000_t32" style="position:absolute;left:3028;top:1276;width:1404;height:2329;flip:x 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ry2EsMAAADcAAAADwAAAGRycy9kb3ducmV2LnhtbESPQWvCQBSE7wX/w/IEb3VjD0Gjq5Si&#10;kIMIjYLXR/Y1uzT7NmS3Sfz3bqHQ4zAz3zC7w+RaMVAfrGcFq2UGgrj22nKj4HY9va5BhIissfVM&#10;Ch4U4LCfveyw0H7kTxqq2IgE4VCgAhNjV0gZakMOw9J3xMn78r3DmGTfSN3jmOCulW9ZlkuHltOC&#10;wY4+DNXf1Y9TcB5LupfGOm/jMJ5Plyo/dpVSi/n0vgURaYr/4b92qRWs8w38nklHQO6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68thLDAAAA3AAAAA8AAAAAAAAAAAAA&#10;AAAAoQIAAGRycy9kb3ducmV2LnhtbFBLBQYAAAAABAAEAPkAAACRAwAAAAA=&#10;" strokecolor="#0d0d0d [3069]" strokeweight="1pt">
                    <v:stroke dashstyle="dash" startarrow="block"/>
                  </v:shape>
                  <v:shape id="Straight Arrow Connector 870" o:spid="_x0000_s1616" type="#_x0000_t32" style="position:absolute;left:1333;top:4214;width:2438;height:15;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sddOMQAAADcAAAADwAAAGRycy9kb3ducmV2LnhtbERPXWvCMBR9H+w/hDvY20wnTKUayxgb&#10;jCGidQx8uzTXtra5qU1m6r83D4KPh/O9yAbTijP1rras4HWUgCAurK65VPC7+3qZgXAeWWNrmRRc&#10;yEG2fHxYYKpt4C2dc1+KGMIuRQWV910qpSsqMuhGtiOO3MH2Bn2EfSl1jyGGm1aOk2QiDdYcGyrs&#10;6KOiosn/jYJm/zMN43wXJuEvHD9Xm9P6LZyUen4a3ucgPA3+Lr65v7WC2TTOj2fiEZDLK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qx104xAAAANwAAAAPAAAAAAAAAAAA&#10;AAAAAKECAABkcnMvZG93bnJldi54bWxQSwUGAAAAAAQABAD5AAAAkgMAAAAA&#10;" strokecolor="#0d0d0d [3069]" strokeweight="1pt">
                    <v:stroke endarrow="block"/>
                  </v:shape>
                  <w10:wrap type="none"/>
                  <w10:anchorlock/>
                </v:group>
              </w:pict>
            </w:r>
          </w:p>
        </w:tc>
        <w:tc>
          <w:tcPr>
            <w:tcW w:w="876" w:type="dxa"/>
            <w:vAlign w:val="center"/>
          </w:tcPr>
          <w:p w:rsidR="00933ADC" w:rsidRPr="00933ADC" w:rsidRDefault="00933ADC" w:rsidP="00933ADC">
            <w:pPr>
              <w:widowControl w:val="0"/>
              <w:jc w:val="right"/>
              <w:rPr>
                <w:color w:val="000000"/>
              </w:rPr>
            </w:pPr>
            <w:r w:rsidRPr="00933ADC">
              <w:rPr>
                <w:color w:val="000000"/>
              </w:rPr>
              <w:t>0.02</w:t>
            </w:r>
          </w:p>
        </w:tc>
        <w:tc>
          <w:tcPr>
            <w:tcW w:w="1106" w:type="dxa"/>
            <w:vAlign w:val="center"/>
          </w:tcPr>
          <w:p w:rsidR="00933ADC" w:rsidRPr="007113A2" w:rsidRDefault="00933ADC" w:rsidP="007113A2">
            <w:pPr>
              <w:widowControl w:val="0"/>
              <w:rPr>
                <w:color w:val="000000"/>
              </w:rPr>
            </w:pPr>
            <w:r w:rsidRPr="007113A2">
              <w:rPr>
                <w:color w:val="000000"/>
              </w:rPr>
              <w:t>(0.25)</w:t>
            </w:r>
          </w:p>
        </w:tc>
        <w:tc>
          <w:tcPr>
            <w:tcW w:w="876" w:type="dxa"/>
            <w:vAlign w:val="center"/>
          </w:tcPr>
          <w:p w:rsidR="00933ADC" w:rsidRPr="00933ADC" w:rsidRDefault="00933ADC" w:rsidP="00933ADC">
            <w:pPr>
              <w:widowControl w:val="0"/>
              <w:jc w:val="right"/>
              <w:rPr>
                <w:color w:val="000000"/>
              </w:rPr>
            </w:pPr>
            <w:r w:rsidRPr="00933ADC">
              <w:rPr>
                <w:color w:val="000000"/>
              </w:rPr>
              <w:t>0.21</w:t>
            </w:r>
          </w:p>
        </w:tc>
        <w:tc>
          <w:tcPr>
            <w:tcW w:w="1078" w:type="dxa"/>
            <w:vAlign w:val="center"/>
          </w:tcPr>
          <w:p w:rsidR="00933ADC" w:rsidRPr="007113A2" w:rsidRDefault="00933ADC" w:rsidP="007113A2">
            <w:pPr>
              <w:widowControl w:val="0"/>
              <w:rPr>
                <w:color w:val="000000"/>
              </w:rPr>
            </w:pPr>
            <w:r w:rsidRPr="007113A2">
              <w:rPr>
                <w:color w:val="000000"/>
              </w:rPr>
              <w:t>(0.14)</w:t>
            </w:r>
          </w:p>
        </w:tc>
        <w:tc>
          <w:tcPr>
            <w:tcW w:w="876" w:type="dxa"/>
            <w:vAlign w:val="center"/>
          </w:tcPr>
          <w:p w:rsidR="00933ADC" w:rsidRPr="00933ADC" w:rsidRDefault="00933ADC" w:rsidP="00933ADC">
            <w:pPr>
              <w:widowControl w:val="0"/>
              <w:jc w:val="right"/>
              <w:rPr>
                <w:color w:val="000000"/>
              </w:rPr>
            </w:pPr>
            <w:r w:rsidRPr="00933ADC">
              <w:rPr>
                <w:color w:val="000000"/>
              </w:rPr>
              <w:t>0.43</w:t>
            </w:r>
          </w:p>
        </w:tc>
        <w:tc>
          <w:tcPr>
            <w:tcW w:w="1078" w:type="dxa"/>
            <w:vAlign w:val="center"/>
          </w:tcPr>
          <w:p w:rsidR="00933ADC" w:rsidRPr="007113A2" w:rsidRDefault="00933ADC" w:rsidP="007113A2">
            <w:pPr>
              <w:widowControl w:val="0"/>
              <w:rPr>
                <w:color w:val="000000"/>
              </w:rPr>
            </w:pPr>
            <w:r w:rsidRPr="007113A2">
              <w:rPr>
                <w:color w:val="000000"/>
              </w:rPr>
              <w:t>(0.10)</w:t>
            </w:r>
            <w:r w:rsidR="00486ABF">
              <w:rPr>
                <w:color w:val="000000"/>
              </w:rPr>
              <w:t>**</w:t>
            </w:r>
          </w:p>
        </w:tc>
        <w:tc>
          <w:tcPr>
            <w:tcW w:w="1171" w:type="dxa"/>
            <w:vAlign w:val="center"/>
          </w:tcPr>
          <w:p w:rsidR="00933ADC" w:rsidRDefault="0063640B" w:rsidP="003C184C">
            <w:pPr>
              <w:widowControl w:val="0"/>
              <w:tabs>
                <w:tab w:val="left" w:pos="433"/>
              </w:tabs>
            </w:pPr>
            <w:r>
              <w:t>1.4</w:t>
            </w:r>
          </w:p>
        </w:tc>
        <w:tc>
          <w:tcPr>
            <w:tcW w:w="1056" w:type="dxa"/>
            <w:vAlign w:val="center"/>
          </w:tcPr>
          <w:p w:rsidR="00933ADC" w:rsidRDefault="0063640B" w:rsidP="003C184C">
            <w:pPr>
              <w:widowControl w:val="0"/>
              <w:tabs>
                <w:tab w:val="decimal" w:pos="342"/>
              </w:tabs>
            </w:pPr>
            <w:r>
              <w:t>29**</w:t>
            </w:r>
          </w:p>
        </w:tc>
      </w:tr>
      <w:tr w:rsidR="00933ADC" w:rsidTr="007113A2">
        <w:tc>
          <w:tcPr>
            <w:tcW w:w="3078" w:type="dxa"/>
            <w:tcBorders>
              <w:bottom w:val="single" w:sz="4" w:space="0" w:color="auto"/>
            </w:tcBorders>
            <w:vAlign w:val="center"/>
          </w:tcPr>
          <w:p w:rsidR="00933ADC" w:rsidRDefault="00933ADC" w:rsidP="00C4597D">
            <w:pPr>
              <w:widowControl w:val="0"/>
              <w:tabs>
                <w:tab w:val="left" w:pos="270"/>
              </w:tabs>
            </w:pPr>
            <w:r>
              <w:t>Defending a bully → Bullying bull</w:t>
            </w:r>
            <w:r w:rsidR="00C4597D">
              <w:t>y’s</w:t>
            </w:r>
            <w:r>
              <w:t xml:space="preserve"> victim</w:t>
            </w:r>
          </w:p>
        </w:tc>
        <w:tc>
          <w:tcPr>
            <w:tcW w:w="1236" w:type="dxa"/>
            <w:tcBorders>
              <w:bottom w:val="single" w:sz="4" w:space="0" w:color="auto"/>
            </w:tcBorders>
            <w:vAlign w:val="center"/>
          </w:tcPr>
          <w:p w:rsidR="00933ADC" w:rsidRDefault="006069D0" w:rsidP="003C184C">
            <w:pPr>
              <w:widowControl w:val="0"/>
            </w:pPr>
            <w:r>
              <w:pict>
                <v:group id="_x0000_s1608" editas="canvas" style="width:42.9pt;height:38pt;mso-position-horizontal-relative:char;mso-position-vertical-relative:line" coordsize="5448,4819" o:gfxdata="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">
                  <v:shape id="_x0000_s1614" type="#_x0000_t75" style="position:absolute;width:5448;height:4819;visibility:visible">
                    <v:fill o:detectmouseclick="t"/>
                    <v:path o:connecttype="none"/>
                  </v:shape>
                  <v:oval id="Oval 935" o:spid="_x0000_s1613" style="position:absolute;top:3615;width:1333;height:122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gsbMMA&#10;AADcAAAADwAAAGRycy9kb3ducmV2LnhtbESPW4vCMBCF3wX/Q5iFfdPUK9o1igjLLoiIVmUfh2a2&#10;LTaT0kSt/94Igo+Hc/k4s0VjSnGl2hWWFfS6EQji1OqCMwWH5LszAeE8ssbSMim4k4PFvN2aYazt&#10;jXd03ftMhBF2MSrIva9iKV2ak0HXtRVx8P5tbdAHWWdS13gL46aU/SgaS4MFB0KOFa1ySs/7iwnc&#10;0zapVuXmbx3Z4yD54UtvOCKlPj+a5RcIT41/h1/tX61gOhjB80w4AnL+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ZgsbMMAAADcAAAADwAAAAAAAAAAAAAAAACYAgAAZHJzL2Rv&#10;d25yZXYueG1sUEsFBgAAAAAEAAQA9QAAAIgDAAAAAA==&#10;" fillcolor="#0d0d0d [3069]" strokecolor="#0d0d0d [3069]" strokeweight="2pt"/>
                  <v:oval id="Oval 936" o:spid="_x0000_s1612" style="position:absolute;left:1896;top:230;width:1327;height:1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UqyG8MA&#10;AADcAAAADwAAAGRycy9kb3ducmV2LnhtbESPW4vCMBCF3wX/Q5iFfdPUK9o1igjLLoiIVmUfh2a2&#10;LTaT0kSt/94Igo+Hc/k4s0VjSnGl2hWWFfS6EQji1OqCMwWH5LszAeE8ssbSMim4k4PFvN2aYazt&#10;jXd03ftMhBF2MSrIva9iKV2ak0HXtRVx8P5tbdAHWWdS13gL46aU/SgaS4MFB0KOFa1ySs/7iwnc&#10;0zapVuXmbx3Z4yD54UtvOCKlPj+a5RcIT41/h1/tX61gOhjD80w4AnL+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UqyG8MAAADcAAAADwAAAAAAAAAAAAAAAACYAgAAZHJzL2Rv&#10;d25yZXYueG1sUEsFBgAAAAAEAAQA9QAAAIgDAAAAAA==&#10;" fillcolor="#0d0d0d [3069]" strokecolor="#0d0d0d [3069]" strokeweight="2pt">
                    <v:textbox>
                      <w:txbxContent>
                        <w:p w:rsidR="00DA4047" w:rsidRDefault="00DA4047">
                          <w:pPr>
                            <w:rPr>
                              <w:rFonts w:eastAsia="Times New Roman"/>
                            </w:rPr>
                          </w:pPr>
                        </w:p>
                      </w:txbxContent>
                    </v:textbox>
                  </v:oval>
                  <v:oval id="Oval 943" o:spid="_x0000_s1611" style="position:absolute;left:3771;top:3605;width:1321;height:121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ti/sUA&#10;AADcAAAADwAAAGRycy9kb3ducmV2LnhtbESPX2vCMBTF3wW/Q7iDvdnUqWN2pmUIQ2HIWLvJHi/N&#10;XVtsbkoTtfv2RhB8PJw/P84qG0wrTtS7xrKCaRSDIC6tbrhS8F28T15AOI+ssbVMCv7JQZaORytM&#10;tD3zF51yX4kwwi5BBbX3XSKlK2sy6CLbEQfvz/YGfZB9JXWP5zBuWvkUx8/SYMOBUGNH65rKQ340&#10;gbv/LLp1u/v9iO3PrNjwcTpfkFKPD8PbKwhPg7+Hb+2tVrCcz+B6JhwBm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hO2L+xQAAANwAAAAPAAAAAAAAAAAAAAAAAJgCAABkcnMv&#10;ZG93bnJldi54bWxQSwUGAAAAAAQABAD1AAAAigMAAAAA&#10;" fillcolor="#0d0d0d [3069]" strokecolor="#0d0d0d [3069]" strokeweight="2pt">
                    <v:textbox>
                      <w:txbxContent>
                        <w:p w:rsidR="00DA4047" w:rsidRDefault="00DA4047">
                          <w:pPr>
                            <w:pStyle w:val="NormalWeb"/>
                            <w:spacing w:before="0" w:beforeAutospacing="0" w:after="0" w:afterAutospacing="0"/>
                          </w:pPr>
                          <w:r>
                            <w:rPr>
                              <w:rFonts w:eastAsia="Times New Roman"/>
                            </w:rPr>
                            <w:t> </w:t>
                          </w:r>
                        </w:p>
                      </w:txbxContent>
                    </v:textbox>
                  </v:oval>
                  <v:shape id="Straight Arrow Connector 944" o:spid="_x0000_s1610" type="#_x0000_t32" style="position:absolute;left:666;top:1276;width:1424;height:2339;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OWn7sYAAADcAAAADwAAAGRycy9kb3ducmV2LnhtbESPQWsCMRSE74X+h/AKvdVsRaRdjWJb&#10;FQ96cBV7fd28blY3L8sm6uqvN0Khx2FmvmGG49ZW4kSNLx0reO0kIIhzp0suFGw3s5c3ED4ga6wc&#10;k4ILeRiPHh+GmGp35jWdslCICGGfogITQp1K6XNDFn3H1cTR+3WNxRBlU0jd4DnCbSW7SdKXFkuO&#10;CwZr+jSUH7KjVZD9TJZmeqXia8ff85VdzPcf065Sz0/tZAAiUBv+w3/thVbw3uvB/Uw8AnJ0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Tlp+7GAAAA3AAAAA8AAAAAAAAA&#10;AAAAAAAAoQIAAGRycy9kb3ducmV2LnhtbFBLBQYAAAAABAAEAPkAAACUAwAAAAA=&#10;" strokecolor="#0d0d0d [3069]" strokeweight="1pt">
                    <v:stroke dashstyle="dash" startarrow="block"/>
                  </v:shape>
                  <v:shape id="Straight Arrow Connector 946" o:spid="_x0000_s1609" type="#_x0000_t32" style="position:absolute;left:1333;top:4214;width:2438;height:15;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u+l98cAAADcAAAADwAAAGRycy9kb3ducmV2LnhtbESPQWvCQBSE7wX/w/KE3uqmUtM2ukoR&#10;hSJF2lgK3h7Z1yQ1+zZmVzf++65Q6HGYmW+Y2aI3jThT52rLCu5HCQjiwuqaSwWfu/XdEwjnkTU2&#10;lknBhRws5oObGWbaBv6gc+5LESHsMlRQed9mUrqiIoNuZFvi6H3bzqCPsiul7jBEuGnkOElSabDm&#10;uFBhS8uKikN+MgoO+81jGOe7kIav8LN6ez9uJ+Go1O2wf5mC8NT7//Bf+1UreH5I4XomHgE5/wU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y76X3xwAAANwAAAAPAAAAAAAA&#10;AAAAAAAAAKECAABkcnMvZG93bnJldi54bWxQSwUGAAAAAAQABAD5AAAAlQMAAAAA&#10;" strokecolor="#0d0d0d [3069]" strokeweight="1pt">
                    <v:stroke endarrow="block"/>
                  </v:shape>
                  <w10:wrap type="none"/>
                  <w10:anchorlock/>
                </v:group>
              </w:pict>
            </w:r>
          </w:p>
        </w:tc>
        <w:tc>
          <w:tcPr>
            <w:tcW w:w="487" w:type="dxa"/>
            <w:tcBorders>
              <w:bottom w:val="single" w:sz="4" w:space="0" w:color="auto"/>
            </w:tcBorders>
            <w:vAlign w:val="center"/>
          </w:tcPr>
          <w:p w:rsidR="00933ADC" w:rsidRPr="002D4FD2" w:rsidRDefault="00933ADC" w:rsidP="003C184C">
            <w:pPr>
              <w:widowControl w:val="0"/>
            </w:pPr>
            <w:r>
              <w:t>→</w:t>
            </w:r>
          </w:p>
        </w:tc>
        <w:tc>
          <w:tcPr>
            <w:tcW w:w="1116" w:type="dxa"/>
            <w:tcBorders>
              <w:bottom w:val="single" w:sz="4" w:space="0" w:color="auto"/>
            </w:tcBorders>
            <w:vAlign w:val="center"/>
          </w:tcPr>
          <w:p w:rsidR="00933ADC" w:rsidRDefault="006069D0" w:rsidP="003C184C">
            <w:pPr>
              <w:widowControl w:val="0"/>
            </w:pPr>
            <w:r>
              <w:pict>
                <v:group id="_x0000_s1600" editas="canvas" style="width:42.9pt;height:38pt;mso-position-horizontal-relative:char;mso-position-vertical-relative:line" coordsize="5448,4819" o:gfxdata="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">
                  <v:shape id="_x0000_s1607" type="#_x0000_t75" style="position:absolute;width:5448;height:4819;visibility:visible">
                    <v:fill o:detectmouseclick="t"/>
                    <v:path o:connecttype="none"/>
                  </v:shape>
                  <v:oval id="Oval 928" o:spid="_x0000_s1606" style="position:absolute;top:3615;width:1333;height:122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AVL8IA&#10;AADcAAAADwAAAGRycy9kb3ducmV2LnhtbERPS2vCQBC+C/0PyxS86cZXaVNXKUJpQURM2tLjkJ0m&#10;odnZkF01/nvnIHj8+N7Lde8adaIu1J4NTMYJKOLC25pLA1/5++gZVIjIFhvPZOBCAdarh8ESU+vP&#10;fKBTFkslIRxSNFDF2KZah6Iih2HsW2Lh/nznMArsSm07PEu4a/Q0SZ60w5qlocKWNhUV/9nRSe/P&#10;Pm83ze53m/jvWf7Bx8l8QcYMH/u3V1CR+ngX39yf1sDLVNbKGTkCenU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yQBUvwgAAANwAAAAPAAAAAAAAAAAAAAAAAJgCAABkcnMvZG93&#10;bnJldi54bWxQSwUGAAAAAAQABAD1AAAAhwMAAAAA&#10;" fillcolor="#0d0d0d [3069]" strokecolor="#0d0d0d [3069]" strokeweight="2pt"/>
                  <v:oval id="Oval 929" o:spid="_x0000_s1605" style="position:absolute;left:1896;top:230;width:1327;height:1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ywtMUA&#10;AADcAAAADwAAAGRycy9kb3ducmV2LnhtbESPX2vCMBTF3wd+h3AF39ZUt4lWo4gwHIwx1qr4eGmu&#10;bbG5KU1su2+/DAZ7PJw/P856O5hadNS6yrKCaRSDIM6trrhQcMxeHxcgnEfWWFsmBd/kYLsZPawx&#10;0bbnL+pSX4gwwi5BBaX3TSKly0sy6CLbEAfvaluDPsi2kLrFPoybWs7ieC4NVhwIJTa0Lym/pXcT&#10;uOfPrNnXH5f32J6esgPfp88vpNRkPOxWIDwN/j/8137TCpazJfyeCUdAb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DLC0xQAAANwAAAAPAAAAAAAAAAAAAAAAAJgCAABkcnMv&#10;ZG93bnJldi54bWxQSwUGAAAAAAQABAD1AAAAigMAAAAA&#10;" fillcolor="#0d0d0d [3069]" strokecolor="#0d0d0d [3069]" strokeweight="2pt">
                    <v:textbox>
                      <w:txbxContent>
                        <w:p w:rsidR="00DA4047" w:rsidRDefault="00DA4047">
                          <w:pPr>
                            <w:rPr>
                              <w:rFonts w:eastAsia="Times New Roman"/>
                            </w:rPr>
                          </w:pPr>
                        </w:p>
                      </w:txbxContent>
                    </v:textbox>
                  </v:oval>
                  <v:oval id="Oval 930" o:spid="_x0000_s1604" style="position:absolute;left:3771;top:3605;width:1321;height:121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e+P9MIA&#10;AADcAAAADwAAAGRycy9kb3ducmV2LnhtbERPTWvCQBC9C/0PyxS86cZaS01dpQjSgkhpotLjkJ0m&#10;odnZkF01/ffOQfD4eN+LVe8adaYu1J4NTMYJKOLC25pLA/t8M3oFFSKyxcYzGfinAKvlw2CBqfUX&#10;/qZzFkslIRxSNFDF2KZah6Iih2HsW2Lhfn3nMArsSm07vEi4a/RTkrxohzVLQ4UtrSsq/rKTk97j&#10;V96um93PNvGHaf7Bp8nzjIwZPvbvb6Ai9fEuvrk/rYH5VObLGTkCenk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J74/0wgAAANwAAAAPAAAAAAAAAAAAAAAAAJgCAABkcnMvZG93&#10;bnJldi54bWxQSwUGAAAAAAQABAD1AAAAhwMAAAAA&#10;" fillcolor="#0d0d0d [3069]" strokecolor="#0d0d0d [3069]" strokeweight="2pt">
                    <v:textbox>
                      <w:txbxContent>
                        <w:p w:rsidR="00DA4047" w:rsidRDefault="00DA4047">
                          <w:pPr>
                            <w:pStyle w:val="NormalWeb"/>
                            <w:spacing w:before="0" w:beforeAutospacing="0" w:after="0" w:afterAutospacing="0"/>
                          </w:pPr>
                          <w:r>
                            <w:rPr>
                              <w:rFonts w:eastAsia="Times New Roman"/>
                            </w:rPr>
                            <w:t> </w:t>
                          </w:r>
                        </w:p>
                      </w:txbxContent>
                    </v:textbox>
                  </v:oval>
                  <v:shape id="Straight Arrow Connector 931" o:spid="_x0000_s1603" type="#_x0000_t32" style="position:absolute;left:666;top:1276;width:1424;height:2339;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JR3C8YAAADcAAAADwAAAGRycy9kb3ducmV2LnhtbESPzW7CMBCE75X6DtYicSsOICGaYhDl&#10;TxzKgbQq1yVe4rTxOooNpH16XAmpx9HMfKOZzFpbiQs1vnSsoN9LQBDnTpdcKPh4Xz+NQfiArLFy&#10;TAp+yMNs+vgwwVS7K+/pkoVCRAj7FBWYEOpUSp8bsuh7riaO3sk1FkOUTSF1g9cIt5UcJMlIWiw5&#10;LhisaWEo/87OVkF2nL+Z1S8Vy08+bHZ2u/l6XQ2U6nba+QuIQG34D9/bW63gediHvzPxCMjpD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yUdwvGAAAA3AAAAA8AAAAAAAAA&#10;AAAAAAAAoQIAAGRycy9kb3ducmV2LnhtbFBLBQYAAAAABAAEAPkAAACUAwAAAAA=&#10;" strokecolor="#0d0d0d [3069]" strokeweight="1pt">
                    <v:stroke dashstyle="dash" startarrow="block"/>
                  </v:shape>
                  <v:shape id="Straight Arrow Connector 932" o:spid="_x0000_s1602" type="#_x0000_t32" style="position:absolute;left:3028;top:1276;width:1404;height:2329;flip:x 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UoE48MAAADcAAAADwAAAGRycy9kb3ducmV2LnhtbESPQWvCQBSE7wX/w/IEb3Wjgmh0FZEK&#10;OUjBtOD1kX1mF7NvQ3abpP++Wyj0OMzMN8z+OLpG9NQF61nBYp6BIK68tlwr+Py4vG5AhIissfFM&#10;Cr4pwPEwedljrv3AN+rLWIsE4ZCjAhNjm0sZKkMOw9y3xMl7+M5hTLKrpe5wSHDXyGWWraVDy2nB&#10;YEtnQ9Wz/HIKrkNB98JY523sh+vlvVy/taVSs+l42oGINMb/8F+70Aq2qyX8nklHQB5+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VKBOPDAAAA3AAAAA8AAAAAAAAAAAAA&#10;AAAAoQIAAGRycy9kb3ducmV2LnhtbFBLBQYAAAAABAAEAPkAAACRAwAAAAA=&#10;" strokecolor="#0d0d0d [3069]" strokeweight="1pt">
                    <v:stroke dashstyle="dash" startarrow="block"/>
                  </v:shape>
                  <v:shape id="Straight Arrow Connector 933" o:spid="_x0000_s1601" type="#_x0000_t32" style="position:absolute;left:1333;top:4214;width:2438;height:15;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51EscAAADcAAAADwAAAGRycy9kb3ducmV2LnhtbESPQWvCQBSE74X+h+UVvNVNlVpNXaUU&#10;BSlSahTB2yP7mqRm38bs6qb/3i0IPQ4z8w0znXemFhdqXWVZwVM/AUGcW11xoWC3XT6OQTiPrLG2&#10;TAp+ycF8dn83xVTbwBu6ZL4QEcIuRQWl900qpctLMuj6tiGO3rdtDfoo20LqFkOEm1oOkmQkDVYc&#10;F0ps6L2k/JidjYLj4eMlDLJtGIV9+Fmsv06fz+GkVO+he3sF4anz/+Fbe6UVTIZD+DsTj4CcX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6nnUSxwAAANwAAAAPAAAAAAAA&#10;AAAAAAAAAKECAABkcnMvZG93bnJldi54bWxQSwUGAAAAAAQABAD5AAAAlQMAAAAA&#10;" strokecolor="#0d0d0d [3069]" strokeweight="1pt">
                    <v:stroke endarrow="block"/>
                  </v:shape>
                  <w10:wrap type="none"/>
                  <w10:anchorlock/>
                </v:group>
              </w:pict>
            </w:r>
          </w:p>
        </w:tc>
        <w:tc>
          <w:tcPr>
            <w:tcW w:w="876" w:type="dxa"/>
            <w:tcBorders>
              <w:bottom w:val="single" w:sz="4" w:space="0" w:color="auto"/>
            </w:tcBorders>
            <w:vAlign w:val="center"/>
          </w:tcPr>
          <w:p w:rsidR="00933ADC" w:rsidRPr="00933ADC" w:rsidRDefault="00933ADC" w:rsidP="00933ADC">
            <w:pPr>
              <w:widowControl w:val="0"/>
              <w:jc w:val="right"/>
              <w:rPr>
                <w:color w:val="000000"/>
              </w:rPr>
            </w:pPr>
            <w:r w:rsidRPr="00933ADC">
              <w:rPr>
                <w:color w:val="000000"/>
              </w:rPr>
              <w:t>0.38</w:t>
            </w:r>
          </w:p>
        </w:tc>
        <w:tc>
          <w:tcPr>
            <w:tcW w:w="1106" w:type="dxa"/>
            <w:tcBorders>
              <w:bottom w:val="single" w:sz="4" w:space="0" w:color="auto"/>
            </w:tcBorders>
            <w:vAlign w:val="center"/>
          </w:tcPr>
          <w:p w:rsidR="00933ADC" w:rsidRPr="007113A2" w:rsidRDefault="00933ADC" w:rsidP="007113A2">
            <w:pPr>
              <w:widowControl w:val="0"/>
              <w:rPr>
                <w:color w:val="000000"/>
              </w:rPr>
            </w:pPr>
            <w:r w:rsidRPr="007113A2">
              <w:rPr>
                <w:color w:val="000000"/>
              </w:rPr>
              <w:t>(0.13)</w:t>
            </w:r>
            <w:r w:rsidR="00486ABF">
              <w:rPr>
                <w:color w:val="000000"/>
              </w:rPr>
              <w:t>**</w:t>
            </w:r>
          </w:p>
        </w:tc>
        <w:tc>
          <w:tcPr>
            <w:tcW w:w="876" w:type="dxa"/>
            <w:tcBorders>
              <w:bottom w:val="single" w:sz="4" w:space="0" w:color="auto"/>
            </w:tcBorders>
            <w:vAlign w:val="center"/>
          </w:tcPr>
          <w:p w:rsidR="00933ADC" w:rsidRPr="00933ADC" w:rsidRDefault="00933ADC" w:rsidP="00933ADC">
            <w:pPr>
              <w:widowControl w:val="0"/>
              <w:jc w:val="right"/>
              <w:rPr>
                <w:color w:val="000000"/>
              </w:rPr>
            </w:pPr>
            <w:r w:rsidRPr="00933ADC">
              <w:rPr>
                <w:color w:val="000000"/>
              </w:rPr>
              <w:t>0.52</w:t>
            </w:r>
          </w:p>
        </w:tc>
        <w:tc>
          <w:tcPr>
            <w:tcW w:w="1078" w:type="dxa"/>
            <w:tcBorders>
              <w:bottom w:val="single" w:sz="4" w:space="0" w:color="auto"/>
            </w:tcBorders>
            <w:vAlign w:val="center"/>
          </w:tcPr>
          <w:p w:rsidR="00933ADC" w:rsidRPr="007113A2" w:rsidRDefault="00933ADC" w:rsidP="007113A2">
            <w:pPr>
              <w:widowControl w:val="0"/>
              <w:rPr>
                <w:color w:val="000000"/>
              </w:rPr>
            </w:pPr>
            <w:r w:rsidRPr="007113A2">
              <w:rPr>
                <w:color w:val="000000"/>
              </w:rPr>
              <w:t>(0.11)</w:t>
            </w:r>
            <w:r w:rsidR="00486ABF">
              <w:rPr>
                <w:color w:val="000000"/>
              </w:rPr>
              <w:t>**</w:t>
            </w:r>
          </w:p>
        </w:tc>
        <w:tc>
          <w:tcPr>
            <w:tcW w:w="876" w:type="dxa"/>
            <w:tcBorders>
              <w:bottom w:val="single" w:sz="4" w:space="0" w:color="auto"/>
            </w:tcBorders>
            <w:vAlign w:val="center"/>
          </w:tcPr>
          <w:p w:rsidR="00933ADC" w:rsidRPr="00933ADC" w:rsidRDefault="00933ADC" w:rsidP="00933ADC">
            <w:pPr>
              <w:widowControl w:val="0"/>
              <w:jc w:val="right"/>
              <w:rPr>
                <w:color w:val="000000"/>
              </w:rPr>
            </w:pPr>
            <w:r w:rsidRPr="00933ADC">
              <w:rPr>
                <w:color w:val="000000"/>
              </w:rPr>
              <w:t>0.41</w:t>
            </w:r>
          </w:p>
        </w:tc>
        <w:tc>
          <w:tcPr>
            <w:tcW w:w="1078" w:type="dxa"/>
            <w:tcBorders>
              <w:bottom w:val="single" w:sz="4" w:space="0" w:color="auto"/>
            </w:tcBorders>
            <w:vAlign w:val="center"/>
          </w:tcPr>
          <w:p w:rsidR="00933ADC" w:rsidRPr="007113A2" w:rsidRDefault="00933ADC" w:rsidP="007113A2">
            <w:pPr>
              <w:widowControl w:val="0"/>
              <w:rPr>
                <w:color w:val="000000"/>
              </w:rPr>
            </w:pPr>
            <w:r w:rsidRPr="007113A2">
              <w:rPr>
                <w:color w:val="000000"/>
              </w:rPr>
              <w:t>(0.07)</w:t>
            </w:r>
            <w:r w:rsidR="00486ABF">
              <w:rPr>
                <w:color w:val="000000"/>
              </w:rPr>
              <w:t>**</w:t>
            </w:r>
          </w:p>
        </w:tc>
        <w:tc>
          <w:tcPr>
            <w:tcW w:w="1171" w:type="dxa"/>
            <w:tcBorders>
              <w:bottom w:val="single" w:sz="4" w:space="0" w:color="auto"/>
            </w:tcBorders>
            <w:vAlign w:val="center"/>
          </w:tcPr>
          <w:p w:rsidR="00933ADC" w:rsidRPr="00725B6A" w:rsidRDefault="0054205C" w:rsidP="003C184C">
            <w:pPr>
              <w:widowControl w:val="0"/>
              <w:tabs>
                <w:tab w:val="left" w:pos="433"/>
              </w:tabs>
            </w:pPr>
            <w:r>
              <w:t>0</w:t>
            </w:r>
          </w:p>
        </w:tc>
        <w:tc>
          <w:tcPr>
            <w:tcW w:w="1056" w:type="dxa"/>
            <w:tcBorders>
              <w:bottom w:val="single" w:sz="4" w:space="0" w:color="auto"/>
            </w:tcBorders>
            <w:vAlign w:val="center"/>
          </w:tcPr>
          <w:p w:rsidR="00933ADC" w:rsidRDefault="0054205C" w:rsidP="003C184C">
            <w:pPr>
              <w:widowControl w:val="0"/>
              <w:tabs>
                <w:tab w:val="decimal" w:pos="342"/>
              </w:tabs>
            </w:pPr>
            <w:r>
              <w:t>80</w:t>
            </w:r>
            <w:r w:rsidR="00933ADC">
              <w:t>**</w:t>
            </w:r>
          </w:p>
        </w:tc>
      </w:tr>
    </w:tbl>
    <w:p w:rsidR="00B60265" w:rsidRDefault="00B60265" w:rsidP="00B60265">
      <w:pPr>
        <w:widowControl w:val="0"/>
        <w:rPr>
          <w:i/>
        </w:rPr>
      </w:pPr>
    </w:p>
    <w:p w:rsidR="00B60265" w:rsidRDefault="00B60265" w:rsidP="00B60265">
      <w:pPr>
        <w:widowControl w:val="0"/>
      </w:pPr>
      <w:r>
        <w:rPr>
          <w:i/>
        </w:rPr>
        <w:t>Note.</w:t>
      </w:r>
      <w:r w:rsidRPr="00B9379E">
        <w:t xml:space="preserve"> </w:t>
      </w:r>
      <w:r w:rsidRPr="008242E2">
        <w:t xml:space="preserve">* </w:t>
      </w:r>
      <w:r w:rsidRPr="008242E2">
        <w:rPr>
          <w:i/>
        </w:rPr>
        <w:t>p</w:t>
      </w:r>
      <w:r w:rsidRPr="008242E2">
        <w:t xml:space="preserve"> &lt; .05. ** </w:t>
      </w:r>
      <w:r w:rsidRPr="008242E2">
        <w:rPr>
          <w:i/>
        </w:rPr>
        <w:t>p</w:t>
      </w:r>
      <w:r w:rsidRPr="008242E2">
        <w:t xml:space="preserve"> &lt; .01. </w:t>
      </w:r>
      <w:r>
        <w:t>Dotted</w:t>
      </w:r>
      <w:r w:rsidRPr="008242E2">
        <w:t xml:space="preserve"> lines indicate bully-victim relations</w:t>
      </w:r>
      <w:r w:rsidR="00C4597D">
        <w:t>;</w:t>
      </w:r>
      <w:r w:rsidRPr="008242E2">
        <w:t xml:space="preserve"> </w:t>
      </w:r>
      <w:r>
        <w:t>solid</w:t>
      </w:r>
      <w:r w:rsidRPr="008242E2">
        <w:t xml:space="preserve"> lines indicate </w:t>
      </w:r>
      <w:r>
        <w:t xml:space="preserve">defending </w:t>
      </w:r>
      <w:r w:rsidRPr="008242E2">
        <w:t xml:space="preserve">relations in the graphical representations of the </w:t>
      </w:r>
      <w:r>
        <w:t>(</w:t>
      </w:r>
      <w:r w:rsidRPr="008242E2">
        <w:t>multiplex</w:t>
      </w:r>
      <w:r>
        <w:t>)</w:t>
      </w:r>
      <w:r w:rsidRPr="008242E2">
        <w:t xml:space="preserve"> parameters.</w:t>
      </w:r>
    </w:p>
    <w:p w:rsidR="00B60265" w:rsidRDefault="00B60265" w:rsidP="00B60265">
      <w:r>
        <w:br w:type="page"/>
      </w:r>
    </w:p>
    <w:p w:rsidR="0016700E" w:rsidRDefault="0016700E" w:rsidP="0016700E">
      <w:pPr>
        <w:spacing w:line="480" w:lineRule="auto"/>
        <w:sectPr w:rsidR="0016700E" w:rsidSect="007454D1">
          <w:pgSz w:w="15840" w:h="12240" w:orient="landscape"/>
          <w:pgMar w:top="720" w:right="1440" w:bottom="720" w:left="1440" w:header="720" w:footer="720" w:gutter="0"/>
          <w:cols w:space="720"/>
          <w:docGrid w:linePitch="360"/>
        </w:sectPr>
      </w:pPr>
    </w:p>
    <w:p w:rsidR="0063595D" w:rsidRDefault="0063595D" w:rsidP="0063595D">
      <w:pPr>
        <w:pStyle w:val="Heading1"/>
        <w:spacing w:line="480" w:lineRule="auto"/>
      </w:pPr>
      <w:bookmarkStart w:id="11" w:name="_Toc380411592"/>
      <w:r>
        <w:lastRenderedPageBreak/>
        <w:t xml:space="preserve">S8: </w:t>
      </w:r>
      <w:r w:rsidR="0002025C">
        <w:t xml:space="preserve">Results: </w:t>
      </w:r>
      <w:r>
        <w:t>Bullying and defending parameters in the uniplex and multiplex models</w:t>
      </w:r>
      <w:bookmarkEnd w:id="11"/>
    </w:p>
    <w:p w:rsidR="0063595D" w:rsidRDefault="0063595D" w:rsidP="0063595D">
      <w:pPr>
        <w:widowControl w:val="0"/>
        <w:spacing w:line="480" w:lineRule="auto"/>
        <w:ind w:firstLine="720"/>
      </w:pPr>
      <w:r>
        <w:t xml:space="preserve">Before </w:t>
      </w:r>
      <w:r w:rsidR="00AB6DCE">
        <w:t xml:space="preserve">estimating </w:t>
      </w:r>
      <w:r>
        <w:t xml:space="preserve">combined models for bullying and defending, we estimated uniplex models to examine these relations on their own (see supplementary materials S5 and S6). The parameter estimates of the effects in the uniplex models were highly comparable with the parameter estimates in the multiplex model. Therefore, we discuss only the multiplex estimations that are given in supplementary material S7. </w:t>
      </w:r>
    </w:p>
    <w:p w:rsidR="007932A1" w:rsidRDefault="007932A1" w:rsidP="007932A1">
      <w:pPr>
        <w:widowControl w:val="0"/>
        <w:tabs>
          <w:tab w:val="right" w:pos="9085"/>
        </w:tabs>
        <w:spacing w:line="480" w:lineRule="auto"/>
        <w:rPr>
          <w:b/>
        </w:rPr>
      </w:pPr>
      <w:r>
        <w:rPr>
          <w:b/>
        </w:rPr>
        <w:t>Bullying Dynamics</w:t>
      </w:r>
      <w:r>
        <w:rPr>
          <w:b/>
        </w:rPr>
        <w:tab/>
      </w:r>
    </w:p>
    <w:p w:rsidR="006B387F" w:rsidRDefault="007932A1" w:rsidP="007932A1">
      <w:pPr>
        <w:widowControl w:val="0"/>
        <w:spacing w:line="480" w:lineRule="auto"/>
      </w:pPr>
      <w:r>
        <w:tab/>
        <w:t xml:space="preserve">The first part of the table in S7 gives the estimates for the bullying network. </w:t>
      </w:r>
      <w:r w:rsidR="001F7842">
        <w:t>T</w:t>
      </w:r>
      <w:r>
        <w:t xml:space="preserve">he </w:t>
      </w:r>
      <w:r>
        <w:rPr>
          <w:i/>
        </w:rPr>
        <w:t xml:space="preserve">outdegree </w:t>
      </w:r>
      <w:r>
        <w:t xml:space="preserve">was estimated negatively. As a consequence of the relatively high bullying rate at T1 for school B, it was necessary to include a time dummy for the outdegree to have well-converged rate parameters. In line with </w:t>
      </w:r>
      <w:r w:rsidR="00994259">
        <w:t>earlier findings</w:t>
      </w:r>
      <w:r>
        <w:t xml:space="preserve">, </w:t>
      </w:r>
      <w:r w:rsidR="006B387F">
        <w:t xml:space="preserve">the development of bullying relations </w:t>
      </w:r>
      <w:r w:rsidR="00AB6DCE">
        <w:t xml:space="preserve">showed </w:t>
      </w:r>
      <w:r w:rsidR="006B387F">
        <w:t>a tendency towards reciprocation of bullying</w:t>
      </w:r>
      <w:r>
        <w:t xml:space="preserve">. </w:t>
      </w:r>
    </w:p>
    <w:p w:rsidR="00601F87" w:rsidRDefault="006B387F" w:rsidP="007932A1">
      <w:pPr>
        <w:widowControl w:val="0"/>
        <w:spacing w:line="480" w:lineRule="auto"/>
        <w:ind w:firstLine="720"/>
      </w:pPr>
      <w:r>
        <w:t>RSiena allows investigati</w:t>
      </w:r>
      <w:r w:rsidR="00AB6DCE">
        <w:t>o</w:t>
      </w:r>
      <w:r>
        <w:t>n</w:t>
      </w:r>
      <w:r w:rsidR="003567E4">
        <w:t xml:space="preserve"> of</w:t>
      </w:r>
      <w:r>
        <w:t xml:space="preserve"> whether </w:t>
      </w:r>
      <w:r w:rsidRPr="006B387F">
        <w:t xml:space="preserve">effects operate </w:t>
      </w:r>
      <w:r w:rsidR="003567E4">
        <w:t>at</w:t>
      </w:r>
      <w:r w:rsidRPr="006B387F">
        <w:t xml:space="preserve"> different strengths for the creation </w:t>
      </w:r>
      <w:r>
        <w:t>or maintenance</w:t>
      </w:r>
      <w:r w:rsidRPr="006B387F">
        <w:t xml:space="preserve"> of relations.</w:t>
      </w:r>
      <w:r>
        <w:t xml:space="preserve"> A creation effect would mean that children respond to bullying by bullying (thus, striking back at the bully)</w:t>
      </w:r>
      <w:r w:rsidR="003567E4">
        <w:t>;</w:t>
      </w:r>
      <w:r>
        <w:t xml:space="preserve"> a maintenance effect would mean that reciprocal relations endure. Testing for differences in the creation or maintenance of reciprocal bullying relations only revealed </w:t>
      </w:r>
      <w:r w:rsidR="007932A1">
        <w:t>significant differences for school B. There was a positive creation effect (</w:t>
      </w:r>
      <w:r w:rsidR="007932A1">
        <w:rPr>
          <w:i/>
        </w:rPr>
        <w:t>b</w:t>
      </w:r>
      <w:r w:rsidR="007932A1">
        <w:t xml:space="preserve"> = 3.44, </w:t>
      </w:r>
      <w:r w:rsidR="007932A1">
        <w:rPr>
          <w:i/>
        </w:rPr>
        <w:t>SE</w:t>
      </w:r>
      <w:r w:rsidR="007932A1">
        <w:t xml:space="preserve"> = 0.61, </w:t>
      </w:r>
      <w:r w:rsidR="007932A1">
        <w:rPr>
          <w:i/>
        </w:rPr>
        <w:t>p</w:t>
      </w:r>
      <w:r w:rsidR="007932A1">
        <w:t xml:space="preserve"> &lt; .01) and a very strong negative maintenance effect (</w:t>
      </w:r>
      <w:r w:rsidR="007932A1">
        <w:rPr>
          <w:i/>
        </w:rPr>
        <w:t>b</w:t>
      </w:r>
      <w:r w:rsidR="007932A1">
        <w:t xml:space="preserve"> = 19.9, </w:t>
      </w:r>
      <w:r w:rsidR="007932A1">
        <w:rPr>
          <w:i/>
        </w:rPr>
        <w:t>SE</w:t>
      </w:r>
      <w:r w:rsidR="007932A1">
        <w:t xml:space="preserve"> = 2.95, </w:t>
      </w:r>
      <w:r w:rsidR="007932A1">
        <w:rPr>
          <w:i/>
        </w:rPr>
        <w:t>p</w:t>
      </w:r>
      <w:r w:rsidR="007932A1">
        <w:t xml:space="preserve"> &lt; .01). The latter effect, however, should be interpreted in the light of the significant drop </w:t>
      </w:r>
      <w:r w:rsidR="003567E4">
        <w:t>in</w:t>
      </w:r>
      <w:r w:rsidR="007932A1">
        <w:t xml:space="preserve"> bullying ties from T1 to T2.</w:t>
      </w:r>
    </w:p>
    <w:p w:rsidR="007932A1" w:rsidRPr="004438BB" w:rsidRDefault="007932A1" w:rsidP="007932A1">
      <w:pPr>
        <w:widowControl w:val="0"/>
        <w:spacing w:line="480" w:lineRule="auto"/>
        <w:ind w:firstLine="720"/>
      </w:pPr>
      <w:r>
        <w:t xml:space="preserve">The </w:t>
      </w:r>
      <w:r w:rsidR="001F7842">
        <w:rPr>
          <w:i/>
        </w:rPr>
        <w:t>indegree-popularity</w:t>
      </w:r>
      <w:r>
        <w:t xml:space="preserve"> for bullying was estimated positively, which means that children who were nominated as bull</w:t>
      </w:r>
      <w:r w:rsidR="00D22A75">
        <w:t>ies</w:t>
      </w:r>
      <w:r>
        <w:t xml:space="preserve"> </w:t>
      </w:r>
      <w:r w:rsidR="001F7842">
        <w:t>also receiv</w:t>
      </w:r>
      <w:r w:rsidR="00D22A75">
        <w:t>ed</w:t>
      </w:r>
      <w:r w:rsidR="001F7842">
        <w:t xml:space="preserve"> </w:t>
      </w:r>
      <w:r w:rsidR="00D22A75">
        <w:t>several</w:t>
      </w:r>
      <w:r w:rsidR="001F7842">
        <w:t xml:space="preserve"> nominations for bullying</w:t>
      </w:r>
      <w:r w:rsidR="00D22A75" w:rsidRPr="00D22A75">
        <w:t xml:space="preserve"> </w:t>
      </w:r>
      <w:r w:rsidR="00D22A75">
        <w:t>over time</w:t>
      </w:r>
      <w:r w:rsidR="001F7842">
        <w:t>.</w:t>
      </w:r>
      <w:r>
        <w:t xml:space="preserve"> </w:t>
      </w:r>
      <w:r w:rsidR="006B387F">
        <w:t>Thus, at the actor</w:t>
      </w:r>
      <w:r w:rsidR="00484337">
        <w:t xml:space="preserve"> </w:t>
      </w:r>
      <w:r w:rsidR="006B387F">
        <w:t xml:space="preserve">level, bullying was quite stable. </w:t>
      </w:r>
      <w:r>
        <w:t xml:space="preserve">The parameter for the </w:t>
      </w:r>
      <w:r w:rsidR="001F7842">
        <w:rPr>
          <w:i/>
        </w:rPr>
        <w:t>outdegree-activity</w:t>
      </w:r>
      <w:r>
        <w:t xml:space="preserve"> suggests that </w:t>
      </w:r>
      <w:r w:rsidR="00B120BC">
        <w:t>the number of</w:t>
      </w:r>
      <w:r>
        <w:t xml:space="preserve"> outgoing bullying ties (</w:t>
      </w:r>
      <w:r w:rsidR="00F42C59">
        <w:t>being victimized</w:t>
      </w:r>
      <w:r>
        <w:t xml:space="preserve">) </w:t>
      </w:r>
      <w:r w:rsidR="00B120BC">
        <w:t xml:space="preserve">was not predictive </w:t>
      </w:r>
      <w:r w:rsidR="00484337">
        <w:t xml:space="preserve">over time </w:t>
      </w:r>
      <w:r w:rsidR="00B120BC">
        <w:t xml:space="preserve">for giving </w:t>
      </w:r>
      <w:r w:rsidR="00484337">
        <w:t>several</w:t>
      </w:r>
      <w:r>
        <w:t xml:space="preserve"> nominations for bullying.</w:t>
      </w:r>
      <w:r w:rsidR="00D41BE7">
        <w:t xml:space="preserve"> </w:t>
      </w:r>
      <w:r>
        <w:t xml:space="preserve">The effect for </w:t>
      </w:r>
      <w:r w:rsidR="001F7842">
        <w:rPr>
          <w:i/>
        </w:rPr>
        <w:t>zero outdegrees</w:t>
      </w:r>
      <w:r>
        <w:rPr>
          <w:i/>
        </w:rPr>
        <w:t xml:space="preserve"> </w:t>
      </w:r>
      <w:r>
        <w:t xml:space="preserve">showed that many children had </w:t>
      </w:r>
      <w:r>
        <w:lastRenderedPageBreak/>
        <w:t xml:space="preserve">and kept zero out-ties. </w:t>
      </w:r>
    </w:p>
    <w:p w:rsidR="007932A1" w:rsidRDefault="007932A1" w:rsidP="007932A1">
      <w:pPr>
        <w:widowControl w:val="0"/>
        <w:spacing w:line="480" w:lineRule="auto"/>
        <w:rPr>
          <w:b/>
        </w:rPr>
      </w:pPr>
      <w:r>
        <w:rPr>
          <w:b/>
        </w:rPr>
        <w:t>Defending Dynamics</w:t>
      </w:r>
    </w:p>
    <w:p w:rsidR="001F7842" w:rsidRDefault="007932A1" w:rsidP="007932A1">
      <w:pPr>
        <w:widowControl w:val="0"/>
        <w:spacing w:line="480" w:lineRule="auto"/>
      </w:pPr>
      <w:r>
        <w:rPr>
          <w:b/>
        </w:rPr>
        <w:tab/>
      </w:r>
      <w:r>
        <w:t xml:space="preserve">The network dynamics for defending (see the second part of Table </w:t>
      </w:r>
      <w:r w:rsidR="001F7842">
        <w:t>S7</w:t>
      </w:r>
      <w:r>
        <w:t xml:space="preserve">) were in line with the known properties of positive networks: there was a high degree of </w:t>
      </w:r>
      <w:r w:rsidRPr="005611EB">
        <w:t>reciprocity</w:t>
      </w:r>
      <w:r w:rsidR="00484337">
        <w:t>,</w:t>
      </w:r>
      <w:r>
        <w:t xml:space="preserve"> as seen in the significant </w:t>
      </w:r>
      <w:r>
        <w:rPr>
          <w:i/>
        </w:rPr>
        <w:t>reciprocity</w:t>
      </w:r>
      <w:r>
        <w:t xml:space="preserve"> parameter, and there was evidence for transitive closure, as seen in the significant effects for </w:t>
      </w:r>
      <w:r>
        <w:rPr>
          <w:i/>
        </w:rPr>
        <w:t xml:space="preserve">transitivity </w:t>
      </w:r>
      <w:r>
        <w:t xml:space="preserve">(positive) and </w:t>
      </w:r>
      <w:r>
        <w:rPr>
          <w:i/>
        </w:rPr>
        <w:t>two-paths</w:t>
      </w:r>
      <w:r>
        <w:t xml:space="preserve"> (negative). </w:t>
      </w:r>
      <w:r w:rsidR="00B120BC">
        <w:t xml:space="preserve">This suggests that children defend within subgroups of defenders. </w:t>
      </w:r>
    </w:p>
    <w:p w:rsidR="00B120BC" w:rsidRDefault="007932A1" w:rsidP="001F7842">
      <w:pPr>
        <w:widowControl w:val="0"/>
        <w:spacing w:line="480" w:lineRule="auto"/>
        <w:ind w:firstLine="720"/>
      </w:pPr>
      <w:r>
        <w:t xml:space="preserve">With regard to the transitivity effects, it was found that one intermediary </w:t>
      </w:r>
      <w:r>
        <w:rPr>
          <w:i/>
        </w:rPr>
        <w:t xml:space="preserve">h </w:t>
      </w:r>
      <w:r>
        <w:t>had the largest effect on transitive closure (</w:t>
      </w:r>
      <w:r w:rsidRPr="003269EC">
        <w:rPr>
          <w:i/>
        </w:rPr>
        <w:t>i → h →j; i → j</w:t>
      </w:r>
      <w:r>
        <w:t xml:space="preserve">), but extra intermediaries also contributed to the tie </w:t>
      </w:r>
      <w:r w:rsidRPr="003269EC">
        <w:rPr>
          <w:i/>
        </w:rPr>
        <w:t>i → j</w:t>
      </w:r>
      <w:r>
        <w:t xml:space="preserve">. The negative effect for </w:t>
      </w:r>
      <w:r w:rsidRPr="00B53C97">
        <w:rPr>
          <w:i/>
        </w:rPr>
        <w:t>3</w:t>
      </w:r>
      <w:r>
        <w:rPr>
          <w:i/>
        </w:rPr>
        <w:t>-</w:t>
      </w:r>
      <w:r w:rsidRPr="00B53C97">
        <w:rPr>
          <w:i/>
        </w:rPr>
        <w:t>cycles</w:t>
      </w:r>
      <w:r>
        <w:t xml:space="preserve"> shows that there </w:t>
      </w:r>
      <w:r w:rsidR="00484337">
        <w:t>wa</w:t>
      </w:r>
      <w:r>
        <w:t xml:space="preserve">s a tendency </w:t>
      </w:r>
      <w:r w:rsidR="00484337">
        <w:t>for</w:t>
      </w:r>
      <w:r>
        <w:t xml:space="preserve"> the defending networks to be hierarchically ordered. In order to obtain acceptable </w:t>
      </w:r>
      <w:r>
        <w:rPr>
          <w:i/>
        </w:rPr>
        <w:t>GoF</w:t>
      </w:r>
      <w:r w:rsidR="00484337">
        <w:t xml:space="preserve"> </w:t>
      </w:r>
      <w:r>
        <w:t xml:space="preserve">statistics for the </w:t>
      </w:r>
      <w:r>
        <w:rPr>
          <w:i/>
        </w:rPr>
        <w:t>triad census</w:t>
      </w:r>
      <w:r>
        <w:t xml:space="preserve">, it was necessary to include an interaction of transitivity with reciprocity in school C. When this effect was not included </w:t>
      </w:r>
      <w:r w:rsidR="00484337">
        <w:t>in</w:t>
      </w:r>
      <w:r>
        <w:t xml:space="preserve"> the model, the number of reciprocal relations in transitive triads was not well estimated. </w:t>
      </w:r>
    </w:p>
    <w:p w:rsidR="007932A1" w:rsidRDefault="00B120BC" w:rsidP="001F7842">
      <w:pPr>
        <w:widowControl w:val="0"/>
        <w:spacing w:line="480" w:lineRule="auto"/>
        <w:ind w:firstLine="720"/>
      </w:pPr>
      <w:r>
        <w:t>Being defended was stable over time: c</w:t>
      </w:r>
      <w:r w:rsidR="007932A1">
        <w:t xml:space="preserve">hildren who were defended were likely to keep </w:t>
      </w:r>
      <w:r w:rsidR="00484337">
        <w:t>several</w:t>
      </w:r>
      <w:r w:rsidR="007932A1">
        <w:t xml:space="preserve"> defenders over time (</w:t>
      </w:r>
      <w:r w:rsidR="001F7842">
        <w:rPr>
          <w:i/>
        </w:rPr>
        <w:t>outdegree-activity</w:t>
      </w:r>
      <w:r w:rsidR="007932A1">
        <w:t>)</w:t>
      </w:r>
      <w:r w:rsidR="00484337">
        <w:t>,</w:t>
      </w:r>
      <w:r w:rsidR="007932A1">
        <w:t xml:space="preserve"> whereas being nominated as a defender </w:t>
      </w:r>
      <w:r w:rsidR="001F7842">
        <w:t xml:space="preserve">was unrelated to being nominated as defender over time </w:t>
      </w:r>
      <w:r w:rsidR="007932A1">
        <w:t xml:space="preserve">(non-significant </w:t>
      </w:r>
      <w:r w:rsidR="001F7842">
        <w:rPr>
          <w:i/>
        </w:rPr>
        <w:t>indegree-popularity</w:t>
      </w:r>
      <w:r w:rsidR="007932A1">
        <w:t xml:space="preserve">). The effect for </w:t>
      </w:r>
      <w:r w:rsidR="001F7842">
        <w:rPr>
          <w:i/>
        </w:rPr>
        <w:t>zero outdegrees</w:t>
      </w:r>
      <w:r w:rsidR="007932A1">
        <w:t xml:space="preserve"> showed that many children had and kept zero out-ties, and a similar effect for </w:t>
      </w:r>
      <w:r w:rsidR="007932A1" w:rsidRPr="004438BB">
        <w:rPr>
          <w:i/>
        </w:rPr>
        <w:t>low outdegrees</w:t>
      </w:r>
      <w:r w:rsidR="007932A1">
        <w:t xml:space="preserve"> showed that children were unlikely to nominate </w:t>
      </w:r>
      <w:r w:rsidR="00DA4047">
        <w:t>a small number of</w:t>
      </w:r>
      <w:r w:rsidR="007932A1">
        <w:t xml:space="preserve"> defenders. </w:t>
      </w:r>
    </w:p>
    <w:p w:rsidR="00857F60" w:rsidRDefault="00857F60" w:rsidP="00D41BE7">
      <w:pPr>
        <w:widowControl w:val="0"/>
        <w:spacing w:line="480" w:lineRule="auto"/>
        <w:rPr>
          <w:b/>
        </w:rPr>
      </w:pPr>
      <w:r>
        <w:rPr>
          <w:b/>
        </w:rPr>
        <w:t>Gender and Grade</w:t>
      </w:r>
    </w:p>
    <w:p w:rsidR="00857F60" w:rsidRDefault="00857F60" w:rsidP="00857F60">
      <w:pPr>
        <w:widowControl w:val="0"/>
        <w:spacing w:line="480" w:lineRule="auto"/>
        <w:ind w:firstLine="720"/>
      </w:pPr>
      <w:r>
        <w:t xml:space="preserve">A </w:t>
      </w:r>
      <w:r>
        <w:rPr>
          <w:i/>
        </w:rPr>
        <w:t>receiver</w:t>
      </w:r>
      <w:r>
        <w:t xml:space="preserve"> effect for bullying was found for boys, suggesting that boys were more likely to become bullies. Moreover, a </w:t>
      </w:r>
      <w:r>
        <w:rPr>
          <w:i/>
        </w:rPr>
        <w:t>sender</w:t>
      </w:r>
      <w:r>
        <w:t xml:space="preserve"> effect suggests that girls </w:t>
      </w:r>
      <w:r w:rsidR="00C33C17">
        <w:t>were</w:t>
      </w:r>
      <w:r>
        <w:t xml:space="preserve"> somewhat more likely to be victimized. </w:t>
      </w:r>
      <w:r w:rsidR="00484337">
        <w:t>A</w:t>
      </w:r>
      <w:r>
        <w:t xml:space="preserve"> similarity effect</w:t>
      </w:r>
      <w:r w:rsidR="00484337">
        <w:t xml:space="preserve"> was also</w:t>
      </w:r>
      <w:r>
        <w:t xml:space="preserve"> found for gender. </w:t>
      </w:r>
    </w:p>
    <w:p w:rsidR="00857F60" w:rsidRDefault="00857F60" w:rsidP="00857F60">
      <w:pPr>
        <w:widowControl w:val="0"/>
        <w:spacing w:line="480" w:lineRule="auto"/>
        <w:ind w:firstLine="720"/>
      </w:pPr>
      <w:r>
        <w:t>Defending was strongly gender-segregated (</w:t>
      </w:r>
      <w:r>
        <w:rPr>
          <w:i/>
        </w:rPr>
        <w:t>similarity</w:t>
      </w:r>
      <w:r>
        <w:t xml:space="preserve"> effect). Boys </w:t>
      </w:r>
      <w:r w:rsidR="00C33C17">
        <w:t xml:space="preserve">nominated </w:t>
      </w:r>
      <w:r w:rsidR="00994259">
        <w:t>somewhat</w:t>
      </w:r>
      <w:r w:rsidR="00C33C17">
        <w:t xml:space="preserve"> </w:t>
      </w:r>
      <w:r w:rsidR="00C33C17">
        <w:lastRenderedPageBreak/>
        <w:t xml:space="preserve">more defenders than girls </w:t>
      </w:r>
      <w:r>
        <w:t xml:space="preserve">(the significant </w:t>
      </w:r>
      <w:r>
        <w:rPr>
          <w:i/>
        </w:rPr>
        <w:t xml:space="preserve">sender </w:t>
      </w:r>
      <w:r>
        <w:t>effect for boy</w:t>
      </w:r>
      <w:r w:rsidR="00C33C17">
        <w:t xml:space="preserve"> in school B</w:t>
      </w:r>
      <w:r>
        <w:t xml:space="preserve">), but girls were more likely to be nominated as defenders (negative </w:t>
      </w:r>
      <w:r>
        <w:rPr>
          <w:i/>
        </w:rPr>
        <w:t xml:space="preserve">receiver </w:t>
      </w:r>
      <w:r>
        <w:t xml:space="preserve">effect for </w:t>
      </w:r>
      <w:r w:rsidRPr="0022278E">
        <w:t>boy</w:t>
      </w:r>
      <w:r>
        <w:t>).</w:t>
      </w:r>
      <w:r w:rsidRPr="00BF06C4">
        <w:t xml:space="preserve"> </w:t>
      </w:r>
    </w:p>
    <w:p w:rsidR="00857F60" w:rsidRPr="00857F60" w:rsidRDefault="00857F60" w:rsidP="001F7842">
      <w:pPr>
        <w:widowControl w:val="0"/>
        <w:spacing w:line="480" w:lineRule="auto"/>
        <w:ind w:firstLine="720"/>
        <w:rPr>
          <w:b/>
        </w:rPr>
      </w:pPr>
      <w:r>
        <w:t xml:space="preserve">A strong effect for </w:t>
      </w:r>
      <w:r>
        <w:rPr>
          <w:i/>
        </w:rPr>
        <w:t>grade similarity</w:t>
      </w:r>
      <w:r>
        <w:t xml:space="preserve"> for bullying was found (children in the same grade were more likely </w:t>
      </w:r>
      <w:r w:rsidR="00CF50E4">
        <w:t xml:space="preserve">to </w:t>
      </w:r>
      <w:r>
        <w:t>be nominated as bullies than children from other grades)</w:t>
      </w:r>
      <w:r w:rsidR="00CF50E4">
        <w:t>;</w:t>
      </w:r>
      <w:r>
        <w:t xml:space="preserve"> and children in higher grades were more likely to be nominated as bullies (</w:t>
      </w:r>
      <w:r>
        <w:rPr>
          <w:i/>
        </w:rPr>
        <w:t>receiver</w:t>
      </w:r>
      <w:r>
        <w:t xml:space="preserve"> effect for grade)</w:t>
      </w:r>
      <w:r w:rsidR="00CF50E4">
        <w:t>,</w:t>
      </w:r>
      <w:r>
        <w:t xml:space="preserve"> whereas children in lower grades were more likely to be victimized (negative </w:t>
      </w:r>
      <w:r>
        <w:rPr>
          <w:i/>
        </w:rPr>
        <w:t>sender</w:t>
      </w:r>
      <w:r>
        <w:t xml:space="preserve"> effect for grade).</w:t>
      </w:r>
      <w:r w:rsidR="00C33C17">
        <w:t xml:space="preserve"> Comparable effects were found for defending. </w:t>
      </w:r>
    </w:p>
    <w:p w:rsidR="0063595D" w:rsidRDefault="0063595D">
      <w:pPr>
        <w:jc w:val="center"/>
        <w:rPr>
          <w:rFonts w:eastAsiaTheme="majorEastAsia" w:cstheme="majorBidi"/>
          <w:b/>
          <w:bCs/>
          <w:color w:val="0D0D0D" w:themeColor="text1" w:themeTint="F2"/>
          <w:szCs w:val="28"/>
        </w:rPr>
      </w:pPr>
      <w:r>
        <w:br w:type="page"/>
      </w:r>
    </w:p>
    <w:p w:rsidR="0016700E" w:rsidRDefault="004F5889" w:rsidP="0016700E">
      <w:pPr>
        <w:pStyle w:val="Heading1"/>
        <w:spacing w:line="480" w:lineRule="auto"/>
      </w:pPr>
      <w:bookmarkStart w:id="12" w:name="_Toc380411593"/>
      <w:r>
        <w:lastRenderedPageBreak/>
        <w:t>S</w:t>
      </w:r>
      <w:r w:rsidR="0063595D">
        <w:t>9</w:t>
      </w:r>
      <w:r w:rsidR="0016700E">
        <w:t xml:space="preserve">: Goodness of Fit (GoF) </w:t>
      </w:r>
      <w:r w:rsidR="000B54CB">
        <w:t>statistics</w:t>
      </w:r>
      <w:r w:rsidR="0016700E">
        <w:t>: Introduction and explanation</w:t>
      </w:r>
      <w:bookmarkEnd w:id="12"/>
    </w:p>
    <w:p w:rsidR="008038CB" w:rsidRDefault="000B54CB" w:rsidP="008038CB">
      <w:pPr>
        <w:widowControl w:val="0"/>
        <w:spacing w:line="480" w:lineRule="auto"/>
      </w:pPr>
      <w:r>
        <w:t>The Goodness of Fit Statistics</w:t>
      </w:r>
      <w:r w:rsidR="008038CB">
        <w:t xml:space="preserve"> (GoF)</w:t>
      </w:r>
      <w:r>
        <w:t xml:space="preserve"> were calculated </w:t>
      </w:r>
      <w:r w:rsidR="008038CB">
        <w:t xml:space="preserve">using </w:t>
      </w:r>
      <w:r w:rsidR="008038CB" w:rsidRPr="00DB00C8">
        <w:rPr>
          <w:i/>
        </w:rPr>
        <w:t>SienaGOF</w:t>
      </w:r>
      <w:r w:rsidR="008038CB">
        <w:t xml:space="preserve"> </w:t>
      </w:r>
      <w:r>
        <w:t>for four network indices: 1) the distribution of the nominations received (indegree</w:t>
      </w:r>
      <w:r w:rsidR="004C377E">
        <w:t>s</w:t>
      </w:r>
      <w:r>
        <w:t>), 2) the distribution of the nominations given (outdegree</w:t>
      </w:r>
      <w:r w:rsidR="004C377E">
        <w:t>s</w:t>
      </w:r>
      <w:r>
        <w:t>), 3) the geodesic distances in the networks, and 4) the triad census</w:t>
      </w:r>
      <w:r w:rsidR="008038CB">
        <w:t>, all for bullying and defending</w:t>
      </w:r>
      <w:r>
        <w:t>.</w:t>
      </w:r>
      <w:r w:rsidR="008038CB" w:rsidRPr="008038CB">
        <w:t xml:space="preserve"> </w:t>
      </w:r>
    </w:p>
    <w:p w:rsidR="004A5887" w:rsidRDefault="004C377E" w:rsidP="004A5887">
      <w:pPr>
        <w:widowControl w:val="0"/>
        <w:spacing w:line="480" w:lineRule="auto"/>
        <w:ind w:firstLine="720"/>
      </w:pPr>
      <w:r>
        <w:t>A graphical representation of the GoF for the network indices is given in a plot.</w:t>
      </w:r>
      <w:r w:rsidRPr="004C377E">
        <w:t xml:space="preserve"> </w:t>
      </w:r>
      <w:r>
        <w:t>The plots show</w:t>
      </w:r>
      <w:r w:rsidR="000163CA" w:rsidRPr="000163CA">
        <w:t xml:space="preserve"> </w:t>
      </w:r>
      <w:r w:rsidR="000163CA">
        <w:t>through the red line</w:t>
      </w:r>
      <w:r>
        <w:t xml:space="preserve"> the </w:t>
      </w:r>
      <w:r w:rsidR="004A5887">
        <w:t>observed values</w:t>
      </w:r>
      <w:r w:rsidR="000163CA" w:rsidRPr="000163CA">
        <w:t xml:space="preserve"> </w:t>
      </w:r>
      <w:r w:rsidR="000163CA">
        <w:t>for each network</w:t>
      </w:r>
      <w:r w:rsidR="004A5887">
        <w:t xml:space="preserve">, summed over all waves except the first. </w:t>
      </w:r>
      <w:r>
        <w:t xml:space="preserve">For </w:t>
      </w:r>
      <w:r w:rsidR="00FB17FC">
        <w:t xml:space="preserve">example, for </w:t>
      </w:r>
      <w:r>
        <w:t xml:space="preserve">the </w:t>
      </w:r>
      <w:r w:rsidRPr="007422FD">
        <w:rPr>
          <w:i/>
        </w:rPr>
        <w:t>indegree distribution</w:t>
      </w:r>
      <w:r>
        <w:t>,</w:t>
      </w:r>
      <w:r w:rsidR="00FB17FC">
        <w:t xml:space="preserve"> the sum over waves 2 and 3 of the numbers of actors with indegree 0 </w:t>
      </w:r>
      <w:r w:rsidR="000163CA">
        <w:t xml:space="preserve">for bullying </w:t>
      </w:r>
      <w:r w:rsidR="00FB17FC">
        <w:t xml:space="preserve">is 82 in school A </w:t>
      </w:r>
      <w:r w:rsidR="0002025C">
        <w:t>(see the first figure in S10)</w:t>
      </w:r>
      <w:r w:rsidR="00FB17FC">
        <w:t xml:space="preserve">. </w:t>
      </w:r>
      <w:r w:rsidR="004A5887">
        <w:t>The rest of the plot refers to the simulated network. The so-called violin plots combine box plots with smoothed density plots (</w:t>
      </w:r>
      <w:r w:rsidR="000163CA">
        <w:t>using</w:t>
      </w:r>
      <w:r w:rsidR="004A5887">
        <w:t xml:space="preserve"> a kernel density estimate). The dotted band is a pointwise 90% relative frequency region calculated for the simulated data. The data should be within the band</w:t>
      </w:r>
      <w:r w:rsidR="000163CA">
        <w:t>;</w:t>
      </w:r>
      <w:r w:rsidR="004A5887">
        <w:t xml:space="preserve"> </w:t>
      </w:r>
      <w:r w:rsidR="000163CA">
        <w:t>this</w:t>
      </w:r>
      <w:r w:rsidR="004A5887">
        <w:t xml:space="preserve"> is confirmed by a </w:t>
      </w:r>
      <w:r w:rsidR="004A5887">
        <w:rPr>
          <w:i/>
        </w:rPr>
        <w:t>p-</w:t>
      </w:r>
      <w:r w:rsidR="004A5887">
        <w:t xml:space="preserve">value larger than .05. </w:t>
      </w:r>
    </w:p>
    <w:p w:rsidR="004C377E" w:rsidRPr="007422FD" w:rsidRDefault="007422FD" w:rsidP="00C06AAD">
      <w:pPr>
        <w:widowControl w:val="0"/>
        <w:spacing w:line="480" w:lineRule="auto"/>
        <w:ind w:firstLine="720"/>
      </w:pPr>
      <w:r>
        <w:t xml:space="preserve">Next to the indegree and outdegree distributions, the distribution of the </w:t>
      </w:r>
      <w:r>
        <w:rPr>
          <w:i/>
        </w:rPr>
        <w:t xml:space="preserve">geodesic distance </w:t>
      </w:r>
      <w:r>
        <w:t>in the network is given. The geodesic distance is the shortest path between two actors</w:t>
      </w:r>
      <w:r w:rsidR="008038CB">
        <w:t xml:space="preserve"> in a network</w:t>
      </w:r>
      <w:r>
        <w:t>. If actors are not connected (</w:t>
      </w:r>
      <w:r w:rsidR="00AD1F3E">
        <w:t>neither directly nor indirectly</w:t>
      </w:r>
      <w:r w:rsidR="00B924A7">
        <w:t xml:space="preserve"> through others</w:t>
      </w:r>
      <w:r>
        <w:t xml:space="preserve">), the distance between them is infinite (or undefined). It is </w:t>
      </w:r>
      <w:r w:rsidR="000163CA">
        <w:t xml:space="preserve">for this reason </w:t>
      </w:r>
      <w:r>
        <w:t xml:space="preserve">that the geodesic distances </w:t>
      </w:r>
      <w:r w:rsidR="000163CA">
        <w:t xml:space="preserve">are much larger </w:t>
      </w:r>
      <w:r>
        <w:t>in the bullying network than in the defending network</w:t>
      </w:r>
      <w:r w:rsidR="000163CA">
        <w:t>:</w:t>
      </w:r>
      <w:r>
        <w:t xml:space="preserve"> the bullying network is sparse</w:t>
      </w:r>
      <w:r w:rsidR="000163CA">
        <w:t>r</w:t>
      </w:r>
      <w:r>
        <w:t xml:space="preserve"> with </w:t>
      </w:r>
      <w:r w:rsidR="000163CA">
        <w:t>fewer</w:t>
      </w:r>
      <w:r>
        <w:t xml:space="preserve"> network closure patterns</w:t>
      </w:r>
      <w:r w:rsidR="00AD1F3E">
        <w:t>, leading to many unconnected actors</w:t>
      </w:r>
      <w:r>
        <w:t xml:space="preserve">. </w:t>
      </w:r>
    </w:p>
    <w:p w:rsidR="00C06AAD" w:rsidRDefault="00A46D99" w:rsidP="00A46D99">
      <w:pPr>
        <w:widowControl w:val="0"/>
        <w:spacing w:line="480" w:lineRule="auto"/>
        <w:ind w:firstLine="720"/>
        <w:rPr>
          <w:rFonts w:eastAsia="Times New Roman"/>
        </w:rPr>
      </w:pPr>
      <w:r>
        <w:t xml:space="preserve">The </w:t>
      </w:r>
      <w:r>
        <w:rPr>
          <w:i/>
        </w:rPr>
        <w:t>triad census</w:t>
      </w:r>
      <w:r>
        <w:t xml:space="preserve"> is a set </w:t>
      </w:r>
      <w:r w:rsidR="00C06AAD">
        <w:rPr>
          <w:rFonts w:eastAsia="Times New Roman"/>
        </w:rPr>
        <w:t>of the different kinds of triads – relations between three actors</w:t>
      </w:r>
      <w:r>
        <w:rPr>
          <w:rFonts w:eastAsia="Times New Roman"/>
        </w:rPr>
        <w:t xml:space="preserve">. </w:t>
      </w:r>
      <w:r w:rsidR="002244E9">
        <w:rPr>
          <w:rFonts w:eastAsia="Times New Roman"/>
        </w:rPr>
        <w:t>Wasserman and Faust (1994, p. 564</w:t>
      </w:r>
      <w:r w:rsidR="008038CB">
        <w:rPr>
          <w:rFonts w:eastAsia="Times New Roman"/>
        </w:rPr>
        <w:t>-568</w:t>
      </w:r>
      <w:r w:rsidR="002244E9">
        <w:rPr>
          <w:rFonts w:eastAsia="Times New Roman"/>
        </w:rPr>
        <w:t>) state that there are sixteen isomorphism classes for the sixty-four different triads that may exist. The possible tr</w:t>
      </w:r>
      <w:r w:rsidR="00A8248B">
        <w:rPr>
          <w:rFonts w:eastAsia="Times New Roman"/>
        </w:rPr>
        <w:t>i</w:t>
      </w:r>
      <w:r w:rsidR="002244E9">
        <w:rPr>
          <w:rFonts w:eastAsia="Times New Roman"/>
        </w:rPr>
        <w:t xml:space="preserve">ads can be </w:t>
      </w:r>
      <w:r w:rsidR="00A8248B">
        <w:rPr>
          <w:rFonts w:eastAsia="Times New Roman"/>
        </w:rPr>
        <w:t>labeled</w:t>
      </w:r>
      <w:r w:rsidR="002244E9">
        <w:rPr>
          <w:rFonts w:eastAsia="Times New Roman"/>
        </w:rPr>
        <w:t xml:space="preserve"> according to the following scheme:</w:t>
      </w:r>
    </w:p>
    <w:p w:rsidR="002244E9" w:rsidRDefault="00B924A7" w:rsidP="00A8248B">
      <w:pPr>
        <w:pStyle w:val="ListParagraph"/>
        <w:widowControl w:val="0"/>
        <w:numPr>
          <w:ilvl w:val="0"/>
          <w:numId w:val="2"/>
        </w:numPr>
        <w:spacing w:line="480" w:lineRule="auto"/>
        <w:ind w:left="284" w:hanging="284"/>
      </w:pPr>
      <w:r>
        <w:t>T</w:t>
      </w:r>
      <w:r w:rsidR="002244E9">
        <w:t>he number of mutual dyads</w:t>
      </w:r>
      <w:r w:rsidR="00400801">
        <w:t xml:space="preserve"> (M)</w:t>
      </w:r>
      <w:r w:rsidR="002244E9">
        <w:t xml:space="preserve"> in the triad;</w:t>
      </w:r>
    </w:p>
    <w:p w:rsidR="002244E9" w:rsidRDefault="00B924A7" w:rsidP="00A8248B">
      <w:pPr>
        <w:pStyle w:val="ListParagraph"/>
        <w:widowControl w:val="0"/>
        <w:numPr>
          <w:ilvl w:val="0"/>
          <w:numId w:val="2"/>
        </w:numPr>
        <w:spacing w:line="480" w:lineRule="auto"/>
        <w:ind w:left="284" w:hanging="284"/>
      </w:pPr>
      <w:r>
        <w:t>The number</w:t>
      </w:r>
      <w:r w:rsidR="002244E9">
        <w:t xml:space="preserve"> of </w:t>
      </w:r>
      <w:r w:rsidR="001347B4">
        <w:t>asymmetric</w:t>
      </w:r>
      <w:r w:rsidR="00400801">
        <w:t xml:space="preserve"> (A)</w:t>
      </w:r>
      <w:r w:rsidR="002244E9">
        <w:t xml:space="preserve"> dyads in the triad;</w:t>
      </w:r>
    </w:p>
    <w:p w:rsidR="002244E9" w:rsidRDefault="00B924A7" w:rsidP="00A8248B">
      <w:pPr>
        <w:pStyle w:val="ListParagraph"/>
        <w:widowControl w:val="0"/>
        <w:numPr>
          <w:ilvl w:val="0"/>
          <w:numId w:val="2"/>
        </w:numPr>
        <w:spacing w:line="480" w:lineRule="auto"/>
        <w:ind w:left="284" w:hanging="284"/>
      </w:pPr>
      <w:r>
        <w:lastRenderedPageBreak/>
        <w:t>T</w:t>
      </w:r>
      <w:r w:rsidR="002244E9">
        <w:t xml:space="preserve">he number of null </w:t>
      </w:r>
      <w:r w:rsidR="00400801">
        <w:t>(N</w:t>
      </w:r>
      <w:r w:rsidR="002244E9">
        <w:t xml:space="preserve">) dyads </w:t>
      </w:r>
      <w:r w:rsidR="00400801">
        <w:t xml:space="preserve">(or empty dyads) </w:t>
      </w:r>
      <w:r w:rsidR="002244E9">
        <w:t>in the triad;</w:t>
      </w:r>
    </w:p>
    <w:p w:rsidR="002244E9" w:rsidRDefault="00B924A7" w:rsidP="00A8248B">
      <w:pPr>
        <w:pStyle w:val="ListParagraph"/>
        <w:widowControl w:val="0"/>
        <w:numPr>
          <w:ilvl w:val="0"/>
          <w:numId w:val="2"/>
        </w:numPr>
        <w:spacing w:line="480" w:lineRule="auto"/>
        <w:ind w:left="284" w:hanging="284"/>
      </w:pPr>
      <w:r>
        <w:t>A character to</w:t>
      </w:r>
      <w:r w:rsidR="002244E9">
        <w:t xml:space="preserve"> distinguish further among the types: T is for Transitivity; C is for </w:t>
      </w:r>
      <w:r w:rsidR="001347B4">
        <w:t>Cyclic</w:t>
      </w:r>
      <w:r w:rsidR="00FF61B0">
        <w:t>;</w:t>
      </w:r>
      <w:r w:rsidR="002244E9">
        <w:t xml:space="preserve"> U is for Up</w:t>
      </w:r>
      <w:r w:rsidR="00FF61B0">
        <w:t>;</w:t>
      </w:r>
      <w:r w:rsidR="002244E9">
        <w:t xml:space="preserve"> and D is for Down. </w:t>
      </w:r>
    </w:p>
    <w:p w:rsidR="00962361" w:rsidRDefault="00400801" w:rsidP="00962361">
      <w:pPr>
        <w:widowControl w:val="0"/>
        <w:spacing w:line="480" w:lineRule="auto"/>
      </w:pPr>
      <w:r>
        <w:t>This labeling scheme is also called the M-A-N</w:t>
      </w:r>
      <w:r w:rsidR="00FF61B0">
        <w:t xml:space="preserve"> </w:t>
      </w:r>
      <w:r>
        <w:t xml:space="preserve">scheme. </w:t>
      </w:r>
      <w:r w:rsidR="00962361">
        <w:t>The following table provides the 16 different</w:t>
      </w:r>
      <w:r>
        <w:t xml:space="preserve"> M</w:t>
      </w:r>
      <w:r w:rsidR="004313ED">
        <w:t>-</w:t>
      </w:r>
      <w:r>
        <w:t>A</w:t>
      </w:r>
      <w:r w:rsidR="004313ED">
        <w:t>-</w:t>
      </w:r>
      <w:r>
        <w:t>N</w:t>
      </w:r>
      <w:r w:rsidR="00FF61B0">
        <w:t xml:space="preserve"> </w:t>
      </w:r>
      <w:r w:rsidR="00962361">
        <w:t>triads</w:t>
      </w:r>
      <w:r>
        <w:t xml:space="preserve">, </w:t>
      </w:r>
      <w:r w:rsidR="001347B4">
        <w:t>corresponding</w:t>
      </w:r>
      <w:r>
        <w:t xml:space="preserve"> to the triads in the triad census of</w:t>
      </w:r>
      <w:r w:rsidR="00962361">
        <w:t xml:space="preserve"> the GoF</w:t>
      </w:r>
      <w:r w:rsidR="00FF61B0">
        <w:t xml:space="preserve"> </w:t>
      </w:r>
      <w:r w:rsidR="00962361">
        <w:t xml:space="preserve">plots. </w:t>
      </w:r>
    </w:p>
    <w:p w:rsidR="00400801" w:rsidRDefault="00400801" w:rsidP="00962361">
      <w:pPr>
        <w:widowControl w:val="0"/>
        <w:spacing w:line="480" w:lineRule="auto"/>
      </w:pPr>
    </w:p>
    <w:p w:rsidR="00400801" w:rsidRDefault="00400801" w:rsidP="00400801">
      <w:pPr>
        <w:pStyle w:val="Heading3"/>
      </w:pPr>
      <w:bookmarkStart w:id="13" w:name="_Toc380411594"/>
      <w:r>
        <w:t>Table S4.1: M-A-N Triads in Triad Census</w:t>
      </w:r>
      <w:bookmarkEnd w:id="13"/>
    </w:p>
    <w:p w:rsidR="00400801" w:rsidRPr="00400801" w:rsidRDefault="00400801" w:rsidP="0040080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668"/>
        <w:gridCol w:w="1236"/>
        <w:gridCol w:w="1236"/>
        <w:gridCol w:w="1236"/>
        <w:gridCol w:w="1236"/>
      </w:tblGrid>
      <w:tr w:rsidR="00B924A7" w:rsidTr="00AF41F2">
        <w:tc>
          <w:tcPr>
            <w:tcW w:w="1668" w:type="dxa"/>
            <w:tcBorders>
              <w:top w:val="single" w:sz="4" w:space="0" w:color="auto"/>
            </w:tcBorders>
          </w:tcPr>
          <w:p w:rsidR="00B924A7" w:rsidRDefault="00B924A7" w:rsidP="008038CB">
            <w:pPr>
              <w:widowControl w:val="0"/>
            </w:pPr>
            <w:r>
              <w:t>Number of ties in the triad</w:t>
            </w:r>
          </w:p>
        </w:tc>
        <w:tc>
          <w:tcPr>
            <w:tcW w:w="1236" w:type="dxa"/>
            <w:tcBorders>
              <w:top w:val="single" w:sz="4" w:space="0" w:color="auto"/>
            </w:tcBorders>
          </w:tcPr>
          <w:p w:rsidR="00B924A7" w:rsidRDefault="00B924A7" w:rsidP="008038CB">
            <w:pPr>
              <w:widowControl w:val="0"/>
            </w:pPr>
          </w:p>
        </w:tc>
        <w:tc>
          <w:tcPr>
            <w:tcW w:w="1236" w:type="dxa"/>
            <w:tcBorders>
              <w:top w:val="single" w:sz="4" w:space="0" w:color="auto"/>
            </w:tcBorders>
          </w:tcPr>
          <w:p w:rsidR="00B924A7" w:rsidRDefault="00B924A7" w:rsidP="008038CB">
            <w:pPr>
              <w:widowControl w:val="0"/>
            </w:pPr>
          </w:p>
        </w:tc>
        <w:tc>
          <w:tcPr>
            <w:tcW w:w="1236" w:type="dxa"/>
            <w:tcBorders>
              <w:top w:val="single" w:sz="4" w:space="0" w:color="auto"/>
            </w:tcBorders>
          </w:tcPr>
          <w:p w:rsidR="00B924A7" w:rsidRDefault="00B924A7" w:rsidP="008038CB">
            <w:pPr>
              <w:widowControl w:val="0"/>
            </w:pPr>
          </w:p>
        </w:tc>
        <w:tc>
          <w:tcPr>
            <w:tcW w:w="1236" w:type="dxa"/>
            <w:tcBorders>
              <w:top w:val="single" w:sz="4" w:space="0" w:color="auto"/>
            </w:tcBorders>
          </w:tcPr>
          <w:p w:rsidR="00B924A7" w:rsidRDefault="00B924A7" w:rsidP="008038CB">
            <w:pPr>
              <w:widowControl w:val="0"/>
            </w:pPr>
          </w:p>
        </w:tc>
      </w:tr>
      <w:tr w:rsidR="00B924A7" w:rsidTr="003C184C">
        <w:tc>
          <w:tcPr>
            <w:tcW w:w="1668" w:type="dxa"/>
            <w:vAlign w:val="center"/>
          </w:tcPr>
          <w:p w:rsidR="00B924A7" w:rsidRDefault="00B924A7" w:rsidP="00DA4047">
            <w:pPr>
              <w:widowControl w:val="0"/>
            </w:pPr>
            <w:r>
              <w:t>0</w:t>
            </w:r>
          </w:p>
        </w:tc>
        <w:tc>
          <w:tcPr>
            <w:tcW w:w="1236" w:type="dxa"/>
          </w:tcPr>
          <w:p w:rsidR="00B924A7" w:rsidRDefault="006069D0" w:rsidP="008038CB">
            <w:pPr>
              <w:widowControl w:val="0"/>
            </w:pPr>
            <w:r>
              <w:rPr>
                <w:noProof/>
                <w:lang w:eastAsia="en-US"/>
              </w:rPr>
            </w:r>
            <w:r>
              <w:rPr>
                <w:noProof/>
                <w:lang w:eastAsia="en-US"/>
              </w:rPr>
              <w:pict>
                <v:group id="_x0000_s1469" editas="canvas" style="width:43.2pt;height:57.7pt;mso-position-horizontal-relative:char;mso-position-vertical-relative:line" coordsize="5486,73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">
                  <v:shape id="_x0000_s1470" type="#_x0000_t75" style="position:absolute;width:5486;height:7327;visibility:visible">
                    <v:fill o:detectmouseclick="t"/>
                    <v:path o:connecttype="none"/>
                  </v:shape>
                  <v:rect id="Rechthoek 251" o:spid="_x0000_s1471" style="position:absolute;top:4343;width:5486;height:2857;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03TW8YA&#10;AADcAAAADwAAAGRycy9kb3ducmV2LnhtbESPQWvCQBSE74X+h+UVetNNUjQS3QQprUgRSqMXb4/s&#10;M0mbfRuyW43/visIPQ4z8w2zKkbTiTMNrrWsIJ5GIIgrq1uuFRz275MFCOeRNXaWScGVHBT548MK&#10;M20v/EXn0tciQNhlqKDxvs+kdFVDBt3U9sTBO9nBoA9yqKUe8BLgppNJFM2lwZbDQoM9vTZU/ZS/&#10;RsGHfpuV9THdpZ/dy1p+b+Jdso2Ven4a10sQnkb/H763t1pBMovhdiYcAZn/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03TW8YAAADcAAAADwAAAAAAAAAAAAAAAACYAgAAZHJz&#10;L2Rvd25yZXYueG1sUEsFBgAAAAAEAAQA9QAAAIsDAAAAAA==&#10;" fillcolor="white [3212]" strokecolor="white [3212]" strokeweight="2pt">
                    <v:textbox inset="0,0,0,0">
                      <w:txbxContent>
                        <w:p w:rsidR="00DA4047" w:rsidRPr="00962361" w:rsidRDefault="00DA4047" w:rsidP="00B87135">
                          <w:pPr>
                            <w:rPr>
                              <w:color w:val="0D0D0D" w:themeColor="text1" w:themeTint="F2"/>
                            </w:rPr>
                          </w:pPr>
                          <w:r w:rsidRPr="00962361">
                            <w:rPr>
                              <w:color w:val="0D0D0D" w:themeColor="text1" w:themeTint="F2"/>
                            </w:rPr>
                            <w:t>003</w:t>
                          </w:r>
                        </w:p>
                      </w:txbxContent>
                    </v:textbox>
                  </v:rect>
                  <v:oval id="Oval 114" o:spid="_x0000_s1472" style="position:absolute;top:3615;width:1333;height:122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xuMUA&#10;AADcAAAADwAAAGRycy9kb3ducmV2LnhtbESPW2vCQBCF34X+h2UKvjUbL5WSZhURxEKRYlKlj0N2&#10;moRmZ0N2E9N/3xUKPh7O5eOkm9E0YqDO1ZYVzKIYBHFhdc2lgs98//QCwnlkjY1lUvBLDjbrh0mK&#10;ibZXPtGQ+VKEEXYJKqi8bxMpXVGRQRfZljh437Yz6IPsSqk7vIZx08h5HK+kwZoDocKWdhUVP1lv&#10;Avfykbe75vj1HtvzIj9wP1s+k1LTx3H7CsLT6O/h//abVjBfLOF2JhwBuf4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77G4xQAAANwAAAAPAAAAAAAAAAAAAAAAAJgCAABkcnMv&#10;ZG93bnJldi54bWxQSwUGAAAAAAQABAD1AAAAigMAAAAA&#10;" fillcolor="#0d0d0d [3069]" strokecolor="#0d0d0d [3069]" strokeweight="2pt"/>
                  <v:oval id="Oval 115" o:spid="_x0000_s1473" style="position:absolute;left:1896;top:230;width:1327;height:1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0z/KsMA&#10;AADcAAAADwAAAGRycy9kb3ducmV2LnhtbESPW4vCMBCF3wX/QxjBN02tF5ZqFBHEhUVE6y77ODRj&#10;W2wmpYna/fcbQfDxcC4fZ7FqTSXu1LjSsoLRMAJBnFldcq7gnG4HHyCcR9ZYWSYFf+Rgtex2Fpho&#10;++Aj3U8+F2GEXYIKCu/rREqXFWTQDW1NHLyLbQz6IJtc6gYfYdxUMo6imTRYciAUWNOmoOx6upnA&#10;/Tmk9aba/35F9nuc7vg2mkxJqX6vXc9BeGr9O/xqf2oF8SSG55lwBOTy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0z/KsMAAADcAAAADwAAAAAAAAAAAAAAAACYAgAAZHJzL2Rv&#10;d25yZXYueG1sUEsFBgAAAAAEAAQA9QAAAIgDAAAAAA==&#10;" fillcolor="#0d0d0d [3069]" strokecolor="#0d0d0d [3069]" strokeweight="2pt">
                    <v:textbox>
                      <w:txbxContent>
                        <w:p w:rsidR="00DA4047" w:rsidRDefault="00DA4047" w:rsidP="00962361">
                          <w:pPr>
                            <w:rPr>
                              <w:rFonts w:eastAsia="Times New Roman"/>
                            </w:rPr>
                          </w:pPr>
                        </w:p>
                      </w:txbxContent>
                    </v:textbox>
                  </v:oval>
                  <v:oval id="Oval 116" o:spid="_x0000_s1474" style="position:absolute;left:3771;top:3605;width:1321;height:121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ABascUA&#10;AADcAAAADwAAAGRycy9kb3ducmV2LnhtbESPW2vCQBCF34X+h2UKvjUbL5WSZhURxEKRYlKlj0N2&#10;moRmZ0N2E9N/3xUKPh7O5eOkm9E0YqDO1ZYVzKIYBHFhdc2lgs98//QCwnlkjY1lUvBLDjbrh0mK&#10;ibZXPtGQ+VKEEXYJKqi8bxMpXVGRQRfZljh437Yz6IPsSqk7vIZx08h5HK+kwZoDocKWdhUVP1lv&#10;Avfykbe75vj1HtvzIj9wP1s+k1LTx3H7CsLT6O/h//abVjBfLuB2JhwBuf4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AFqxxQAAANwAAAAPAAAAAAAAAAAAAAAAAJgCAABkcnMv&#10;ZG93bnJldi54bWxQSwUGAAAAAAQABAD1AAAAigMAAAAA&#10;" fillcolor="#0d0d0d [3069]" strokecolor="#0d0d0d [3069]" strokeweight="2pt">
                    <v:textbox>
                      <w:txbxContent>
                        <w:p w:rsidR="00DA4047" w:rsidRDefault="00DA4047" w:rsidP="00962361">
                          <w:pPr>
                            <w:pStyle w:val="NormalWeb"/>
                            <w:spacing w:before="0" w:beforeAutospacing="0" w:after="0" w:afterAutospacing="0"/>
                          </w:pPr>
                          <w:r>
                            <w:rPr>
                              <w:rFonts w:eastAsia="Times New Roman"/>
                            </w:rPr>
                            <w:t> </w:t>
                          </w:r>
                        </w:p>
                      </w:txbxContent>
                    </v:textbox>
                  </v:oval>
                  <w10:wrap type="none"/>
                  <w10:anchorlock/>
                </v:group>
              </w:pict>
            </w:r>
          </w:p>
        </w:tc>
        <w:tc>
          <w:tcPr>
            <w:tcW w:w="1236" w:type="dxa"/>
          </w:tcPr>
          <w:p w:rsidR="00B924A7" w:rsidRDefault="00B924A7" w:rsidP="008038CB">
            <w:pPr>
              <w:widowControl w:val="0"/>
            </w:pPr>
          </w:p>
        </w:tc>
        <w:tc>
          <w:tcPr>
            <w:tcW w:w="1236" w:type="dxa"/>
          </w:tcPr>
          <w:p w:rsidR="00B924A7" w:rsidRDefault="00B924A7" w:rsidP="008038CB">
            <w:pPr>
              <w:widowControl w:val="0"/>
            </w:pPr>
          </w:p>
        </w:tc>
        <w:tc>
          <w:tcPr>
            <w:tcW w:w="1236" w:type="dxa"/>
          </w:tcPr>
          <w:p w:rsidR="00B924A7" w:rsidRDefault="00B924A7" w:rsidP="008038CB">
            <w:pPr>
              <w:widowControl w:val="0"/>
            </w:pPr>
          </w:p>
        </w:tc>
      </w:tr>
      <w:tr w:rsidR="00B924A7" w:rsidTr="003C184C">
        <w:tc>
          <w:tcPr>
            <w:tcW w:w="1668" w:type="dxa"/>
            <w:vAlign w:val="center"/>
          </w:tcPr>
          <w:p w:rsidR="00B924A7" w:rsidRDefault="00B924A7" w:rsidP="00DA4047">
            <w:pPr>
              <w:widowControl w:val="0"/>
            </w:pPr>
            <w:r>
              <w:t>1</w:t>
            </w:r>
          </w:p>
        </w:tc>
        <w:tc>
          <w:tcPr>
            <w:tcW w:w="1236" w:type="dxa"/>
          </w:tcPr>
          <w:p w:rsidR="00B924A7" w:rsidRDefault="006069D0" w:rsidP="008038CB">
            <w:pPr>
              <w:widowControl w:val="0"/>
            </w:pPr>
            <w:r>
              <w:rPr>
                <w:noProof/>
                <w:lang w:eastAsia="en-US"/>
              </w:rPr>
            </w:r>
            <w:r>
              <w:rPr>
                <w:noProof/>
                <w:lang w:eastAsia="en-US"/>
              </w:rPr>
              <w:pict>
                <v:group id="_x0000_s1475" editas="canvas" style="width:43.2pt;height:57.7pt;mso-position-horizontal-relative:char;mso-position-vertical-relative:line" coordsize="5486,73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">
                  <v:shape id="_x0000_s1476" type="#_x0000_t75" style="position:absolute;width:5486;height:7327;visibility:visible">
                    <v:fill o:detectmouseclick="t"/>
                    <v:path o:connecttype="none"/>
                  </v:shape>
                  <v:rect id="Rechthoek 252" o:spid="_x0000_s1477" style="position:absolute;top:4343;width:5486;height:2857;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59NLMUA&#10;AADcAAAADwAAAGRycy9kb3ducmV2LnhtbESPQWvCQBSE70L/w/IK3uomKRqJriKlLSKCGL14e2Sf&#10;Sdrs25BdNf33rlDwOMzMN8x82ZtGXKlztWUF8SgCQVxYXXOp4Hj4epuCcB5ZY2OZFPyRg+XiZTDH&#10;TNsb7+ma+1IECLsMFVTet5mUrqjIoBvZljh4Z9sZ9EF2pdQd3gLcNDKJook0WHNYqLClj4qK3/xi&#10;FGz05zgvT+k23TXvK/nzHW+TdazU8LVfzUB46v0z/N9eawXJOIHHmXAE5OI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n00sxQAAANwAAAAPAAAAAAAAAAAAAAAAAJgCAABkcnMv&#10;ZG93bnJldi54bWxQSwUGAAAAAAQABAD1AAAAigMAAAAA&#10;" fillcolor="white [3212]" strokecolor="white [3212]" strokeweight="2pt">
                    <v:textbox inset="0,0,0,0">
                      <w:txbxContent>
                        <w:p w:rsidR="00DA4047" w:rsidRPr="00962361" w:rsidRDefault="00DA4047" w:rsidP="00B87135">
                          <w:pPr>
                            <w:rPr>
                              <w:color w:val="0D0D0D" w:themeColor="text1" w:themeTint="F2"/>
                            </w:rPr>
                          </w:pPr>
                          <w:r w:rsidRPr="00962361">
                            <w:rPr>
                              <w:color w:val="0D0D0D" w:themeColor="text1" w:themeTint="F2"/>
                            </w:rPr>
                            <w:t>0</w:t>
                          </w:r>
                          <w:r>
                            <w:rPr>
                              <w:color w:val="0D0D0D" w:themeColor="text1" w:themeTint="F2"/>
                            </w:rPr>
                            <w:t>12</w:t>
                          </w:r>
                        </w:p>
                      </w:txbxContent>
                    </v:textbox>
                  </v:rect>
                  <v:oval id="Oval 114" o:spid="_x0000_s1478" style="position:absolute;top:3615;width:1333;height:122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31eHcEA&#10;AADcAAAADwAAAGRycy9kb3ducmV2LnhtbERPTWvCQBC9C/6HZQRvdaNWKdFVRBCFUoqmLR6H7JgE&#10;s7Mhu2r67zuHgsfH+16uO1erO7Wh8mxgPEpAEefeVlwY+Mp2L2+gQkS2WHsmA78UYL3q95aYWv/g&#10;I91PsVASwiFFA2WMTap1yEtyGEa+IRbu4luHUWBbaNviQ8JdrSdJMtcOK5aGEhvalpRfTzcnvT+f&#10;WbOtP87vif+eZnu+jV9nZMxw0G0WoCJ18Sn+dx+sgclM1soZOQJ69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d9Xh3BAAAA3AAAAA8AAAAAAAAAAAAAAAAAmAIAAGRycy9kb3du&#10;cmV2LnhtbFBLBQYAAAAABAAEAPUAAACGAwAAAAA=&#10;" fillcolor="#0d0d0d [3069]" strokecolor="#0d0d0d [3069]" strokeweight="2pt"/>
                  <v:oval id="Oval 115" o:spid="_x0000_s1479" style="position:absolute;left:1896;top:230;width:1327;height:1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H7hsUA&#10;AADcAAAADwAAAGRycy9kb3ducmV2LnhtbESPX2vCMBTF3wd+h3AF32ZqnWNWo4zCUJAxZjfx8dJc&#10;22JzU5q0dt/eDAZ7PJw/P856O5ha9NS6yrKC2TQCQZxbXXGh4Ct7e3wB4TyyxtoyKfghB9vN6GGN&#10;ibY3/qT+6AsRRtglqKD0vkmkdHlJBt3UNsTBu9jWoA+yLaRu8RbGTS3jKHqWBisOhBIbSkvKr8fO&#10;BO7pI2vS+v18iOz3PNtxN3takFKT8fC6AuFp8P/hv/ZeK4gXS/g9E46A3N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MfuGxQAAANwAAAAPAAAAAAAAAAAAAAAAAJgCAABkcnMv&#10;ZG93bnJldi54bWxQSwUGAAAAAAQABAD1AAAAigMAAAAA&#10;" fillcolor="#0d0d0d [3069]" strokecolor="#0d0d0d [3069]" strokeweight="2pt">
                    <v:textbox>
                      <w:txbxContent>
                        <w:p w:rsidR="00DA4047" w:rsidRDefault="00DA4047" w:rsidP="00962361">
                          <w:pPr>
                            <w:rPr>
                              <w:rFonts w:eastAsia="Times New Roman"/>
                            </w:rPr>
                          </w:pPr>
                        </w:p>
                      </w:txbxContent>
                    </v:textbox>
                  </v:oval>
                  <v:oval id="Oval 116" o:spid="_x0000_s1480" style="position:absolute;left:3771;top:3605;width:1321;height:121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Cs9PcMA&#10;AADcAAAADwAAAGRycy9kb3ducmV2LnhtbESPW4vCMBCF3wX/Q5gF3zStN6RrFBFEQRZZu4qPQzPb&#10;lm0mpYla//1GEHw8nMvHmS9bU4kbNa60rCAeRCCIM6tLzhX8pJv+DITzyBory6TgQQ6Wi25njom2&#10;d/6m29HnIoywS1BB4X2dSOmyggy6ga2Jg/drG4M+yCaXusF7GDeVHEbRVBosORAKrGldUPZ3vJrA&#10;PR/Sel19XfaRPY3SLV/j8YSU6n20q08Qnlr/Dr/aO61gOI3heSYcAbn4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Cs9PcMAAADcAAAADwAAAAAAAAAAAAAAAACYAgAAZHJzL2Rv&#10;d25yZXYueG1sUEsFBgAAAAAEAAQA9QAAAIgDAAAAAA==&#10;" fillcolor="#0d0d0d [3069]" strokecolor="#0d0d0d [3069]" strokeweight="2pt">
                    <v:textbox>
                      <w:txbxContent>
                        <w:p w:rsidR="00DA4047" w:rsidRDefault="00DA4047" w:rsidP="00962361">
                          <w:pPr>
                            <w:pStyle w:val="NormalWeb"/>
                            <w:spacing w:before="0" w:beforeAutospacing="0" w:after="0" w:afterAutospacing="0"/>
                          </w:pPr>
                          <w:r>
                            <w:rPr>
                              <w:rFonts w:eastAsia="Times New Roman"/>
                            </w:rPr>
                            <w:t> </w:t>
                          </w:r>
                        </w:p>
                      </w:txbxContent>
                    </v:textbox>
                  </v:oval>
                  <v:shape id="Straight Arrow Connector 117" o:spid="_x0000_s1481" type="#_x0000_t32" style="position:absolute;left:666;top:1276;width:1424;height:2339;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1rH28YAAADcAAAADwAAAGRycy9kb3ducmV2LnhtbESPQWvCQBSE7wX/w/KE3uqmgcaSukoR&#10;BSkiNZZCb4/sa5KafRuzWzf+e7cg9DjMzDfMbDGYVpypd41lBY+TBARxaXXDlYKPw/rhGYTzyBpb&#10;y6TgQg4W89HdDHNtA+/pXPhKRAi7HBXU3ne5lK6syaCb2I44et+2N+ij7CupewwRblqZJkkmDTYc&#10;F2rsaFlTeSx+jYLj19s0pMUhZOEz/Ky276fdUzgpdT8eXl9AeBr8f/jW3mgFaZbC35l4BOT8C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tax9vGAAAA3AAAAA8AAAAAAAAA&#10;AAAAAAAAoQIAAGRycy9kb3ducmV2LnhtbFBLBQYAAAAABAAEAPkAAACUAwAAAAA=&#10;" strokecolor="#0d0d0d [3069]" strokeweight="1pt">
                    <v:stroke endarrow="block"/>
                  </v:shape>
                  <w10:wrap type="none"/>
                  <w10:anchorlock/>
                </v:group>
              </w:pict>
            </w:r>
          </w:p>
        </w:tc>
        <w:tc>
          <w:tcPr>
            <w:tcW w:w="1236" w:type="dxa"/>
          </w:tcPr>
          <w:p w:rsidR="00B924A7" w:rsidRDefault="00B924A7" w:rsidP="008038CB">
            <w:pPr>
              <w:widowControl w:val="0"/>
            </w:pPr>
          </w:p>
        </w:tc>
        <w:tc>
          <w:tcPr>
            <w:tcW w:w="1236" w:type="dxa"/>
          </w:tcPr>
          <w:p w:rsidR="00B924A7" w:rsidRDefault="00B924A7" w:rsidP="008038CB">
            <w:pPr>
              <w:widowControl w:val="0"/>
            </w:pPr>
          </w:p>
        </w:tc>
        <w:tc>
          <w:tcPr>
            <w:tcW w:w="1236" w:type="dxa"/>
          </w:tcPr>
          <w:p w:rsidR="00B924A7" w:rsidRDefault="00B924A7" w:rsidP="008038CB">
            <w:pPr>
              <w:widowControl w:val="0"/>
            </w:pPr>
          </w:p>
        </w:tc>
      </w:tr>
      <w:tr w:rsidR="00B924A7" w:rsidTr="003C184C">
        <w:tc>
          <w:tcPr>
            <w:tcW w:w="1668" w:type="dxa"/>
            <w:vAlign w:val="center"/>
          </w:tcPr>
          <w:p w:rsidR="00B924A7" w:rsidRDefault="00B924A7" w:rsidP="00DA4047">
            <w:pPr>
              <w:widowControl w:val="0"/>
            </w:pPr>
            <w:r>
              <w:t>2</w:t>
            </w:r>
          </w:p>
        </w:tc>
        <w:tc>
          <w:tcPr>
            <w:tcW w:w="1236" w:type="dxa"/>
          </w:tcPr>
          <w:p w:rsidR="00B924A7" w:rsidRDefault="006069D0" w:rsidP="008038CB">
            <w:pPr>
              <w:widowControl w:val="0"/>
            </w:pPr>
            <w:r>
              <w:rPr>
                <w:noProof/>
                <w:lang w:eastAsia="en-US"/>
              </w:rPr>
            </w:r>
            <w:r>
              <w:rPr>
                <w:noProof/>
                <w:lang w:eastAsia="en-US"/>
              </w:rPr>
              <w:pict>
                <v:group id="_x0000_s1482" editas="canvas" style="width:43.2pt;height:57.7pt;mso-position-horizontal-relative:char;mso-position-vertical-relative:line" coordsize="5486,73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">
                  <v:shape id="_x0000_s1483" type="#_x0000_t75" style="position:absolute;width:5486;height:7327;visibility:visible">
                    <v:fill o:detectmouseclick="t"/>
                    <v:path o:connecttype="none"/>
                  </v:shape>
                  <v:rect id="Rechthoek 272" o:spid="_x0000_s1484" style="position:absolute;top:4343;width:5486;height:2857;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CoRTMYA&#10;AADcAAAADwAAAGRycy9kb3ducmV2LnhtbESPQWvCQBSE70L/w/IK3uomEU1J3QQpWqQIYuylt0f2&#10;NUmbfRuyW43/visUPA4z8w2zKkbTiTMNrrWsIJ5FIIgrq1uuFXyctk/PIJxH1thZJgVXclDkD5MV&#10;Ztpe+Ejn0tciQNhlqKDxvs+kdFVDBt3M9sTB+7KDQR/kUEs94CXATSeTKFpKgy2HhQZ7em2o+il/&#10;jYJ3vVmU9We6Tw/dfC2/3+J9souVmj6O6xcQnkZ/D/+3d1pBkiZwOxOOgMz/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CoRTMYAAADcAAAADwAAAAAAAAAAAAAAAACYAgAAZHJz&#10;L2Rvd25yZXYueG1sUEsFBgAAAAAEAAQA9QAAAIsDAAAAAA==&#10;" fillcolor="white [3212]" strokecolor="white [3212]" strokeweight="2pt">
                    <v:textbox inset="0,0,0,0">
                      <w:txbxContent>
                        <w:p w:rsidR="00DA4047" w:rsidRPr="00962361" w:rsidRDefault="00DA4047" w:rsidP="00B87135">
                          <w:pPr>
                            <w:rPr>
                              <w:color w:val="0D0D0D" w:themeColor="text1" w:themeTint="F2"/>
                            </w:rPr>
                          </w:pPr>
                          <w:r>
                            <w:rPr>
                              <w:color w:val="0D0D0D" w:themeColor="text1" w:themeTint="F2"/>
                            </w:rPr>
                            <w:t>102</w:t>
                          </w:r>
                        </w:p>
                      </w:txbxContent>
                    </v:textbox>
                  </v:rect>
                  <v:oval id="Oval 114" o:spid="_x0000_s1485" style="position:absolute;top:3615;width:1333;height:122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myQDMUA&#10;AADcAAAADwAAAGRycy9kb3ducmV2LnhtbESPW2vCQBCF3wX/wzKFvulGU1tJXaUIpQUpommlj0N2&#10;mgSzsyG7ufjvu4Lg4+FcPs5qM5hKdNS40rKC2TQCQZxZXXKu4Dt9nyxBOI+ssbJMCi7kYLMej1aY&#10;aNvzgbqjz0UYYZeggsL7OpHSZQUZdFNbEwfvzzYGfZBNLnWDfRg3lZxH0bM0WHIgFFjTtqDsfGxN&#10;4J72ab2tvn53kf2J0w9uZ08LUurxYXh7BeFp8Pfwrf2pFcxfYrieCUdArv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bJAMxQAAANwAAAAPAAAAAAAAAAAAAAAAAJgCAABkcnMv&#10;ZG93bnJldi54bWxQSwUGAAAAAAQABAD1AAAAigMAAAAA&#10;" fillcolor="#0d0d0d [3069]" strokecolor="#0d0d0d [3069]" strokeweight="2pt"/>
                  <v:oval id="Oval 115" o:spid="_x0000_s1486" style="position:absolute;left:1896;top:230;width:1327;height:1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szlMUA&#10;AADcAAAADwAAAGRycy9kb3ducmV2LnhtbESPX2vCMBTF3wd+h3AF32Zq3ZxUo4zCUJAxZjfx8dJc&#10;22JzU5q0dt/eDAZ7PJw/P856O5ha9NS6yrKC2TQCQZxbXXGh4Ct7e1yCcB5ZY22ZFPyQg+1m9LDG&#10;RNsbf1J/9IUII+wSVFB63yRSurwkg25qG+LgXWxr0AfZFlK3eAvjppZxFC2kwYoDocSG0pLy67Ez&#10;gXv6yJq0fj8fIvs9z3bczZ6eSanJeHhdgfA0+P/wX3uvFcQvC/g9E46A3N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SGzOUxQAAANwAAAAPAAAAAAAAAAAAAAAAAJgCAABkcnMv&#10;ZG93bnJldi54bWxQSwUGAAAAAAQABAD1AAAAigMAAAAA&#10;" fillcolor="#0d0d0d [3069]" strokecolor="#0d0d0d [3069]" strokeweight="2pt">
                    <v:textbox>
                      <w:txbxContent>
                        <w:p w:rsidR="00DA4047" w:rsidRDefault="00DA4047" w:rsidP="00962361">
                          <w:pPr>
                            <w:rPr>
                              <w:rFonts w:eastAsia="Times New Roman"/>
                            </w:rPr>
                          </w:pPr>
                        </w:p>
                      </w:txbxContent>
                    </v:textbox>
                  </v:oval>
                  <v:oval id="Oval 116" o:spid="_x0000_s1487" style="position:absolute;left:3771;top:3605;width:1321;height:121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eWD8UA&#10;AADcAAAADwAAAGRycy9kb3ducmV2LnhtbESPX2vCMBTF3wd+h3AF32Zq3aZUo4zCUJAxZjfx8dJc&#10;22JzU5q0dt/eDAZ7PJw/P856O5ha9NS6yrKC2TQCQZxbXXGh4Ct7e1yCcB5ZY22ZFPyQg+1m9LDG&#10;RNsbf1J/9IUII+wSVFB63yRSurwkg25qG+LgXWxr0AfZFlK3eAvjppZxFL1IgxUHQokNpSXl12Nn&#10;Avf0kTVp/X4+RPZ7nu24mz09k1KT8fC6AuFp8P/hv/ZeK4gXC/g9E46A3N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9V5YPxQAAANwAAAAPAAAAAAAAAAAAAAAAAJgCAABkcnMv&#10;ZG93bnJldi54bWxQSwUGAAAAAAQABAD1AAAAigMAAAAA&#10;" fillcolor="#0d0d0d [3069]" strokecolor="#0d0d0d [3069]" strokeweight="2pt">
                    <v:textbox>
                      <w:txbxContent>
                        <w:p w:rsidR="00DA4047" w:rsidRDefault="00DA4047" w:rsidP="00962361">
                          <w:pPr>
                            <w:pStyle w:val="NormalWeb"/>
                            <w:spacing w:before="0" w:beforeAutospacing="0" w:after="0" w:afterAutospacing="0"/>
                          </w:pPr>
                          <w:r>
                            <w:rPr>
                              <w:rFonts w:eastAsia="Times New Roman"/>
                            </w:rPr>
                            <w:t> </w:t>
                          </w:r>
                        </w:p>
                      </w:txbxContent>
                    </v:textbox>
                  </v:oval>
                  <v:shape id="Straight Arrow Connector 117" o:spid="_x0000_s1488" type="#_x0000_t32" style="position:absolute;left:666;top:1276;width:1424;height:2339;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oEKQ8YAAADcAAAADwAAAGRycy9kb3ducmV2LnhtbESPT2vCQBTE74V+h+UVeqsbQ0kkuooV&#10;ClawYOylt0f2maTNvg3Zbf58e1coeBxm5jfMajOaRvTUudqygvksAkFcWF1zqeDr/P6yAOE8ssbG&#10;MimYyMFm/fiwwkzbgU/U574UAcIuQwWV920mpSsqMuhmtiUO3sV2Bn2QXSl1h0OAm0bGUZRIgzWH&#10;hQpb2lVU/OZ/RkH0GdNPkk6HdI+lHD52+dv3sVbq+WncLkF4Gv09/N/eawXx4hVuZ8IRkOsr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aBCkPGAAAA3AAAAA8AAAAAAAAA&#10;AAAAAAAAoQIAAGRycy9kb3ducmV2LnhtbFBLBQYAAAAABAAEAPkAAACUAwAAAAA=&#10;" strokecolor="#0d0d0d [3069]" strokeweight="1pt">
                    <v:stroke startarrow="block" endarrow="block"/>
                  </v:shape>
                  <w10:wrap type="none"/>
                  <w10:anchorlock/>
                </v:group>
              </w:pict>
            </w:r>
          </w:p>
        </w:tc>
        <w:tc>
          <w:tcPr>
            <w:tcW w:w="1236" w:type="dxa"/>
          </w:tcPr>
          <w:p w:rsidR="00B924A7" w:rsidRDefault="006069D0" w:rsidP="008038CB">
            <w:pPr>
              <w:widowControl w:val="0"/>
            </w:pPr>
            <w:r>
              <w:rPr>
                <w:noProof/>
                <w:lang w:eastAsia="en-US"/>
              </w:rPr>
            </w:r>
            <w:r>
              <w:rPr>
                <w:noProof/>
                <w:lang w:eastAsia="en-US"/>
              </w:rPr>
              <w:pict>
                <v:group id="_x0000_s1489" editas="canvas" style="width:43.2pt;height:57.7pt;mso-position-horizontal-relative:char;mso-position-vertical-relative:line" coordsize="5486,73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">
                  <v:shape id="_x0000_s1490" type="#_x0000_t75" style="position:absolute;width:5486;height:7327;visibility:visible">
                    <v:fill o:detectmouseclick="t"/>
                    <v:path o:connecttype="none"/>
                  </v:shape>
                  <v:rect id="Rechthoek 527" o:spid="_x0000_s1491" style="position:absolute;top:4343;width:5486;height:2857;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0RQrMYA&#10;AADcAAAADwAAAGRycy9kb3ducmV2LnhtbESPQWvCQBSE74L/YXlCb3WTFI2kboKILVKE0thLb4/s&#10;axLNvg3Zrab/visUPA4z8w2zLkbTiQsNrrWsIJ5HIIgrq1uuFXweXx5XIJxH1thZJgW/5KDIp5M1&#10;Ztpe+YMupa9FgLDLUEHjfZ9J6aqGDLq57YmD920Hgz7IoZZ6wGuAm04mUbSUBlsOCw32tG2oOpc/&#10;RsGb3i3K+is9pO/d00aeXuNDso+VepiNm2cQnkZ/D/+391rBIknhdiYcAZn/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0RQrMYAAADcAAAADwAAAAAAAAAAAAAAAACYAgAAZHJz&#10;L2Rvd25yZXYueG1sUEsFBgAAAAAEAAQA9QAAAIsDAAAAAA==&#10;" fillcolor="white [3212]" strokecolor="white [3212]" strokeweight="2pt">
                    <v:textbox inset="0,0,0,0">
                      <w:txbxContent>
                        <w:p w:rsidR="00DA4047" w:rsidRPr="00962361" w:rsidRDefault="00DA4047" w:rsidP="00B87135">
                          <w:pPr>
                            <w:rPr>
                              <w:color w:val="0D0D0D" w:themeColor="text1" w:themeTint="F2"/>
                            </w:rPr>
                          </w:pPr>
                          <w:r>
                            <w:rPr>
                              <w:color w:val="0D0D0D" w:themeColor="text1" w:themeTint="F2"/>
                            </w:rPr>
                            <w:t>021D</w:t>
                          </w:r>
                        </w:p>
                      </w:txbxContent>
                    </v:textbox>
                  </v:rect>
                  <v:oval id="Oval 114" o:spid="_x0000_s1492" style="position:absolute;top:3615;width:1333;height:122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9HgBcEA&#10;AADcAAAADwAAAGRycy9kb3ducmV2LnhtbERPTWvCQBC9C/6HZQRvdaNWKdFVRBCFUoqmLR6H7JgE&#10;s7Mhu2r67zuHgsfH+16uO1erO7Wh8mxgPEpAEefeVlwY+Mp2L2+gQkS2WHsmA78UYL3q95aYWv/g&#10;I91PsVASwiFFA2WMTap1yEtyGEa+IRbu4luHUWBbaNviQ8JdrSdJMtcOK5aGEhvalpRfTzcnvT+f&#10;WbOtP87vif+eZnu+jV9nZMxw0G0WoCJ18Sn+dx+sgdlE1soZOQJ69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R4AXBAAAA3AAAAA8AAAAAAAAAAAAAAAAAmAIAAGRycy9kb3du&#10;cmV2LnhtbFBLBQYAAAAABAAEAPUAAACGAwAAAAA=&#10;" fillcolor="#0d0d0d [3069]" strokecolor="#0d0d0d [3069]" strokeweight="2pt"/>
                  <v:oval id="Oval 115" o:spid="_x0000_s1493" style="position:absolute;left:1896;top:230;width:1327;height:1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J1FnsUA&#10;AADcAAAADwAAAGRycy9kb3ducmV2LnhtbESPX2vCMBTF3wd+h3AF32ZqnWNWo4zCUJAxZjfx8dJc&#10;22JzU5q0dt/eDAZ7PJw/P856O5ha9NS6yrKC2TQCQZxbXXGh4Ct7e3wB4TyyxtoyKfghB9vN6GGN&#10;ibY3/qT+6AsRRtglqKD0vkmkdHlJBt3UNsTBu9jWoA+yLaRu8RbGTS3jKHqWBisOhBIbSkvKr8fO&#10;BO7pI2vS+v18iOz3PNtxN3takFKT8fC6AuFp8P/hv/ZeK1jES/g9E46A3N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wnUWexQAAANwAAAAPAAAAAAAAAAAAAAAAAJgCAABkcnMv&#10;ZG93bnJldi54bWxQSwUGAAAAAAQABAD1AAAAigMAAAAA&#10;" fillcolor="#0d0d0d [3069]" strokecolor="#0d0d0d [3069]" strokeweight="2pt">
                    <v:textbox>
                      <w:txbxContent>
                        <w:p w:rsidR="00DA4047" w:rsidRDefault="00DA4047" w:rsidP="00962361">
                          <w:pPr>
                            <w:rPr>
                              <w:rFonts w:eastAsia="Times New Roman"/>
                            </w:rPr>
                          </w:pPr>
                        </w:p>
                      </w:txbxContent>
                    </v:textbox>
                  </v:oval>
                  <v:oval id="Oval 116" o:spid="_x0000_s1494" style="position:absolute;left:3771;top:3605;width:1321;height:121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LfRcMA&#10;AADcAAAADwAAAGRycy9kb3ducmV2LnhtbESP3YrCMBCF7wXfIYzgnabVVZZqFBFEQWTRusteDs3Y&#10;FptJaaJ2394sCF4ezs/HmS9bU4k7Na60rCAeRiCIM6tLzhWc083gE4TzyBory6TgjxwsF93OHBNt&#10;H3yk+8nnIoywS1BB4X2dSOmyggy6oa2Jg3exjUEfZJNL3eAjjJtKjqJoKg2WHAgF1rQuKLuebiZw&#10;f77Sel0dfveR/R6nW77FHxNSqt9rVzMQnlr/Dr/aO61gMo7h/0w4AnLx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zLfRcMAAADcAAAADwAAAAAAAAAAAAAAAACYAgAAZHJzL2Rv&#10;d25yZXYueG1sUEsFBgAAAAAEAAQA9QAAAIgDAAAAAA==&#10;" fillcolor="#0d0d0d [3069]" strokecolor="#0d0d0d [3069]" strokeweight="2pt">
                    <v:textbox>
                      <w:txbxContent>
                        <w:p w:rsidR="00DA4047" w:rsidRDefault="00DA4047" w:rsidP="00962361">
                          <w:pPr>
                            <w:pStyle w:val="NormalWeb"/>
                            <w:spacing w:before="0" w:beforeAutospacing="0" w:after="0" w:afterAutospacing="0"/>
                          </w:pPr>
                          <w:r>
                            <w:rPr>
                              <w:rFonts w:eastAsia="Times New Roman"/>
                            </w:rPr>
                            <w:t> </w:t>
                          </w:r>
                        </w:p>
                      </w:txbxContent>
                    </v:textbox>
                  </v:oval>
                  <v:shape id="Straight Arrow Connector 117" o:spid="_x0000_s1495" type="#_x0000_t32" style="position:absolute;left:666;top:1276;width:1424;height:2339;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Gw9JcYAAADcAAAADwAAAGRycy9kb3ducmV2LnhtbESPT2vCQBTE74LfYXlCb7pRqUjMRqT/&#10;6KWCaageX7OvSTT7NmS3mn57tyB4HGbmN0yy7k0jztS52rKC6SQCQVxYXXOpIP98HS9BOI+ssbFM&#10;Cv7IwTodDhKMtb3wjs6ZL0WAsItRQeV9G0vpiooMuoltiYP3YzuDPsiulLrDS4CbRs6iaCEN1hwW&#10;KmzpqaLilP0aBfLje7E9TL/yPtse3J43s+PL85tSD6N+swLhqff38K39rhU8zufwfyYcAZle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hsPSXGAAAA3AAAAA8AAAAAAAAA&#10;AAAAAAAAoQIAAGRycy9kb3ducmV2LnhtbFBLBQYAAAAABAAEAPkAAACUAwAAAAA=&#10;" strokecolor="#0d0d0d [3069]" strokeweight="1pt">
                    <v:stroke startarrow="block"/>
                  </v:shape>
                  <v:shape id="Straight Arrow Connector 117" o:spid="_x0000_s1496" type="#_x0000_t32" style="position:absolute;left:3028;top:1276;width:1404;height:2329;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FI5ycQAAADcAAAADwAAAGRycy9kb3ducmV2LnhtbESPT2vCQBTE7wW/w/IEb3WjaCvRVaRQ&#10;/5xK1YPHR/aZBLNvQ/Zp4rd3hUKPw8z8hlmsOlepOzWh9GxgNExAEWfelpwbOB2/32eggiBbrDyT&#10;gQcFWC17bwtMrW/5l+4HyVWEcEjRQCFSp1qHrCCHYehr4uhdfONQomxybRtsI9xVepwkH9phyXGh&#10;wJq+Csquh5szgPJ5arOJ/Gwm/vZoL9t92Jynxgz63XoOSqiT//Bfe2cNjEdTeJ2JR0Av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IUjnJxAAAANwAAAAPAAAAAAAAAAAA&#10;AAAAAKECAABkcnMvZG93bnJldi54bWxQSwUGAAAAAAQABAD5AAAAkgMAAAAA&#10;" strokecolor="#0d0d0d [3069]" strokeweight="1pt">
                    <v:stroke endarrow="block"/>
                  </v:shape>
                  <w10:wrap type="none"/>
                  <w10:anchorlock/>
                </v:group>
              </w:pict>
            </w:r>
          </w:p>
        </w:tc>
        <w:tc>
          <w:tcPr>
            <w:tcW w:w="1236" w:type="dxa"/>
          </w:tcPr>
          <w:p w:rsidR="00B924A7" w:rsidRDefault="006069D0" w:rsidP="008038CB">
            <w:pPr>
              <w:widowControl w:val="0"/>
            </w:pPr>
            <w:r>
              <w:rPr>
                <w:noProof/>
                <w:lang w:eastAsia="en-US"/>
              </w:rPr>
            </w:r>
            <w:r>
              <w:rPr>
                <w:noProof/>
                <w:lang w:eastAsia="en-US"/>
              </w:rPr>
              <w:pict>
                <v:group id="_x0000_s1497" editas="canvas" style="width:43.2pt;height:57.7pt;mso-position-horizontal-relative:char;mso-position-vertical-relative:line" coordsize="5486,73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">
                  <v:shape id="_x0000_s1498" type="#_x0000_t75" style="position:absolute;width:5486;height:7327;visibility:visible">
                    <v:fill o:detectmouseclick="t"/>
                    <v:path o:connecttype="none"/>
                  </v:shape>
                  <v:rect id="Rechthoek 535" o:spid="_x0000_s1499" style="position:absolute;top:4343;width:5486;height:2857;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QP9ncUA&#10;AADcAAAADwAAAGRycy9kb3ducmV2LnhtbESPQWvCQBSE7wX/w/KE3nQTJVWiq4i0IiJIUy/eHtln&#10;Es2+Ddmtxn/vFoQeh5n5hpkvO1OLG7WusqwgHkYgiHOrKy4UHH++BlMQziNrrC2Tggc5WC56b3NM&#10;tb3zN90yX4gAYZeigtL7JpXS5SUZdEPbEAfvbFuDPsi2kLrFe4CbWo6i6EMarDgslNjQuqT8mv0a&#10;BTv9mWTFabKfHOrxSl428X60jZV673erGQhPnf8Pv9pbrSAZJ/B3JhwBuXg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A/2dxQAAANwAAAAPAAAAAAAAAAAAAAAAAJgCAABkcnMv&#10;ZG93bnJldi54bWxQSwUGAAAAAAQABAD1AAAAigMAAAAA&#10;" fillcolor="white [3212]" strokecolor="white [3212]" strokeweight="2pt">
                    <v:textbox inset="0,0,0,0">
                      <w:txbxContent>
                        <w:p w:rsidR="00DA4047" w:rsidRPr="00962361" w:rsidRDefault="00DA4047" w:rsidP="00B87135">
                          <w:pPr>
                            <w:rPr>
                              <w:color w:val="0D0D0D" w:themeColor="text1" w:themeTint="F2"/>
                            </w:rPr>
                          </w:pPr>
                          <w:r w:rsidRPr="00962361">
                            <w:rPr>
                              <w:color w:val="0D0D0D" w:themeColor="text1" w:themeTint="F2"/>
                            </w:rPr>
                            <w:t>0</w:t>
                          </w:r>
                          <w:r>
                            <w:rPr>
                              <w:color w:val="0D0D0D" w:themeColor="text1" w:themeTint="F2"/>
                            </w:rPr>
                            <w:t>12U</w:t>
                          </w:r>
                        </w:p>
                      </w:txbxContent>
                    </v:textbox>
                  </v:rect>
                  <v:oval id="Oval 114" o:spid="_x0000_s1500" style="position:absolute;top:3615;width:1333;height:122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NtHMcUA&#10;AADcAAAADwAAAGRycy9kb3ducmV2LnhtbESPX2vCMBTF3wf7DuEO9jZTdS3SGUWEscEQWauyx0tz&#10;15Y1N6WJbf32RhD2eDh/fpzlejSN6KlztWUF00kEgriwuuZSwSF/f1mAcB5ZY2OZFFzIwXr1+LDE&#10;VNuBv6nPfCnCCLsUFVTet6mUrqjIoJvYljh4v7Yz6IPsSqk7HMK4aeQsihJpsOZAqLClbUXFX3Y2&#10;gXva5+222f18RfY4zz/4PH2NSannp3HzBsLT6P/D9/anVhDPE7idCUdAr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20cxxQAAANwAAAAPAAAAAAAAAAAAAAAAAJgCAABkcnMv&#10;ZG93bnJldi54bWxQSwUGAAAAAAQABAD1AAAAigMAAAAA&#10;" fillcolor="#0d0d0d [3069]" strokecolor="#0d0d0d [3069]" strokeweight="2pt"/>
                  <v:oval id="Oval 115" o:spid="_x0000_s1501" style="position:absolute;left:1896;top:230;width:1327;height:1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5fiqsMA&#10;AADcAAAADwAAAGRycy9kb3ducmV2LnhtbESPW4vCMBCF3wX/Q5iFfdPUu3SNIsKyCyKiVdnHoZlt&#10;i82kNFHrvzeC4OPhXD7ObNGYUlypdoVlBb1uBII4tbrgTMEh+e5MQTiPrLG0TAru5GAxb7dmGGt7&#10;4x1d9z4TYYRdjApy76tYSpfmZNB1bUUcvH9bG/RB1pnUNd7CuCllP4rG0mDBgZBjRauc0vP+YgL3&#10;tE2qVbn5W0f2OEh++NIbjkipz49m+QXCU+Pf4Vf7VysYDSbwPBOOgJ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5fiqsMAAADcAAAADwAAAAAAAAAAAAAAAACYAgAAZHJzL2Rv&#10;d25yZXYueG1sUEsFBgAAAAAEAAQA9QAAAIgDAAAAAA==&#10;" fillcolor="#0d0d0d [3069]" strokecolor="#0d0d0d [3069]" strokeweight="2pt">
                    <v:textbox>
                      <w:txbxContent>
                        <w:p w:rsidR="00DA4047" w:rsidRDefault="00DA4047" w:rsidP="00962361">
                          <w:pPr>
                            <w:rPr>
                              <w:rFonts w:eastAsia="Times New Roman"/>
                            </w:rPr>
                          </w:pPr>
                        </w:p>
                      </w:txbxContent>
                    </v:textbox>
                  </v:oval>
                  <v:oval id="Oval 116" o:spid="_x0000_s1502" style="position:absolute;left:3771;top:3605;width:1321;height:121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gh22MEA&#10;AADcAAAADwAAAGRycy9kb3ducmV2LnhtbERPTWvCQBC9C/6HZQRvdaNWKdFVRBCFUoqmLR6H7JgE&#10;s7Mhu2r67zuHgsfH+16uO1erO7Wh8mxgPEpAEefeVlwY+Mp2L2+gQkS2WHsmA78UYL3q95aYWv/g&#10;I91PsVASwiFFA2WMTap1yEtyGEa+IRbu4luHUWBbaNviQ8JdrSdJMtcOK5aGEhvalpRfTzcnvT+f&#10;WbOtP87vif+eZnu+jV9nZMxw0G0WoCJ18Sn+dx+sgdlU1soZOQJ69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oIdtjBAAAA3AAAAA8AAAAAAAAAAAAAAAAAmAIAAGRycy9kb3du&#10;cmV2LnhtbFBLBQYAAAAABAAEAPUAAACGAwAAAAA=&#10;" fillcolor="#0d0d0d [3069]" strokecolor="#0d0d0d [3069]" strokeweight="2pt">
                    <v:textbox>
                      <w:txbxContent>
                        <w:p w:rsidR="00DA4047" w:rsidRDefault="00DA4047" w:rsidP="00962361">
                          <w:pPr>
                            <w:pStyle w:val="NormalWeb"/>
                            <w:spacing w:before="0" w:beforeAutospacing="0" w:after="0" w:afterAutospacing="0"/>
                          </w:pPr>
                          <w:r>
                            <w:rPr>
                              <w:rFonts w:eastAsia="Times New Roman"/>
                            </w:rPr>
                            <w:t> </w:t>
                          </w:r>
                        </w:p>
                      </w:txbxContent>
                    </v:textbox>
                  </v:oval>
                  <v:shape id="Straight Arrow Connector 117" o:spid="_x0000_s1503" type="#_x0000_t32" style="position:absolute;left:666;top:1276;width:1424;height:2339;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ue30scAAADcAAAADwAAAGRycy9kb3ducmV2LnhtbESPQUvDQBSE74X+h+UJ3tqNkVYbuy2l&#10;KJQiomkRvD2yzyRt9m2SXbvx37uC4HGYmW+Y5XowjbhQ72rLCm6mCQjiwuqaSwXHw9PkHoTzyBob&#10;y6TgmxysV+PREjNtA7/RJfeliBB2GSqovG8zKV1RkUE3tS1x9D5tb9BH2ZdS9xgi3DQyTZK5NFhz&#10;XKiwpW1FxTn/MgrOH/u7kOaHMA/v4fT4/Nq9zEKn1PXVsHkA4Wnw/+G/9k4rmN0u4PdMPAJy9QM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257fSxwAAANwAAAAPAAAAAAAA&#10;AAAAAAAAAKECAABkcnMvZG93bnJldi54bWxQSwUGAAAAAAQABAD5AAAAlQMAAAAA&#10;" strokecolor="#0d0d0d [3069]" strokeweight="1pt">
                    <v:stroke endarrow="block"/>
                  </v:shape>
                  <v:shape id="Straight Arrow Connector 117" o:spid="_x0000_s1504" type="#_x0000_t32" style="position:absolute;left:3028;top:1276;width:1404;height:2329;flip:x 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34ko8IAAADcAAAADwAAAGRycy9kb3ducmV2LnhtbESPQYvCMBSE74L/ITzBm6ZVqEs1ii6I&#10;ghfrevH2aJ5tsXkpTVbrvzeC4HGYmW+YxaoztbhT6yrLCuJxBII4t7riQsH5bzv6AeE8ssbaMil4&#10;koPVst9bYKrtgzO6n3whAoRdigpK75tUSpeXZNCNbUMcvKttDfog20LqFh8Bbmo5iaJEGqw4LJTY&#10;0G9J+e30bxSwz+JZtkkuR3d1U3usZ7tue1BqOOjWcxCeOv8Nf9p7rWASJ/A+E46AXL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34ko8IAAADcAAAADwAAAAAAAAAAAAAA&#10;AAChAgAAZHJzL2Rvd25yZXYueG1sUEsFBgAAAAAEAAQA+QAAAJADAAAAAA==&#10;" strokecolor="#0d0d0d [3069]" strokeweight="1pt">
                    <v:stroke endarrow="block"/>
                  </v:shape>
                  <w10:wrap type="none"/>
                  <w10:anchorlock/>
                </v:group>
              </w:pict>
            </w:r>
          </w:p>
        </w:tc>
        <w:tc>
          <w:tcPr>
            <w:tcW w:w="1236" w:type="dxa"/>
          </w:tcPr>
          <w:p w:rsidR="00B924A7" w:rsidRDefault="006069D0" w:rsidP="008038CB">
            <w:pPr>
              <w:widowControl w:val="0"/>
            </w:pPr>
            <w:r>
              <w:rPr>
                <w:noProof/>
                <w:lang w:eastAsia="en-US"/>
              </w:rPr>
            </w:r>
            <w:r>
              <w:rPr>
                <w:noProof/>
                <w:lang w:eastAsia="en-US"/>
              </w:rPr>
              <w:pict>
                <v:group id="_x0000_s1505" editas="canvas" style="width:43.2pt;height:57.7pt;mso-position-horizontal-relative:char;mso-position-vertical-relative:line" coordsize="5486,73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">
                  <v:shape id="_x0000_s1506" type="#_x0000_t75" style="position:absolute;width:5486;height:7327;visibility:visible">
                    <v:fill o:detectmouseclick="t"/>
                    <v:path o:connecttype="none"/>
                  </v:shape>
                  <v:rect id="Rechthoek 541" o:spid="_x0000_s1507" style="position:absolute;top:4343;width:5486;height:2857;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j6I48YA&#10;AADcAAAADwAAAGRycy9kb3ducmV2LnhtbESPQWvCQBSE74X+h+UVetNNtDaSugkitogIxeilt0f2&#10;mUSzb0N2q+m/7xaEHoeZ+YZZ5INpxZV611hWEI8jEMSl1Q1XCo6H99EchPPIGlvLpOCHHOTZ48MC&#10;U21vvKdr4SsRIOxSVFB736VSurImg25sO+LgnWxv0AfZV1L3eAtw08pJFL1Kgw2HhRo7WtVUXopv&#10;o2Cr17Oi+kp2yWc7XcrzR7ybbGKlnp+G5RsIT4P/D9/bG61g9hLD35lwBGT2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j6I48YAAADcAAAADwAAAAAAAAAAAAAAAACYAgAAZHJz&#10;L2Rvd25yZXYueG1sUEsFBgAAAAAEAAQA9QAAAIsDAAAAAA==&#10;" fillcolor="white [3212]" strokecolor="white [3212]" strokeweight="2pt">
                    <v:textbox inset="0,0,0,0">
                      <w:txbxContent>
                        <w:p w:rsidR="00DA4047" w:rsidRPr="00962361" w:rsidRDefault="00DA4047" w:rsidP="00B87135">
                          <w:pPr>
                            <w:rPr>
                              <w:color w:val="0D0D0D" w:themeColor="text1" w:themeTint="F2"/>
                            </w:rPr>
                          </w:pPr>
                          <w:r w:rsidRPr="00962361">
                            <w:rPr>
                              <w:color w:val="0D0D0D" w:themeColor="text1" w:themeTint="F2"/>
                            </w:rPr>
                            <w:t>0</w:t>
                          </w:r>
                          <w:r>
                            <w:rPr>
                              <w:color w:val="0D0D0D" w:themeColor="text1" w:themeTint="F2"/>
                            </w:rPr>
                            <w:t>12C</w:t>
                          </w:r>
                        </w:p>
                      </w:txbxContent>
                    </v:textbox>
                  </v:rect>
                  <v:oval id="Oval 114" o:spid="_x0000_s1508" style="position:absolute;top:3615;width:1333;height:122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YyT8UA&#10;AADcAAAADwAAAGRycy9kb3ducmV2LnhtbESPX2vCMBTF34V9h3AHe5uprh3SGUUE2WCIrFXZ46W5&#10;a8uam9LEtvv2Rhj4eDh/fpzlejSN6KlztWUFs2kEgriwuuZSwTHfPS9AOI+ssbFMCv7IwXr1MFli&#10;qu3AX9RnvhRhhF2KCirv21RKV1Rk0E1tSxy8H9sZ9EF2pdQdDmHcNHIeRa/SYM2BUGFL24qK3+xi&#10;Avd8yNtts//+jOzpJX/nyyxOSKmnx3HzBsLT6O/h//aHVpDEc7idCUdAr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5jJPxQAAANwAAAAPAAAAAAAAAAAAAAAAAJgCAABkcnMv&#10;ZG93bnJldi54bWxQSwUGAAAAAAQABAD1AAAAigMAAAAA&#10;" fillcolor="#0d0d0d [3069]" strokecolor="#0d0d0d [3069]" strokeweight="2pt"/>
                  <v:oval id="Oval 115" o:spid="_x0000_s1509" style="position:absolute;left:1896;top:230;width:1327;height:1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KqX1MUA&#10;AADcAAAADwAAAGRycy9kb3ducmV2LnhtbESPX2vCMBTF34V9h3AHe5up2g7pjCLC2GCIrFXZ46W5&#10;a8uam9LEtvv2Rhj4eDh/fpzVZjSN6KlztWUFs2kEgriwuuZSwTF/e16CcB5ZY2OZFPyRg836YbLC&#10;VNuBv6jPfCnCCLsUFVTet6mUrqjIoJvaljh4P7Yz6IPsSqk7HMK4aeQ8il6kwZoDocKWdhUVv9nF&#10;BO75kLe7Zv/9GdnTIn/nyyxOSKmnx3H7CsLT6O/h//aHVpDEC7idCUdAr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qpfUxQAAANwAAAAPAAAAAAAAAAAAAAAAAJgCAABkcnMv&#10;ZG93bnJldi54bWxQSwUGAAAAAAQABAD1AAAAigMAAAAA&#10;" fillcolor="#0d0d0d [3069]" strokecolor="#0d0d0d [3069]" strokeweight="2pt">
                    <v:textbox>
                      <w:txbxContent>
                        <w:p w:rsidR="00DA4047" w:rsidRDefault="00DA4047" w:rsidP="00962361">
                          <w:pPr>
                            <w:rPr>
                              <w:rFonts w:eastAsia="Times New Roman"/>
                            </w:rPr>
                          </w:pPr>
                        </w:p>
                      </w:txbxContent>
                    </v:textbox>
                  </v:oval>
                  <v:oval id="Oval 116" o:spid="_x0000_s1510" style="position:absolute;left:3771;top:3605;width:1321;height:121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2V8MMA&#10;AADbAAAADwAAAGRycy9kb3ducmV2LnhtbESP3YrCMBCF7wXfIYywd5rqqqxdo4ggCiKydhUvh2a2&#10;LTaT0kStb28EYS8P5+fjTOeNKcWNaldYVtDvRSCIU6sLzhT8JqvuFwjnkTWWlknBgxzMZ+3WFGNt&#10;7/xDt4PPRBhhF6OC3PsqltKlORl0PVsRB+/P1gZ9kHUmdY33MG5KOYiisTRYcCDkWNEyp/RyuJrA&#10;Pe2TalnuztvIHj+TNV/7wxEp9dFpFt8gPDX+P/xub7SCyRheX8IPkLM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F2V8MMAAADbAAAADwAAAAAAAAAAAAAAAACYAgAAZHJzL2Rv&#10;d25yZXYueG1sUEsFBgAAAAAEAAQA9QAAAIgDAAAAAA==&#10;" fillcolor="#0d0d0d [3069]" strokecolor="#0d0d0d [3069]" strokeweight="2pt">
                    <v:textbox>
                      <w:txbxContent>
                        <w:p w:rsidR="00DA4047" w:rsidRDefault="00DA4047" w:rsidP="00962361">
                          <w:pPr>
                            <w:pStyle w:val="NormalWeb"/>
                            <w:spacing w:before="0" w:beforeAutospacing="0" w:after="0" w:afterAutospacing="0"/>
                          </w:pPr>
                          <w:r>
                            <w:rPr>
                              <w:rFonts w:eastAsia="Times New Roman"/>
                            </w:rPr>
                            <w:t> </w:t>
                          </w:r>
                        </w:p>
                      </w:txbxContent>
                    </v:textbox>
                  </v:oval>
                  <v:shape id="Straight Arrow Connector 117" o:spid="_x0000_s1511" type="#_x0000_t32" style="position:absolute;left:666;top:1276;width:1424;height:2339;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UX/a8YAAADbAAAADwAAAGRycy9kb3ducmV2LnhtbESPQWvCQBSE7wX/w/IEb3WjoNboKqW0&#10;IKUUG0Xw9sg+k2j2bcyubvrvu4VCj8PMfMMs152pxZ1aV1lWMBomIIhzqysuFOx3b49PIJxH1lhb&#10;JgXf5GC96j0sMdU28BfdM1+ICGGXooLS+yaV0uUlGXRD2xBH72Rbgz7KtpC6xRDhppbjJJlKgxXH&#10;hRIbeikpv2Q3o+ByfJ+FcbYL03AI59eP7fVzEq5KDfrd8wKEp87/h//aG61gPoPfL/EHyNU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FF/2vGAAAA2wAAAA8AAAAAAAAA&#10;AAAAAAAAoQIAAGRycy9kb3ducmV2LnhtbFBLBQYAAAAABAAEAPkAAACUAwAAAAA=&#10;" strokecolor="#0d0d0d [3069]" strokeweight="1pt">
                    <v:stroke endarrow="block"/>
                  </v:shape>
                  <v:shape id="Straight Arrow Connector 117" o:spid="_x0000_s1512" type="#_x0000_t32" style="position:absolute;left:3028;top:1276;width:1404;height:2329;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8wCJcQAAADcAAAADwAAAGRycy9kb3ducmV2LnhtbESPT2vCQBTE7wW/w/IEb3Wj2CrRVURQ&#10;21Pxz8HjI/tMgtm3Ifs08du7hUKPw8z8hlmsOlepBzWh9GxgNExAEWfelpwbOJ+27zNQQZAtVp7J&#10;wJMCrJa9twWm1rd8oMdRchUhHFI0UIjUqdYhK8hhGPqaOHpX3ziUKJtc2wbbCHeVHifJp3ZYclwo&#10;sKZNQdnteHcGUKbnNpvIz27i78/2uv8Ou8uHMYN+t56DEurkP/zX/rIGxqMp/J6JR0Av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XzAIlxAAAANwAAAAPAAAAAAAAAAAA&#10;AAAAAKECAABkcnMvZG93bnJldi54bWxQSwUGAAAAAAQABAD5AAAAkgMAAAAA&#10;" strokecolor="#0d0d0d [3069]" strokeweight="1pt">
                    <v:stroke endarrow="block"/>
                  </v:shape>
                  <w10:wrap type="none"/>
                  <w10:anchorlock/>
                </v:group>
              </w:pict>
            </w:r>
          </w:p>
        </w:tc>
      </w:tr>
      <w:tr w:rsidR="00B924A7" w:rsidTr="003C184C">
        <w:tc>
          <w:tcPr>
            <w:tcW w:w="1668" w:type="dxa"/>
            <w:vAlign w:val="center"/>
          </w:tcPr>
          <w:p w:rsidR="00B924A7" w:rsidRDefault="00B924A7" w:rsidP="00DA4047">
            <w:pPr>
              <w:widowControl w:val="0"/>
            </w:pPr>
            <w:r>
              <w:t>3</w:t>
            </w:r>
          </w:p>
        </w:tc>
        <w:tc>
          <w:tcPr>
            <w:tcW w:w="1236" w:type="dxa"/>
          </w:tcPr>
          <w:p w:rsidR="00B924A7" w:rsidRDefault="006069D0" w:rsidP="008038CB">
            <w:pPr>
              <w:widowControl w:val="0"/>
            </w:pPr>
            <w:r>
              <w:rPr>
                <w:noProof/>
                <w:lang w:eastAsia="en-US"/>
              </w:rPr>
            </w:r>
            <w:r>
              <w:rPr>
                <w:noProof/>
                <w:lang w:eastAsia="en-US"/>
              </w:rPr>
              <w:pict>
                <v:group id="_x0000_s1513" editas="canvas" style="width:43.2pt;height:57.7pt;mso-position-horizontal-relative:char;mso-position-vertical-relative:line" coordsize="5486,73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">
                  <v:shape id="_x0000_s1514" type="#_x0000_t75" style="position:absolute;width:5486;height:7327;visibility:visible">
                    <v:fill o:detectmouseclick="t"/>
                    <v:path o:connecttype="none"/>
                  </v:shape>
                  <v:rect id="Rechthoek 99" o:spid="_x0000_s1515" style="position:absolute;top:4343;width:5486;height:2857;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ynCHcUA&#10;AADbAAAADwAAAGRycy9kb3ducmV2LnhtbESPQWvCQBSE70L/w/IKvekmFqtGN0FKFSlCMXrx9sg+&#10;k9js25Ddavz33YLQ4zAz3zDLrDeNuFLnassK4lEEgriwuuZSwfGwHs5AOI+ssbFMCu7kIEufBktM&#10;tL3xnq65L0WAsEtQQeV9m0jpiooMupFtiYN3tp1BH2RXSt3hLcBNI8dR9CYN1hwWKmzpvaLiO/8x&#10;Cj71xyQvT9Pd9Kt5XcnLJt6Nt7FSL8/9agHCU+//w4/2ViuYz+HvS/gBMv0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KcIdxQAAANsAAAAPAAAAAAAAAAAAAAAAAJgCAABkcnMv&#10;ZG93bnJldi54bWxQSwUGAAAAAAQABAD1AAAAigMAAAAA&#10;" fillcolor="white [3212]" strokecolor="white [3212]" strokeweight="2pt">
                    <v:textbox inset="0,0,0,0">
                      <w:txbxContent>
                        <w:p w:rsidR="00DA4047" w:rsidRPr="00962361" w:rsidRDefault="00DA4047" w:rsidP="00B87135">
                          <w:pPr>
                            <w:rPr>
                              <w:color w:val="0D0D0D" w:themeColor="text1" w:themeTint="F2"/>
                            </w:rPr>
                          </w:pPr>
                          <w:r>
                            <w:rPr>
                              <w:color w:val="0D0D0D" w:themeColor="text1" w:themeTint="F2"/>
                            </w:rPr>
                            <w:t>111D</w:t>
                          </w:r>
                        </w:p>
                      </w:txbxContent>
                    </v:textbox>
                  </v:rect>
                  <v:oval id="Oval 114" o:spid="_x0000_s1516" style="position:absolute;top:3615;width:1333;height:122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Z0cesQA&#10;AADcAAAADwAAAGRycy9kb3ducmV2LnhtbESPTWvCQBCG7wX/wzKCN921flBSVylCqSClaKr0OGSn&#10;SWh2NmRXjf++cyj0NsO8H8+sNr1v1JW6WAe2MJ0YUMRFcDWXFj7z1/ETqJiQHTaBycKdImzWg4cV&#10;Zi7c+EDXYyqVhHDM0EKVUptpHYuKPMZJaInl9h06j0nWrtSuw5uE+0Y/GrPUHmuWhgpb2lZU/Bwv&#10;XnrPH3m7bd6/9iacZvkbX6bzBVk7GvYvz6AS9elf/OfeOcE3gi/PyAR6/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GdHHrEAAAA3AAAAA8AAAAAAAAAAAAAAAAAmAIAAGRycy9k&#10;b3ducmV2LnhtbFBLBQYAAAAABAAEAPUAAACJAwAAAAA=&#10;" fillcolor="#0d0d0d [3069]" strokecolor="#0d0d0d [3069]" strokeweight="2pt"/>
                  <v:oval id="Oval 115" o:spid="_x0000_s1517" style="position:absolute;left:1896;top:230;width:1327;height:1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G54cUA&#10;AADcAAAADwAAAGRycy9kb3ducmV2LnhtbESPQWvCQBCF70L/wzIFb7qbqqWkrqEEioIU0bTicchO&#10;k9DsbMiumv77bkHwNsN78743y2ywrbhQ7xvHGpKpAkFcOtNwpeGzeJ+8gPAB2WDrmDT8kods9TBa&#10;Ymrclfd0OYRKxBD2KWqoQ+hSKX1Zk0U/dR1x1L5dbzHEta+k6fEaw20rn5R6lhYbjoQaO8prKn8O&#10;Zxu5x13R5e3Haavc16xY8zmZL0jr8ePw9goi0BDu5tv1xsT6KoH/Z+IEc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0bnhxQAAANwAAAAPAAAAAAAAAAAAAAAAAJgCAABkcnMv&#10;ZG93bnJldi54bWxQSwUGAAAAAAQABAD1AAAAigMAAAAA&#10;" fillcolor="#0d0d0d [3069]" strokecolor="#0d0d0d [3069]" strokeweight="2pt">
                    <v:textbox>
                      <w:txbxContent>
                        <w:p w:rsidR="00DA4047" w:rsidRDefault="00DA4047" w:rsidP="00962361">
                          <w:pPr>
                            <w:rPr>
                              <w:rFonts w:eastAsia="Times New Roman"/>
                            </w:rPr>
                          </w:pPr>
                        </w:p>
                      </w:txbxContent>
                    </v:textbox>
                  </v:oval>
                  <v:oval id="Oval 116" o:spid="_x0000_s1518" style="position:absolute;left:3771;top:3605;width:1321;height:121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MnlsUA&#10;AADcAAAADwAAAGRycy9kb3ducmV2LnhtbESPQWvCQBCF7wX/wzJCb3VXbYtEN0EEsVCk1Kh4HLJj&#10;EszOhuyq6b/vCoXeZnhv3vdmkfW2ETfqfO1Yw3ikQBAXztRcatjn65cZCB+QDTaOScMPecjSwdMC&#10;E+Pu/E23XShFDGGfoIYqhDaR0hcVWfQj1xJH7ew6iyGuXSlNh/cYbhs5UepdWqw5EipsaVVRcdld&#10;beQev/J21WxPn8odpvmGr+PXN9L6edgv5yAC9eHf/Hf9YWJ9NYHHM3ECmf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AyeWxQAAANwAAAAPAAAAAAAAAAAAAAAAAJgCAABkcnMv&#10;ZG93bnJldi54bWxQSwUGAAAAAAQABAD1AAAAigMAAAAA&#10;" fillcolor="#0d0d0d [3069]" strokecolor="#0d0d0d [3069]" strokeweight="2pt">
                    <v:textbox>
                      <w:txbxContent>
                        <w:p w:rsidR="00DA4047" w:rsidRDefault="00DA4047" w:rsidP="00962361">
                          <w:pPr>
                            <w:pStyle w:val="NormalWeb"/>
                            <w:spacing w:before="0" w:beforeAutospacing="0" w:after="0" w:afterAutospacing="0"/>
                          </w:pPr>
                          <w:r>
                            <w:rPr>
                              <w:rFonts w:eastAsia="Times New Roman"/>
                            </w:rPr>
                            <w:t> </w:t>
                          </w:r>
                        </w:p>
                      </w:txbxContent>
                    </v:textbox>
                  </v:oval>
                  <v:shape id="Straight Arrow Connector 117" o:spid="_x0000_s1519" type="#_x0000_t32" style="position:absolute;left:1333;top:4214;width:2438;height:15;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7wEcMAAADcAAAADwAAAGRycy9kb3ducmV2LnhtbERPTWvCQBC9F/oflhF6a3ZNQUt0Da1Q&#10;sAULjV68Ddkxic3OhuzWxH/vCkJv83ifs8xH24oz9b5xrGGaKBDEpTMNVxr2u4/nVxA+IBtsHZOG&#10;C3nIV48PS8yMG/iHzkWoRAxhn6GGOoQuk9KXNVn0ieuII3d0vcUQYV9J0+MQw20rU6Vm0mLDsaHG&#10;jtY1lb/Fn9WgvlM6zeaXr/kGKzl8rov3w7bR+mkyvi1ABBrDv/ju3pg4X73A7Zl4gVxd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e8BHDAAAA3AAAAA8AAAAAAAAAAAAA&#10;AAAAoQIAAGRycy9kb3ducmV2LnhtbFBLBQYAAAAABAAEAPkAAACRAwAAAAA=&#10;" strokecolor="#0d0d0d [3069]" strokeweight="1pt">
                    <v:stroke startarrow="block" endarrow="block"/>
                  </v:shape>
                  <v:shape id="Straight Arrow Connector 117" o:spid="_x0000_s1520" type="#_x0000_t32" style="position:absolute;left:3028;top:1276;width:1404;height:2329;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lkD0MAAAADcAAAADwAAAGRycy9kb3ducmV2LnhtbERPS4vCMBC+C/sfwizsTdMVX1SjLILu&#10;ehIfB49DM7bFZlKa0dZ/vzkIHj++92LVuUo9qAmlZwPfgwQUceZtybmB82nTn4EKgmyx8kwGnhRg&#10;tfzoLTC1vuUDPY6SqxjCIUUDhUidah2yghyGga+JI3f1jUOJsMm1bbCN4a7SwySZaIclx4YCa1oX&#10;lN2Od2cAZXpus5HstyN/f7bX313YXsbGfH12P3NQQp28xS/3nzUwnMW18Uw8Anr5D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5ZA9DAAAAA3AAAAA8AAAAAAAAAAAAAAAAA&#10;oQIAAGRycy9kb3ducmV2LnhtbFBLBQYAAAAABAAEAPkAAACOAwAAAAA=&#10;" strokecolor="#0d0d0d [3069]" strokeweight="1pt">
                    <v:stroke endarrow="block"/>
                  </v:shape>
                  <w10:wrap type="none"/>
                  <w10:anchorlock/>
                </v:group>
              </w:pict>
            </w:r>
          </w:p>
        </w:tc>
        <w:tc>
          <w:tcPr>
            <w:tcW w:w="1236" w:type="dxa"/>
          </w:tcPr>
          <w:p w:rsidR="00B924A7" w:rsidRDefault="006069D0" w:rsidP="008038CB">
            <w:pPr>
              <w:widowControl w:val="0"/>
            </w:pPr>
            <w:r>
              <w:rPr>
                <w:noProof/>
                <w:lang w:eastAsia="en-US"/>
              </w:rPr>
            </w:r>
            <w:r>
              <w:rPr>
                <w:noProof/>
                <w:lang w:eastAsia="en-US"/>
              </w:rPr>
              <w:pict>
                <v:group id="_x0000_s1521" editas="canvas" style="width:43.2pt;height:57.7pt;mso-position-horizontal-relative:char;mso-position-vertical-relative:line" coordsize="5486,73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">
                  <v:shape id="_x0000_s1522" type="#_x0000_t75" style="position:absolute;width:5486;height:7327;visibility:visible">
                    <v:fill o:detectmouseclick="t"/>
                    <v:path o:connecttype="none"/>
                  </v:shape>
                  <v:rect id="Rechthoek 105" o:spid="_x0000_s1523" style="position:absolute;top:4343;width:5486;height:2857;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OCbOcIA&#10;AADcAAAADwAAAGRycy9kb3ducmV2LnhtbERPTYvCMBC9L/gfwgjeNK3iulSjiKiICGJ3L3sbmrGt&#10;NpPSRK3/3iwIe5vH+5zZojWVuFPjSssK4kEEgjizuuRcwc/3pv8FwnlkjZVlUvAkB4t552OGibYP&#10;PtE99bkIIewSVFB4XydSuqwgg25ga+LAnW1j0AfY5FI3+AjhppLDKPqUBksODQXWtCoou6Y3o2Cv&#10;1+M0/50cJsdqtJSXbXwY7mKlet12OQXhqfX/4rd7p8P8aAx/z4QL5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4Js5wgAAANwAAAAPAAAAAAAAAAAAAAAAAJgCAABkcnMvZG93&#10;bnJldi54bWxQSwUGAAAAAAQABAD1AAAAhwMAAAAA&#10;" fillcolor="white [3212]" strokecolor="white [3212]" strokeweight="2pt">
                    <v:textbox inset="0,0,0,0">
                      <w:txbxContent>
                        <w:p w:rsidR="00DA4047" w:rsidRPr="00962361" w:rsidRDefault="00DA4047" w:rsidP="00B87135">
                          <w:pPr>
                            <w:rPr>
                              <w:color w:val="0D0D0D" w:themeColor="text1" w:themeTint="F2"/>
                            </w:rPr>
                          </w:pPr>
                          <w:r>
                            <w:rPr>
                              <w:color w:val="0D0D0D" w:themeColor="text1" w:themeTint="F2"/>
                            </w:rPr>
                            <w:t>111U</w:t>
                          </w:r>
                        </w:p>
                      </w:txbxContent>
                    </v:textbox>
                  </v:rect>
                  <v:oval id="Oval 114" o:spid="_x0000_s1524" style="position:absolute;top:3615;width:1333;height:122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SKp8QA&#10;AADcAAAADwAAAGRycy9kb3ducmV2LnhtbESPTWvCQBCG70L/wzIFb7pJ/UBSVylCaaFI0aj0OGSn&#10;SWh2NmRXjf/eORS8zTDvxzPLde8adaEu1J4NpOMEFHHhbc2lgUP+PlqAChHZYuOZDNwowHr1NFhi&#10;Zv2Vd3TZx1JJCIcMDVQxtpnWoajIYRj7llhuv75zGGXtSm07vEq4a/RLksy1w5qlocKWNhUVf/uz&#10;k97Td95umu3PV+KPk/yDz+l0RsYMn/u3V1CR+vgQ/7s/reCngi/PyAR6d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REiqfEAAAA3AAAAA8AAAAAAAAAAAAAAAAAmAIAAGRycy9k&#10;b3ducmV2LnhtbFBLBQYAAAAABAAEAPUAAACJAwAAAAA=&#10;" fillcolor="#0d0d0d [3069]" strokecolor="#0d0d0d [3069]" strokeweight="2pt"/>
                  <v:oval id="Oval 115" o:spid="_x0000_s1525" style="position:absolute;left:1896;top:230;width:1327;height:1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Vtw9cQA&#10;AADcAAAADwAAAGRycy9kb3ducmV2LnhtbESPW2vCQBCF3wv+h2UE3+pGa71EVymCKEgpGhUfh+yY&#10;BLOzIbtq/PduodDHw7l8nNmiMaW4U+0Kywp63QgEcWp1wZmCQ7J6H4NwHlljaZkUPMnBYt56m2Gs&#10;7YN3dN/7TIQRdjEqyL2vYildmpNB17UVcfAutjbog6wzqWt8hHFTyn4UDaXBggMhx4qWOaXX/c0E&#10;7uknqZbl93kb2eNHsuZbb/BJSnXazdcUhKfG/4f/2hutoD8Zwe+ZcATk/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1bcPXEAAAA3AAAAA8AAAAAAAAAAAAAAAAAmAIAAGRycy9k&#10;b3ducmV2LnhtbFBLBQYAAAAABAAEAPUAAACJAwAAAAA=&#10;" fillcolor="#0d0d0d [3069]" strokecolor="#0d0d0d [3069]" strokeweight="2pt">
                    <v:textbox>
                      <w:txbxContent>
                        <w:p w:rsidR="00DA4047" w:rsidRDefault="00DA4047" w:rsidP="00CC4043">
                          <w:pPr>
                            <w:rPr>
                              <w:rFonts w:eastAsia="Times New Roman"/>
                            </w:rPr>
                          </w:pPr>
                        </w:p>
                      </w:txbxContent>
                    </v:textbox>
                  </v:oval>
                  <v:oval id="Oval 116" o:spid="_x0000_s1526" style="position:absolute;left:3771;top:3605;width:1321;height:121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Tkh8IA&#10;AADcAAAADwAAAGRycy9kb3ducmV2LnhtbERPS2vCQBC+C/0PyxS86cZXaVNXKUJpQURM2tLjkJ0m&#10;odnZkF01/nvnIHj8+N7Lde8adaIu1J4NTMYJKOLC25pLA1/5++gZVIjIFhvPZOBCAdarh8ESU+vP&#10;fKBTFkslIRxSNFDF2KZah6Iih2HsW2Lh/nznMArsSm07PEu4a/Q0SZ60w5qlocKWNhUV/9nRSe/P&#10;Pm83ze53m/jvWf7Bx8l8QcYMH/u3V1CR+ngX39yf1sD0RdbKGTkCenU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8xOSHwgAAANwAAAAPAAAAAAAAAAAAAAAAAJgCAABkcnMvZG93&#10;bnJldi54bWxQSwUGAAAAAAQABAD1AAAAhwMAAAAA&#10;" fillcolor="#0d0d0d [3069]" strokecolor="#0d0d0d [3069]" strokeweight="2pt">
                    <v:textbox>
                      <w:txbxContent>
                        <w:p w:rsidR="00DA4047" w:rsidRDefault="00DA4047" w:rsidP="00CC4043">
                          <w:pPr>
                            <w:pStyle w:val="NormalWeb"/>
                            <w:spacing w:before="0" w:beforeAutospacing="0" w:after="0" w:afterAutospacing="0"/>
                          </w:pPr>
                          <w:r>
                            <w:rPr>
                              <w:rFonts w:eastAsia="Times New Roman"/>
                            </w:rPr>
                            <w:t> </w:t>
                          </w:r>
                        </w:p>
                      </w:txbxContent>
                    </v:textbox>
                  </v:oval>
                  <v:shape id="Straight Arrow Connector 117" o:spid="_x0000_s1527" type="#_x0000_t32" style="position:absolute;left:1333;top:4214;width:2438;height:15;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VkzAMYAAADcAAAADwAAAGRycy9kb3ducmV2LnhtbESPT2vCQBTE70K/w/IKvemmOSQ1ukor&#10;FGzBQlMv3h7ZZxLNvg3Zbf58e7dQ8DjMzG+Y9XY0jeipc7VlBc+LCARxYXXNpYLjz/v8BYTzyBob&#10;y6RgIgfbzcNsjZm2A39Tn/tSBAi7DBVU3reZlK6oyKBb2JY4eGfbGfRBdqXUHQ4BbhoZR1EiDdYc&#10;FipsaVdRcc1/jYLoK6ZLkk6f6R5LOXzs8rfToVbq6XF8XYHwNPp7+L+91wri5RL+zoQjIDc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1ZMwDGAAAA3AAAAA8AAAAAAAAA&#10;AAAAAAAAoQIAAGRycy9kb3ducmV2LnhtbFBLBQYAAAAABAAEAPkAAACUAwAAAAA=&#10;" strokecolor="#0d0d0d [3069]" strokeweight="1pt">
                    <v:stroke startarrow="block" endarrow="block"/>
                  </v:shape>
                  <v:shape id="Straight Arrow Connector 117" o:spid="_x0000_s1528" type="#_x0000_t32" style="position:absolute;left:3028;top:1276;width:1404;height:2329;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KSKO8EAAADcAAAADwAAAGRycy9kb3ducmV2LnhtbERPz2vCMBS+C/sfwhN2kZnoQKQaRQai&#10;7LRp3fnRPNvS5qUm0db/fjkMdvz4fq+3g23Fg3yoHWuYTRUI4sKZmksN+Xn/tgQRIrLB1jFpeFKA&#10;7eZltMbMuJ6/6XGKpUghHDLUUMXYZVKGoiKLYeo64sRdnbcYE/SlNB77FG5bOVdqIS3WnBoq7Oij&#10;oqI53a2GQ1PudzxRk5/Pvrn5yzV/2i+l9et42K1ARBriv/jPfTQa3lWan86kIyA3v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kpIo7wQAAANwAAAAPAAAAAAAAAAAAAAAA&#10;AKECAABkcnMvZG93bnJldi54bWxQSwUGAAAAAAQABAD5AAAAjwMAAAAA&#10;" strokecolor="#0d0d0d [3069]" strokeweight="1pt">
                    <v:stroke startarrow="block"/>
                  </v:shape>
                  <w10:wrap type="none"/>
                  <w10:anchorlock/>
                </v:group>
              </w:pict>
            </w:r>
          </w:p>
        </w:tc>
        <w:tc>
          <w:tcPr>
            <w:tcW w:w="1236" w:type="dxa"/>
          </w:tcPr>
          <w:p w:rsidR="00B924A7" w:rsidRDefault="006069D0" w:rsidP="008038CB">
            <w:pPr>
              <w:widowControl w:val="0"/>
            </w:pPr>
            <w:r>
              <w:rPr>
                <w:noProof/>
                <w:lang w:eastAsia="en-US"/>
              </w:rPr>
            </w:r>
            <w:r>
              <w:rPr>
                <w:noProof/>
                <w:lang w:eastAsia="en-US"/>
              </w:rPr>
              <w:pict>
                <v:group id="_x0000_s1529" editas="canvas" style="width:43.2pt;height:57.7pt;mso-position-horizontal-relative:char;mso-position-vertical-relative:line" coordsize="5486,73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">
                  <v:shape id="_x0000_s1530" type="#_x0000_t75" style="position:absolute;width:5486;height:7327;visibility:visible">
                    <v:fill o:detectmouseclick="t"/>
                    <v:path o:connecttype="none"/>
                  </v:shape>
                  <v:rect id="Rechthoek 302" o:spid="_x0000_s1531" style="position:absolute;top:4343;width:5486;height:2857;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1trMYA&#10;AADcAAAADwAAAGRycy9kb3ducmV2LnhtbESPQWvCQBSE74X+h+UVvNVNIjYS3QQptUgRxOjF2yP7&#10;TNJm34bsVuO/7xYKPQ4z8w2zKkbTiSsNrrWsIJ5GIIgrq1uuFZyOm+cFCOeRNXaWScGdHBT548MK&#10;M21vfKBr6WsRIOwyVNB432dSuqohg25qe+LgXexg0Ac51FIPeAtw08kkil6kwZbDQoM9vTZUfZXf&#10;RsGHfpuX9Tndpftutpaf7/Eu2cZKTZ7G9RKEp9H/h//aW61gFiXweyYcAZn/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1trMYAAADcAAAADwAAAAAAAAAAAAAAAACYAgAAZHJz&#10;L2Rvd25yZXYueG1sUEsFBgAAAAAEAAQA9QAAAIsDAAAAAA==&#10;" fillcolor="white [3212]" strokecolor="white [3212]" strokeweight="2pt">
                    <v:textbox inset="0,0,0,0">
                      <w:txbxContent>
                        <w:p w:rsidR="00DA4047" w:rsidRPr="00962361" w:rsidRDefault="00DA4047" w:rsidP="00B87135">
                          <w:pPr>
                            <w:rPr>
                              <w:color w:val="0D0D0D" w:themeColor="text1" w:themeTint="F2"/>
                            </w:rPr>
                          </w:pPr>
                          <w:r>
                            <w:rPr>
                              <w:color w:val="0D0D0D" w:themeColor="text1" w:themeTint="F2"/>
                            </w:rPr>
                            <w:t>030T</w:t>
                          </w:r>
                        </w:p>
                      </w:txbxContent>
                    </v:textbox>
                  </v:rect>
                  <v:oval id="Oval 114" o:spid="_x0000_s1532" style="position:absolute;top:3615;width:1333;height:122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vs7MMA&#10;AADcAAAADwAAAGRycy9kb3ducmV2LnhtbESPX2vCMBTF3wd+h3AF3zRxdUOqUYYgCiJjVsXHS3PX&#10;ljU3pYnafftFEPZ4OH9+nPmys7W4UesrxxrGIwWCOHem4kLDMVsPpyB8QDZYOyYNv+Rhuei9zDE1&#10;7s5fdDuEQsQR9ilqKENoUil9XpJFP3INcfS+XWsxRNkW0rR4j+O2lq9KvUuLFUdCiQ2tSsp/Dlcb&#10;uefPrFnV+8tOuVOSbfg6nryR1oN+9zEDEagL/+Fne2s0JCqBx5l4BOTi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Ivs7MMAAADcAAAADwAAAAAAAAAAAAAAAACYAgAAZHJzL2Rv&#10;d25yZXYueG1sUEsFBgAAAAAEAAQA9QAAAIgDAAAAAA==&#10;" fillcolor="#0d0d0d [3069]" strokecolor="#0d0d0d [3069]" strokeweight="2pt"/>
                  <v:oval id="Oval 115" o:spid="_x0000_s1533" style="position:absolute;left:1896;top:230;width:1327;height:1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2J0mMUA&#10;AADcAAAADwAAAGRycy9kb3ducmV2LnhtbESPXWvCMBSG7wX/QzgD72bix8aopkUEcTDGsN3Ey0Nz&#10;bMuak9JE7f79Mhh4+fJ+PLzrbLCtuFLvG8caZlMFgrh0puFKw2exe3wB4QOywdYxafghD1k6Hq0x&#10;Me7GB7rmoRJxhH2CGuoQukRKX9Zk0U9dRxy9s+sthij7Spoeb3HctnKu1LO02HAk1NjRtqbyO7/Y&#10;yD1+FN22fT+9Kfe1KPZ8mS2fSOvJw7BZgQg0hHv4v/1qNCzUEv7OxCMg0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YnSYxQAAANwAAAAPAAAAAAAAAAAAAAAAAJgCAABkcnMv&#10;ZG93bnJldi54bWxQSwUGAAAAAAQABAD1AAAAigMAAAAA&#10;" fillcolor="#0d0d0d [3069]" strokecolor="#0d0d0d [3069]" strokeweight="2pt">
                    <v:textbox>
                      <w:txbxContent>
                        <w:p w:rsidR="00DA4047" w:rsidRDefault="00DA4047" w:rsidP="00CC4043">
                          <w:pPr>
                            <w:rPr>
                              <w:rFonts w:eastAsia="Times New Roman"/>
                            </w:rPr>
                          </w:pPr>
                        </w:p>
                      </w:txbxContent>
                    </v:textbox>
                  </v:oval>
                  <v:oval id="Oval 116" o:spid="_x0000_s1534" style="position:absolute;left:3771;top:3605;width:1321;height:121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7RA8MA&#10;AADcAAAADwAAAGRycy9kb3ducmV2LnhtbESPX2vCMBTF3wd+h3AF32aiTpFqFBHEwZChVfHx0lzb&#10;YnNTmqjdtzeDwR4P58+PM1+2thIPanzpWMOgr0AQZ86UnGs4ppv3KQgfkA1WjknDD3lYLjpvc0yM&#10;e/KeHoeQizjCPkENRQh1IqXPCrLo+64mjt7VNRZDlE0uTYPPOG4rOVRqIi2WHAkF1rQuKLsd7jZy&#10;z99pva52ly/lTqN0y/fBx5i07nXb1QxEoDb8h//an0bDSI3h90w8AnLx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C7RA8MAAADcAAAADwAAAAAAAAAAAAAAAACYAgAAZHJzL2Rv&#10;d25yZXYueG1sUEsFBgAAAAAEAAQA9QAAAIgDAAAAAA==&#10;" fillcolor="#0d0d0d [3069]" strokecolor="#0d0d0d [3069]" strokeweight="2pt">
                    <v:textbox>
                      <w:txbxContent>
                        <w:p w:rsidR="00DA4047" w:rsidRDefault="00DA4047" w:rsidP="00CC4043">
                          <w:pPr>
                            <w:pStyle w:val="NormalWeb"/>
                            <w:spacing w:before="0" w:beforeAutospacing="0" w:after="0" w:afterAutospacing="0"/>
                          </w:pPr>
                          <w:r>
                            <w:rPr>
                              <w:rFonts w:eastAsia="Times New Roman"/>
                            </w:rPr>
                            <w:t> </w:t>
                          </w:r>
                        </w:p>
                      </w:txbxContent>
                    </v:textbox>
                  </v:oval>
                  <v:shape id="Straight Arrow Connector 117" o:spid="_x0000_s1535" type="#_x0000_t32" style="position:absolute;left:1333;top:4214;width:2438;height:15;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18r5ccAAADcAAAADwAAAGRycy9kb3ducmV2LnhtbESPQWvCQBSE7wX/w/IK3nRTi2mJriKl&#10;BSlSNJaCt0f2NUnNvo3ZrRv/vVsQehxm5htmvuxNI87UudqygodxAoK4sLrmUsHn/m30DMJ5ZI2N&#10;ZVJwIQfLxeBujpm2gXd0zn0pIoRdhgoq79tMSldUZNCNbUscvW/bGfRRdqXUHYYIN42cJEkqDdYc&#10;Fyps6aWi4pj/GgXHw/tTmOT7kIav8PO62Z4+puGk1PC+X81AeOr9f/jWXmsFj0kKf2fiEZCLK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XyvlxwAAANwAAAAPAAAAAAAA&#10;AAAAAAAAAKECAABkcnMvZG93bnJldi54bWxQSwUGAAAAAAQABAD5AAAAlQMAAAAA&#10;" strokecolor="#0d0d0d [3069]" strokeweight="1pt">
                    <v:stroke endarrow="block"/>
                  </v:shape>
                  <v:shape id="Straight Arrow Connector 117" o:spid="_x0000_s1536" type="#_x0000_t32" style="position:absolute;left:3028;top:1276;width:1404;height:2329;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PSbZcQAAADcAAAADwAAAGRycy9kb3ducmV2LnhtbESPT2vCQBTE74V+h+UVvOnGf1Wiq0ih&#10;1p6k6sHjI/tMgtm3Ifs08dt3hUKPw8z8hlmuO1epOzWh9GxgOEhAEWfelpwbOB0/+3NQQZAtVp7J&#10;wIMCrFevL0tMrW/5h+4HyVWEcEjRQCFSp1qHrCCHYeBr4uhdfONQomxybRtsI9xVepQk79phyXGh&#10;wJo+Csquh5szgDI7tdlE9tuJvz3ay9d32J6nxvTeus0ClFAn/+G/9s4aGCczeJ6JR0Cv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k9JtlxAAAANwAAAAPAAAAAAAAAAAA&#10;AAAAAKECAABkcnMvZG93bnJldi54bWxQSwUGAAAAAAQABAD5AAAAkgMAAAAA&#10;" strokecolor="#0d0d0d [3069]" strokeweight="1pt">
                    <v:stroke endarrow="block"/>
                  </v:shape>
                  <v:shape id="Straight Arrow Connector 117" o:spid="_x0000_s1537" type="#_x0000_t32" style="position:absolute;left:666;top:1276;width:1424;height:2339;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sC/l8cAAADcAAAADwAAAGRycy9kb3ducmV2LnhtbESP3WrCQBSE7wu+w3KE3tVNLfUndRUp&#10;LZQiolGE3h2yp0k0ezZmt2769t2C4OUwM98ws0VnanGh1lWWFTwOEhDEudUVFwr2u/eHCQjnkTXW&#10;lknBLzlYzHt3M0y1DbylS+YLESHsUlRQet+kUrq8JINuYBvi6H3b1qCPsi2kbjFEuKnlMElG0mDF&#10;caHEhl5Lyk/Zj1Fw+voch2G2C6NwCMe31ea8fg5npe773fIFhKfO38LX9odW8JRM4f9MPAJy/g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OwL+XxwAAANwAAAAPAAAAAAAA&#10;AAAAAAAAAKECAABkcnMvZG93bnJldi54bWxQSwUGAAAAAAQABAD5AAAAlQMAAAAA&#10;" strokecolor="#0d0d0d [3069]" strokeweight="1pt">
                    <v:stroke endarrow="block"/>
                  </v:shape>
                  <w10:wrap type="none"/>
                  <w10:anchorlock/>
                </v:group>
              </w:pict>
            </w:r>
          </w:p>
        </w:tc>
        <w:tc>
          <w:tcPr>
            <w:tcW w:w="1236" w:type="dxa"/>
          </w:tcPr>
          <w:p w:rsidR="00B924A7" w:rsidRDefault="006069D0" w:rsidP="008038CB">
            <w:pPr>
              <w:widowControl w:val="0"/>
            </w:pPr>
            <w:r>
              <w:rPr>
                <w:noProof/>
                <w:lang w:eastAsia="en-US"/>
              </w:rPr>
            </w:r>
            <w:r>
              <w:rPr>
                <w:noProof/>
                <w:lang w:eastAsia="en-US"/>
              </w:rPr>
              <w:pict>
                <v:group id="_x0000_s1538" editas="canvas" style="width:43.2pt;height:57.7pt;mso-position-horizontal-relative:char;mso-position-vertical-relative:line" coordsize="5486,73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">
                  <v:shape id="_x0000_s1539" type="#_x0000_t75" style="position:absolute;width:5486;height:7327;visibility:visible">
                    <v:fill o:detectmouseclick="t"/>
                    <v:path o:connecttype="none"/>
                  </v:shape>
                  <v:rect id="Rechthoek 310" o:spid="_x0000_s1540" style="position:absolute;top:4343;width:5486;height:2857;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IrAncEA&#10;AADcAAAADwAAAGRycy9kb3ducmV2LnhtbERPTYvCMBC9C/6HMIK3Na3iKtUoIrsiIojVi7ehGdtq&#10;MylN1O6/3xwEj4/3PV+2phJPalxpWUE8iEAQZ1aXnCs4n36/piCcR9ZYWSYFf+Rgueh25pho++Ij&#10;PVOfixDCLkEFhfd1IqXLCjLoBrYmDtzVNgZ9gE0udYOvEG4qOYyib2mw5NBQYE3rgrJ7+jAKdvpn&#10;nOaXyX5yqEYredvE++E2Vqrfa1czEJ5a/xG/3VutYBSH+eFMOAJy8Q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SKwJ3BAAAA3AAAAA8AAAAAAAAAAAAAAAAAmAIAAGRycy9kb3du&#10;cmV2LnhtbFBLBQYAAAAABAAEAPUAAACGAwAAAAA=&#10;" fillcolor="white [3212]" strokecolor="white [3212]" strokeweight="2pt">
                    <v:textbox inset="0,0,0,0">
                      <w:txbxContent>
                        <w:p w:rsidR="00DA4047" w:rsidRPr="00962361" w:rsidRDefault="00DA4047" w:rsidP="00B87135">
                          <w:pPr>
                            <w:rPr>
                              <w:color w:val="0D0D0D" w:themeColor="text1" w:themeTint="F2"/>
                            </w:rPr>
                          </w:pPr>
                          <w:r>
                            <w:rPr>
                              <w:color w:val="0D0D0D" w:themeColor="text1" w:themeTint="F2"/>
                            </w:rPr>
                            <w:t>030C</w:t>
                          </w:r>
                        </w:p>
                      </w:txbxContent>
                    </v:textbox>
                  </v:rect>
                  <v:oval id="Oval 114" o:spid="_x0000_s1541" style="position:absolute;top:3615;width:1333;height:122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sxB3cMA&#10;AADcAAAADwAAAGRycy9kb3ducmV2LnhtbESP3YrCMBCF7xd8hzCCd5pW3UWqUUQQBZFlrYqXQzO2&#10;xWZSmqjdt98Iwl4ezs/HmS1aU4kHNa60rCAeRCCIM6tLzhUc03V/AsJ5ZI2VZVLwSw4W887HDBNt&#10;n/xDj4PPRRhhl6CCwvs6kdJlBRl0A1sTB+9qG4M+yCaXusFnGDeVHEbRlzRYciAUWNOqoOx2uJvA&#10;PX+n9araX3aRPY3SDd/j8Scp1eu2yykIT63/D7/bW61gFMfwOhOOgJz/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sxB3cMAAADcAAAADwAAAAAAAAAAAAAAAACYAgAAZHJzL2Rv&#10;d25yZXYueG1sUEsFBgAAAAAEAAQA9QAAAIgDAAAAAA==&#10;" fillcolor="#0d0d0d [3069]" strokecolor="#0d0d0d [3069]" strokeweight="2pt"/>
                  <v:oval id="Oval 115" o:spid="_x0000_s1542" style="position:absolute;left:1896;top:230;width:1327;height:1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h7fqsUA&#10;AADcAAAADwAAAGRycy9kb3ducmV2LnhtbESPX2vCMBTF3wW/Q7iDvdm0Ood0RhFhbDCG2E7x8dLc&#10;tWXNTWnS2n37ZSD4eDh/fpz1djSNGKhztWUFSRSDIC6srrlU8JW/zlYgnEfW2FgmBb/kYLuZTtaY&#10;anvlIw2ZL0UYYZeigsr7NpXSFRUZdJFtiYP3bTuDPsiulLrDaxg3jZzH8bM0WHMgVNjSvqLiJ+tN&#10;4J4PebtvPi8fsT0t8jfuk6clKfX4MO5eQHga/T18a79rBYtkDv9nwhGQm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GHt+qxQAAANwAAAAPAAAAAAAAAAAAAAAAAJgCAABkcnMv&#10;ZG93bnJldi54bWxQSwUGAAAAAAQABAD1AAAAigMAAAAA&#10;" fillcolor="#0d0d0d [3069]" strokecolor="#0d0d0d [3069]" strokeweight="2pt">
                    <v:textbox>
                      <w:txbxContent>
                        <w:p w:rsidR="00DA4047" w:rsidRDefault="00DA4047" w:rsidP="00CC4043">
                          <w:pPr>
                            <w:rPr>
                              <w:rFonts w:eastAsia="Times New Roman"/>
                            </w:rPr>
                          </w:pPr>
                        </w:p>
                      </w:txbxContent>
                    </v:textbox>
                  </v:oval>
                  <v:oval id="Oval 116" o:spid="_x0000_s1543" style="position:absolute;left:3771;top:3605;width:1321;height:121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VJ6McQA&#10;AADcAAAADwAAAGRycy9kb3ducmV2LnhtbESPX2vCMBTF3wW/Q7jC3jStdUM6o4ggDmSMtSp7vDR3&#10;bVlzU5qo9dubgeDj4fz5cRar3jTiQp2rLSuIJxEI4sLqmksFh3w7noNwHlljY5kU3MjBajkcLDDV&#10;9srfdMl8KcIIuxQVVN63qZSuqMigm9iWOHi/tjPog+xKqTu8hnHTyGkUvUmDNQdChS1tKir+srMJ&#10;3NNX3m6az599ZI9JvuNzPHslpV5G/fodhKfeP8OP9odWkMQJ/J8JR0Au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lSejHEAAAA3AAAAA8AAAAAAAAAAAAAAAAAmAIAAGRycy9k&#10;b3ducmV2LnhtbFBLBQYAAAAABAAEAPUAAACJAwAAAAA=&#10;" fillcolor="#0d0d0d [3069]" strokecolor="#0d0d0d [3069]" strokeweight="2pt">
                    <v:textbox>
                      <w:txbxContent>
                        <w:p w:rsidR="00DA4047" w:rsidRDefault="00DA4047" w:rsidP="00CC4043">
                          <w:pPr>
                            <w:pStyle w:val="NormalWeb"/>
                            <w:spacing w:before="0" w:beforeAutospacing="0" w:after="0" w:afterAutospacing="0"/>
                          </w:pPr>
                          <w:r>
                            <w:rPr>
                              <w:rFonts w:eastAsia="Times New Roman"/>
                            </w:rPr>
                            <w:t> </w:t>
                          </w:r>
                        </w:p>
                      </w:txbxContent>
                    </v:textbox>
                  </v:oval>
                  <v:shape id="Straight Arrow Connector 117" o:spid="_x0000_s1544" type="#_x0000_t32" style="position:absolute;left:1333;top:4214;width:2438;height:15;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ns7ycYAAADcAAAADwAAAGRycy9kb3ducmV2LnhtbESPQWvCQBSE74L/YXmF3nQTLSLRTZC2&#10;ll4qGKX1+My+JrHZtyG71fTfuwXB4zAz3zDLrDeNOFPnassK4nEEgriwuuZSwX63Hs1BOI+ssbFM&#10;Cv7IQZYOB0tMtL3wls65L0WAsEtQQeV9m0jpiooMurFtiYP3bTuDPsiulLrDS4CbRk6iaCYN1hwW&#10;KmzpuaLiJ/81CuTHcbY5xJ/7Pt8c3BevJqfXlzelHh/61QKEp97fw7f2u1YwjZ/g/0w4AjK9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p7O8nGAAAA3AAAAA8AAAAAAAAA&#10;AAAAAAAAoQIAAGRycy9kb3ducmV2LnhtbFBLBQYAAAAABAAEAPkAAACUAwAAAAA=&#10;" strokecolor="#0d0d0d [3069]" strokeweight="1pt">
                    <v:stroke startarrow="block"/>
                  </v:shape>
                  <v:shape id="Straight Arrow Connector 117" o:spid="_x0000_s1545" type="#_x0000_t32" style="position:absolute;left:3028;top:1276;width:1404;height:2329;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rM2VMQAAADcAAAADwAAAGRycy9kb3ducmV2LnhtbESPT2vCQBTE7wW/w/IK3upGq1aiq4hQ&#10;tSfxz6HHR/aZhGbfhuzTxG/vFgo9DjPzG2ax6lyl7tSE0rOB4SABRZx5W3Ju4HL+fJuBCoJssfJM&#10;Bh4UYLXsvSwwtb7lI91PkqsI4ZCigUKkTrUOWUEOw8DXxNG7+sahRNnk2jbYRrir9ChJptphyXGh&#10;wJo2BWU/p5szgPJxabOxHLZjf3u0191X2H5PjOm/dus5KKFO/sN/7b018D6cwO+ZeAT08gk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szZUxAAAANwAAAAPAAAAAAAAAAAA&#10;AAAAAKECAABkcnMvZG93bnJldi54bWxQSwUGAAAAAAQABAD5AAAAkgMAAAAA&#10;" strokecolor="#0d0d0d [3069]" strokeweight="1pt">
                    <v:stroke endarrow="block"/>
                  </v:shape>
                  <v:shape id="Straight Arrow Connector 117" o:spid="_x0000_s1546" type="#_x0000_t32" style="position:absolute;left:666;top:1276;width:1424;height:2339;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a9OMcAAADcAAAADwAAAGRycy9kb3ducmV2LnhtbESPQWvCQBSE7wX/w/KE3upGpbFEV5FS&#10;oUgpGkuht0f2mUSzb2N2ddN/3y0Uehxm5htmsepNI27UudqygvEoAUFcWF1zqeDjsHl4AuE8ssbG&#10;Min4Jger5eBugZm2gfd0y30pIoRdhgoq79tMSldUZNCNbEscvaPtDPoou1LqDkOEm0ZOkiSVBmuO&#10;CxW29FxRcc6vRsH5azsLk/wQ0vAZTi9vu8v7Y7godT/s13MQnnr/H/5rv2oF03EKv2fiEZD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6hr04xwAAANwAAAAPAAAAAAAA&#10;AAAAAAAAAKECAABkcnMvZG93bnJldi54bWxQSwUGAAAAAAQABAD5AAAAlQMAAAAA&#10;" strokecolor="#0d0d0d [3069]" strokeweight="1pt">
                    <v:stroke endarrow="block"/>
                  </v:shape>
                  <w10:wrap type="none"/>
                  <w10:anchorlock/>
                </v:group>
              </w:pict>
            </w:r>
          </w:p>
        </w:tc>
      </w:tr>
      <w:tr w:rsidR="00B924A7" w:rsidTr="003C184C">
        <w:tc>
          <w:tcPr>
            <w:tcW w:w="1668" w:type="dxa"/>
            <w:vAlign w:val="center"/>
          </w:tcPr>
          <w:p w:rsidR="00B924A7" w:rsidRDefault="00B924A7" w:rsidP="00DA4047">
            <w:pPr>
              <w:widowControl w:val="0"/>
            </w:pPr>
            <w:r>
              <w:t>4</w:t>
            </w:r>
          </w:p>
        </w:tc>
        <w:tc>
          <w:tcPr>
            <w:tcW w:w="1236" w:type="dxa"/>
          </w:tcPr>
          <w:p w:rsidR="00B924A7" w:rsidRDefault="006069D0" w:rsidP="008038CB">
            <w:pPr>
              <w:widowControl w:val="0"/>
            </w:pPr>
            <w:r>
              <w:rPr>
                <w:noProof/>
                <w:lang w:eastAsia="en-US"/>
              </w:rPr>
            </w:r>
            <w:r>
              <w:rPr>
                <w:noProof/>
                <w:lang w:eastAsia="en-US"/>
              </w:rPr>
              <w:pict>
                <v:group id="_x0000_s1547" editas="canvas" style="width:43.2pt;height:57.7pt;mso-position-horizontal-relative:char;mso-position-vertical-relative:line" coordsize="5486,73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">
                  <v:shape id="_x0000_s1548" type="#_x0000_t75" style="position:absolute;width:5486;height:7327;visibility:visible">
                    <v:fill o:detectmouseclick="t"/>
                    <v:path o:connecttype="none"/>
                  </v:shape>
                  <v:rect id="Rechthoek 318" o:spid="_x0000_s1549" style="position:absolute;top:4343;width:5486;height:2857;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vzMm8EA&#10;AADcAAAADwAAAGRycy9kb3ducmV2LnhtbERPTYvCMBC9C/6HMIK3Na3iKtUoIrsiIojVi7ehGdtq&#10;MylN1O6/3xwEj4/3PV+2phJPalxpWUE8iEAQZ1aXnCs4n36/piCcR9ZYWSYFf+Rgueh25pho++Ij&#10;PVOfixDCLkEFhfd1IqXLCjLoBrYmDtzVNgZ9gE0udYOvEG4qOYyib2mw5NBQYE3rgrJ7+jAKdvpn&#10;nOaXyX5yqEYredvE++E2Vqrfa1czEJ5a/xG/3VutYBSHteFMOAJy8Q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r8zJvBAAAA3AAAAA8AAAAAAAAAAAAAAAAAmAIAAGRycy9kb3du&#10;cmV2LnhtbFBLBQYAAAAABAAEAPUAAACGAwAAAAA=&#10;" fillcolor="white [3212]" strokecolor="white [3212]" strokeweight="2pt">
                    <v:textbox inset="0,0,0,0">
                      <w:txbxContent>
                        <w:p w:rsidR="00DA4047" w:rsidRPr="00962361" w:rsidRDefault="00DA4047" w:rsidP="00B87135">
                          <w:pPr>
                            <w:rPr>
                              <w:color w:val="0D0D0D" w:themeColor="text1" w:themeTint="F2"/>
                            </w:rPr>
                          </w:pPr>
                          <w:r>
                            <w:rPr>
                              <w:color w:val="0D0D0D" w:themeColor="text1" w:themeTint="F2"/>
                            </w:rPr>
                            <w:t>201</w:t>
                          </w:r>
                        </w:p>
                      </w:txbxContent>
                    </v:textbox>
                  </v:rect>
                  <v:oval id="Oval 114" o:spid="_x0000_s1550" style="position:absolute;top:3615;width:1333;height:122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pN28QA&#10;AADcAAAADwAAAGRycy9kb3ducmV2LnhtbESPX2vCMBTF3wW/Q7iCbzPt3ESrUUQYDsYQWxUfL821&#10;LTY3pYnafftlMPDxcP78OItVZ2pxp9ZVlhXEowgEcW51xYWCQ/bxMgXhPLLG2jIp+CEHq2W/t8BE&#10;2wfv6Z76QoQRdgkqKL1vEildXpJBN7INcfAutjXog2wLqVt8hHFTy9comkiDFQdCiQ1tSsqv6c0E&#10;7mmXNZv6+/wV2eM42/ItfnsnpYaDbj0H4anzz/B/+1MrGMcz+DsTjoBc/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i6TdvEAAAA3AAAAA8AAAAAAAAAAAAAAAAAmAIAAGRycy9k&#10;b3ducmV2LnhtbFBLBQYAAAAABAAEAPUAAACJAwAAAAA=&#10;" fillcolor="#0d0d0d [3069]" strokecolor="#0d0d0d [3069]" strokeweight="2pt"/>
                  <v:oval id="Oval 115" o:spid="_x0000_s1551" style="position:absolute;left:1896;top:230;width:1327;height:1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elusQA&#10;AADcAAAADwAAAGRycy9kb3ducmV2LnhtbESPTWvCQBCG70L/wzIFb3Vja4ukrlICpYIU0VTxOGSn&#10;SWh2NmQ3Gv995yB4m2Hej2cWq8E16kxdqD0bmE4SUMSFtzWXBn7yz6c5qBCRLTaeycCVAqyWD6MF&#10;ptZfeEfnfSyVhHBI0UAVY5tqHYqKHIaJb4nl9us7h1HWrtS2w4uEu0Y/J8mbdlizNFTYUlZR8bfv&#10;nfQet3mbNd+nTeIPL/kX99PZKxkzfhw+3kFFGuJdfHOvreDPBF+ekQn08h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f3pbrEAAAA3AAAAA8AAAAAAAAAAAAAAAAAmAIAAGRycy9k&#10;b3ducmV2LnhtbFBLBQYAAAAABAAEAPUAAACJAwAAAAA=&#10;" fillcolor="#0d0d0d [3069]" strokecolor="#0d0d0d [3069]" strokeweight="2pt">
                    <v:textbox>
                      <w:txbxContent>
                        <w:p w:rsidR="00DA4047" w:rsidRDefault="00DA4047" w:rsidP="00962361">
                          <w:pPr>
                            <w:rPr>
                              <w:rFonts w:eastAsia="Times New Roman"/>
                            </w:rPr>
                          </w:pPr>
                        </w:p>
                      </w:txbxContent>
                    </v:textbox>
                  </v:oval>
                  <v:oval id="Oval 116" o:spid="_x0000_s1552" style="position:absolute;left:3771;top:3605;width:1321;height:121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LsAIcUA&#10;AADcAAAADwAAAGRycy9kb3ducmV2LnhtbESP3YrCMBCF74V9hzAL3mna9QepRlkEUZBFtCpeDs1s&#10;W7aZlCZqfXuzIHg3wzlzvjOzRWsqcaPGlZYVxP0IBHFmdcm5gmO66k1AOI+ssbJMCh7kYDH/6Mww&#10;0fbOe7odfC5CCLsEFRTe14mULivIoOvbmjhov7Yx6MPa5FI3eA/hppJfUTSWBksOhAJrWhaU/R2u&#10;JnDPu7ReVj+XbWRPg3TN13g4IqW6n+33FISn1r/Nr+uNDvWHMfw/EyaQ8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uwAhxQAAANwAAAAPAAAAAAAAAAAAAAAAAJgCAABkcnMv&#10;ZG93bnJldi54bWxQSwUGAAAAAAQABAD1AAAAigMAAAAA&#10;" fillcolor="#0d0d0d [3069]" strokecolor="#0d0d0d [3069]" strokeweight="2pt">
                    <v:textbox>
                      <w:txbxContent>
                        <w:p w:rsidR="00DA4047" w:rsidRDefault="00DA4047" w:rsidP="00962361">
                          <w:pPr>
                            <w:pStyle w:val="NormalWeb"/>
                            <w:spacing w:before="0" w:beforeAutospacing="0" w:after="0" w:afterAutospacing="0"/>
                          </w:pPr>
                          <w:r>
                            <w:rPr>
                              <w:rFonts w:eastAsia="Times New Roman"/>
                            </w:rPr>
                            <w:t> </w:t>
                          </w:r>
                        </w:p>
                      </w:txbxContent>
                    </v:textbox>
                  </v:oval>
                  <v:shape id="Straight Arrow Connector 117" o:spid="_x0000_s1553" type="#_x0000_t32" style="position:absolute;left:1333;top:4214;width:2438;height:15;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rjsSsMAAADcAAAADwAAAGRycy9kb3ducmV2LnhtbERPTWvCQBC9F/wPywje6sYgSUldRYWC&#10;LbTQ6KW3ITtNUrOzYXdr4r/vCkJv83ifs9qMphMXcr61rGAxT0AQV1a3XCs4HV8en0D4gKyxs0wK&#10;ruRhs548rLDQduBPupShFjGEfYEKmhD6QkpfNWTQz21PHLlv6wyGCF0ttcMhhptOpkmSSYMtx4YG&#10;e9o3VJ3LX6Mg+UjpJ8uvb/kBazm87svd13ur1Gw6bp9BBBrDv/juPug4f5nC7Zl4gVz/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a47ErDAAAA3AAAAA8AAAAAAAAAAAAA&#10;AAAAoQIAAGRycy9kb3ducmV2LnhtbFBLBQYAAAAABAAEAPkAAACRAwAAAAA=&#10;" strokecolor="#0d0d0d [3069]" strokeweight="1pt">
                    <v:stroke startarrow="block" endarrow="block"/>
                  </v:shape>
                  <v:shape id="Straight Arrow Connector 117" o:spid="_x0000_s1554" type="#_x0000_t32" style="position:absolute;left:3028;top:1276;width:1404;height:2329;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oDbcL8AAADcAAAADwAAAGRycy9kb3ducmV2LnhtbERPTYvCMBC9L/gfwgheFk1WF5VqFFkQ&#10;vOruYY/TZmyqzaQ0Ueu/N4LgbR7vc5brztXiSm2oPGv4GikQxIU3FZca/n63wzmIEJEN1p5Jw50C&#10;rFe9jyVmxt94T9dDLEUK4ZChBhtjk0kZCksOw8g3xIk7+tZhTLAtpWnxlsJdLcdKTaXDilODxYZ+&#10;LBXnw8VpaI6Y5/9mtrOspngqT3RR+afWg363WYCI1MW3+OXemTT/ewLPZ9IFcvU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ioDbcL8AAADcAAAADwAAAAAAAAAAAAAAAACh&#10;AgAAZHJzL2Rvd25yZXYueG1sUEsFBgAAAAAEAAQA+QAAAI0DAAAAAA==&#10;" strokecolor="#0d0d0d [3069]" strokeweight="1pt">
                    <v:stroke startarrow="block" endarrow="block"/>
                  </v:shape>
                  <w10:wrap type="none"/>
                  <w10:anchorlock/>
                </v:group>
              </w:pict>
            </w:r>
          </w:p>
        </w:tc>
        <w:tc>
          <w:tcPr>
            <w:tcW w:w="1236" w:type="dxa"/>
          </w:tcPr>
          <w:p w:rsidR="00B924A7" w:rsidRDefault="006069D0" w:rsidP="008038CB">
            <w:pPr>
              <w:widowControl w:val="0"/>
            </w:pPr>
            <w:r>
              <w:rPr>
                <w:noProof/>
                <w:lang w:eastAsia="en-US"/>
              </w:rPr>
            </w:r>
            <w:r>
              <w:rPr>
                <w:noProof/>
                <w:lang w:eastAsia="en-US"/>
              </w:rPr>
              <w:pict>
                <v:group id="_x0000_s1555" editas="canvas" style="width:43.2pt;height:57.7pt;mso-position-horizontal-relative:char;mso-position-vertical-relative:line" coordsize="5486,73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">
                  <v:shape id="_x0000_s1556" type="#_x0000_t75" style="position:absolute;width:5486;height:7327;visibility:visible">
                    <v:fill o:detectmouseclick="t"/>
                    <v:path o:connecttype="none"/>
                  </v:shape>
                  <v:rect id="Rechthoek 145" o:spid="_x0000_s1557" style="position:absolute;top:4343;width:5486;height:2857;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ooi+cQA&#10;AADcAAAADwAAAGRycy9kb3ducmV2LnhtbERPTWvCQBC9F/oflin0pptobSR1E0RsERGK0UtvQ3ZM&#10;otnZkN1q+u+7BaG3ebzPWeSDacWVetdYVhCPIxDEpdUNVwqOh/fRHITzyBpby6Tghxzk2ePDAlNt&#10;b7yna+ErEULYpaig9r5LpXRlTQbd2HbEgTvZ3qAPsK+k7vEWwk0rJ1H0Kg02HBpq7GhVU3kpvo2C&#10;rV7Piuor2SWf7XQpzx/xbrKJlXp+GpZvIDwN/l98d290mP8yg79nwgUy+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qKIvnEAAAA3AAAAA8AAAAAAAAAAAAAAAAAmAIAAGRycy9k&#10;b3ducmV2LnhtbFBLBQYAAAAABAAEAPUAAACJAwAAAAA=&#10;" fillcolor="white [3212]" strokecolor="white [3212]" strokeweight="2pt">
                    <v:textbox inset="0,0,0,0">
                      <w:txbxContent>
                        <w:p w:rsidR="00DA4047" w:rsidRPr="00962361" w:rsidRDefault="00DA4047" w:rsidP="00B87135">
                          <w:pPr>
                            <w:rPr>
                              <w:color w:val="0D0D0D" w:themeColor="text1" w:themeTint="F2"/>
                            </w:rPr>
                          </w:pPr>
                          <w:r>
                            <w:rPr>
                              <w:color w:val="0D0D0D" w:themeColor="text1" w:themeTint="F2"/>
                            </w:rPr>
                            <w:t>120D</w:t>
                          </w:r>
                        </w:p>
                      </w:txbxContent>
                    </v:textbox>
                  </v:rect>
                  <v:oval id="Oval 114" o:spid="_x0000_s1558" style="position:absolute;top:3615;width:1333;height:122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1KYVcYA&#10;AADcAAAADwAAAGRycy9kb3ducmV2LnhtbESPQWvCQBCF70L/wzKF3nSjplJSVymCWChFTKx4HLLT&#10;JDQ7u2RXk/77rlDwNsN78743y/VgWnGlzjeWFUwnCQji0uqGKwXHYjt+AeEDssbWMin4JQ/r1cNo&#10;iZm2PR/omodKxBD2GSqoQ3CZlL6syaCfWEcctW/bGQxx7SqpO+xjuGnlLEkW0mDDkVCjo01N5U9+&#10;MZF72hdu036ePxL7NS92fJmmz6TU0+Pw9goi0BDu5v/rdx3rpwu4PRMnkK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1KYVcYAAADcAAAADwAAAAAAAAAAAAAAAACYAgAAZHJz&#10;L2Rvd25yZXYueG1sUEsFBgAAAAAEAAQA9QAAAIsDAAAAAA==&#10;" fillcolor="#0d0d0d [3069]" strokecolor="#0d0d0d [3069]" strokeweight="2pt"/>
                  <v:oval id="Oval 115" o:spid="_x0000_s1559" style="position:absolute;left:1896;top:230;width:1327;height:1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B49zsUA&#10;AADcAAAADwAAAGRycy9kb3ducmV2LnhtbESP3YrCMBCF7xd8hzCCd5r6syrVKCKIgiyi1WUvh2Zs&#10;i82kNFHr228WhL2b4Zw535n5sjGleFDtCssK+r0IBHFqdcGZgnOy6U5BOI+ssbRMCl7kYLlofcwx&#10;1vbJR3qcfCZCCLsYFeTeV7GULs3JoOvZijhoV1sb9GGtM6lrfIZwU8pBFI2lwYIDIceK1jmlt9Pd&#10;BO73IanW5dfPPrKXYbLle3/0SUp12s1qBsJT4//N7+udDvVHE/h7JkwgF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oHj3OxQAAANwAAAAPAAAAAAAAAAAAAAAAAJgCAABkcnMv&#10;ZG93bnJldi54bWxQSwUGAAAAAAQABAD1AAAAigMAAAAA&#10;" fillcolor="#0d0d0d [3069]" strokecolor="#0d0d0d [3069]" strokeweight="2pt">
                    <v:textbox>
                      <w:txbxContent>
                        <w:p w:rsidR="00DA4047" w:rsidRDefault="00DA4047" w:rsidP="00962361">
                          <w:pPr>
                            <w:rPr>
                              <w:rFonts w:eastAsia="Times New Roman"/>
                            </w:rPr>
                          </w:pPr>
                        </w:p>
                      </w:txbxContent>
                    </v:textbox>
                  </v:oval>
                  <v:oval id="Oval 116" o:spid="_x0000_s1560" style="position:absolute;left:3771;top:3605;width:1321;height:121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GpvMQA&#10;AADcAAAADwAAAGRycy9kb3ducmV2LnhtbESPTWvCQBCG70L/wzIFb3Vja4ukrlICpYIU0VTxOGSn&#10;SWh2NmQ3Gv995yB4m2Hej2cWq8E16kxdqD0bmE4SUMSFtzWXBn7yz6c5qBCRLTaeycCVAqyWD6MF&#10;ptZfeEfnfSyVhHBI0UAVY5tqHYqKHIaJb4nl9us7h1HWrtS2w4uEu0Y/J8mbdlizNFTYUlZR8bfv&#10;nfQet3mbNd+nTeIPL/kX99PZKxkzfhw+3kFFGuJdfHOvreDPhFaekQn08h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mBqbzEAAAA3AAAAA8AAAAAAAAAAAAAAAAAmAIAAGRycy9k&#10;b3ducmV2LnhtbFBLBQYAAAAABAAEAPUAAACJAwAAAAA=&#10;" fillcolor="#0d0d0d [3069]" strokecolor="#0d0d0d [3069]" strokeweight="2pt">
                    <v:textbox>
                      <w:txbxContent>
                        <w:p w:rsidR="00DA4047" w:rsidRDefault="00DA4047" w:rsidP="00962361">
                          <w:pPr>
                            <w:pStyle w:val="NormalWeb"/>
                            <w:spacing w:before="0" w:beforeAutospacing="0" w:after="0" w:afterAutospacing="0"/>
                          </w:pPr>
                          <w:r>
                            <w:rPr>
                              <w:rFonts w:eastAsia="Times New Roman"/>
                            </w:rPr>
                            <w:t> </w:t>
                          </w:r>
                        </w:p>
                      </w:txbxContent>
                    </v:textbox>
                  </v:oval>
                  <v:shape id="Straight Arrow Connector 117" o:spid="_x0000_s1561" type="#_x0000_t32" style="position:absolute;left:666;top:1276;width:1424;height:2339;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g3Vq8QAAADcAAAADwAAAGRycy9kb3ducmV2LnhtbERPS2vCQBC+C/6HZQq96UYpYtNsROwD&#10;LwpNQ+txmp0m0exsyK4a/70rCL3Nx/ecZNGbRpyoc7VlBZNxBIK4sLrmUkH+9T6ag3AeWWNjmRRc&#10;yMEiHQ4SjLU98yedMl+KEMIuRgWV920spSsqMujGtiUO3J/tDPoAu1LqDs8h3DRyGkUzabDm0FBh&#10;S6uKikN2NArk5ne23U2+8z7b7twPL6f7t9cPpR4f+uULCE+9/xff3Wsd5j89w+2ZcIFMr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6DdWrxAAAANwAAAAPAAAAAAAAAAAA&#10;AAAAAKECAABkcnMvZG93bnJldi54bWxQSwUGAAAAAAQABAD5AAAAkgMAAAAA&#10;" strokecolor="#0d0d0d [3069]" strokeweight="1pt">
                    <v:stroke startarrow="block"/>
                  </v:shape>
                  <v:shape id="Straight Arrow Connector 117" o:spid="_x0000_s1562" type="#_x0000_t32" style="position:absolute;left:3028;top:1276;width:1404;height:2329;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WpC7cQAAADcAAAADwAAAGRycy9kb3ducmV2LnhtbESPQWvCQBCF74X+h2UKvdVNRVuJrlKE&#10;WnsqWg8eh+yYBLOzITua+O87B6G3Gd6b975ZrIbQmCt1qY7s4HWUgSEuoq+5dHD4/XyZgUmC7LGJ&#10;TA5ulGC1fHxYYO5jzzu67qU0GsIpRweVSJtbm4qKAqZRbIlVO8UuoOjaldZ32Gt4aOw4y95swJq1&#10;ocKW1hUV5/0lOEB5P/TFRH42k3i59aev77Q5Tp17fho+5mCEBvk336+3XvGniq/P6AR2+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akLtxAAAANwAAAAPAAAAAAAAAAAA&#10;AAAAAKECAABkcnMvZG93bnJldi54bWxQSwUGAAAAAAQABAD5AAAAkgMAAAAA&#10;" strokecolor="#0d0d0d [3069]" strokeweight="1pt">
                    <v:stroke endarrow="block"/>
                  </v:shape>
                  <v:shape id="Straight Arrow Connector 117" o:spid="_x0000_s1563" type="#_x0000_t32" style="position:absolute;left:1333;top:4214;width:2438;height:15;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T1c58EAAADcAAAADwAAAGRycy9kb3ducmV2LnhtbERPTYvCMBC9C/6HMII3m24FlWqUXWFB&#10;FxSsXrwNzdh2t5mUJtr67zcHwePjfa82vanFg1pXWVbwEcUgiHOrKy4UXM7fkwUI55E11pZJwZMc&#10;bNbDwQpTbTs+0SPzhQgh7FJUUHrfpFK6vCSDLrINceButjXoA2wLqVvsQripZRLHM2mw4tBQYkPb&#10;kvK/7G4UxMeEfmfz5898h4Xs9tvs63qolBqP+s8lCE+9f4tf7p1WME3C/HAmHAG5/g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pPVznwQAAANwAAAAPAAAAAAAAAAAAAAAA&#10;AKECAABkcnMvZG93bnJldi54bWxQSwUGAAAAAAQABAD5AAAAjwMAAAAA&#10;" strokecolor="#0d0d0d [3069]" strokeweight="1pt">
                    <v:stroke startarrow="block" endarrow="block"/>
                  </v:shape>
                  <w10:wrap type="none"/>
                  <w10:anchorlock/>
                </v:group>
              </w:pict>
            </w:r>
          </w:p>
        </w:tc>
        <w:tc>
          <w:tcPr>
            <w:tcW w:w="1236" w:type="dxa"/>
          </w:tcPr>
          <w:p w:rsidR="00B924A7" w:rsidRDefault="006069D0" w:rsidP="008038CB">
            <w:pPr>
              <w:widowControl w:val="0"/>
            </w:pPr>
            <w:r>
              <w:rPr>
                <w:noProof/>
                <w:lang w:eastAsia="en-US"/>
              </w:rPr>
            </w:r>
            <w:r>
              <w:rPr>
                <w:noProof/>
                <w:lang w:eastAsia="en-US"/>
              </w:rPr>
              <w:pict>
                <v:group id="_x0000_s1564" editas="canvas" style="width:43.2pt;height:57.7pt;mso-position-horizontal-relative:char;mso-position-vertical-relative:line" coordsize="5486,73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">
                  <v:shape id="_x0000_s1565" type="#_x0000_t75" style="position:absolute;width:5486;height:7327;visibility:visible">
                    <v:fill o:detectmouseclick="t"/>
                    <v:path o:connecttype="none"/>
                  </v:shape>
                  <v:rect id="Rechthoek 346" o:spid="_x0000_s1566" style="position:absolute;top:4343;width:5486;height:2857;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5zSb8cA&#10;AADcAAAADwAAAGRycy9kb3ducmV2LnhtbESPT2vCQBTE7wW/w/IKvdVN/BeJboKUtogIpWkv3h7Z&#10;Z5KafRuyW43fvlsQPA4z8xtmnQ+mFWfqXWNZQTyOQBCXVjdcKfj+entegnAeWWNrmRRcyUGejR7W&#10;mGp74U86F74SAcIuRQW1910qpStrMujGtiMO3tH2Bn2QfSV1j5cAN62cRNFCGmw4LNTY0UtN5an4&#10;NQp2+nVeVIdkn3y00438eY/3k22s1NPjsFmB8DT4e/jW3moF09kC/s+EIyCz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ec0m/HAAAA3AAAAA8AAAAAAAAAAAAAAAAAmAIAAGRy&#10;cy9kb3ducmV2LnhtbFBLBQYAAAAABAAEAPUAAACMAwAAAAA=&#10;" fillcolor="white [3212]" strokecolor="white [3212]" strokeweight="2pt">
                    <v:textbox inset="0,0,0,0">
                      <w:txbxContent>
                        <w:p w:rsidR="00DA4047" w:rsidRPr="00962361" w:rsidRDefault="00DA4047" w:rsidP="00B87135">
                          <w:pPr>
                            <w:rPr>
                              <w:color w:val="0D0D0D" w:themeColor="text1" w:themeTint="F2"/>
                            </w:rPr>
                          </w:pPr>
                          <w:r>
                            <w:rPr>
                              <w:color w:val="0D0D0D" w:themeColor="text1" w:themeTint="F2"/>
                            </w:rPr>
                            <w:t>120U</w:t>
                          </w:r>
                        </w:p>
                      </w:txbxContent>
                    </v:textbox>
                  </v:rect>
                  <v:oval id="Oval 114" o:spid="_x0000_s1567" style="position:absolute;top:3615;width:1333;height:122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dpTL8UA&#10;AADcAAAADwAAAGRycy9kb3ducmV2LnhtbESPX2vCMBTF3wW/Q7iDvdnUqZt0pmUIQ2HIWLvJHi/N&#10;XVtsbkoTtfv2RhB8PJw/P84qG0wrTtS7xrKCaRSDIC6tbrhS8F28T5YgnEfW2FomBf/kIEvHoxUm&#10;2p75i065r0QYYZeggtr7LpHSlTUZdJHtiIP3Z3uDPsi+krrHcxg3rXyK42dpsOFAqLGjdU3lIT+a&#10;wN1/Ft263f1+xPZnVmz4OJ0vSKnHh+HtFYSnwd/Dt/ZWK5jNX+B6JhwBm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2lMvxQAAANwAAAAPAAAAAAAAAAAAAAAAAJgCAABkcnMv&#10;ZG93bnJldi54bWxQSwUGAAAAAAQABAD1AAAAigMAAAAA&#10;" fillcolor="#0d0d0d [3069]" strokecolor="#0d0d0d [3069]" strokeweight="2pt"/>
                  <v:oval id="Oval 115" o:spid="_x0000_s1568" style="position:absolute;left:1896;top:230;width:1327;height:1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XHXcEA&#10;AADcAAAADwAAAGRycy9kb3ducmV2LnhtbERPS2vCQBC+F/wPywi96cZXkegqIpQWipQaFY9DdkyC&#10;2dmQXTX9986h0OPH916uO1erO7Wh8mxgNExAEefeVlwYOGTvgzmoEJEt1p7JwC8FWK96L0tMrX/w&#10;D933sVASwiFFA2WMTap1yEtyGIa+IRbu4luHUWBbaNviQ8JdrcdJ8qYdViwNJTa0LSm/7m9Oek/f&#10;WbOtd+evxB8n2QffRtMZGfPa7zYLUJG6+C/+c39aA5OprJUzcgT06g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RFx13BAAAA3AAAAA8AAAAAAAAAAAAAAAAAmAIAAGRycy9kb3du&#10;cmV2LnhtbFBLBQYAAAAABAAEAPUAAACGAwAAAAA=&#10;" fillcolor="#0d0d0d [3069]" strokecolor="#0d0d0d [3069]" strokeweight="2pt">
                    <v:textbox>
                      <w:txbxContent>
                        <w:p w:rsidR="00DA4047" w:rsidRDefault="00DA4047" w:rsidP="00CC4043">
                          <w:pPr>
                            <w:rPr>
                              <w:rFonts w:eastAsia="Times New Roman"/>
                            </w:rPr>
                          </w:pPr>
                        </w:p>
                      </w:txbxContent>
                    </v:textbox>
                  </v:oval>
                  <v:oval id="Oval 116" o:spid="_x0000_s1569" style="position:absolute;left:3771;top:3605;width:1321;height:121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wlixsUA&#10;AADcAAAADwAAAGRycy9kb3ducmV2LnhtbESPX2vCMBTF3wW/Q7iDvdnUqWN2pmUIQ2HIWLvJHi/N&#10;XVtsbkoTtfv2RhB8PJw/P84qG0wrTtS7xrKCaRSDIC6tbrhS8F28T15AOI+ssbVMCv7JQZaORytM&#10;tD3zF51yX4kwwi5BBbX3XSKlK2sy6CLbEQfvz/YGfZB9JXWP5zBuWvkUx8/SYMOBUGNH65rKQ340&#10;gbv/LLp1u/v9iO3PrNjwcTpfkFKPD8PbKwhPg7+Hb+2tVjCbL+F6JhwBm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bCWLGxQAAANwAAAAPAAAAAAAAAAAAAAAAAJgCAABkcnMv&#10;ZG93bnJldi54bWxQSwUGAAAAAAQABAD1AAAAigMAAAAA&#10;" fillcolor="#0d0d0d [3069]" strokecolor="#0d0d0d [3069]" strokeweight="2pt">
                    <v:textbox>
                      <w:txbxContent>
                        <w:p w:rsidR="00DA4047" w:rsidRDefault="00DA4047" w:rsidP="00CC4043">
                          <w:pPr>
                            <w:pStyle w:val="NormalWeb"/>
                            <w:spacing w:before="0" w:beforeAutospacing="0" w:after="0" w:afterAutospacing="0"/>
                          </w:pPr>
                          <w:r>
                            <w:rPr>
                              <w:rFonts w:eastAsia="Times New Roman"/>
                            </w:rPr>
                            <w:t> </w:t>
                          </w:r>
                        </w:p>
                      </w:txbxContent>
                    </v:textbox>
                  </v:oval>
                  <v:shape id="Straight Arrow Connector 117" o:spid="_x0000_s1570" type="#_x0000_t32" style="position:absolute;left:666;top:1276;width:1424;height:2339;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Ek5F8QAAADcAAAADwAAAGRycy9kb3ducmV2LnhtbERPXWvCMBR9F/wP4Qp7m6kO3ahGkbHB&#10;EBlbOwa+XZprW21uahNN/ffLw8DHw/lernvTiCt1rrasYDJOQBAXVtdcKvjJ3x9fQDiPrLGxTApu&#10;5GC9Gg6WmGob+JuumS9FDGGXooLK+zaV0hUVGXRj2xJH7mA7gz7CrpS6wxDDTSOnSTKXBmuODRW2&#10;9FpRccouRsFpv30O0ywP8/Abjm+7r/PnLJyVehj1mwUIT72/i//dH1rB0yzOj2fiEZCr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MSTkXxAAAANwAAAAPAAAAAAAAAAAA&#10;AAAAAKECAABkcnMvZG93bnJldi54bWxQSwUGAAAAAAQABAD5AAAAkgMAAAAA&#10;" strokecolor="#0d0d0d [3069]" strokeweight="1pt">
                    <v:stroke endarrow="block"/>
                  </v:shape>
                  <v:shape id="Straight Arrow Connector 117" o:spid="_x0000_s1571" type="#_x0000_t32" style="position:absolute;left:3028;top:1276;width:1404;height:2329;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FsAvcUAAADcAAAADwAAAGRycy9kb3ducmV2LnhtbESPT2sCMRTE74V+h/AKvUhNrFTK1ihS&#10;EMWT9U/Pj81zd9nNyzaJ7vrtjVDwOMzMb5jpvLeNuJAPlWMNo6ECQZw7U3Gh4bBfvn2CCBHZYOOY&#10;NFwpwHz2/DTFzLiOf+iyi4VIEA4ZaihjbDMpQ16SxTB0LXHyTs5bjEn6QhqPXYLbRr4rNZEWK04L&#10;Jbb0XVJe785Ww6oulgseqMHvpqv//PF0uNqt0vr1pV98gYjUx0f4v702GsYfI7ifSUdAzm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FsAvcUAAADcAAAADwAAAAAAAAAA&#10;AAAAAAChAgAAZHJzL2Rvd25yZXYueG1sUEsFBgAAAAAEAAQA+QAAAJMDAAAAAA==&#10;" strokecolor="#0d0d0d [3069]" strokeweight="1pt">
                    <v:stroke startarrow="block"/>
                  </v:shape>
                  <v:shape id="Straight Arrow Connector 117" o:spid="_x0000_s1572" type="#_x0000_t32" style="position:absolute;left:1333;top:4214;width:2438;height:15;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pOLxsUAAADcAAAADwAAAGRycy9kb3ducmV2LnhtbESPQWvCQBCF7wX/wzKCt7rRQyzRVVQQ&#10;tNBC0168DdkxiWZnQ3Y18d93DoXeZnhv3vtmtRlcox7Uhdqzgdk0AUVceFtzaeDn+/D6BipEZIuN&#10;ZzLwpACb9ehlhZn1PX/RI4+lkhAOGRqoYmwzrUNRkcMw9S2xaBffOYyydqW2HfYS7ho9T5JUO6xZ&#10;GipsaV9RccvvzkDyOadruni+L45Y6v60z3fnj9qYyXjYLkFFGuK/+e/6aAU/FXx5RibQ61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0pOLxsUAAADcAAAADwAAAAAAAAAA&#10;AAAAAAChAgAAZHJzL2Rvd25yZXYueG1sUEsFBgAAAAAEAAQA+QAAAJMDAAAAAA==&#10;" strokecolor="#0d0d0d [3069]" strokeweight="1pt">
                    <v:stroke startarrow="block" endarrow="block"/>
                  </v:shape>
                  <w10:wrap type="none"/>
                  <w10:anchorlock/>
                </v:group>
              </w:pict>
            </w:r>
          </w:p>
        </w:tc>
        <w:tc>
          <w:tcPr>
            <w:tcW w:w="1236" w:type="dxa"/>
          </w:tcPr>
          <w:p w:rsidR="00B924A7" w:rsidRDefault="006069D0" w:rsidP="008038CB">
            <w:pPr>
              <w:widowControl w:val="0"/>
            </w:pPr>
            <w:r>
              <w:rPr>
                <w:noProof/>
                <w:lang w:eastAsia="en-US"/>
              </w:rPr>
            </w:r>
            <w:r>
              <w:rPr>
                <w:noProof/>
                <w:lang w:eastAsia="en-US"/>
              </w:rPr>
              <w:pict>
                <v:group id="_x0000_s1573" editas="canvas" style="width:43.2pt;height:57.7pt;mso-position-horizontal-relative:char;mso-position-vertical-relative:line" coordsize="5486,73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">
                  <v:shape id="_x0000_s1574" type="#_x0000_t75" style="position:absolute;width:5486;height:7327;visibility:visible">
                    <v:fill o:detectmouseclick="t"/>
                    <v:path o:connecttype="none"/>
                  </v:shape>
                  <v:rect id="Rechthoek 322" o:spid="_x0000_s1575" style="position:absolute;top:4343;width:5486;height:2857;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XgxzMYA&#10;AADcAAAADwAAAGRycy9kb3ducmV2LnhtbESPQWvCQBSE74X+h+UVetNNIjYS3QQprUgRSqMXb4/s&#10;M0mbfRuyq8Z/3y0IPQ4z8w2zKkbTiQsNrrWsIJ5GIIgrq1uuFRz275MFCOeRNXaWScGNHBT548MK&#10;M22v/EWX0tciQNhlqKDxvs+kdFVDBt3U9sTBO9nBoA9yqKUe8BrgppNJFL1Igy2HhQZ7em2o+inP&#10;RsGHfpuX9THdpZ/dbC2/N/Eu2cZKPT+N6yUIT6P/D9/bW61gliTwdyYcAZn/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XgxzMYAAADcAAAADwAAAAAAAAAAAAAAAACYAgAAZHJz&#10;L2Rvd25yZXYueG1sUEsFBgAAAAAEAAQA9QAAAIsDAAAAAA==&#10;" fillcolor="white [3212]" strokecolor="white [3212]" strokeweight="2pt">
                    <v:textbox inset="0,0,0,0">
                      <w:txbxContent>
                        <w:p w:rsidR="00DA4047" w:rsidRPr="00962361" w:rsidRDefault="00DA4047" w:rsidP="00B87135">
                          <w:pPr>
                            <w:rPr>
                              <w:color w:val="0D0D0D" w:themeColor="text1" w:themeTint="F2"/>
                            </w:rPr>
                          </w:pPr>
                          <w:r>
                            <w:rPr>
                              <w:color w:val="0D0D0D" w:themeColor="text1" w:themeTint="F2"/>
                            </w:rPr>
                            <w:t>120C</w:t>
                          </w:r>
                        </w:p>
                      </w:txbxContent>
                    </v:textbox>
                  </v:rect>
                  <v:oval id="Oval 114" o:spid="_x0000_s1576" style="position:absolute;top:3615;width:1333;height:122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z6wjMMA&#10;AADcAAAADwAAAGRycy9kb3ducmV2LnhtbESP3YrCMBCF7wXfIcyCd2uqVZGuUUQQBVlEq+Ll0My2&#10;ZZtJaaLWtzcLC14ezs/HmS1aU4k7Na60rGDQj0AQZ1aXnCs4pevPKQjnkTVWlknBkxws5t3ODBNt&#10;H3yg+9HnIoywS1BB4X2dSOmyggy6vq2Jg/djG4M+yCaXusFHGDeVHEbRRBosORAKrGlVUPZ7vJnA&#10;vezTelV9X3eRPcfphm+D0ZiU6n20yy8Qnlr/Dv+3t1pBPIzh70w4AnL+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z6wjMMAAADcAAAADwAAAAAAAAAAAAAAAACYAgAAZHJzL2Rv&#10;d25yZXYueG1sUEsFBgAAAAAEAAQA9QAAAIgDAAAAAA==&#10;" fillcolor="#0d0d0d [3069]" strokecolor="#0d0d0d [3069]" strokeweight="2pt"/>
                  <v:oval id="Oval 115" o:spid="_x0000_s1577" style="position:absolute;left:1896;top:230;width:1327;height:1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Nco+MUA&#10;AADcAAAADwAAAGRycy9kb3ducmV2LnhtbESPW2vCQBCF34X+h2UKvjUbL5WSZhURxEKRYlKlj0N2&#10;moRmZ0N2E9N/3xUKPh7O5eOkm9E0YqDO1ZYVzKIYBHFhdc2lgs98//QCwnlkjY1lUvBLDjbrh0mK&#10;ibZXPtGQ+VKEEXYJKqi8bxMpXVGRQRfZljh437Yz6IPsSqk7vIZx08h5HK+kwZoDocKWdhUVP1lv&#10;Avfykbe75vj1HtvzIj9wP1s+k1LTx3H7CsLT6O/h//abVrCYL+F2JhwBuf4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1yj4xQAAANwAAAAPAAAAAAAAAAAAAAAAAJgCAABkcnMv&#10;ZG93bnJldi54bWxQSwUGAAAAAAQABAD1AAAAigMAAAAA&#10;" fillcolor="#0d0d0d [3069]" strokecolor="#0d0d0d [3069]" strokeweight="2pt">
                    <v:textbox>
                      <w:txbxContent>
                        <w:p w:rsidR="00DA4047" w:rsidRDefault="00DA4047" w:rsidP="00CC4043">
                          <w:pPr>
                            <w:rPr>
                              <w:rFonts w:eastAsia="Times New Roman"/>
                            </w:rPr>
                          </w:pPr>
                        </w:p>
                      </w:txbxContent>
                    </v:textbox>
                  </v:oval>
                  <v:oval id="Oval 116" o:spid="_x0000_s1578" style="position:absolute;left:3771;top:3605;width:1321;height:121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5uNY8QA&#10;AADcAAAADwAAAGRycy9kb3ducmV2LnhtbESPX2vCMBTF3wd+h3CFvdlUnWN0jSKCTBAZs1P2eGmu&#10;bbG5KU1au29vBsIeD+fPj5OuBlOLnlpXWVYwjWIQxLnVFRcKvrPt5A2E88gaa8uk4JccrJajpxQT&#10;bW/8Rf3RFyKMsEtQQel9k0jp8pIMusg2xMG72NagD7ItpG7xFsZNLWdx/CoNVhwIJTa0KSm/HjsT&#10;uOfPrNnUh599bE/z7IO76cuClHoeD+t3EJ4G/x9+tHdawXy2gL8z4QjI5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ebjWPEAAAA3AAAAA8AAAAAAAAAAAAAAAAAmAIAAGRycy9k&#10;b3ducmV2LnhtbFBLBQYAAAAABAAEAPUAAACJAwAAAAA=&#10;" fillcolor="#0d0d0d [3069]" strokecolor="#0d0d0d [3069]" strokeweight="2pt">
                    <v:textbox>
                      <w:txbxContent>
                        <w:p w:rsidR="00DA4047" w:rsidRDefault="00DA4047" w:rsidP="00CC4043">
                          <w:pPr>
                            <w:pStyle w:val="NormalWeb"/>
                            <w:spacing w:before="0" w:beforeAutospacing="0" w:after="0" w:afterAutospacing="0"/>
                          </w:pPr>
                          <w:r>
                            <w:rPr>
                              <w:rFonts w:eastAsia="Times New Roman"/>
                            </w:rPr>
                            <w:t> </w:t>
                          </w:r>
                        </w:p>
                      </w:txbxContent>
                    </v:textbox>
                  </v:oval>
                  <v:shape id="Straight Arrow Connector 117" o:spid="_x0000_s1579" type="#_x0000_t32" style="position:absolute;left:1333;top:4214;width:2438;height:15;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ZhhCMUAAADcAAAADwAAAGRycy9kb3ducmV2LnhtbESPQWvCQBSE7wX/w/IK3ppNI8QSXYMG&#10;CipYaNqLt0f2NUnNvg3ZrYn/3i0Uehxm5htmnU+mE1caXGtZwXMUgyCurG65VvD58fr0AsJ5ZI2d&#10;ZVJwIwf5Zvawxkzbkd/pWvpaBAi7DBU03veZlK5qyKCLbE8cvC87GPRBDrXUA44BbjqZxHEqDbYc&#10;FhrsqWioupQ/RkH8ltB3urwdl3us5Xgoyt351Co1f5y2KxCeJv8f/mvvtYJFksLvmXAE5OYO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ZhhCMUAAADcAAAADwAAAAAAAAAA&#10;AAAAAAChAgAAZHJzL2Rvd25yZXYueG1sUEsFBgAAAAAEAAQA+QAAAJMDAAAAAA==&#10;" strokecolor="#0d0d0d [3069]" strokeweight="1pt">
                    <v:stroke startarrow="block" endarrow="block"/>
                  </v:shape>
                  <v:shape id="Straight Arrow Connector 117" o:spid="_x0000_s1580" type="#_x0000_t32" style="position:absolute;left:3028;top:1276;width:1404;height:2329;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0HHBcQAAADcAAAADwAAAGRycy9kb3ducmV2LnhtbESPT2vCQBTE7wW/w/IEb3Xjn6pEVxFB&#10;255K1YPHR/aZBLNvQ/Zp4rfvFgo9DjPzG2a16VylHtSE0rOB0TABRZx5W3Ju4Hzavy5ABUG2WHkm&#10;A08KsFn3XlaYWt/yNz2OkqsI4ZCigUKkTrUOWUEOw9DXxNG7+sahRNnk2jbYRrir9DhJZtphyXGh&#10;wJp2BWW3490ZQJmf22wqX4epvz/b6/tnOFzejBn0u+0SlFAn/+G/9oc1MBnP4fdMPAJ6/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vQccFxAAAANwAAAAPAAAAAAAAAAAA&#10;AAAAAKECAABkcnMvZG93bnJldi54bWxQSwUGAAAAAAQABAD5AAAAkgMAAAAA&#10;" strokecolor="#0d0d0d [3069]" strokeweight="1pt">
                    <v:stroke endarrow="block"/>
                  </v:shape>
                  <v:shape id="Straight Arrow Connector 117" o:spid="_x0000_s1581" type="#_x0000_t32" style="position:absolute;left:666;top:1276;width:1424;height:2339;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jlGbMQAAADcAAAADwAAAGRycy9kb3ducmV2LnhtbERPXWvCMBR9H+w/hDvYm6Z2TKUzisgG&#10;YwzRKoJvl+aurTY3tclM9+/Ng7DHw/meLXrTiCt1rrasYDRMQBAXVtdcKtjvPgZTEM4ja2wsk4I/&#10;crCYPz7MMNM28JauuS9FDGGXoYLK+zaT0hUVGXRD2xJH7sd2Bn2EXSl1hyGGm0amSTKWBmuODRW2&#10;tKqoOOe/RsH5+DUJab4L43AIp/fvzWX9Gi5KPT/1yzcQnnr/L767P7WClzSujWfiEZDzG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qOUZsxAAAANwAAAAPAAAAAAAAAAAA&#10;AAAAAKECAABkcnMvZG93bnJldi54bWxQSwUGAAAAAAQABAD5AAAAkgMAAAAA&#10;" strokecolor="#0d0d0d [3069]" strokeweight="1pt">
                    <v:stroke endarrow="block"/>
                  </v:shape>
                  <w10:wrap type="none"/>
                  <w10:anchorlock/>
                </v:group>
              </w:pict>
            </w:r>
          </w:p>
        </w:tc>
      </w:tr>
      <w:tr w:rsidR="00B924A7" w:rsidTr="003C184C">
        <w:tc>
          <w:tcPr>
            <w:tcW w:w="1668" w:type="dxa"/>
            <w:vAlign w:val="center"/>
          </w:tcPr>
          <w:p w:rsidR="00B924A7" w:rsidRDefault="00B924A7" w:rsidP="00DA4047">
            <w:pPr>
              <w:widowControl w:val="0"/>
            </w:pPr>
            <w:r>
              <w:t>5</w:t>
            </w:r>
          </w:p>
        </w:tc>
        <w:tc>
          <w:tcPr>
            <w:tcW w:w="1236" w:type="dxa"/>
          </w:tcPr>
          <w:p w:rsidR="00B924A7" w:rsidRDefault="006069D0" w:rsidP="008038CB">
            <w:pPr>
              <w:widowControl w:val="0"/>
            </w:pPr>
            <w:r>
              <w:rPr>
                <w:noProof/>
                <w:lang w:eastAsia="en-US"/>
              </w:rPr>
            </w:r>
            <w:r>
              <w:rPr>
                <w:noProof/>
                <w:lang w:eastAsia="en-US"/>
              </w:rPr>
              <w:pict>
                <v:group id="_x0000_s1582" editas="canvas" style="width:43.2pt;height:57.7pt;mso-position-horizontal-relative:char;mso-position-vertical-relative:line" coordsize="5486,73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">
                  <v:shape id="_x0000_s1583" type="#_x0000_t75" style="position:absolute;width:5486;height:7327;visibility:visible">
                    <v:fill o:detectmouseclick="t"/>
                    <v:path o:connecttype="none"/>
                  </v:shape>
                  <v:rect id="Rechthoek 330" o:spid="_x0000_s1584" style="position:absolute;top:4343;width:5486;height:2857;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z+c/cMA&#10;AADcAAAADwAAAGRycy9kb3ducmV2LnhtbERPy2rCQBTdF/oPwxW6q5MHrRIdRUpbggjS1I27S+aa&#10;RDN3QmaapH/fWQhdHs57vZ1MKwbqXWNZQTyPQBCXVjdcKTh9fzwvQTiPrLG1TAp+ycF28/iwxkzb&#10;kb9oKHwlQgi7DBXU3neZlK6syaCb2444cBfbG/QB9pXUPY4h3LQyiaJXabDh0FBjR281lbfixyjY&#10;6/eXojovDotjm+7k9TM+JHms1NNs2q1AeJr8v/juzrWCNA3zw5lwBOTm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z+c/cMAAADcAAAADwAAAAAAAAAAAAAAAACYAgAAZHJzL2Rv&#10;d25yZXYueG1sUEsFBgAAAAAEAAQA9QAAAIgDAAAAAA==&#10;" fillcolor="white [3212]" strokecolor="white [3212]" strokeweight="2pt">
                    <v:textbox inset="0,0,0,0">
                      <w:txbxContent>
                        <w:p w:rsidR="00DA4047" w:rsidRPr="00962361" w:rsidRDefault="00DA4047" w:rsidP="00B87135">
                          <w:pPr>
                            <w:rPr>
                              <w:color w:val="0D0D0D" w:themeColor="text1" w:themeTint="F2"/>
                            </w:rPr>
                          </w:pPr>
                          <w:r>
                            <w:rPr>
                              <w:color w:val="0D0D0D" w:themeColor="text1" w:themeTint="F2"/>
                            </w:rPr>
                            <w:t>210</w:t>
                          </w:r>
                        </w:p>
                      </w:txbxContent>
                    </v:textbox>
                  </v:rect>
                  <v:oval id="Oval 114" o:spid="_x0000_s1585" style="position:absolute;top:3615;width:1333;height:122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kdvcQA&#10;AADcAAAADwAAAGRycy9kb3ducmV2LnhtbESPX2vCMBTF3wW/Q7jC3jStdUM6o4ggDmSMtSp7vDR3&#10;bVlzU5qo9dubgeDj4fz5cRar3jTiQp2rLSuIJxEI4sLqmksFh3w7noNwHlljY5kU3MjBajkcLDDV&#10;9srfdMl8KcIIuxQVVN63qZSuqMigm9iWOHi/tjPog+xKqTu8hnHTyGkUvUmDNQdChS1tKir+srMJ&#10;3NNX3m6az599ZI9JvuNzPHslpV5G/fodhKfeP8OP9odWkCQx/J8JR0Au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15Hb3EAAAA3AAAAA8AAAAAAAAAAAAAAAAAmAIAAGRycy9k&#10;b3ducmV2LnhtbFBLBQYAAAAABAAEAPUAAACJAwAAAAA=&#10;" fillcolor="#0d0d0d [3069]" strokecolor="#0d0d0d [3069]" strokeweight="2pt"/>
                  <v:oval id="Oval 115" o:spid="_x0000_s1586" style="position:absolute;left:1896;top:230;width:1327;height:1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auDysMA&#10;AADcAAAADwAAAGRycy9kb3ducmV2LnhtbESP3YrCMBCF7wXfIcyCd2uqVZGuUUQQBVlEq+Ll0My2&#10;ZZtJaaLWtzcLC14ezs/HmS1aU4k7Na60rGDQj0AQZ1aXnCs4pevPKQjnkTVWlknBkxws5t3ODBNt&#10;H3yg+9HnIoywS1BB4X2dSOmyggy6vq2Jg/djG4M+yCaXusFHGDeVHEbRRBosORAKrGlVUPZ7vJnA&#10;vezTelV9X3eRPcfphm+D0ZiU6n20yy8Qnlr/Dv+3t1pBHA/h70w4AnL+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auDysMAAADcAAAADwAAAAAAAAAAAAAAAACYAgAAZHJzL2Rv&#10;d25yZXYueG1sUEsFBgAAAAAEAAQA9QAAAIgDAAAAAA==&#10;" fillcolor="#0d0d0d [3069]" strokecolor="#0d0d0d [3069]" strokeweight="2pt">
                    <v:textbox>
                      <w:txbxContent>
                        <w:p w:rsidR="00DA4047" w:rsidRDefault="00DA4047" w:rsidP="00962361">
                          <w:pPr>
                            <w:rPr>
                              <w:rFonts w:eastAsia="Times New Roman"/>
                            </w:rPr>
                          </w:pPr>
                        </w:p>
                      </w:txbxContent>
                    </v:textbox>
                  </v:oval>
                  <v:oval id="Oval 116" o:spid="_x0000_s1587" style="position:absolute;left:3771;top:3605;width:1321;height:121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ucmUcQA&#10;AADcAAAADwAAAGRycy9kb3ducmV2LnhtbESPX2vCMBTF3wd+h3AF39bUdROpRhnCmDDGsFXx8dLc&#10;tWXNTUmi1m9vBoM9Hs6fH2e5HkwnLuR8a1nBNElBEFdWt1wr2Jdvj3MQPiBr7CyTght5WK9GD0vM&#10;tb3yji5FqEUcYZ+jgiaEPpfSVw0Z9IntiaP3bZ3BEKWrpXZ4jeOmk09pOpMGW46EBnvaNFT9FGcT&#10;ucevst90n6eP1B6y8p3P0+cXUmoyHl4XIAIN4T/8195qBVmWwe+ZeATk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LnJlHEAAAA3AAAAA8AAAAAAAAAAAAAAAAAmAIAAGRycy9k&#10;b3ducmV2LnhtbFBLBQYAAAAABAAEAPUAAACJAwAAAAA=&#10;" fillcolor="#0d0d0d [3069]" strokecolor="#0d0d0d [3069]" strokeweight="2pt">
                    <v:textbox>
                      <w:txbxContent>
                        <w:p w:rsidR="00DA4047" w:rsidRDefault="00DA4047" w:rsidP="00962361">
                          <w:pPr>
                            <w:pStyle w:val="NormalWeb"/>
                            <w:spacing w:before="0" w:beforeAutospacing="0" w:after="0" w:afterAutospacing="0"/>
                          </w:pPr>
                          <w:r>
                            <w:rPr>
                              <w:rFonts w:eastAsia="Times New Roman"/>
                            </w:rPr>
                            <w:t> </w:t>
                          </w:r>
                        </w:p>
                      </w:txbxContent>
                    </v:textbox>
                  </v:oval>
                  <v:shape id="Straight Arrow Connector 117" o:spid="_x0000_s1588" type="#_x0000_t32" style="position:absolute;left:1333;top:4214;width:2438;height:15;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9/MOcYAAADcAAAADwAAAGRycy9kb3ducmV2LnhtbESPQWvCQBSE70L/w/IEb83GKKakrqEK&#10;ggotNO2lt0f2NUmbfRuyq4n/3i0UPA4z8w2zzkfTigv1rrGsYB7FIIhLqxuuFHx+7B+fQDiPrLG1&#10;TAqu5CDfPEzWmGk78DtdCl+JAGGXoYLa+y6T0pU1GXSR7YiD9217gz7IvpK6xyHATSuTOF5Jgw2H&#10;hRo72tVU/hZnoyB+S+hnlV5P6QErORx3xfbrtVFqNh1fnkF4Gv09/N8+aAWLxRL+zoQjIDc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PfzDnGAAAA3AAAAA8AAAAAAAAA&#10;AAAAAAAAoQIAAGRycy9kb3ducmV2LnhtbFBLBQYAAAAABAAEAPkAAACUAwAAAAA=&#10;" strokecolor="#0d0d0d [3069]" strokeweight="1pt">
                    <v:stroke startarrow="block" endarrow="block"/>
                  </v:shape>
                  <v:shape id="Straight Arrow Connector 117" o:spid="_x0000_s1589" type="#_x0000_t32" style="position:absolute;left:3028;top:1276;width:1404;height:2329;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f7A8IAAADcAAAADwAAAGRycy9kb3ducmV2LnhtbESPT4vCMBTE74LfITzBi2iyiq5UoyyC&#10;4NU/hz2+Ns+m2ryUJmr322+EhT0OM/MbZr3tXC2e1IbKs4aPiQJBXHhTcanhct6PlyBCRDZYeyYN&#10;PxRgu+n31pgZ/+IjPU+xFAnCIUMNNsYmkzIUlhyGiW+Ik3f1rcOYZFtK0+IrwV0tp0otpMOK04LF&#10;hnaWivvp4TQ0V8zzb/N5sKwWeCtv9FD5SOvhoPtagYjUxf/wX/tgNMxmc3ifSUdAbn4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f7A8IAAADcAAAADwAAAAAAAAAAAAAA&#10;AAChAgAAZHJzL2Rvd25yZXYueG1sUEsFBgAAAAAEAAQA+QAAAJADAAAAAA==&#10;" strokecolor="#0d0d0d [3069]" strokeweight="1pt">
                    <v:stroke startarrow="block" endarrow="block"/>
                  </v:shape>
                  <v:shape id="Straight Arrow Connector 117" o:spid="_x0000_s1590" type="#_x0000_t32" style="position:absolute;left:666;top:1276;width:1424;height:2339;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Rz53sUAAADcAAAADwAAAGRycy9kb3ducmV2LnhtbESPT2vCQBTE70K/w/IK3nSjgpboKuI/&#10;vFQwinp8Zp9J2uzbkF01/fbdgtDjMDO/YSazxpTiQbUrLCvodSMQxKnVBWcKjod15wOE88gaS8uk&#10;4IcczKZvrQnG2j55T4/EZyJA2MWoIPe+iqV0aU4GXddWxMG72dqgD7LOpK7xGeCmlP0oGkqDBYeF&#10;HCta5JR+J3ejQH5eh7tL73Rskt3FnXne/1otN0q135v5GISnxv+HX+2tVjAYjODvTDgCcvo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0Rz53sUAAADcAAAADwAAAAAAAAAA&#10;AAAAAAChAgAAZHJzL2Rvd25yZXYueG1sUEsFBgAAAAAEAAQA+QAAAJMDAAAAAA==&#10;" strokecolor="#0d0d0d [3069]" strokeweight="1pt">
                    <v:stroke startarrow="block"/>
                  </v:shape>
                  <w10:wrap type="none"/>
                  <w10:anchorlock/>
                </v:group>
              </w:pict>
            </w:r>
          </w:p>
        </w:tc>
        <w:tc>
          <w:tcPr>
            <w:tcW w:w="1236" w:type="dxa"/>
          </w:tcPr>
          <w:p w:rsidR="00B924A7" w:rsidRDefault="00B924A7" w:rsidP="008038CB">
            <w:pPr>
              <w:widowControl w:val="0"/>
            </w:pPr>
          </w:p>
        </w:tc>
        <w:tc>
          <w:tcPr>
            <w:tcW w:w="1236" w:type="dxa"/>
          </w:tcPr>
          <w:p w:rsidR="00B924A7" w:rsidRDefault="00B924A7" w:rsidP="008038CB">
            <w:pPr>
              <w:widowControl w:val="0"/>
            </w:pPr>
          </w:p>
        </w:tc>
        <w:tc>
          <w:tcPr>
            <w:tcW w:w="1236" w:type="dxa"/>
          </w:tcPr>
          <w:p w:rsidR="00B924A7" w:rsidRDefault="00B924A7" w:rsidP="008038CB">
            <w:pPr>
              <w:widowControl w:val="0"/>
            </w:pPr>
          </w:p>
        </w:tc>
      </w:tr>
      <w:tr w:rsidR="00B924A7" w:rsidTr="00400801">
        <w:tc>
          <w:tcPr>
            <w:tcW w:w="1668" w:type="dxa"/>
            <w:tcBorders>
              <w:bottom w:val="single" w:sz="4" w:space="0" w:color="auto"/>
            </w:tcBorders>
            <w:vAlign w:val="center"/>
          </w:tcPr>
          <w:p w:rsidR="00B924A7" w:rsidRDefault="00B924A7" w:rsidP="00DA4047">
            <w:pPr>
              <w:widowControl w:val="0"/>
            </w:pPr>
            <w:r>
              <w:t>6</w:t>
            </w:r>
          </w:p>
        </w:tc>
        <w:tc>
          <w:tcPr>
            <w:tcW w:w="1236" w:type="dxa"/>
            <w:tcBorders>
              <w:bottom w:val="single" w:sz="4" w:space="0" w:color="auto"/>
            </w:tcBorders>
          </w:tcPr>
          <w:p w:rsidR="00B924A7" w:rsidRDefault="006069D0" w:rsidP="008038CB">
            <w:pPr>
              <w:widowControl w:val="0"/>
            </w:pPr>
            <w:r>
              <w:rPr>
                <w:noProof/>
                <w:lang w:eastAsia="en-US"/>
              </w:rPr>
            </w:r>
            <w:r>
              <w:rPr>
                <w:noProof/>
                <w:lang w:eastAsia="en-US"/>
              </w:rPr>
              <w:pict>
                <v:group id="_x0000_s1591" editas="canvas" style="width:43.2pt;height:57.7pt;mso-position-horizontal-relative:char;mso-position-vertical-relative:line" coordsize="5486,73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">
                  <v:shape id="_x0000_s1592" type="#_x0000_t75" style="position:absolute;width:5486;height:7327;visibility:visible">
                    <v:fill o:detectmouseclick="t"/>
                    <v:path o:connecttype="none"/>
                  </v:shape>
                  <v:rect id="Rechthoek 338" o:spid="_x0000_s1593" style="position:absolute;top:4343;width:5486;height:2857;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mQ+8MA&#10;AADcAAAADwAAAGRycy9kb3ducmV2LnhtbERPy2rCQBTdF/oPwxW6q5MHrRIdRUpbggjS1I27S+aa&#10;RDN3QmaapH/fWQhdHs57vZ1MKwbqXWNZQTyPQBCXVjdcKTh9fzwvQTiPrLG1TAp+ycF28/iwxkzb&#10;kb9oKHwlQgi7DBXU3neZlK6syaCb2444cBfbG/QB9pXUPY4h3LQyiaJXabDh0FBjR281lbfixyjY&#10;6/eXojovDotjm+7k9TM+JHms1NNs2q1AeJr8v/juzrWCNA1rw5lwBOTm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UmQ+8MAAADcAAAADwAAAAAAAAAAAAAAAACYAgAAZHJzL2Rv&#10;d25yZXYueG1sUEsFBgAAAAAEAAQA9QAAAIgDAAAAAA==&#10;" fillcolor="white [3212]" strokecolor="white [3212]" strokeweight="2pt">
                    <v:textbox inset="0,0,0,0">
                      <w:txbxContent>
                        <w:p w:rsidR="00DA4047" w:rsidRPr="00962361" w:rsidRDefault="00DA4047" w:rsidP="00B87135">
                          <w:pPr>
                            <w:rPr>
                              <w:color w:val="0D0D0D" w:themeColor="text1" w:themeTint="F2"/>
                            </w:rPr>
                          </w:pPr>
                          <w:r>
                            <w:rPr>
                              <w:color w:val="0D0D0D" w:themeColor="text1" w:themeTint="F2"/>
                            </w:rPr>
                            <w:t>300</w:t>
                          </w:r>
                        </w:p>
                      </w:txbxContent>
                    </v:textbox>
                  </v:rect>
                  <v:oval id="Oval 114" o:spid="_x0000_s1594" style="position:absolute;top:3615;width:1333;height:122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8Ru8UA&#10;AADcAAAADwAAAGRycy9kb3ducmV2LnhtbESPX2vCMBTF3wW/Q7jC3jTtOod2piLC2GAMWatjj5fm&#10;ri02N6WJ2n37RRB8PJw/P85qPZhWnKl3jWUF8SwCQVxa3XClYF+8ThcgnEfW2FomBX/kYJ2NRytM&#10;tb3wF51zX4kwwi5FBbX3XSqlK2sy6Ga2Iw7er+0N+iD7SuoeL2HctPIxip6lwYYDocaOtjWVx/xk&#10;Avd7V3Tb9vPnI7KHpHjjU/w0J6UeJsPmBYSnwd/Dt/a7VpAkS7ieCUdAZ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DxG7xQAAANwAAAAPAAAAAAAAAAAAAAAAAJgCAABkcnMv&#10;ZG93bnJldi54bWxQSwUGAAAAAAQABAD1AAAAigMAAAAA&#10;" fillcolor="#0d0d0d [3069]" strokecolor="#0d0d0d [3069]" strokeweight="2pt"/>
                  <v:oval id="Oval 115" o:spid="_x0000_s1595" style="position:absolute;left:1896;top:230;width:1327;height:1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PLW8EA&#10;AADcAAAADwAAAGRycy9kb3ducmV2LnhtbERPS2vCQBC+F/wPywi96cZXkegqIpQWipQaFY9DdkyC&#10;2dmQXTX9986h0OPH916uO1erO7Wh8mxgNExAEefeVlwYOGTvgzmoEJEt1p7JwC8FWK96L0tMrX/w&#10;D933sVASwiFFA2WMTap1yEtyGIa+IRbu4luHUWBbaNviQ8JdrcdJ8qYdViwNJTa0LSm/7m9Oek/f&#10;WbOtd+evxB8n2QffRtMZGfPa7zYLUJG6+C/+c39aA5OpzJczcgT06g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ozy1vBAAAA3AAAAA8AAAAAAAAAAAAAAAAAmAIAAGRycy9kb3du&#10;cmV2LnhtbFBLBQYAAAAABAAEAPUAAACGAwAAAAA=&#10;" fillcolor="#0d0d0d [3069]" strokecolor="#0d0d0d [3069]" strokeweight="2pt">
                    <v:textbox>
                      <w:txbxContent>
                        <w:p w:rsidR="00DA4047" w:rsidRDefault="00DA4047" w:rsidP="00962361">
                          <w:pPr>
                            <w:rPr>
                              <w:rFonts w:eastAsia="Times New Roman"/>
                            </w:rPr>
                          </w:pPr>
                        </w:p>
                      </w:txbxContent>
                    </v:textbox>
                  </v:oval>
                  <v:oval id="Oval 116" o:spid="_x0000_s1596" style="position:absolute;left:3771;top:3605;width:1321;height:121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X9uwMMA&#10;AADcAAAADwAAAGRycy9kb3ducmV2LnhtbESP3YrCMBCF7xd8hzCCd5pWXVmqUUQQBZFF6y57OTRj&#10;W2wmpYla394Iwl4ezs/HmS1aU4kbNa60rCAeRCCIM6tLzhWc0nX/C4TzyBory6TgQQ4W887HDBNt&#10;73yg29HnIoywS1BB4X2dSOmyggy6ga2Jg3e2jUEfZJNL3eA9jJtKDqNoIg2WHAgF1rQqKLscryZw&#10;f7/TelXt/3aR/RmlG77G409Sqtdtl1MQnlr/H363t1rBaBzD60w4AnL+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X9uwMMAAADcAAAADwAAAAAAAAAAAAAAAACYAgAAZHJzL2Rv&#10;d25yZXYueG1sUEsFBgAAAAAEAAQA9QAAAIgDAAAAAA==&#10;" fillcolor="#0d0d0d [3069]" strokecolor="#0d0d0d [3069]" strokeweight="2pt">
                    <v:textbox>
                      <w:txbxContent>
                        <w:p w:rsidR="00DA4047" w:rsidRDefault="00DA4047" w:rsidP="00962361">
                          <w:pPr>
                            <w:pStyle w:val="NormalWeb"/>
                            <w:spacing w:before="0" w:beforeAutospacing="0" w:after="0" w:afterAutospacing="0"/>
                          </w:pPr>
                          <w:r>
                            <w:rPr>
                              <w:rFonts w:eastAsia="Times New Roman"/>
                            </w:rPr>
                            <w:t> </w:t>
                          </w:r>
                        </w:p>
                      </w:txbxContent>
                    </v:textbox>
                  </v:oval>
                  <v:shape id="Straight Arrow Connector 117" o:spid="_x0000_s1597" type="#_x0000_t32" style="position:absolute;left:1333;top:4214;width:2438;height:15;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3yCq8YAAADcAAAADwAAAGRycy9kb3ducmV2LnhtbESPQWvCQBSE70L/w/IKvemmUUyJbkIr&#10;CFpQaNqLt0f2NUmbfRuyWxP/fVcQPA4z8w2zzkfTijP1rrGs4HkWgSAurW64UvD1uZ2+gHAeWWNr&#10;mRRcyEGePUzWmGo78AedC1+JAGGXooLa+y6V0pU1GXQz2xEH79v2Bn2QfSV1j0OAm1bGUbSUBhsO&#10;CzV2tKmp/C3+jILoGNPPMrm8Jzus5LDfFG+nQ6PU0+P4ugLhafT38K290wrmixiuZ8IRkNk/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t8gqvGAAAA3AAAAA8AAAAAAAAA&#10;AAAAAAAAoQIAAGRycy9kb3ducmV2LnhtbFBLBQYAAAAABAAEAPkAAACUAwAAAAA=&#10;" strokecolor="#0d0d0d [3069]" strokeweight="1pt">
                    <v:stroke startarrow="block" endarrow="block"/>
                  </v:shape>
                  <v:shape id="Straight Arrow Connector 117" o:spid="_x0000_s1598" type="#_x0000_t32" style="position:absolute;left:3028;top:1276;width:1404;height:2329;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0S1kcIAAADcAAAADwAAAGRycy9kb3ducmV2LnhtbESPT4vCMBTE74LfITzBi2iyKq5UoyyC&#10;4NU/hz2+Ns+m2ryUJmr322+EhT0OM/MbZr3tXC2e1IbKs4aPiQJBXHhTcanhct6PlyBCRDZYeyYN&#10;PxRgu+n31pgZ/+IjPU+xFAnCIUMNNsYmkzIUlhyGiW+Ik3f1rcOYZFtK0+IrwV0tp0otpMOK04LF&#10;hnaWivvp4TQ0V8zzb/N5sKwWeCtv9FD5SOvhoPtagYjUxf/wX/tgNMzmM3ifSUdAbn4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0S1kcIAAADcAAAADwAAAAAAAAAAAAAA&#10;AAChAgAAZHJzL2Rvd25yZXYueG1sUEsFBgAAAAAEAAQA+QAAAJADAAAAAA==&#10;" strokecolor="#0d0d0d [3069]" strokeweight="1pt">
                    <v:stroke startarrow="block" endarrow="block"/>
                  </v:shape>
                  <v:shape id="Straight Arrow Connector 117" o:spid="_x0000_s1599" type="#_x0000_t32" style="position:absolute;left:666;top:1276;width:1424;height:2339;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9m/RMYAAADcAAAADwAAAGRycy9kb3ducmV2LnhtbESPQWvCQBSE7wX/w/KE3nSjDVqia7BC&#10;IS1YaNpLb4/sM4lm34bsNon/visIPQ4z8w2zTUfTiJ46V1tWsJhHIIgLq2suFXx/vc6eQTiPrLGx&#10;TAqu5CDdTR62mGg78Cf1uS9FgLBLUEHlfZtI6YqKDLq5bYmDd7KdQR9kV0rd4RDgppHLKFpJgzWH&#10;hQpbOlRUXPJfoyD6WNJ5tb6+rzMs5fB2yF9+jrVSj9NxvwHhafT/4Xs70wqe4hhuZ8IRkL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vZv0TGAAAA3AAAAA8AAAAAAAAA&#10;AAAAAAAAoQIAAGRycy9kb3ducmV2LnhtbFBLBQYAAAAABAAEAPkAAACUAwAAAAA=&#10;" strokecolor="#0d0d0d [3069]" strokeweight="1pt">
                    <v:stroke startarrow="block" endarrow="block"/>
                  </v:shape>
                  <w10:wrap type="none"/>
                  <w10:anchorlock/>
                </v:group>
              </w:pict>
            </w:r>
          </w:p>
        </w:tc>
        <w:tc>
          <w:tcPr>
            <w:tcW w:w="1236" w:type="dxa"/>
            <w:tcBorders>
              <w:bottom w:val="single" w:sz="4" w:space="0" w:color="auto"/>
            </w:tcBorders>
          </w:tcPr>
          <w:p w:rsidR="00B924A7" w:rsidRDefault="00B924A7" w:rsidP="008038CB">
            <w:pPr>
              <w:widowControl w:val="0"/>
            </w:pPr>
          </w:p>
        </w:tc>
        <w:tc>
          <w:tcPr>
            <w:tcW w:w="1236" w:type="dxa"/>
            <w:tcBorders>
              <w:bottom w:val="single" w:sz="4" w:space="0" w:color="auto"/>
            </w:tcBorders>
          </w:tcPr>
          <w:p w:rsidR="00B924A7" w:rsidRDefault="00B924A7" w:rsidP="008038CB">
            <w:pPr>
              <w:widowControl w:val="0"/>
            </w:pPr>
          </w:p>
        </w:tc>
        <w:tc>
          <w:tcPr>
            <w:tcW w:w="1236" w:type="dxa"/>
            <w:tcBorders>
              <w:bottom w:val="single" w:sz="4" w:space="0" w:color="auto"/>
            </w:tcBorders>
          </w:tcPr>
          <w:p w:rsidR="00B924A7" w:rsidRDefault="00B924A7" w:rsidP="008038CB">
            <w:pPr>
              <w:widowControl w:val="0"/>
            </w:pPr>
          </w:p>
        </w:tc>
      </w:tr>
    </w:tbl>
    <w:p w:rsidR="00347F7E" w:rsidRDefault="00347F7E">
      <w:pPr>
        <w:jc w:val="center"/>
      </w:pPr>
    </w:p>
    <w:p w:rsidR="00347F7E" w:rsidRDefault="00347F7E">
      <w:pPr>
        <w:jc w:val="center"/>
      </w:pPr>
      <w:r>
        <w:br w:type="page"/>
      </w:r>
    </w:p>
    <w:p w:rsidR="00347F7E" w:rsidRDefault="00347F7E" w:rsidP="00347F7E">
      <w:pPr>
        <w:rPr>
          <w:b/>
        </w:rPr>
      </w:pPr>
    </w:p>
    <w:p w:rsidR="00347F7E" w:rsidRDefault="00347F7E" w:rsidP="00347F7E">
      <w:pPr>
        <w:rPr>
          <w:b/>
        </w:rPr>
      </w:pPr>
    </w:p>
    <w:p w:rsidR="00347F7E" w:rsidRDefault="00347F7E" w:rsidP="00347F7E">
      <w:pPr>
        <w:spacing w:line="480" w:lineRule="auto"/>
      </w:pPr>
      <w:r>
        <w:rPr>
          <w:b/>
        </w:rPr>
        <w:t>Results of the Goodness of Fit Statistics</w:t>
      </w:r>
    </w:p>
    <w:p w:rsidR="00D47824" w:rsidRDefault="00D47824" w:rsidP="00D47824">
      <w:pPr>
        <w:widowControl w:val="0"/>
        <w:spacing w:line="480" w:lineRule="auto"/>
      </w:pPr>
      <w:r>
        <w:t xml:space="preserve">The goodness of fit of the models can be considered acceptable for almost all of the inspected network indices (see S10-S12). The observed data (red line) fall mostly within the simulated data distribution, as can be seen in the figures and is confirmed by (most) p-values larger than .05. </w:t>
      </w:r>
    </w:p>
    <w:p w:rsidR="00D47824" w:rsidRDefault="00D47824" w:rsidP="00D47824">
      <w:pPr>
        <w:widowControl w:val="0"/>
        <w:spacing w:line="480" w:lineRule="auto"/>
      </w:pPr>
      <w:r>
        <w:t>In order to obtain well-fitting models, i.e.</w:t>
      </w:r>
      <w:r w:rsidR="006648DC">
        <w:t>,</w:t>
      </w:r>
      <w:r>
        <w:t xml:space="preserve"> models that represent important network characteristics sufficiently well, some extra parameters had to be included. For example, for all schools, the outdegree distribution of the defending network was initially not fitted well, requiring additional parameters for the zero and one or two outdegrees. Moreover, for some schools we had to include specific parameters in the model in order to obtain an acceptable fit (e.g., </w:t>
      </w:r>
      <w:r w:rsidRPr="00D47824">
        <w:rPr>
          <w:i/>
        </w:rPr>
        <w:t>zero or one outdegree</w:t>
      </w:r>
      <w:r>
        <w:t xml:space="preserve"> for the bullying networks of school C, and a time dummy for the outdegree for the bullying networks of school B). </w:t>
      </w:r>
    </w:p>
    <w:p w:rsidR="00D47824" w:rsidRDefault="00D47824" w:rsidP="00D47824">
      <w:pPr>
        <w:widowControl w:val="0"/>
        <w:spacing w:line="480" w:lineRule="auto"/>
      </w:pPr>
      <w:r>
        <w:tab/>
      </w:r>
      <w:r w:rsidR="006648DC">
        <w:t>Using</w:t>
      </w:r>
      <w:r>
        <w:t xml:space="preserve"> the current parameterization in the models, the GoF statistics were satisfactory for the distributions of the indegrees and outdegrees of both the bullying and the defending networks, as well as for the geodesic distances in these networks. For the bullying networks</w:t>
      </w:r>
      <w:r w:rsidR="006648DC">
        <w:t>,</w:t>
      </w:r>
      <w:r>
        <w:t xml:space="preserve"> the triad census was represented adequately by the model, but this was not the case for the triad census in the defending networks. It appeared that the transitive triads (030T, see Table S4.1) were somewhat underestimated, implying </w:t>
      </w:r>
      <w:r w:rsidR="004B596B">
        <w:t xml:space="preserve">that </w:t>
      </w:r>
      <w:r>
        <w:t xml:space="preserve">more transitive triads </w:t>
      </w:r>
      <w:r w:rsidR="004B596B">
        <w:t xml:space="preserve">were </w:t>
      </w:r>
      <w:r>
        <w:t xml:space="preserve">observed in the data than predicted </w:t>
      </w:r>
      <w:r w:rsidR="004B596B">
        <w:t>using</w:t>
      </w:r>
      <w:r>
        <w:t xml:space="preserve"> the estimated models, despite </w:t>
      </w:r>
      <w:r w:rsidR="004B596B">
        <w:t xml:space="preserve">the </w:t>
      </w:r>
      <w:r>
        <w:t>inclusion of several parameters t</w:t>
      </w:r>
      <w:r w:rsidR="004B596B">
        <w:t>o</w:t>
      </w:r>
      <w:r>
        <w:t xml:space="preserve"> capture the transitive structure in the networks. </w:t>
      </w:r>
    </w:p>
    <w:p w:rsidR="00D47824" w:rsidRDefault="00D47824" w:rsidP="00D47824">
      <w:pPr>
        <w:widowControl w:val="0"/>
        <w:spacing w:line="480" w:lineRule="auto"/>
        <w:ind w:firstLine="720"/>
      </w:pPr>
      <w:r>
        <w:t xml:space="preserve">It was unexpected that the parameters that are often used to model positive networks did not provide well-fitting models for defending, given that defending networks </w:t>
      </w:r>
      <w:r w:rsidR="00E232F9">
        <w:t>we</w:t>
      </w:r>
      <w:r>
        <w:t xml:space="preserve">re expected to have a network structure </w:t>
      </w:r>
      <w:r w:rsidR="00E232F9">
        <w:t xml:space="preserve">comparable </w:t>
      </w:r>
      <w:r>
        <w:t>to</w:t>
      </w:r>
      <w:r w:rsidR="00E232F9">
        <w:t xml:space="preserve"> that of</w:t>
      </w:r>
      <w:r>
        <w:t xml:space="preserve"> friendship networks. We can think of several substantive and methodological explanations for this finding. First, defending networks may be more different from friendship networks than we assumed, as almost all children have friends but </w:t>
      </w:r>
      <w:r>
        <w:lastRenderedPageBreak/>
        <w:t xml:space="preserve">a substantial number of children do not need defenders. Second, the GoF statistics have </w:t>
      </w:r>
      <w:r w:rsidR="00E232F9">
        <w:t xml:space="preserve">only recently </w:t>
      </w:r>
      <w:r>
        <w:t>become available in RSiena</w:t>
      </w:r>
      <w:r w:rsidR="00E232F9">
        <w:t>,</w:t>
      </w:r>
      <w:r>
        <w:t xml:space="preserve"> and were</w:t>
      </w:r>
      <w:r w:rsidR="00E232F9">
        <w:t>,</w:t>
      </w:r>
      <w:r>
        <w:t xml:space="preserve"> therefore</w:t>
      </w:r>
      <w:r w:rsidR="00E232F9">
        <w:t>,</w:t>
      </w:r>
      <w:r>
        <w:t xml:space="preserve"> not used regularly before. Previous studies on positive networks may have had similar yet undetected problems</w:t>
      </w:r>
      <w:r w:rsidR="00E232F9">
        <w:t>,</w:t>
      </w:r>
      <w:r>
        <w:t xml:space="preserve"> and </w:t>
      </w:r>
      <w:r w:rsidR="00E232F9">
        <w:t>may</w:t>
      </w:r>
      <w:r>
        <w:t xml:space="preserve"> have needed to include extra parameters to obtain well-fitting models. Third, in this study of three schools, the findings may have occurred by chance and are not necessarily generalizable to other samples or studies. </w:t>
      </w:r>
      <w:r w:rsidR="00DA4047">
        <w:t xml:space="preserve">Further research is necessary to confirm the validity of these explanations. </w:t>
      </w:r>
    </w:p>
    <w:p w:rsidR="00D47824" w:rsidRDefault="00D47824" w:rsidP="00303064">
      <w:pPr>
        <w:widowControl w:val="0"/>
        <w:spacing w:line="480" w:lineRule="auto"/>
      </w:pPr>
    </w:p>
    <w:p w:rsidR="00C06AAD" w:rsidRDefault="00530887" w:rsidP="006D3C19">
      <w:pPr>
        <w:widowControl w:val="0"/>
        <w:spacing w:line="480" w:lineRule="auto"/>
        <w:sectPr w:rsidR="00C06AAD" w:rsidSect="007454D1">
          <w:pgSz w:w="12240" w:h="15840"/>
          <w:pgMar w:top="720" w:right="1440" w:bottom="720" w:left="1440" w:header="720" w:footer="720" w:gutter="0"/>
          <w:cols w:space="720"/>
          <w:docGrid w:linePitch="360"/>
        </w:sectPr>
      </w:pPr>
      <w:r>
        <w:t xml:space="preserve"> </w:t>
      </w:r>
    </w:p>
    <w:p w:rsidR="00A12C72" w:rsidRDefault="004F5889" w:rsidP="007454D1">
      <w:pPr>
        <w:pStyle w:val="Heading1"/>
      </w:pPr>
      <w:bookmarkStart w:id="14" w:name="_Toc380411595"/>
      <w:r>
        <w:lastRenderedPageBreak/>
        <w:t>S</w:t>
      </w:r>
      <w:r w:rsidR="0063595D">
        <w:t>10</w:t>
      </w:r>
      <w:r w:rsidR="0016700E">
        <w:t>:</w:t>
      </w:r>
      <w:r w:rsidR="00A12C72" w:rsidRPr="00A12C72">
        <w:t xml:space="preserve"> Goodness </w:t>
      </w:r>
      <w:r w:rsidR="007C50F6">
        <w:t>o</w:t>
      </w:r>
      <w:r w:rsidR="00A12C72" w:rsidRPr="00A12C72">
        <w:t>f Fit</w:t>
      </w:r>
      <w:r w:rsidR="0016700E">
        <w:t xml:space="preserve"> statistics for the uniplex</w:t>
      </w:r>
      <w:r w:rsidR="00A12C72">
        <w:t xml:space="preserve"> models for </w:t>
      </w:r>
      <w:r w:rsidR="0016700E">
        <w:t>b</w:t>
      </w:r>
      <w:r w:rsidR="00A12C72">
        <w:t>ullying</w:t>
      </w:r>
      <w:bookmarkEnd w:id="14"/>
      <w:r w:rsidR="007454D1">
        <w:br/>
      </w:r>
    </w:p>
    <w:tbl>
      <w:tblPr>
        <w:tblStyle w:val="TableGrid"/>
        <w:tblW w:w="13610" w:type="dxa"/>
        <w:tblInd w:w="-4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06"/>
        <w:gridCol w:w="4368"/>
        <w:gridCol w:w="4368"/>
        <w:gridCol w:w="4368"/>
      </w:tblGrid>
      <w:tr w:rsidR="00D856F4" w:rsidTr="00D856F4">
        <w:tc>
          <w:tcPr>
            <w:tcW w:w="506" w:type="dxa"/>
          </w:tcPr>
          <w:p w:rsidR="00D856F4" w:rsidRDefault="00D856F4" w:rsidP="00DA4047">
            <w:pPr>
              <w:widowControl w:val="0"/>
            </w:pPr>
          </w:p>
        </w:tc>
        <w:tc>
          <w:tcPr>
            <w:tcW w:w="4368" w:type="dxa"/>
          </w:tcPr>
          <w:p w:rsidR="00D856F4" w:rsidRPr="002B1DA0" w:rsidRDefault="00D856F4" w:rsidP="00DA4047">
            <w:pPr>
              <w:widowControl w:val="0"/>
              <w:rPr>
                <w:b/>
              </w:rPr>
            </w:pPr>
            <w:r>
              <w:rPr>
                <w:b/>
              </w:rPr>
              <w:t>School A</w:t>
            </w:r>
          </w:p>
        </w:tc>
        <w:tc>
          <w:tcPr>
            <w:tcW w:w="4368" w:type="dxa"/>
          </w:tcPr>
          <w:p w:rsidR="00D856F4" w:rsidRPr="002B1DA0" w:rsidRDefault="00D856F4" w:rsidP="00DA4047">
            <w:pPr>
              <w:widowControl w:val="0"/>
              <w:rPr>
                <w:b/>
              </w:rPr>
            </w:pPr>
            <w:r>
              <w:rPr>
                <w:b/>
              </w:rPr>
              <w:t>School B</w:t>
            </w:r>
          </w:p>
        </w:tc>
        <w:tc>
          <w:tcPr>
            <w:tcW w:w="4368" w:type="dxa"/>
          </w:tcPr>
          <w:p w:rsidR="00D856F4" w:rsidRPr="002B1DA0" w:rsidRDefault="00D856F4" w:rsidP="00DA4047">
            <w:pPr>
              <w:widowControl w:val="0"/>
              <w:rPr>
                <w:b/>
              </w:rPr>
            </w:pPr>
            <w:r>
              <w:rPr>
                <w:b/>
              </w:rPr>
              <w:t>School C</w:t>
            </w:r>
          </w:p>
        </w:tc>
      </w:tr>
      <w:tr w:rsidR="00D856F4" w:rsidTr="007454D1">
        <w:trPr>
          <w:cantSplit/>
          <w:trHeight w:val="4023"/>
        </w:trPr>
        <w:tc>
          <w:tcPr>
            <w:tcW w:w="506" w:type="dxa"/>
            <w:textDirection w:val="btLr"/>
          </w:tcPr>
          <w:p w:rsidR="00D856F4" w:rsidRPr="003D7180" w:rsidRDefault="00D856F4" w:rsidP="00DA4047">
            <w:pPr>
              <w:widowControl w:val="0"/>
              <w:ind w:left="113" w:right="113"/>
              <w:rPr>
                <w:b/>
              </w:rPr>
            </w:pPr>
            <w:r w:rsidRPr="003D7180">
              <w:rPr>
                <w:b/>
              </w:rPr>
              <w:t>Indegrees</w:t>
            </w:r>
          </w:p>
        </w:tc>
        <w:tc>
          <w:tcPr>
            <w:tcW w:w="4368" w:type="dxa"/>
          </w:tcPr>
          <w:p w:rsidR="00D856F4" w:rsidRDefault="002E4944" w:rsidP="007454D1">
            <w:pPr>
              <w:widowControl w:val="0"/>
            </w:pPr>
            <w:r>
              <w:rPr>
                <w:noProof/>
                <w:lang w:eastAsia="en-US"/>
              </w:rPr>
              <w:drawing>
                <wp:inline distT="0" distB="0" distL="0" distR="0">
                  <wp:extent cx="2622430" cy="2622430"/>
                  <wp:effectExtent l="0" t="0" r="6985" b="6985"/>
                  <wp:docPr id="474" name="Picture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degree_241_bul_21_univ_bul.jpg"/>
                          <pic:cNvPicPr/>
                        </pic:nvPicPr>
                        <pic:blipFill>
                          <a:blip r:embed="rId3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622430" cy="2622430"/>
                          </a:xfrm>
                          <a:prstGeom prst="rect">
                            <a:avLst/>
                          </a:prstGeom>
                        </pic:spPr>
                      </pic:pic>
                    </a:graphicData>
                  </a:graphic>
                </wp:inline>
              </w:drawing>
            </w:r>
          </w:p>
        </w:tc>
        <w:tc>
          <w:tcPr>
            <w:tcW w:w="4368" w:type="dxa"/>
          </w:tcPr>
          <w:p w:rsidR="00D856F4" w:rsidRDefault="002E4944" w:rsidP="007454D1">
            <w:pPr>
              <w:widowControl w:val="0"/>
            </w:pPr>
            <w:r>
              <w:rPr>
                <w:noProof/>
                <w:lang w:eastAsia="en-US"/>
              </w:rPr>
              <w:drawing>
                <wp:inline distT="0" distB="0" distL="0" distR="0">
                  <wp:extent cx="2613804" cy="2613804"/>
                  <wp:effectExtent l="0" t="0" r="0" b="0"/>
                  <wp:docPr id="519" name="Picture 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degree_288_bul_21_univ_bul.jpg"/>
                          <pic:cNvPicPr/>
                        </pic:nvPicPr>
                        <pic:blipFill>
                          <a:blip r:embed="rId3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613804" cy="2613804"/>
                          </a:xfrm>
                          <a:prstGeom prst="rect">
                            <a:avLst/>
                          </a:prstGeom>
                        </pic:spPr>
                      </pic:pic>
                    </a:graphicData>
                  </a:graphic>
                </wp:inline>
              </w:drawing>
            </w:r>
          </w:p>
        </w:tc>
        <w:tc>
          <w:tcPr>
            <w:tcW w:w="4368" w:type="dxa"/>
          </w:tcPr>
          <w:p w:rsidR="00D856F4" w:rsidRDefault="002E4944" w:rsidP="007454D1">
            <w:pPr>
              <w:widowControl w:val="0"/>
            </w:pPr>
            <w:r>
              <w:rPr>
                <w:noProof/>
                <w:lang w:eastAsia="en-US"/>
              </w:rPr>
              <w:drawing>
                <wp:inline distT="0" distB="0" distL="0" distR="0">
                  <wp:extent cx="2613804" cy="2613804"/>
                  <wp:effectExtent l="0" t="0" r="0" b="0"/>
                  <wp:docPr id="520" name="Picture 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degree_355_bul_21_univ_bul.jpg"/>
                          <pic:cNvPicPr/>
                        </pic:nvPicPr>
                        <pic:blipFill>
                          <a:blip r:embed="rId3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613804" cy="2613804"/>
                          </a:xfrm>
                          <a:prstGeom prst="rect">
                            <a:avLst/>
                          </a:prstGeom>
                        </pic:spPr>
                      </pic:pic>
                    </a:graphicData>
                  </a:graphic>
                </wp:inline>
              </w:drawing>
            </w:r>
          </w:p>
        </w:tc>
      </w:tr>
      <w:tr w:rsidR="00D856F4" w:rsidTr="007454D1">
        <w:trPr>
          <w:cantSplit/>
          <w:trHeight w:val="4050"/>
        </w:trPr>
        <w:tc>
          <w:tcPr>
            <w:tcW w:w="506" w:type="dxa"/>
            <w:textDirection w:val="btLr"/>
          </w:tcPr>
          <w:p w:rsidR="00D856F4" w:rsidRPr="003D7180" w:rsidRDefault="00D856F4" w:rsidP="00DA4047">
            <w:pPr>
              <w:widowControl w:val="0"/>
              <w:ind w:left="113" w:right="113"/>
              <w:rPr>
                <w:b/>
              </w:rPr>
            </w:pPr>
            <w:r w:rsidRPr="003D7180">
              <w:rPr>
                <w:b/>
              </w:rPr>
              <w:t>Outdegrees</w:t>
            </w:r>
          </w:p>
        </w:tc>
        <w:tc>
          <w:tcPr>
            <w:tcW w:w="4368" w:type="dxa"/>
          </w:tcPr>
          <w:p w:rsidR="00D856F4" w:rsidRDefault="002E4944" w:rsidP="007454D1">
            <w:pPr>
              <w:widowControl w:val="0"/>
            </w:pPr>
            <w:r>
              <w:rPr>
                <w:noProof/>
                <w:lang w:eastAsia="en-US"/>
              </w:rPr>
              <w:drawing>
                <wp:inline distT="0" distB="0" distL="0" distR="0">
                  <wp:extent cx="2562045" cy="2562045"/>
                  <wp:effectExtent l="0" t="0" r="0" b="0"/>
                  <wp:docPr id="521" name="Picture 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utdegree_241_bul_21_univ_bul.jpg"/>
                          <pic:cNvPicPr/>
                        </pic:nvPicPr>
                        <pic:blipFill>
                          <a:blip r:embed="rId3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562045" cy="2562045"/>
                          </a:xfrm>
                          <a:prstGeom prst="rect">
                            <a:avLst/>
                          </a:prstGeom>
                        </pic:spPr>
                      </pic:pic>
                    </a:graphicData>
                  </a:graphic>
                </wp:inline>
              </w:drawing>
            </w:r>
          </w:p>
        </w:tc>
        <w:tc>
          <w:tcPr>
            <w:tcW w:w="4368" w:type="dxa"/>
          </w:tcPr>
          <w:p w:rsidR="00D856F4" w:rsidRDefault="002E4944" w:rsidP="007454D1">
            <w:pPr>
              <w:widowControl w:val="0"/>
            </w:pPr>
            <w:r>
              <w:rPr>
                <w:noProof/>
                <w:lang w:eastAsia="en-US"/>
              </w:rPr>
              <w:drawing>
                <wp:inline distT="0" distB="0" distL="0" distR="0">
                  <wp:extent cx="2562046" cy="2562046"/>
                  <wp:effectExtent l="0" t="0" r="0" b="0"/>
                  <wp:docPr id="522" name="Picture 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utdegree_288_bul_21_univ_bul.jpg"/>
                          <pic:cNvPicPr/>
                        </pic:nvPicPr>
                        <pic:blipFill>
                          <a:blip r:embed="rId3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562046" cy="2562046"/>
                          </a:xfrm>
                          <a:prstGeom prst="rect">
                            <a:avLst/>
                          </a:prstGeom>
                        </pic:spPr>
                      </pic:pic>
                    </a:graphicData>
                  </a:graphic>
                </wp:inline>
              </w:drawing>
            </w:r>
          </w:p>
        </w:tc>
        <w:tc>
          <w:tcPr>
            <w:tcW w:w="4368" w:type="dxa"/>
          </w:tcPr>
          <w:p w:rsidR="00D856F4" w:rsidRDefault="002E4944" w:rsidP="007454D1">
            <w:pPr>
              <w:widowControl w:val="0"/>
            </w:pPr>
            <w:r>
              <w:rPr>
                <w:noProof/>
                <w:lang w:eastAsia="en-US"/>
              </w:rPr>
              <w:drawing>
                <wp:inline distT="0" distB="0" distL="0" distR="0">
                  <wp:extent cx="2570672" cy="2570672"/>
                  <wp:effectExtent l="0" t="0" r="1270" b="1270"/>
                  <wp:docPr id="523" name="Picture 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utdegree_355_bul_21_univ_bul.jpg"/>
                          <pic:cNvPicPr/>
                        </pic:nvPicPr>
                        <pic:blipFill>
                          <a:blip r:embed="rId3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570672" cy="2570672"/>
                          </a:xfrm>
                          <a:prstGeom prst="rect">
                            <a:avLst/>
                          </a:prstGeom>
                        </pic:spPr>
                      </pic:pic>
                    </a:graphicData>
                  </a:graphic>
                </wp:inline>
              </w:drawing>
            </w:r>
          </w:p>
        </w:tc>
      </w:tr>
    </w:tbl>
    <w:p w:rsidR="00B740E5" w:rsidRDefault="00B740E5">
      <w:r>
        <w:br w:type="page"/>
      </w:r>
    </w:p>
    <w:tbl>
      <w:tblPr>
        <w:tblStyle w:val="TableGrid"/>
        <w:tblW w:w="13610" w:type="dxa"/>
        <w:tblInd w:w="-4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06"/>
        <w:gridCol w:w="4368"/>
        <w:gridCol w:w="4368"/>
        <w:gridCol w:w="4368"/>
      </w:tblGrid>
      <w:tr w:rsidR="00B740E5" w:rsidTr="00B740E5">
        <w:trPr>
          <w:cantSplit/>
          <w:trHeight w:val="295"/>
        </w:trPr>
        <w:tc>
          <w:tcPr>
            <w:tcW w:w="506" w:type="dxa"/>
            <w:textDirection w:val="btLr"/>
          </w:tcPr>
          <w:p w:rsidR="00B740E5" w:rsidRPr="003D7180" w:rsidRDefault="00B740E5" w:rsidP="00DA4047">
            <w:pPr>
              <w:widowControl w:val="0"/>
              <w:ind w:left="113" w:right="113"/>
              <w:rPr>
                <w:b/>
              </w:rPr>
            </w:pPr>
          </w:p>
        </w:tc>
        <w:tc>
          <w:tcPr>
            <w:tcW w:w="4368" w:type="dxa"/>
          </w:tcPr>
          <w:p w:rsidR="00B740E5" w:rsidRPr="002B1DA0" w:rsidRDefault="00B740E5" w:rsidP="00DA4047">
            <w:pPr>
              <w:widowControl w:val="0"/>
              <w:rPr>
                <w:b/>
              </w:rPr>
            </w:pPr>
            <w:r>
              <w:rPr>
                <w:b/>
              </w:rPr>
              <w:t>School A</w:t>
            </w:r>
          </w:p>
        </w:tc>
        <w:tc>
          <w:tcPr>
            <w:tcW w:w="4368" w:type="dxa"/>
          </w:tcPr>
          <w:p w:rsidR="00B740E5" w:rsidRPr="002B1DA0" w:rsidRDefault="00B740E5" w:rsidP="00DA4047">
            <w:pPr>
              <w:widowControl w:val="0"/>
              <w:rPr>
                <w:b/>
              </w:rPr>
            </w:pPr>
            <w:r>
              <w:rPr>
                <w:b/>
              </w:rPr>
              <w:t>School B</w:t>
            </w:r>
          </w:p>
        </w:tc>
        <w:tc>
          <w:tcPr>
            <w:tcW w:w="4368" w:type="dxa"/>
          </w:tcPr>
          <w:p w:rsidR="00B740E5" w:rsidRPr="002B1DA0" w:rsidRDefault="00B740E5" w:rsidP="00DA4047">
            <w:pPr>
              <w:widowControl w:val="0"/>
              <w:rPr>
                <w:b/>
              </w:rPr>
            </w:pPr>
            <w:r>
              <w:rPr>
                <w:b/>
              </w:rPr>
              <w:t>School C</w:t>
            </w:r>
          </w:p>
        </w:tc>
      </w:tr>
      <w:tr w:rsidR="00B740E5" w:rsidTr="007454D1">
        <w:trPr>
          <w:cantSplit/>
          <w:trHeight w:val="3690"/>
        </w:trPr>
        <w:tc>
          <w:tcPr>
            <w:tcW w:w="506" w:type="dxa"/>
            <w:textDirection w:val="btLr"/>
          </w:tcPr>
          <w:p w:rsidR="00B740E5" w:rsidRPr="003D7180" w:rsidRDefault="00B740E5" w:rsidP="00DA4047">
            <w:pPr>
              <w:widowControl w:val="0"/>
              <w:ind w:left="113" w:right="113"/>
              <w:rPr>
                <w:b/>
              </w:rPr>
            </w:pPr>
            <w:r>
              <w:rPr>
                <w:b/>
              </w:rPr>
              <w:t>Geodesic distance</w:t>
            </w:r>
          </w:p>
        </w:tc>
        <w:tc>
          <w:tcPr>
            <w:tcW w:w="4368" w:type="dxa"/>
          </w:tcPr>
          <w:p w:rsidR="00B740E5" w:rsidRDefault="002E4944" w:rsidP="007454D1">
            <w:pPr>
              <w:widowControl w:val="0"/>
              <w:rPr>
                <w:noProof/>
                <w:lang w:eastAsia="en-US"/>
              </w:rPr>
            </w:pPr>
            <w:r>
              <w:rPr>
                <w:noProof/>
                <w:lang w:eastAsia="en-US"/>
              </w:rPr>
              <w:drawing>
                <wp:inline distT="0" distB="0" distL="0" distR="0">
                  <wp:extent cx="2570672" cy="2570672"/>
                  <wp:effectExtent l="0" t="0" r="1270" b="1270"/>
                  <wp:docPr id="524" name="Picture 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odesic_241_bul_univ.jpg"/>
                          <pic:cNvPicPr/>
                        </pic:nvPicPr>
                        <pic:blipFill>
                          <a:blip r:embed="rId3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570670" cy="2570670"/>
                          </a:xfrm>
                          <a:prstGeom prst="rect">
                            <a:avLst/>
                          </a:prstGeom>
                        </pic:spPr>
                      </pic:pic>
                    </a:graphicData>
                  </a:graphic>
                </wp:inline>
              </w:drawing>
            </w:r>
          </w:p>
        </w:tc>
        <w:tc>
          <w:tcPr>
            <w:tcW w:w="4368" w:type="dxa"/>
          </w:tcPr>
          <w:p w:rsidR="00B740E5" w:rsidRDefault="002E4944" w:rsidP="007454D1">
            <w:pPr>
              <w:widowControl w:val="0"/>
              <w:rPr>
                <w:noProof/>
                <w:lang w:eastAsia="en-US"/>
              </w:rPr>
            </w:pPr>
            <w:r>
              <w:rPr>
                <w:noProof/>
                <w:lang w:eastAsia="en-US"/>
              </w:rPr>
              <w:drawing>
                <wp:inline distT="0" distB="0" distL="0" distR="0">
                  <wp:extent cx="2562046" cy="2562046"/>
                  <wp:effectExtent l="0" t="0" r="0" b="0"/>
                  <wp:docPr id="525" name="Picture 5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odesic_288_bul_univ.jpg"/>
                          <pic:cNvPicPr/>
                        </pic:nvPicPr>
                        <pic:blipFill>
                          <a:blip r:embed="rId3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562047" cy="2562047"/>
                          </a:xfrm>
                          <a:prstGeom prst="rect">
                            <a:avLst/>
                          </a:prstGeom>
                        </pic:spPr>
                      </pic:pic>
                    </a:graphicData>
                  </a:graphic>
                </wp:inline>
              </w:drawing>
            </w:r>
          </w:p>
        </w:tc>
        <w:tc>
          <w:tcPr>
            <w:tcW w:w="4368" w:type="dxa"/>
          </w:tcPr>
          <w:p w:rsidR="00B740E5" w:rsidRDefault="002E4944" w:rsidP="007454D1">
            <w:pPr>
              <w:widowControl w:val="0"/>
              <w:rPr>
                <w:noProof/>
                <w:lang w:eastAsia="en-US"/>
              </w:rPr>
            </w:pPr>
            <w:r>
              <w:rPr>
                <w:noProof/>
                <w:lang w:eastAsia="en-US"/>
              </w:rPr>
              <w:drawing>
                <wp:inline distT="0" distB="0" distL="0" distR="0">
                  <wp:extent cx="2570672" cy="2570672"/>
                  <wp:effectExtent l="0" t="0" r="1270" b="1270"/>
                  <wp:docPr id="526" name="Picture 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odesic_355_bul_univ.jpg"/>
                          <pic:cNvPicPr/>
                        </pic:nvPicPr>
                        <pic:blipFill>
                          <a:blip r:embed="rId3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570672" cy="2570672"/>
                          </a:xfrm>
                          <a:prstGeom prst="rect">
                            <a:avLst/>
                          </a:prstGeom>
                        </pic:spPr>
                      </pic:pic>
                    </a:graphicData>
                  </a:graphic>
                </wp:inline>
              </w:drawing>
            </w:r>
          </w:p>
        </w:tc>
      </w:tr>
      <w:tr w:rsidR="00B740E5" w:rsidTr="00D856F4">
        <w:trPr>
          <w:cantSplit/>
          <w:trHeight w:val="3853"/>
        </w:trPr>
        <w:tc>
          <w:tcPr>
            <w:tcW w:w="506" w:type="dxa"/>
            <w:textDirection w:val="btLr"/>
          </w:tcPr>
          <w:p w:rsidR="00B740E5" w:rsidRDefault="00B740E5" w:rsidP="00DA4047">
            <w:pPr>
              <w:widowControl w:val="0"/>
              <w:ind w:left="113" w:right="113"/>
              <w:rPr>
                <w:b/>
              </w:rPr>
            </w:pPr>
            <w:r>
              <w:rPr>
                <w:b/>
              </w:rPr>
              <w:t>Triad census</w:t>
            </w:r>
          </w:p>
        </w:tc>
        <w:tc>
          <w:tcPr>
            <w:tcW w:w="4368" w:type="dxa"/>
          </w:tcPr>
          <w:p w:rsidR="00B740E5" w:rsidRDefault="002E4944" w:rsidP="007454D1">
            <w:pPr>
              <w:widowControl w:val="0"/>
              <w:rPr>
                <w:noProof/>
                <w:lang w:eastAsia="en-US"/>
              </w:rPr>
            </w:pPr>
            <w:r>
              <w:rPr>
                <w:noProof/>
                <w:lang w:eastAsia="en-US"/>
              </w:rPr>
              <w:drawing>
                <wp:inline distT="0" distB="0" distL="0" distR="0">
                  <wp:extent cx="2570672" cy="2570672"/>
                  <wp:effectExtent l="0" t="0" r="1270" b="1270"/>
                  <wp:docPr id="541" name="Picture 5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iad_241_bul_univ.jpg"/>
                          <pic:cNvPicPr/>
                        </pic:nvPicPr>
                        <pic:blipFill>
                          <a:blip r:embed="rId4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570673" cy="2570673"/>
                          </a:xfrm>
                          <a:prstGeom prst="rect">
                            <a:avLst/>
                          </a:prstGeom>
                        </pic:spPr>
                      </pic:pic>
                    </a:graphicData>
                  </a:graphic>
                </wp:inline>
              </w:drawing>
            </w:r>
          </w:p>
        </w:tc>
        <w:tc>
          <w:tcPr>
            <w:tcW w:w="4368" w:type="dxa"/>
          </w:tcPr>
          <w:p w:rsidR="00B740E5" w:rsidRDefault="002E4944" w:rsidP="007454D1">
            <w:pPr>
              <w:widowControl w:val="0"/>
              <w:rPr>
                <w:noProof/>
                <w:lang w:eastAsia="en-US"/>
              </w:rPr>
            </w:pPr>
            <w:r>
              <w:rPr>
                <w:noProof/>
                <w:lang w:eastAsia="en-US"/>
              </w:rPr>
              <w:drawing>
                <wp:inline distT="0" distB="0" distL="0" distR="0">
                  <wp:extent cx="2562046" cy="2562046"/>
                  <wp:effectExtent l="0" t="0" r="0" b="0"/>
                  <wp:docPr id="542" name="Picture 5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iad_288_bul_univ.jpg"/>
                          <pic:cNvPicPr/>
                        </pic:nvPicPr>
                        <pic:blipFill>
                          <a:blip r:embed="rId4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562046" cy="2562046"/>
                          </a:xfrm>
                          <a:prstGeom prst="rect">
                            <a:avLst/>
                          </a:prstGeom>
                        </pic:spPr>
                      </pic:pic>
                    </a:graphicData>
                  </a:graphic>
                </wp:inline>
              </w:drawing>
            </w:r>
          </w:p>
        </w:tc>
        <w:tc>
          <w:tcPr>
            <w:tcW w:w="4368" w:type="dxa"/>
          </w:tcPr>
          <w:p w:rsidR="00B740E5" w:rsidRDefault="002E4944" w:rsidP="007454D1">
            <w:pPr>
              <w:widowControl w:val="0"/>
              <w:rPr>
                <w:noProof/>
                <w:lang w:eastAsia="en-US"/>
              </w:rPr>
            </w:pPr>
            <w:r>
              <w:rPr>
                <w:noProof/>
                <w:lang w:eastAsia="en-US"/>
              </w:rPr>
              <w:drawing>
                <wp:inline distT="0" distB="0" distL="0" distR="0">
                  <wp:extent cx="2570672" cy="2570672"/>
                  <wp:effectExtent l="0" t="0" r="1270" b="1270"/>
                  <wp:docPr id="543" name="Picture 5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iad_355_bul_univ.jpg"/>
                          <pic:cNvPicPr/>
                        </pic:nvPicPr>
                        <pic:blipFill>
                          <a:blip r:embed="rId4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570672" cy="2570672"/>
                          </a:xfrm>
                          <a:prstGeom prst="rect">
                            <a:avLst/>
                          </a:prstGeom>
                        </pic:spPr>
                      </pic:pic>
                    </a:graphicData>
                  </a:graphic>
                </wp:inline>
              </w:drawing>
            </w:r>
          </w:p>
        </w:tc>
      </w:tr>
    </w:tbl>
    <w:p w:rsidR="00B4256B" w:rsidRDefault="00B4256B" w:rsidP="007454D1">
      <w:pPr>
        <w:widowControl w:val="0"/>
      </w:pPr>
    </w:p>
    <w:p w:rsidR="00B4256B" w:rsidRDefault="00B4256B" w:rsidP="007454D1">
      <w:pPr>
        <w:jc w:val="center"/>
      </w:pPr>
      <w:r>
        <w:br w:type="page"/>
      </w:r>
    </w:p>
    <w:p w:rsidR="0016700E" w:rsidRDefault="004F5889" w:rsidP="007454D1">
      <w:pPr>
        <w:pStyle w:val="Heading1"/>
      </w:pPr>
      <w:bookmarkStart w:id="15" w:name="_Toc380411596"/>
      <w:r>
        <w:t>S</w:t>
      </w:r>
      <w:r w:rsidR="00B60265">
        <w:t>1</w:t>
      </w:r>
      <w:r w:rsidR="0063595D">
        <w:t>1</w:t>
      </w:r>
      <w:r w:rsidR="0016700E">
        <w:t>:</w:t>
      </w:r>
      <w:r w:rsidR="0016700E" w:rsidRPr="00A12C72">
        <w:t xml:space="preserve"> Goodness </w:t>
      </w:r>
      <w:r w:rsidR="007C50F6">
        <w:t>o</w:t>
      </w:r>
      <w:r w:rsidR="0016700E" w:rsidRPr="00A12C72">
        <w:t>f Fit</w:t>
      </w:r>
      <w:r w:rsidR="0016700E">
        <w:t xml:space="preserve"> statistics for the uniplex models for defending</w:t>
      </w:r>
      <w:bookmarkEnd w:id="15"/>
    </w:p>
    <w:p w:rsidR="00B740E5" w:rsidRPr="00B740E5" w:rsidRDefault="00B740E5" w:rsidP="00B740E5"/>
    <w:tbl>
      <w:tblPr>
        <w:tblStyle w:val="TableGrid"/>
        <w:tblW w:w="13619" w:type="dxa"/>
        <w:tblInd w:w="-4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06"/>
        <w:gridCol w:w="4353"/>
        <w:gridCol w:w="4380"/>
        <w:gridCol w:w="4380"/>
      </w:tblGrid>
      <w:tr w:rsidR="00B740E5" w:rsidTr="00831929">
        <w:tc>
          <w:tcPr>
            <w:tcW w:w="505" w:type="dxa"/>
          </w:tcPr>
          <w:p w:rsidR="00B51DD1" w:rsidRDefault="00B51DD1" w:rsidP="00DA4047">
            <w:pPr>
              <w:widowControl w:val="0"/>
            </w:pPr>
          </w:p>
        </w:tc>
        <w:tc>
          <w:tcPr>
            <w:tcW w:w="4377" w:type="dxa"/>
          </w:tcPr>
          <w:p w:rsidR="00B51DD1" w:rsidRPr="002B1DA0" w:rsidRDefault="00B51DD1" w:rsidP="00DA4047">
            <w:pPr>
              <w:widowControl w:val="0"/>
              <w:rPr>
                <w:b/>
              </w:rPr>
            </w:pPr>
            <w:r>
              <w:rPr>
                <w:b/>
              </w:rPr>
              <w:t>School A</w:t>
            </w:r>
          </w:p>
        </w:tc>
        <w:tc>
          <w:tcPr>
            <w:tcW w:w="4360" w:type="dxa"/>
          </w:tcPr>
          <w:p w:rsidR="00B51DD1" w:rsidRPr="002B1DA0" w:rsidRDefault="00B51DD1" w:rsidP="00DA4047">
            <w:pPr>
              <w:widowControl w:val="0"/>
              <w:rPr>
                <w:b/>
              </w:rPr>
            </w:pPr>
            <w:r>
              <w:rPr>
                <w:b/>
              </w:rPr>
              <w:t>School B</w:t>
            </w:r>
          </w:p>
        </w:tc>
        <w:tc>
          <w:tcPr>
            <w:tcW w:w="4377" w:type="dxa"/>
          </w:tcPr>
          <w:p w:rsidR="00B51DD1" w:rsidRPr="002B1DA0" w:rsidRDefault="00B51DD1" w:rsidP="00DA4047">
            <w:pPr>
              <w:widowControl w:val="0"/>
              <w:rPr>
                <w:b/>
              </w:rPr>
            </w:pPr>
            <w:r>
              <w:rPr>
                <w:b/>
              </w:rPr>
              <w:t>School C</w:t>
            </w:r>
          </w:p>
        </w:tc>
      </w:tr>
      <w:tr w:rsidR="00B740E5" w:rsidTr="00831929">
        <w:trPr>
          <w:cantSplit/>
          <w:trHeight w:val="2206"/>
        </w:trPr>
        <w:tc>
          <w:tcPr>
            <w:tcW w:w="505" w:type="dxa"/>
            <w:textDirection w:val="btLr"/>
          </w:tcPr>
          <w:p w:rsidR="00B51DD1" w:rsidRPr="003D7180" w:rsidRDefault="00B51DD1" w:rsidP="00DA4047">
            <w:pPr>
              <w:widowControl w:val="0"/>
              <w:ind w:left="113" w:right="113"/>
              <w:rPr>
                <w:b/>
              </w:rPr>
            </w:pPr>
            <w:r w:rsidRPr="003D7180">
              <w:rPr>
                <w:b/>
              </w:rPr>
              <w:t>Indegrees</w:t>
            </w:r>
          </w:p>
        </w:tc>
        <w:tc>
          <w:tcPr>
            <w:tcW w:w="4377" w:type="dxa"/>
          </w:tcPr>
          <w:p w:rsidR="00B51DD1" w:rsidRDefault="00D0592A" w:rsidP="007454D1">
            <w:pPr>
              <w:widowControl w:val="0"/>
            </w:pPr>
            <w:r>
              <w:rPr>
                <w:noProof/>
                <w:lang w:eastAsia="en-US"/>
              </w:rPr>
              <w:drawing>
                <wp:inline distT="0" distB="0" distL="0" distR="0">
                  <wp:extent cx="2631057" cy="2631057"/>
                  <wp:effectExtent l="0" t="0" r="0" b="0"/>
                  <wp:docPr id="699" name="Picture 6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degree_241_def_univ_def.jpg"/>
                          <pic:cNvPicPr/>
                        </pic:nvPicPr>
                        <pic:blipFill>
                          <a:blip r:embed="rId4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631055" cy="2631055"/>
                          </a:xfrm>
                          <a:prstGeom prst="rect">
                            <a:avLst/>
                          </a:prstGeom>
                        </pic:spPr>
                      </pic:pic>
                    </a:graphicData>
                  </a:graphic>
                </wp:inline>
              </w:drawing>
            </w:r>
          </w:p>
        </w:tc>
        <w:tc>
          <w:tcPr>
            <w:tcW w:w="4360" w:type="dxa"/>
          </w:tcPr>
          <w:p w:rsidR="00B51DD1" w:rsidRDefault="00D0592A" w:rsidP="007454D1">
            <w:pPr>
              <w:widowControl w:val="0"/>
            </w:pPr>
            <w:r>
              <w:rPr>
                <w:noProof/>
                <w:lang w:eastAsia="en-US"/>
              </w:rPr>
              <w:drawing>
                <wp:inline distT="0" distB="0" distL="0" distR="0">
                  <wp:extent cx="2639683" cy="2639683"/>
                  <wp:effectExtent l="0" t="0" r="8890" b="8890"/>
                  <wp:docPr id="700" name="Picture 7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degree_288_def_univ_def.jpg"/>
                          <pic:cNvPicPr/>
                        </pic:nvPicPr>
                        <pic:blipFill>
                          <a:blip r:embed="rId4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639682" cy="2639682"/>
                          </a:xfrm>
                          <a:prstGeom prst="rect">
                            <a:avLst/>
                          </a:prstGeom>
                        </pic:spPr>
                      </pic:pic>
                    </a:graphicData>
                  </a:graphic>
                </wp:inline>
              </w:drawing>
            </w:r>
          </w:p>
        </w:tc>
        <w:tc>
          <w:tcPr>
            <w:tcW w:w="4377" w:type="dxa"/>
          </w:tcPr>
          <w:p w:rsidR="00B51DD1" w:rsidRDefault="00D0592A" w:rsidP="007454D1">
            <w:pPr>
              <w:widowControl w:val="0"/>
            </w:pPr>
            <w:r>
              <w:rPr>
                <w:noProof/>
                <w:lang w:eastAsia="en-US"/>
              </w:rPr>
              <w:drawing>
                <wp:inline distT="0" distB="0" distL="0" distR="0">
                  <wp:extent cx="2639683" cy="2639683"/>
                  <wp:effectExtent l="0" t="0" r="8890" b="8890"/>
                  <wp:docPr id="705" name="Picture 7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degree_355_def_univ_def.jpg"/>
                          <pic:cNvPicPr/>
                        </pic:nvPicPr>
                        <pic:blipFill>
                          <a:blip r:embed="rId4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639683" cy="2639683"/>
                          </a:xfrm>
                          <a:prstGeom prst="rect">
                            <a:avLst/>
                          </a:prstGeom>
                        </pic:spPr>
                      </pic:pic>
                    </a:graphicData>
                  </a:graphic>
                </wp:inline>
              </w:drawing>
            </w:r>
          </w:p>
        </w:tc>
      </w:tr>
      <w:tr w:rsidR="00B740E5" w:rsidTr="007454D1">
        <w:trPr>
          <w:cantSplit/>
          <w:trHeight w:val="3853"/>
        </w:trPr>
        <w:tc>
          <w:tcPr>
            <w:tcW w:w="779" w:type="dxa"/>
            <w:textDirection w:val="btLr"/>
          </w:tcPr>
          <w:p w:rsidR="00B51DD1" w:rsidRPr="003D7180" w:rsidRDefault="00B51DD1" w:rsidP="00DA4047">
            <w:pPr>
              <w:widowControl w:val="0"/>
              <w:ind w:left="113" w:right="113"/>
              <w:rPr>
                <w:b/>
              </w:rPr>
            </w:pPr>
            <w:r w:rsidRPr="003D7180">
              <w:rPr>
                <w:b/>
              </w:rPr>
              <w:t>Outdegrees</w:t>
            </w:r>
          </w:p>
        </w:tc>
        <w:tc>
          <w:tcPr>
            <w:tcW w:w="4280" w:type="dxa"/>
          </w:tcPr>
          <w:p w:rsidR="00B51DD1" w:rsidRDefault="00D0592A" w:rsidP="007454D1">
            <w:pPr>
              <w:widowControl w:val="0"/>
            </w:pPr>
            <w:r>
              <w:rPr>
                <w:noProof/>
                <w:lang w:eastAsia="en-US"/>
              </w:rPr>
              <w:drawing>
                <wp:inline distT="0" distB="0" distL="0" distR="0">
                  <wp:extent cx="2579298" cy="2579298"/>
                  <wp:effectExtent l="0" t="0" r="0" b="0"/>
                  <wp:docPr id="706" name="Picture 7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utdegree_241_def_univ_def.jpg"/>
                          <pic:cNvPicPr/>
                        </pic:nvPicPr>
                        <pic:blipFill>
                          <a:blip r:embed="rId4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579298" cy="2579298"/>
                          </a:xfrm>
                          <a:prstGeom prst="rect">
                            <a:avLst/>
                          </a:prstGeom>
                        </pic:spPr>
                      </pic:pic>
                    </a:graphicData>
                  </a:graphic>
                </wp:inline>
              </w:drawing>
            </w:r>
          </w:p>
        </w:tc>
        <w:tc>
          <w:tcPr>
            <w:tcW w:w="4280" w:type="dxa"/>
          </w:tcPr>
          <w:p w:rsidR="00B51DD1" w:rsidRDefault="00D0592A" w:rsidP="007454D1">
            <w:pPr>
              <w:widowControl w:val="0"/>
            </w:pPr>
            <w:r>
              <w:rPr>
                <w:noProof/>
                <w:lang w:eastAsia="en-US"/>
              </w:rPr>
              <w:drawing>
                <wp:inline distT="0" distB="0" distL="0" distR="0">
                  <wp:extent cx="2587924" cy="2587924"/>
                  <wp:effectExtent l="0" t="0" r="3175" b="3175"/>
                  <wp:docPr id="707" name="Picture 7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utdegree_288_def_univ_def.jpg"/>
                          <pic:cNvPicPr/>
                        </pic:nvPicPr>
                        <pic:blipFill>
                          <a:blip r:embed="rId4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587924" cy="2587924"/>
                          </a:xfrm>
                          <a:prstGeom prst="rect">
                            <a:avLst/>
                          </a:prstGeom>
                        </pic:spPr>
                      </pic:pic>
                    </a:graphicData>
                  </a:graphic>
                </wp:inline>
              </w:drawing>
            </w:r>
          </w:p>
        </w:tc>
        <w:tc>
          <w:tcPr>
            <w:tcW w:w="4280" w:type="dxa"/>
          </w:tcPr>
          <w:p w:rsidR="00B51DD1" w:rsidRDefault="00D0592A" w:rsidP="007454D1">
            <w:pPr>
              <w:widowControl w:val="0"/>
            </w:pPr>
            <w:r>
              <w:rPr>
                <w:noProof/>
                <w:lang w:eastAsia="en-US"/>
              </w:rPr>
              <w:drawing>
                <wp:inline distT="0" distB="0" distL="0" distR="0">
                  <wp:extent cx="2587924" cy="2587924"/>
                  <wp:effectExtent l="0" t="0" r="3175" b="3175"/>
                  <wp:docPr id="708" name="Picture 7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utdegree_355_def_univ_def.jpg"/>
                          <pic:cNvPicPr/>
                        </pic:nvPicPr>
                        <pic:blipFill>
                          <a:blip r:embed="rId4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587925" cy="2587925"/>
                          </a:xfrm>
                          <a:prstGeom prst="rect">
                            <a:avLst/>
                          </a:prstGeom>
                        </pic:spPr>
                      </pic:pic>
                    </a:graphicData>
                  </a:graphic>
                </wp:inline>
              </w:drawing>
            </w:r>
          </w:p>
        </w:tc>
      </w:tr>
    </w:tbl>
    <w:p w:rsidR="00831929" w:rsidRDefault="00831929">
      <w:r>
        <w:br w:type="page"/>
      </w:r>
    </w:p>
    <w:tbl>
      <w:tblPr>
        <w:tblStyle w:val="TableGrid"/>
        <w:tblW w:w="13619" w:type="dxa"/>
        <w:tblInd w:w="-4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06"/>
        <w:gridCol w:w="4376"/>
        <w:gridCol w:w="4360"/>
        <w:gridCol w:w="4377"/>
      </w:tblGrid>
      <w:tr w:rsidR="00831929" w:rsidTr="00831929">
        <w:trPr>
          <w:cantSplit/>
          <w:trHeight w:val="296"/>
        </w:trPr>
        <w:tc>
          <w:tcPr>
            <w:tcW w:w="505" w:type="dxa"/>
            <w:textDirection w:val="btLr"/>
          </w:tcPr>
          <w:p w:rsidR="00831929" w:rsidRDefault="00831929" w:rsidP="00DA4047">
            <w:pPr>
              <w:widowControl w:val="0"/>
              <w:ind w:left="113" w:right="113"/>
              <w:rPr>
                <w:b/>
              </w:rPr>
            </w:pPr>
          </w:p>
        </w:tc>
        <w:tc>
          <w:tcPr>
            <w:tcW w:w="4377" w:type="dxa"/>
          </w:tcPr>
          <w:p w:rsidR="00831929" w:rsidRPr="002B1DA0" w:rsidRDefault="00831929" w:rsidP="00DA4047">
            <w:pPr>
              <w:widowControl w:val="0"/>
              <w:rPr>
                <w:b/>
              </w:rPr>
            </w:pPr>
            <w:r>
              <w:rPr>
                <w:b/>
              </w:rPr>
              <w:t>School A</w:t>
            </w:r>
          </w:p>
        </w:tc>
        <w:tc>
          <w:tcPr>
            <w:tcW w:w="4360" w:type="dxa"/>
          </w:tcPr>
          <w:p w:rsidR="00831929" w:rsidRPr="002B1DA0" w:rsidRDefault="00831929" w:rsidP="00DA4047">
            <w:pPr>
              <w:widowControl w:val="0"/>
              <w:rPr>
                <w:b/>
              </w:rPr>
            </w:pPr>
            <w:r>
              <w:rPr>
                <w:b/>
              </w:rPr>
              <w:t>School B</w:t>
            </w:r>
          </w:p>
        </w:tc>
        <w:tc>
          <w:tcPr>
            <w:tcW w:w="4377" w:type="dxa"/>
          </w:tcPr>
          <w:p w:rsidR="00831929" w:rsidRPr="002B1DA0" w:rsidRDefault="00831929" w:rsidP="00DA4047">
            <w:pPr>
              <w:widowControl w:val="0"/>
              <w:rPr>
                <w:b/>
              </w:rPr>
            </w:pPr>
            <w:r>
              <w:rPr>
                <w:b/>
              </w:rPr>
              <w:t>School C</w:t>
            </w:r>
          </w:p>
        </w:tc>
      </w:tr>
      <w:tr w:rsidR="00831929" w:rsidTr="00831929">
        <w:trPr>
          <w:cantSplit/>
          <w:trHeight w:val="3853"/>
        </w:trPr>
        <w:tc>
          <w:tcPr>
            <w:tcW w:w="505" w:type="dxa"/>
            <w:textDirection w:val="btLr"/>
          </w:tcPr>
          <w:p w:rsidR="00831929" w:rsidRPr="003D7180" w:rsidRDefault="00831929" w:rsidP="00DA4047">
            <w:pPr>
              <w:widowControl w:val="0"/>
              <w:ind w:left="113" w:right="113"/>
              <w:rPr>
                <w:b/>
              </w:rPr>
            </w:pPr>
            <w:r>
              <w:rPr>
                <w:b/>
              </w:rPr>
              <w:t>Geodesic distance</w:t>
            </w:r>
          </w:p>
        </w:tc>
        <w:tc>
          <w:tcPr>
            <w:tcW w:w="4377" w:type="dxa"/>
          </w:tcPr>
          <w:p w:rsidR="00831929" w:rsidRDefault="00D0592A" w:rsidP="007454D1">
            <w:pPr>
              <w:widowControl w:val="0"/>
              <w:rPr>
                <w:noProof/>
                <w:lang w:eastAsia="en-US"/>
              </w:rPr>
            </w:pPr>
            <w:r>
              <w:rPr>
                <w:noProof/>
                <w:lang w:eastAsia="en-US"/>
              </w:rPr>
              <w:drawing>
                <wp:inline distT="0" distB="0" distL="0" distR="0">
                  <wp:extent cx="2579298" cy="2579298"/>
                  <wp:effectExtent l="0" t="0" r="0" b="0"/>
                  <wp:docPr id="709" name="Picture 7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odesic_241_def_univ.jpg"/>
                          <pic:cNvPicPr/>
                        </pic:nvPicPr>
                        <pic:blipFill>
                          <a:blip r:embed="rId4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579298" cy="2579298"/>
                          </a:xfrm>
                          <a:prstGeom prst="rect">
                            <a:avLst/>
                          </a:prstGeom>
                        </pic:spPr>
                      </pic:pic>
                    </a:graphicData>
                  </a:graphic>
                </wp:inline>
              </w:drawing>
            </w:r>
          </w:p>
        </w:tc>
        <w:tc>
          <w:tcPr>
            <w:tcW w:w="4360" w:type="dxa"/>
          </w:tcPr>
          <w:p w:rsidR="00831929" w:rsidRDefault="00D0592A" w:rsidP="007454D1">
            <w:pPr>
              <w:widowControl w:val="0"/>
              <w:rPr>
                <w:noProof/>
                <w:lang w:eastAsia="en-US"/>
              </w:rPr>
            </w:pPr>
            <w:r>
              <w:rPr>
                <w:noProof/>
                <w:lang w:eastAsia="en-US"/>
              </w:rPr>
              <w:drawing>
                <wp:inline distT="0" distB="0" distL="0" distR="0">
                  <wp:extent cx="2579298" cy="2579298"/>
                  <wp:effectExtent l="0" t="0" r="0" b="0"/>
                  <wp:docPr id="710" name="Picture 7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odesic_288_def_univ.jpg"/>
                          <pic:cNvPicPr/>
                        </pic:nvPicPr>
                        <pic:blipFill>
                          <a:blip r:embed="rId5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579298" cy="2579298"/>
                          </a:xfrm>
                          <a:prstGeom prst="rect">
                            <a:avLst/>
                          </a:prstGeom>
                        </pic:spPr>
                      </pic:pic>
                    </a:graphicData>
                  </a:graphic>
                </wp:inline>
              </w:drawing>
            </w:r>
          </w:p>
        </w:tc>
        <w:tc>
          <w:tcPr>
            <w:tcW w:w="4377" w:type="dxa"/>
          </w:tcPr>
          <w:p w:rsidR="00831929" w:rsidRDefault="00D0592A" w:rsidP="007454D1">
            <w:pPr>
              <w:widowControl w:val="0"/>
              <w:rPr>
                <w:noProof/>
                <w:lang w:eastAsia="en-US"/>
              </w:rPr>
            </w:pPr>
            <w:r>
              <w:rPr>
                <w:noProof/>
                <w:lang w:eastAsia="en-US"/>
              </w:rPr>
              <w:drawing>
                <wp:inline distT="0" distB="0" distL="0" distR="0">
                  <wp:extent cx="2579298" cy="2579298"/>
                  <wp:effectExtent l="0" t="0" r="0" b="0"/>
                  <wp:docPr id="711" name="Picture 7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odesic_355_def_univ.jpg"/>
                          <pic:cNvPicPr/>
                        </pic:nvPicPr>
                        <pic:blipFill>
                          <a:blip r:embed="rId5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579298" cy="2579298"/>
                          </a:xfrm>
                          <a:prstGeom prst="rect">
                            <a:avLst/>
                          </a:prstGeom>
                        </pic:spPr>
                      </pic:pic>
                    </a:graphicData>
                  </a:graphic>
                </wp:inline>
              </w:drawing>
            </w:r>
          </w:p>
        </w:tc>
      </w:tr>
      <w:tr w:rsidR="00831929" w:rsidTr="00831929">
        <w:trPr>
          <w:cantSplit/>
          <w:trHeight w:val="3853"/>
        </w:trPr>
        <w:tc>
          <w:tcPr>
            <w:tcW w:w="505" w:type="dxa"/>
            <w:textDirection w:val="btLr"/>
          </w:tcPr>
          <w:p w:rsidR="00831929" w:rsidRDefault="00831929" w:rsidP="00DA4047">
            <w:pPr>
              <w:widowControl w:val="0"/>
              <w:ind w:left="113" w:right="113"/>
              <w:rPr>
                <w:b/>
              </w:rPr>
            </w:pPr>
            <w:r>
              <w:rPr>
                <w:b/>
              </w:rPr>
              <w:t>Triad census</w:t>
            </w:r>
          </w:p>
        </w:tc>
        <w:tc>
          <w:tcPr>
            <w:tcW w:w="4377" w:type="dxa"/>
          </w:tcPr>
          <w:p w:rsidR="00831929" w:rsidRDefault="00D0592A" w:rsidP="007454D1">
            <w:pPr>
              <w:widowControl w:val="0"/>
              <w:rPr>
                <w:noProof/>
                <w:lang w:eastAsia="en-US"/>
              </w:rPr>
            </w:pPr>
            <w:r>
              <w:rPr>
                <w:noProof/>
                <w:lang w:eastAsia="en-US"/>
              </w:rPr>
              <w:drawing>
                <wp:inline distT="0" distB="0" distL="0" distR="0">
                  <wp:extent cx="2579298" cy="2579298"/>
                  <wp:effectExtent l="0" t="0" r="0" b="0"/>
                  <wp:docPr id="712" name="Picture 7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iad_241_def_univ.jpg"/>
                          <pic:cNvPicPr/>
                        </pic:nvPicPr>
                        <pic:blipFill>
                          <a:blip r:embed="rId5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579298" cy="2579298"/>
                          </a:xfrm>
                          <a:prstGeom prst="rect">
                            <a:avLst/>
                          </a:prstGeom>
                        </pic:spPr>
                      </pic:pic>
                    </a:graphicData>
                  </a:graphic>
                </wp:inline>
              </w:drawing>
            </w:r>
          </w:p>
        </w:tc>
        <w:tc>
          <w:tcPr>
            <w:tcW w:w="4360" w:type="dxa"/>
          </w:tcPr>
          <w:p w:rsidR="00831929" w:rsidRDefault="00D0592A" w:rsidP="007454D1">
            <w:pPr>
              <w:widowControl w:val="0"/>
              <w:rPr>
                <w:noProof/>
                <w:lang w:eastAsia="en-US"/>
              </w:rPr>
            </w:pPr>
            <w:r>
              <w:rPr>
                <w:noProof/>
                <w:lang w:eastAsia="en-US"/>
              </w:rPr>
              <w:drawing>
                <wp:inline distT="0" distB="0" distL="0" distR="0">
                  <wp:extent cx="2579298" cy="2579298"/>
                  <wp:effectExtent l="0" t="0" r="0" b="0"/>
                  <wp:docPr id="713" name="Picture 7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iad_288_def_univ.jpg"/>
                          <pic:cNvPicPr/>
                        </pic:nvPicPr>
                        <pic:blipFill>
                          <a:blip r:embed="rId5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579299" cy="2579299"/>
                          </a:xfrm>
                          <a:prstGeom prst="rect">
                            <a:avLst/>
                          </a:prstGeom>
                        </pic:spPr>
                      </pic:pic>
                    </a:graphicData>
                  </a:graphic>
                </wp:inline>
              </w:drawing>
            </w:r>
          </w:p>
        </w:tc>
        <w:tc>
          <w:tcPr>
            <w:tcW w:w="4377" w:type="dxa"/>
          </w:tcPr>
          <w:p w:rsidR="00831929" w:rsidRDefault="00D0592A" w:rsidP="007454D1">
            <w:pPr>
              <w:widowControl w:val="0"/>
              <w:rPr>
                <w:noProof/>
                <w:lang w:eastAsia="en-US"/>
              </w:rPr>
            </w:pPr>
            <w:r>
              <w:rPr>
                <w:noProof/>
                <w:lang w:eastAsia="en-US"/>
              </w:rPr>
              <w:drawing>
                <wp:inline distT="0" distB="0" distL="0" distR="0">
                  <wp:extent cx="2579298" cy="2579298"/>
                  <wp:effectExtent l="0" t="0" r="0" b="0"/>
                  <wp:docPr id="714" name="Picture 7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iad_355_def_univ.jpg"/>
                          <pic:cNvPicPr/>
                        </pic:nvPicPr>
                        <pic:blipFill>
                          <a:blip r:embed="rId5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579298" cy="2579298"/>
                          </a:xfrm>
                          <a:prstGeom prst="rect">
                            <a:avLst/>
                          </a:prstGeom>
                        </pic:spPr>
                      </pic:pic>
                    </a:graphicData>
                  </a:graphic>
                </wp:inline>
              </w:drawing>
            </w:r>
          </w:p>
        </w:tc>
      </w:tr>
    </w:tbl>
    <w:p w:rsidR="005D4EE8" w:rsidRDefault="005D4EE8" w:rsidP="007454D1">
      <w:pPr>
        <w:widowControl w:val="0"/>
      </w:pPr>
    </w:p>
    <w:p w:rsidR="005D4EE8" w:rsidRDefault="005D4EE8" w:rsidP="007454D1">
      <w:pPr>
        <w:jc w:val="center"/>
      </w:pPr>
      <w:r>
        <w:br w:type="page"/>
      </w:r>
    </w:p>
    <w:p w:rsidR="0016700E" w:rsidRDefault="0016700E" w:rsidP="007454D1">
      <w:pPr>
        <w:pStyle w:val="Heading1"/>
        <w:sectPr w:rsidR="0016700E" w:rsidSect="007454D1">
          <w:pgSz w:w="15840" w:h="12240" w:orient="landscape"/>
          <w:pgMar w:top="720" w:right="1440" w:bottom="720" w:left="1440" w:header="720" w:footer="720" w:gutter="0"/>
          <w:cols w:space="720"/>
          <w:docGrid w:linePitch="360"/>
        </w:sectPr>
      </w:pPr>
    </w:p>
    <w:p w:rsidR="0016700E" w:rsidRDefault="004F5889" w:rsidP="007454D1">
      <w:pPr>
        <w:pStyle w:val="Heading1"/>
      </w:pPr>
      <w:bookmarkStart w:id="16" w:name="_Toc380411597"/>
      <w:r>
        <w:t>S</w:t>
      </w:r>
      <w:r w:rsidR="00B60265">
        <w:t>1</w:t>
      </w:r>
      <w:r w:rsidR="0063595D">
        <w:t>2</w:t>
      </w:r>
      <w:r w:rsidR="0016700E">
        <w:t>:</w:t>
      </w:r>
      <w:r w:rsidR="0016700E" w:rsidRPr="00A12C72">
        <w:t xml:space="preserve"> Goodness </w:t>
      </w:r>
      <w:r w:rsidR="007C50F6">
        <w:t>o</w:t>
      </w:r>
      <w:r w:rsidR="0016700E" w:rsidRPr="00A12C72">
        <w:t>f Fit</w:t>
      </w:r>
      <w:r w:rsidR="0016700E">
        <w:t xml:space="preserve"> statistics for the multiplex models for bullying and defending</w:t>
      </w:r>
      <w:bookmarkEnd w:id="16"/>
    </w:p>
    <w:tbl>
      <w:tblPr>
        <w:tblStyle w:val="TableGrid"/>
        <w:tblW w:w="9459" w:type="dxa"/>
        <w:tblInd w:w="-4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97"/>
        <w:gridCol w:w="4343"/>
        <w:gridCol w:w="4419"/>
      </w:tblGrid>
      <w:tr w:rsidR="005D4EE8" w:rsidTr="007454D1">
        <w:tc>
          <w:tcPr>
            <w:tcW w:w="789" w:type="dxa"/>
          </w:tcPr>
          <w:p w:rsidR="005D4EE8" w:rsidRDefault="005D4EE8" w:rsidP="00DA4047">
            <w:pPr>
              <w:widowControl w:val="0"/>
            </w:pPr>
          </w:p>
        </w:tc>
        <w:tc>
          <w:tcPr>
            <w:tcW w:w="8670" w:type="dxa"/>
            <w:gridSpan w:val="2"/>
          </w:tcPr>
          <w:p w:rsidR="005D4EE8" w:rsidRPr="003D7180" w:rsidRDefault="005D4EE8" w:rsidP="00DA4047">
            <w:pPr>
              <w:pStyle w:val="Heading2"/>
            </w:pPr>
            <w:bookmarkStart w:id="17" w:name="_Toc380411598"/>
            <w:r>
              <w:t>School A</w:t>
            </w:r>
            <w:bookmarkEnd w:id="17"/>
          </w:p>
        </w:tc>
      </w:tr>
      <w:tr w:rsidR="005D4EE8" w:rsidTr="007454D1">
        <w:tc>
          <w:tcPr>
            <w:tcW w:w="789" w:type="dxa"/>
          </w:tcPr>
          <w:p w:rsidR="005D4EE8" w:rsidRDefault="005D4EE8" w:rsidP="00DA4047">
            <w:pPr>
              <w:widowControl w:val="0"/>
            </w:pPr>
          </w:p>
        </w:tc>
        <w:tc>
          <w:tcPr>
            <w:tcW w:w="4335" w:type="dxa"/>
          </w:tcPr>
          <w:p w:rsidR="005D4EE8" w:rsidRPr="002B1DA0" w:rsidRDefault="005D4EE8" w:rsidP="00DA4047">
            <w:pPr>
              <w:widowControl w:val="0"/>
              <w:rPr>
                <w:b/>
              </w:rPr>
            </w:pPr>
            <w:r>
              <w:rPr>
                <w:b/>
              </w:rPr>
              <w:t>Bullying</w:t>
            </w:r>
          </w:p>
        </w:tc>
        <w:tc>
          <w:tcPr>
            <w:tcW w:w="4335" w:type="dxa"/>
          </w:tcPr>
          <w:p w:rsidR="005D4EE8" w:rsidRPr="003D7180" w:rsidRDefault="005D4EE8" w:rsidP="00DA4047">
            <w:pPr>
              <w:widowControl w:val="0"/>
              <w:rPr>
                <w:b/>
              </w:rPr>
            </w:pPr>
            <w:r w:rsidRPr="003D7180">
              <w:rPr>
                <w:b/>
              </w:rPr>
              <w:t>Defending</w:t>
            </w:r>
          </w:p>
        </w:tc>
      </w:tr>
      <w:tr w:rsidR="005D4EE8" w:rsidTr="007454D1">
        <w:trPr>
          <w:cantSplit/>
          <w:trHeight w:val="2206"/>
        </w:trPr>
        <w:tc>
          <w:tcPr>
            <w:tcW w:w="789" w:type="dxa"/>
            <w:textDirection w:val="btLr"/>
          </w:tcPr>
          <w:p w:rsidR="005D4EE8" w:rsidRPr="003D7180" w:rsidRDefault="005D4EE8" w:rsidP="00DA4047">
            <w:pPr>
              <w:widowControl w:val="0"/>
              <w:ind w:left="113" w:right="113"/>
              <w:rPr>
                <w:b/>
              </w:rPr>
            </w:pPr>
            <w:r w:rsidRPr="003D7180">
              <w:rPr>
                <w:b/>
              </w:rPr>
              <w:t>Indegrees</w:t>
            </w:r>
          </w:p>
        </w:tc>
        <w:tc>
          <w:tcPr>
            <w:tcW w:w="4335" w:type="dxa"/>
          </w:tcPr>
          <w:p w:rsidR="005D4EE8" w:rsidRDefault="00624813" w:rsidP="007454D1">
            <w:pPr>
              <w:widowControl w:val="0"/>
            </w:pPr>
            <w:r>
              <w:rPr>
                <w:noProof/>
                <w:lang w:eastAsia="en-US"/>
              </w:rPr>
              <w:drawing>
                <wp:inline distT="0" distB="0" distL="0" distR="0">
                  <wp:extent cx="2615609" cy="2615609"/>
                  <wp:effectExtent l="0" t="0" r="0" b="0"/>
                  <wp:docPr id="715" name="Picture 7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degree_241_bul_21.jpg"/>
                          <pic:cNvPicPr/>
                        </pic:nvPicPr>
                        <pic:blipFill>
                          <a:blip r:embed="rId5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615609" cy="2615609"/>
                          </a:xfrm>
                          <a:prstGeom prst="rect">
                            <a:avLst/>
                          </a:prstGeom>
                        </pic:spPr>
                      </pic:pic>
                    </a:graphicData>
                  </a:graphic>
                </wp:inline>
              </w:drawing>
            </w:r>
          </w:p>
        </w:tc>
        <w:tc>
          <w:tcPr>
            <w:tcW w:w="4335" w:type="dxa"/>
          </w:tcPr>
          <w:p w:rsidR="005D4EE8" w:rsidRDefault="00624813" w:rsidP="007454D1">
            <w:pPr>
              <w:widowControl w:val="0"/>
            </w:pPr>
            <w:r>
              <w:rPr>
                <w:noProof/>
                <w:lang w:eastAsia="en-US"/>
              </w:rPr>
              <w:drawing>
                <wp:inline distT="0" distB="0" distL="0" distR="0">
                  <wp:extent cx="2604977" cy="2604977"/>
                  <wp:effectExtent l="0" t="0" r="5080" b="5080"/>
                  <wp:docPr id="716" name="Picture 7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degree_241_def_21.jpg"/>
                          <pic:cNvPicPr/>
                        </pic:nvPicPr>
                        <pic:blipFill>
                          <a:blip r:embed="rId5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604977" cy="2604977"/>
                          </a:xfrm>
                          <a:prstGeom prst="rect">
                            <a:avLst/>
                          </a:prstGeom>
                        </pic:spPr>
                      </pic:pic>
                    </a:graphicData>
                  </a:graphic>
                </wp:inline>
              </w:drawing>
            </w:r>
          </w:p>
        </w:tc>
      </w:tr>
      <w:tr w:rsidR="005D4EE8" w:rsidTr="007454D1">
        <w:trPr>
          <w:cantSplit/>
          <w:trHeight w:val="3853"/>
        </w:trPr>
        <w:tc>
          <w:tcPr>
            <w:tcW w:w="789" w:type="dxa"/>
            <w:textDirection w:val="btLr"/>
          </w:tcPr>
          <w:p w:rsidR="005D4EE8" w:rsidRPr="003D7180" w:rsidRDefault="005D4EE8" w:rsidP="00DA4047">
            <w:pPr>
              <w:widowControl w:val="0"/>
              <w:ind w:left="113" w:right="113"/>
              <w:rPr>
                <w:b/>
              </w:rPr>
            </w:pPr>
            <w:r w:rsidRPr="003D7180">
              <w:rPr>
                <w:b/>
              </w:rPr>
              <w:t>Outdegrees</w:t>
            </w:r>
          </w:p>
        </w:tc>
        <w:tc>
          <w:tcPr>
            <w:tcW w:w="4335" w:type="dxa"/>
          </w:tcPr>
          <w:p w:rsidR="005D4EE8" w:rsidRDefault="00624813" w:rsidP="00624813">
            <w:pPr>
              <w:widowControl w:val="0"/>
              <w:ind w:left="-76"/>
            </w:pPr>
            <w:r>
              <w:rPr>
                <w:noProof/>
                <w:lang w:eastAsia="en-US"/>
              </w:rPr>
              <w:drawing>
                <wp:inline distT="0" distB="0" distL="0" distR="0">
                  <wp:extent cx="2668772" cy="2668772"/>
                  <wp:effectExtent l="0" t="0" r="0" b="0"/>
                  <wp:docPr id="717" name="Picture 7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utdegree_241_bul_21.jpg"/>
                          <pic:cNvPicPr/>
                        </pic:nvPicPr>
                        <pic:blipFill>
                          <a:blip r:embed="rId5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668772" cy="2668772"/>
                          </a:xfrm>
                          <a:prstGeom prst="rect">
                            <a:avLst/>
                          </a:prstGeom>
                        </pic:spPr>
                      </pic:pic>
                    </a:graphicData>
                  </a:graphic>
                </wp:inline>
              </w:drawing>
            </w:r>
          </w:p>
        </w:tc>
        <w:tc>
          <w:tcPr>
            <w:tcW w:w="4335" w:type="dxa"/>
          </w:tcPr>
          <w:p w:rsidR="005D4EE8" w:rsidRDefault="00624813" w:rsidP="007454D1">
            <w:pPr>
              <w:widowControl w:val="0"/>
            </w:pPr>
            <w:r>
              <w:rPr>
                <w:noProof/>
                <w:lang w:eastAsia="en-US"/>
              </w:rPr>
              <w:drawing>
                <wp:inline distT="0" distB="0" distL="0" distR="0">
                  <wp:extent cx="2668772" cy="2668772"/>
                  <wp:effectExtent l="0" t="0" r="0" b="0"/>
                  <wp:docPr id="718" name="Picture 7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utdegree_241_def_21.jpg"/>
                          <pic:cNvPicPr/>
                        </pic:nvPicPr>
                        <pic:blipFill>
                          <a:blip r:embed="rId5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668772" cy="2668772"/>
                          </a:xfrm>
                          <a:prstGeom prst="rect">
                            <a:avLst/>
                          </a:prstGeom>
                        </pic:spPr>
                      </pic:pic>
                    </a:graphicData>
                  </a:graphic>
                </wp:inline>
              </w:drawing>
            </w:r>
          </w:p>
        </w:tc>
      </w:tr>
      <w:tr w:rsidR="005D4EE8" w:rsidTr="007454D1">
        <w:trPr>
          <w:cantSplit/>
          <w:trHeight w:val="3853"/>
        </w:trPr>
        <w:tc>
          <w:tcPr>
            <w:tcW w:w="789" w:type="dxa"/>
            <w:textDirection w:val="btLr"/>
          </w:tcPr>
          <w:p w:rsidR="005D4EE8" w:rsidRPr="003D7180" w:rsidRDefault="005D4EE8" w:rsidP="00DA4047">
            <w:pPr>
              <w:widowControl w:val="0"/>
              <w:ind w:left="113" w:right="113"/>
              <w:rPr>
                <w:b/>
              </w:rPr>
            </w:pPr>
            <w:r>
              <w:rPr>
                <w:b/>
              </w:rPr>
              <w:t>Geodesic distance</w:t>
            </w:r>
          </w:p>
        </w:tc>
        <w:tc>
          <w:tcPr>
            <w:tcW w:w="4335" w:type="dxa"/>
          </w:tcPr>
          <w:p w:rsidR="005D4EE8" w:rsidRDefault="00624813" w:rsidP="007454D1">
            <w:pPr>
              <w:widowControl w:val="0"/>
              <w:rPr>
                <w:noProof/>
                <w:lang w:eastAsia="en-US"/>
              </w:rPr>
            </w:pPr>
            <w:r>
              <w:rPr>
                <w:noProof/>
                <w:lang w:eastAsia="en-US"/>
              </w:rPr>
              <w:drawing>
                <wp:inline distT="0" distB="0" distL="0" distR="0">
                  <wp:extent cx="2615610" cy="2615610"/>
                  <wp:effectExtent l="0" t="0" r="0" b="0"/>
                  <wp:docPr id="719" name="Picture 7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odesic_241_bul.jpg"/>
                          <pic:cNvPicPr/>
                        </pic:nvPicPr>
                        <pic:blipFill>
                          <a:blip r:embed="rId5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615608" cy="2615608"/>
                          </a:xfrm>
                          <a:prstGeom prst="rect">
                            <a:avLst/>
                          </a:prstGeom>
                        </pic:spPr>
                      </pic:pic>
                    </a:graphicData>
                  </a:graphic>
                </wp:inline>
              </w:drawing>
            </w:r>
          </w:p>
        </w:tc>
        <w:tc>
          <w:tcPr>
            <w:tcW w:w="4335" w:type="dxa"/>
          </w:tcPr>
          <w:p w:rsidR="005D4EE8" w:rsidRDefault="00624813" w:rsidP="007454D1">
            <w:pPr>
              <w:widowControl w:val="0"/>
              <w:rPr>
                <w:noProof/>
                <w:lang w:eastAsia="en-US"/>
              </w:rPr>
            </w:pPr>
            <w:r>
              <w:rPr>
                <w:noProof/>
                <w:lang w:eastAsia="en-US"/>
              </w:rPr>
              <w:drawing>
                <wp:inline distT="0" distB="0" distL="0" distR="0">
                  <wp:extent cx="2604977" cy="2604977"/>
                  <wp:effectExtent l="0" t="0" r="5080" b="5080"/>
                  <wp:docPr id="720" name="Picture 7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odesic_241_def.jpg"/>
                          <pic:cNvPicPr/>
                        </pic:nvPicPr>
                        <pic:blipFill>
                          <a:blip r:embed="rId6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604977" cy="2604977"/>
                          </a:xfrm>
                          <a:prstGeom prst="rect">
                            <a:avLst/>
                          </a:prstGeom>
                        </pic:spPr>
                      </pic:pic>
                    </a:graphicData>
                  </a:graphic>
                </wp:inline>
              </w:drawing>
            </w:r>
          </w:p>
        </w:tc>
      </w:tr>
      <w:tr w:rsidR="005D4EE8" w:rsidTr="007454D1">
        <w:trPr>
          <w:cantSplit/>
          <w:trHeight w:val="3853"/>
        </w:trPr>
        <w:tc>
          <w:tcPr>
            <w:tcW w:w="789" w:type="dxa"/>
            <w:textDirection w:val="btLr"/>
          </w:tcPr>
          <w:p w:rsidR="005D4EE8" w:rsidRDefault="005D4EE8" w:rsidP="00DA4047">
            <w:pPr>
              <w:widowControl w:val="0"/>
              <w:ind w:left="113" w:right="113"/>
              <w:rPr>
                <w:b/>
              </w:rPr>
            </w:pPr>
            <w:r>
              <w:rPr>
                <w:b/>
              </w:rPr>
              <w:t>Triad census (bullying)</w:t>
            </w:r>
          </w:p>
        </w:tc>
        <w:tc>
          <w:tcPr>
            <w:tcW w:w="8670" w:type="dxa"/>
            <w:gridSpan w:val="2"/>
          </w:tcPr>
          <w:p w:rsidR="005D4EE8" w:rsidRDefault="00624813" w:rsidP="007454D1">
            <w:pPr>
              <w:widowControl w:val="0"/>
              <w:rPr>
                <w:noProof/>
                <w:lang w:eastAsia="en-US"/>
              </w:rPr>
            </w:pPr>
            <w:r>
              <w:rPr>
                <w:noProof/>
                <w:lang w:eastAsia="en-US"/>
              </w:rPr>
              <w:drawing>
                <wp:inline distT="0" distB="0" distL="0" distR="0">
                  <wp:extent cx="4072270" cy="4072270"/>
                  <wp:effectExtent l="0" t="0" r="4445" b="4445"/>
                  <wp:docPr id="721" name="Picture 7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iad_241_bul.jpg"/>
                          <pic:cNvPicPr/>
                        </pic:nvPicPr>
                        <pic:blipFill>
                          <a:blip r:embed="rId6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4072270" cy="4072270"/>
                          </a:xfrm>
                          <a:prstGeom prst="rect">
                            <a:avLst/>
                          </a:prstGeom>
                        </pic:spPr>
                      </pic:pic>
                    </a:graphicData>
                  </a:graphic>
                </wp:inline>
              </w:drawing>
            </w:r>
          </w:p>
        </w:tc>
      </w:tr>
      <w:tr w:rsidR="005D4EE8" w:rsidTr="007454D1">
        <w:trPr>
          <w:cantSplit/>
          <w:trHeight w:val="3853"/>
        </w:trPr>
        <w:tc>
          <w:tcPr>
            <w:tcW w:w="789" w:type="dxa"/>
            <w:textDirection w:val="btLr"/>
          </w:tcPr>
          <w:p w:rsidR="005D4EE8" w:rsidRDefault="005D4EE8" w:rsidP="00DA4047">
            <w:pPr>
              <w:widowControl w:val="0"/>
              <w:ind w:left="113" w:right="113"/>
              <w:rPr>
                <w:b/>
              </w:rPr>
            </w:pPr>
            <w:r>
              <w:rPr>
                <w:b/>
              </w:rPr>
              <w:t>Triad census (defending)</w:t>
            </w:r>
          </w:p>
        </w:tc>
        <w:tc>
          <w:tcPr>
            <w:tcW w:w="8670" w:type="dxa"/>
            <w:gridSpan w:val="2"/>
          </w:tcPr>
          <w:p w:rsidR="005D4EE8" w:rsidRDefault="00624813" w:rsidP="007454D1">
            <w:pPr>
              <w:widowControl w:val="0"/>
              <w:rPr>
                <w:noProof/>
                <w:lang w:eastAsia="en-US"/>
              </w:rPr>
            </w:pPr>
            <w:r>
              <w:rPr>
                <w:noProof/>
                <w:lang w:eastAsia="en-US"/>
              </w:rPr>
              <w:drawing>
                <wp:inline distT="0" distB="0" distL="0" distR="0">
                  <wp:extent cx="3976576" cy="3976576"/>
                  <wp:effectExtent l="0" t="0" r="5080" b="5080"/>
                  <wp:docPr id="722" name="Picture 7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iad_241_def.jpg"/>
                          <pic:cNvPicPr/>
                        </pic:nvPicPr>
                        <pic:blipFill>
                          <a:blip r:embed="rId6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976577" cy="3976577"/>
                          </a:xfrm>
                          <a:prstGeom prst="rect">
                            <a:avLst/>
                          </a:prstGeom>
                        </pic:spPr>
                      </pic:pic>
                    </a:graphicData>
                  </a:graphic>
                </wp:inline>
              </w:drawing>
            </w:r>
          </w:p>
        </w:tc>
      </w:tr>
    </w:tbl>
    <w:p w:rsidR="005D4EE8" w:rsidRDefault="005D4EE8" w:rsidP="007454D1">
      <w:pPr>
        <w:widowControl w:val="0"/>
        <w:jc w:val="center"/>
      </w:pPr>
      <w:r>
        <w:br w:type="page"/>
      </w:r>
    </w:p>
    <w:tbl>
      <w:tblPr>
        <w:tblStyle w:val="TableGrid"/>
        <w:tblW w:w="9459" w:type="dxa"/>
        <w:tblInd w:w="-4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86"/>
        <w:gridCol w:w="4336"/>
        <w:gridCol w:w="4337"/>
      </w:tblGrid>
      <w:tr w:rsidR="005D4EE8" w:rsidTr="0016700E">
        <w:tc>
          <w:tcPr>
            <w:tcW w:w="789" w:type="dxa"/>
          </w:tcPr>
          <w:p w:rsidR="005D4EE8" w:rsidRDefault="005D4EE8" w:rsidP="00DA4047">
            <w:pPr>
              <w:widowControl w:val="0"/>
            </w:pPr>
          </w:p>
        </w:tc>
        <w:tc>
          <w:tcPr>
            <w:tcW w:w="8670" w:type="dxa"/>
            <w:gridSpan w:val="2"/>
          </w:tcPr>
          <w:p w:rsidR="005D4EE8" w:rsidRPr="003D7180" w:rsidRDefault="005D4EE8" w:rsidP="00DA4047">
            <w:pPr>
              <w:pStyle w:val="Heading2"/>
            </w:pPr>
            <w:bookmarkStart w:id="18" w:name="_Toc380411599"/>
            <w:r>
              <w:t>School B</w:t>
            </w:r>
            <w:bookmarkEnd w:id="18"/>
          </w:p>
        </w:tc>
      </w:tr>
      <w:tr w:rsidR="005D4EE8" w:rsidTr="0016700E">
        <w:tc>
          <w:tcPr>
            <w:tcW w:w="789" w:type="dxa"/>
          </w:tcPr>
          <w:p w:rsidR="005D4EE8" w:rsidRDefault="005D4EE8" w:rsidP="00DA4047">
            <w:pPr>
              <w:widowControl w:val="0"/>
            </w:pPr>
          </w:p>
        </w:tc>
        <w:tc>
          <w:tcPr>
            <w:tcW w:w="4335" w:type="dxa"/>
          </w:tcPr>
          <w:p w:rsidR="005D4EE8" w:rsidRPr="002B1DA0" w:rsidRDefault="005D4EE8" w:rsidP="00DA4047">
            <w:pPr>
              <w:widowControl w:val="0"/>
              <w:rPr>
                <w:b/>
              </w:rPr>
            </w:pPr>
            <w:r>
              <w:rPr>
                <w:b/>
              </w:rPr>
              <w:t>Bullying</w:t>
            </w:r>
          </w:p>
        </w:tc>
        <w:tc>
          <w:tcPr>
            <w:tcW w:w="4335" w:type="dxa"/>
          </w:tcPr>
          <w:p w:rsidR="005D4EE8" w:rsidRPr="003D7180" w:rsidRDefault="005D4EE8" w:rsidP="00DA4047">
            <w:pPr>
              <w:widowControl w:val="0"/>
              <w:rPr>
                <w:b/>
              </w:rPr>
            </w:pPr>
            <w:r w:rsidRPr="003D7180">
              <w:rPr>
                <w:b/>
              </w:rPr>
              <w:t>Defending</w:t>
            </w:r>
          </w:p>
        </w:tc>
      </w:tr>
      <w:tr w:rsidR="005D4EE8" w:rsidTr="0016700E">
        <w:trPr>
          <w:cantSplit/>
          <w:trHeight w:val="2206"/>
        </w:trPr>
        <w:tc>
          <w:tcPr>
            <w:tcW w:w="789" w:type="dxa"/>
            <w:textDirection w:val="btLr"/>
          </w:tcPr>
          <w:p w:rsidR="005D4EE8" w:rsidRPr="003D7180" w:rsidRDefault="005D4EE8" w:rsidP="00DA4047">
            <w:pPr>
              <w:widowControl w:val="0"/>
              <w:ind w:left="113" w:right="113"/>
              <w:rPr>
                <w:b/>
              </w:rPr>
            </w:pPr>
            <w:r w:rsidRPr="003D7180">
              <w:rPr>
                <w:b/>
              </w:rPr>
              <w:t>Indegrees</w:t>
            </w:r>
          </w:p>
        </w:tc>
        <w:tc>
          <w:tcPr>
            <w:tcW w:w="4335" w:type="dxa"/>
          </w:tcPr>
          <w:p w:rsidR="005D4EE8" w:rsidRDefault="00624813" w:rsidP="007454D1">
            <w:pPr>
              <w:widowControl w:val="0"/>
            </w:pPr>
            <w:r>
              <w:rPr>
                <w:noProof/>
                <w:lang w:eastAsia="en-US"/>
              </w:rPr>
              <w:drawing>
                <wp:inline distT="0" distB="0" distL="0" distR="0">
                  <wp:extent cx="2615610" cy="2615610"/>
                  <wp:effectExtent l="0" t="0" r="0" b="0"/>
                  <wp:docPr id="723" name="Picture 7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degree_288_bul_21.jpg"/>
                          <pic:cNvPicPr/>
                        </pic:nvPicPr>
                        <pic:blipFill>
                          <a:blip r:embed="rId6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615610" cy="2615610"/>
                          </a:xfrm>
                          <a:prstGeom prst="rect">
                            <a:avLst/>
                          </a:prstGeom>
                        </pic:spPr>
                      </pic:pic>
                    </a:graphicData>
                  </a:graphic>
                </wp:inline>
              </w:drawing>
            </w:r>
          </w:p>
        </w:tc>
        <w:tc>
          <w:tcPr>
            <w:tcW w:w="4335" w:type="dxa"/>
          </w:tcPr>
          <w:p w:rsidR="005D4EE8" w:rsidRDefault="00F42C59" w:rsidP="007454D1">
            <w:pPr>
              <w:widowControl w:val="0"/>
            </w:pPr>
            <w:r>
              <w:rPr>
                <w:noProof/>
                <w:lang w:eastAsia="en-US"/>
              </w:rPr>
              <w:drawing>
                <wp:inline distT="0" distB="0" distL="0" distR="0">
                  <wp:extent cx="2616347" cy="2616347"/>
                  <wp:effectExtent l="0" t="0" r="0" b="0"/>
                  <wp:docPr id="724" name="Picture 7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degree_288_def_21.jpg"/>
                          <pic:cNvPicPr/>
                        </pic:nvPicPr>
                        <pic:blipFill>
                          <a:blip r:embed="rId6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616347" cy="2616347"/>
                          </a:xfrm>
                          <a:prstGeom prst="rect">
                            <a:avLst/>
                          </a:prstGeom>
                        </pic:spPr>
                      </pic:pic>
                    </a:graphicData>
                  </a:graphic>
                </wp:inline>
              </w:drawing>
            </w:r>
          </w:p>
        </w:tc>
      </w:tr>
      <w:tr w:rsidR="005D4EE8" w:rsidTr="0016700E">
        <w:trPr>
          <w:cantSplit/>
          <w:trHeight w:val="3853"/>
        </w:trPr>
        <w:tc>
          <w:tcPr>
            <w:tcW w:w="789" w:type="dxa"/>
            <w:textDirection w:val="btLr"/>
          </w:tcPr>
          <w:p w:rsidR="005D4EE8" w:rsidRPr="003D7180" w:rsidRDefault="005D4EE8" w:rsidP="00DA4047">
            <w:pPr>
              <w:widowControl w:val="0"/>
              <w:ind w:left="113" w:right="113"/>
              <w:rPr>
                <w:b/>
              </w:rPr>
            </w:pPr>
            <w:r w:rsidRPr="003D7180">
              <w:rPr>
                <w:b/>
              </w:rPr>
              <w:t>Outdegrees</w:t>
            </w:r>
          </w:p>
        </w:tc>
        <w:tc>
          <w:tcPr>
            <w:tcW w:w="4335" w:type="dxa"/>
          </w:tcPr>
          <w:p w:rsidR="005D4EE8" w:rsidRDefault="00624813" w:rsidP="007454D1">
            <w:pPr>
              <w:widowControl w:val="0"/>
            </w:pPr>
            <w:r>
              <w:rPr>
                <w:noProof/>
                <w:lang w:eastAsia="en-US"/>
              </w:rPr>
              <w:drawing>
                <wp:inline distT="0" distB="0" distL="0" distR="0">
                  <wp:extent cx="2615609" cy="2615609"/>
                  <wp:effectExtent l="0" t="0" r="0" b="0"/>
                  <wp:docPr id="725" name="Picture 7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utdegree_288_bul_21.jpg"/>
                          <pic:cNvPicPr/>
                        </pic:nvPicPr>
                        <pic:blipFill>
                          <a:blip r:embed="rId6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615610" cy="2615610"/>
                          </a:xfrm>
                          <a:prstGeom prst="rect">
                            <a:avLst/>
                          </a:prstGeom>
                        </pic:spPr>
                      </pic:pic>
                    </a:graphicData>
                  </a:graphic>
                </wp:inline>
              </w:drawing>
            </w:r>
          </w:p>
        </w:tc>
        <w:tc>
          <w:tcPr>
            <w:tcW w:w="4335" w:type="dxa"/>
          </w:tcPr>
          <w:p w:rsidR="005D4EE8" w:rsidRDefault="00624813" w:rsidP="007454D1">
            <w:pPr>
              <w:widowControl w:val="0"/>
            </w:pPr>
            <w:r>
              <w:rPr>
                <w:noProof/>
                <w:lang w:eastAsia="en-US"/>
              </w:rPr>
              <w:drawing>
                <wp:inline distT="0" distB="0" distL="0" distR="0">
                  <wp:extent cx="2615610" cy="2615610"/>
                  <wp:effectExtent l="0" t="0" r="0" b="0"/>
                  <wp:docPr id="726" name="Picture 7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utdegree_288_def_21.jpg"/>
                          <pic:cNvPicPr/>
                        </pic:nvPicPr>
                        <pic:blipFill>
                          <a:blip r:embed="rId6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615611" cy="2615611"/>
                          </a:xfrm>
                          <a:prstGeom prst="rect">
                            <a:avLst/>
                          </a:prstGeom>
                        </pic:spPr>
                      </pic:pic>
                    </a:graphicData>
                  </a:graphic>
                </wp:inline>
              </w:drawing>
            </w:r>
          </w:p>
        </w:tc>
      </w:tr>
      <w:tr w:rsidR="005D4EE8" w:rsidTr="0016700E">
        <w:trPr>
          <w:cantSplit/>
          <w:trHeight w:val="3853"/>
        </w:trPr>
        <w:tc>
          <w:tcPr>
            <w:tcW w:w="789" w:type="dxa"/>
            <w:textDirection w:val="btLr"/>
          </w:tcPr>
          <w:p w:rsidR="005D4EE8" w:rsidRPr="003D7180" w:rsidRDefault="005D4EE8" w:rsidP="00DA4047">
            <w:pPr>
              <w:widowControl w:val="0"/>
              <w:ind w:left="113" w:right="113"/>
              <w:rPr>
                <w:b/>
              </w:rPr>
            </w:pPr>
            <w:r>
              <w:rPr>
                <w:b/>
              </w:rPr>
              <w:t>Geodesic distance</w:t>
            </w:r>
          </w:p>
        </w:tc>
        <w:tc>
          <w:tcPr>
            <w:tcW w:w="4335" w:type="dxa"/>
          </w:tcPr>
          <w:p w:rsidR="005D4EE8" w:rsidRDefault="00624813" w:rsidP="007454D1">
            <w:pPr>
              <w:widowControl w:val="0"/>
              <w:rPr>
                <w:noProof/>
                <w:lang w:eastAsia="en-US"/>
              </w:rPr>
            </w:pPr>
            <w:r>
              <w:rPr>
                <w:noProof/>
                <w:lang w:eastAsia="en-US"/>
              </w:rPr>
              <w:drawing>
                <wp:inline distT="0" distB="0" distL="0" distR="0">
                  <wp:extent cx="2615609" cy="2615609"/>
                  <wp:effectExtent l="0" t="0" r="0" b="0"/>
                  <wp:docPr id="727" name="Picture 7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odesic_288_bul.jpg"/>
                          <pic:cNvPicPr/>
                        </pic:nvPicPr>
                        <pic:blipFill>
                          <a:blip r:embed="rId6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615611" cy="2615611"/>
                          </a:xfrm>
                          <a:prstGeom prst="rect">
                            <a:avLst/>
                          </a:prstGeom>
                        </pic:spPr>
                      </pic:pic>
                    </a:graphicData>
                  </a:graphic>
                </wp:inline>
              </w:drawing>
            </w:r>
          </w:p>
        </w:tc>
        <w:tc>
          <w:tcPr>
            <w:tcW w:w="4335" w:type="dxa"/>
          </w:tcPr>
          <w:p w:rsidR="005D4EE8" w:rsidRDefault="00624813" w:rsidP="007454D1">
            <w:pPr>
              <w:widowControl w:val="0"/>
              <w:rPr>
                <w:noProof/>
                <w:lang w:eastAsia="en-US"/>
              </w:rPr>
            </w:pPr>
            <w:r>
              <w:rPr>
                <w:noProof/>
                <w:lang w:eastAsia="en-US"/>
              </w:rPr>
              <w:drawing>
                <wp:inline distT="0" distB="0" distL="0" distR="0">
                  <wp:extent cx="2615610" cy="2615610"/>
                  <wp:effectExtent l="0" t="0" r="0" b="0"/>
                  <wp:docPr id="728" name="Picture 7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odesic_288_def.jpg"/>
                          <pic:cNvPicPr/>
                        </pic:nvPicPr>
                        <pic:blipFill>
                          <a:blip r:embed="rId6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615610" cy="2615610"/>
                          </a:xfrm>
                          <a:prstGeom prst="rect">
                            <a:avLst/>
                          </a:prstGeom>
                        </pic:spPr>
                      </pic:pic>
                    </a:graphicData>
                  </a:graphic>
                </wp:inline>
              </w:drawing>
            </w:r>
          </w:p>
        </w:tc>
      </w:tr>
      <w:tr w:rsidR="005D4EE8" w:rsidTr="0016700E">
        <w:trPr>
          <w:cantSplit/>
          <w:trHeight w:val="3853"/>
        </w:trPr>
        <w:tc>
          <w:tcPr>
            <w:tcW w:w="789" w:type="dxa"/>
            <w:textDirection w:val="btLr"/>
          </w:tcPr>
          <w:p w:rsidR="005D4EE8" w:rsidRDefault="005D4EE8" w:rsidP="00DA4047">
            <w:pPr>
              <w:widowControl w:val="0"/>
              <w:ind w:left="113" w:right="113"/>
              <w:rPr>
                <w:b/>
              </w:rPr>
            </w:pPr>
            <w:r>
              <w:rPr>
                <w:b/>
              </w:rPr>
              <w:t>Triad census (bullying)</w:t>
            </w:r>
          </w:p>
        </w:tc>
        <w:tc>
          <w:tcPr>
            <w:tcW w:w="8670" w:type="dxa"/>
            <w:gridSpan w:val="2"/>
          </w:tcPr>
          <w:p w:rsidR="005D4EE8" w:rsidRDefault="00624813" w:rsidP="007454D1">
            <w:pPr>
              <w:widowControl w:val="0"/>
              <w:rPr>
                <w:noProof/>
                <w:lang w:eastAsia="en-US"/>
              </w:rPr>
            </w:pPr>
            <w:r>
              <w:rPr>
                <w:noProof/>
                <w:lang w:eastAsia="en-US"/>
              </w:rPr>
              <w:drawing>
                <wp:inline distT="0" distB="0" distL="0" distR="0">
                  <wp:extent cx="4082902" cy="4082902"/>
                  <wp:effectExtent l="0" t="0" r="0" b="0"/>
                  <wp:docPr id="729" name="Picture 7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iad_288_bul.jpg"/>
                          <pic:cNvPicPr/>
                        </pic:nvPicPr>
                        <pic:blipFill>
                          <a:blip r:embed="rId6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4082902" cy="4082902"/>
                          </a:xfrm>
                          <a:prstGeom prst="rect">
                            <a:avLst/>
                          </a:prstGeom>
                        </pic:spPr>
                      </pic:pic>
                    </a:graphicData>
                  </a:graphic>
                </wp:inline>
              </w:drawing>
            </w:r>
          </w:p>
        </w:tc>
      </w:tr>
      <w:tr w:rsidR="005D4EE8" w:rsidTr="0016700E">
        <w:trPr>
          <w:cantSplit/>
          <w:trHeight w:val="3853"/>
        </w:trPr>
        <w:tc>
          <w:tcPr>
            <w:tcW w:w="789" w:type="dxa"/>
            <w:textDirection w:val="btLr"/>
          </w:tcPr>
          <w:p w:rsidR="005D4EE8" w:rsidRDefault="005D4EE8" w:rsidP="00DA4047">
            <w:pPr>
              <w:widowControl w:val="0"/>
              <w:ind w:left="113" w:right="113"/>
              <w:rPr>
                <w:b/>
              </w:rPr>
            </w:pPr>
            <w:r>
              <w:rPr>
                <w:b/>
              </w:rPr>
              <w:t>Triad census (defending)</w:t>
            </w:r>
          </w:p>
        </w:tc>
        <w:tc>
          <w:tcPr>
            <w:tcW w:w="8670" w:type="dxa"/>
            <w:gridSpan w:val="2"/>
          </w:tcPr>
          <w:p w:rsidR="005D4EE8" w:rsidRDefault="00624813" w:rsidP="007454D1">
            <w:pPr>
              <w:widowControl w:val="0"/>
              <w:rPr>
                <w:noProof/>
                <w:lang w:eastAsia="en-US"/>
              </w:rPr>
            </w:pPr>
            <w:r>
              <w:rPr>
                <w:noProof/>
                <w:lang w:eastAsia="en-US"/>
              </w:rPr>
              <w:drawing>
                <wp:inline distT="0" distB="0" distL="0" distR="0">
                  <wp:extent cx="3976576" cy="3976576"/>
                  <wp:effectExtent l="0" t="0" r="5080" b="5080"/>
                  <wp:docPr id="730" name="Picture 7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iad_288_def.jpg"/>
                          <pic:cNvPicPr/>
                        </pic:nvPicPr>
                        <pic:blipFill>
                          <a:blip r:embed="rId7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976576" cy="3976576"/>
                          </a:xfrm>
                          <a:prstGeom prst="rect">
                            <a:avLst/>
                          </a:prstGeom>
                        </pic:spPr>
                      </pic:pic>
                    </a:graphicData>
                  </a:graphic>
                </wp:inline>
              </w:drawing>
            </w:r>
          </w:p>
        </w:tc>
      </w:tr>
    </w:tbl>
    <w:p w:rsidR="00624813" w:rsidRDefault="00624813" w:rsidP="007454D1">
      <w:pPr>
        <w:widowControl w:val="0"/>
        <w:jc w:val="center"/>
        <w:rPr>
          <w:b/>
        </w:rPr>
      </w:pPr>
    </w:p>
    <w:p w:rsidR="00624813" w:rsidRDefault="00624813">
      <w:pPr>
        <w:jc w:val="center"/>
        <w:rPr>
          <w:b/>
        </w:rPr>
      </w:pPr>
      <w:r>
        <w:rPr>
          <w:b/>
        </w:rPr>
        <w:br w:type="page"/>
      </w:r>
    </w:p>
    <w:tbl>
      <w:tblPr>
        <w:tblStyle w:val="TableGrid"/>
        <w:tblW w:w="9449" w:type="dxa"/>
        <w:tblInd w:w="-4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06"/>
        <w:gridCol w:w="4455"/>
        <w:gridCol w:w="4476"/>
        <w:gridCol w:w="12"/>
      </w:tblGrid>
      <w:tr w:rsidR="005D4EE8" w:rsidTr="007D246A">
        <w:tc>
          <w:tcPr>
            <w:tcW w:w="506" w:type="dxa"/>
          </w:tcPr>
          <w:p w:rsidR="005D4EE8" w:rsidRDefault="005D4EE8" w:rsidP="00DA4047">
            <w:pPr>
              <w:widowControl w:val="0"/>
            </w:pPr>
          </w:p>
        </w:tc>
        <w:tc>
          <w:tcPr>
            <w:tcW w:w="8943" w:type="dxa"/>
            <w:gridSpan w:val="3"/>
          </w:tcPr>
          <w:p w:rsidR="005D4EE8" w:rsidRPr="003D7180" w:rsidRDefault="005D4EE8" w:rsidP="00DA4047">
            <w:pPr>
              <w:pStyle w:val="Heading2"/>
            </w:pPr>
            <w:bookmarkStart w:id="19" w:name="_Toc380411600"/>
            <w:r>
              <w:t>School C</w:t>
            </w:r>
            <w:bookmarkEnd w:id="19"/>
          </w:p>
        </w:tc>
      </w:tr>
      <w:tr w:rsidR="005D4EE8" w:rsidTr="007D246A">
        <w:tc>
          <w:tcPr>
            <w:tcW w:w="506" w:type="dxa"/>
          </w:tcPr>
          <w:p w:rsidR="005D4EE8" w:rsidRDefault="005D4EE8" w:rsidP="00DA4047">
            <w:pPr>
              <w:widowControl w:val="0"/>
            </w:pPr>
          </w:p>
        </w:tc>
        <w:tc>
          <w:tcPr>
            <w:tcW w:w="4455" w:type="dxa"/>
          </w:tcPr>
          <w:p w:rsidR="005D4EE8" w:rsidRPr="002B1DA0" w:rsidRDefault="005D4EE8" w:rsidP="00DA4047">
            <w:pPr>
              <w:widowControl w:val="0"/>
              <w:rPr>
                <w:b/>
              </w:rPr>
            </w:pPr>
            <w:r>
              <w:rPr>
                <w:b/>
              </w:rPr>
              <w:t>Bullying</w:t>
            </w:r>
          </w:p>
        </w:tc>
        <w:tc>
          <w:tcPr>
            <w:tcW w:w="4488" w:type="dxa"/>
            <w:gridSpan w:val="2"/>
          </w:tcPr>
          <w:p w:rsidR="005D4EE8" w:rsidRPr="003D7180" w:rsidRDefault="005D4EE8" w:rsidP="00DA4047">
            <w:pPr>
              <w:widowControl w:val="0"/>
              <w:rPr>
                <w:b/>
              </w:rPr>
            </w:pPr>
            <w:r w:rsidRPr="003D7180">
              <w:rPr>
                <w:b/>
              </w:rPr>
              <w:t>Defending</w:t>
            </w:r>
          </w:p>
        </w:tc>
      </w:tr>
      <w:tr w:rsidR="005D4EE8" w:rsidTr="007D246A">
        <w:trPr>
          <w:cantSplit/>
          <w:trHeight w:val="2206"/>
        </w:trPr>
        <w:tc>
          <w:tcPr>
            <w:tcW w:w="506" w:type="dxa"/>
            <w:textDirection w:val="btLr"/>
          </w:tcPr>
          <w:p w:rsidR="005D4EE8" w:rsidRPr="003D7180" w:rsidRDefault="005D4EE8" w:rsidP="00DA4047">
            <w:pPr>
              <w:widowControl w:val="0"/>
              <w:ind w:left="113" w:right="113"/>
              <w:rPr>
                <w:b/>
              </w:rPr>
            </w:pPr>
            <w:r w:rsidRPr="003D7180">
              <w:rPr>
                <w:b/>
              </w:rPr>
              <w:t>Indegrees</w:t>
            </w:r>
          </w:p>
        </w:tc>
        <w:tc>
          <w:tcPr>
            <w:tcW w:w="4455" w:type="dxa"/>
          </w:tcPr>
          <w:p w:rsidR="005D4EE8" w:rsidRDefault="00624813" w:rsidP="007454D1">
            <w:pPr>
              <w:widowControl w:val="0"/>
            </w:pPr>
            <w:r>
              <w:rPr>
                <w:noProof/>
                <w:lang w:eastAsia="en-US"/>
              </w:rPr>
              <w:drawing>
                <wp:inline distT="0" distB="0" distL="0" distR="0">
                  <wp:extent cx="2690037" cy="2690037"/>
                  <wp:effectExtent l="0" t="0" r="0" b="0"/>
                  <wp:docPr id="731" name="Picture 7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degree_355_bul_21.jpg"/>
                          <pic:cNvPicPr/>
                        </pic:nvPicPr>
                        <pic:blipFill>
                          <a:blip r:embed="rId7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690037" cy="2690037"/>
                          </a:xfrm>
                          <a:prstGeom prst="rect">
                            <a:avLst/>
                          </a:prstGeom>
                        </pic:spPr>
                      </pic:pic>
                    </a:graphicData>
                  </a:graphic>
                </wp:inline>
              </w:drawing>
            </w:r>
          </w:p>
        </w:tc>
        <w:tc>
          <w:tcPr>
            <w:tcW w:w="4488" w:type="dxa"/>
            <w:gridSpan w:val="2"/>
          </w:tcPr>
          <w:p w:rsidR="005D4EE8" w:rsidRDefault="00624813" w:rsidP="007454D1">
            <w:pPr>
              <w:widowControl w:val="0"/>
            </w:pPr>
            <w:r>
              <w:rPr>
                <w:noProof/>
                <w:lang w:eastAsia="en-US"/>
              </w:rPr>
              <w:drawing>
                <wp:inline distT="0" distB="0" distL="0" distR="0">
                  <wp:extent cx="2690037" cy="2690037"/>
                  <wp:effectExtent l="0" t="0" r="0" b="0"/>
                  <wp:docPr id="732" name="Picture 7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degree_355_def_21.jpg"/>
                          <pic:cNvPicPr/>
                        </pic:nvPicPr>
                        <pic:blipFill>
                          <a:blip r:embed="rId7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690038" cy="2690038"/>
                          </a:xfrm>
                          <a:prstGeom prst="rect">
                            <a:avLst/>
                          </a:prstGeom>
                        </pic:spPr>
                      </pic:pic>
                    </a:graphicData>
                  </a:graphic>
                </wp:inline>
              </w:drawing>
            </w:r>
          </w:p>
        </w:tc>
      </w:tr>
      <w:tr w:rsidR="005D4EE8" w:rsidTr="007D246A">
        <w:trPr>
          <w:cantSplit/>
          <w:trHeight w:val="3242"/>
        </w:trPr>
        <w:tc>
          <w:tcPr>
            <w:tcW w:w="506" w:type="dxa"/>
            <w:textDirection w:val="btLr"/>
          </w:tcPr>
          <w:p w:rsidR="005D4EE8" w:rsidRPr="003D7180" w:rsidRDefault="005D4EE8" w:rsidP="00DA4047">
            <w:pPr>
              <w:widowControl w:val="0"/>
              <w:ind w:left="113" w:right="113"/>
              <w:rPr>
                <w:b/>
              </w:rPr>
            </w:pPr>
            <w:r w:rsidRPr="003D7180">
              <w:rPr>
                <w:b/>
              </w:rPr>
              <w:t>Outdegrees</w:t>
            </w:r>
          </w:p>
        </w:tc>
        <w:tc>
          <w:tcPr>
            <w:tcW w:w="4455" w:type="dxa"/>
          </w:tcPr>
          <w:p w:rsidR="005D4EE8" w:rsidRDefault="00624813" w:rsidP="007454D1">
            <w:pPr>
              <w:widowControl w:val="0"/>
            </w:pPr>
            <w:r>
              <w:rPr>
                <w:noProof/>
                <w:lang w:eastAsia="en-US"/>
              </w:rPr>
              <w:drawing>
                <wp:inline distT="0" distB="0" distL="0" distR="0">
                  <wp:extent cx="2690037" cy="2690037"/>
                  <wp:effectExtent l="0" t="0" r="0" b="0"/>
                  <wp:docPr id="822" name="Picture 8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utdegree_355_bul_21.jpg"/>
                          <pic:cNvPicPr/>
                        </pic:nvPicPr>
                        <pic:blipFill>
                          <a:blip r:embed="rId7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690038" cy="2690038"/>
                          </a:xfrm>
                          <a:prstGeom prst="rect">
                            <a:avLst/>
                          </a:prstGeom>
                        </pic:spPr>
                      </pic:pic>
                    </a:graphicData>
                  </a:graphic>
                </wp:inline>
              </w:drawing>
            </w:r>
          </w:p>
        </w:tc>
        <w:tc>
          <w:tcPr>
            <w:tcW w:w="4488" w:type="dxa"/>
            <w:gridSpan w:val="2"/>
          </w:tcPr>
          <w:p w:rsidR="005D4EE8" w:rsidRDefault="00624813" w:rsidP="007454D1">
            <w:pPr>
              <w:widowControl w:val="0"/>
            </w:pPr>
            <w:r>
              <w:rPr>
                <w:noProof/>
                <w:lang w:eastAsia="en-US"/>
              </w:rPr>
              <w:drawing>
                <wp:inline distT="0" distB="0" distL="0" distR="0">
                  <wp:extent cx="2690037" cy="2690037"/>
                  <wp:effectExtent l="0" t="0" r="0" b="0"/>
                  <wp:docPr id="823" name="Picture 8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utdegree_355_def_21.jpg"/>
                          <pic:cNvPicPr/>
                        </pic:nvPicPr>
                        <pic:blipFill>
                          <a:blip r:embed="rId7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690038" cy="2690038"/>
                          </a:xfrm>
                          <a:prstGeom prst="rect">
                            <a:avLst/>
                          </a:prstGeom>
                        </pic:spPr>
                      </pic:pic>
                    </a:graphicData>
                  </a:graphic>
                </wp:inline>
              </w:drawing>
            </w:r>
          </w:p>
        </w:tc>
      </w:tr>
      <w:tr w:rsidR="005D4EE8" w:rsidTr="007D246A">
        <w:trPr>
          <w:cantSplit/>
          <w:trHeight w:val="3853"/>
        </w:trPr>
        <w:tc>
          <w:tcPr>
            <w:tcW w:w="506" w:type="dxa"/>
            <w:textDirection w:val="btLr"/>
          </w:tcPr>
          <w:p w:rsidR="005D4EE8" w:rsidRPr="003D7180" w:rsidRDefault="005D4EE8" w:rsidP="00DA4047">
            <w:pPr>
              <w:widowControl w:val="0"/>
              <w:ind w:left="113" w:right="113"/>
              <w:rPr>
                <w:b/>
              </w:rPr>
            </w:pPr>
            <w:r>
              <w:rPr>
                <w:b/>
              </w:rPr>
              <w:t>Geodesic distance</w:t>
            </w:r>
          </w:p>
        </w:tc>
        <w:tc>
          <w:tcPr>
            <w:tcW w:w="4455" w:type="dxa"/>
          </w:tcPr>
          <w:p w:rsidR="005D4EE8" w:rsidRDefault="00624813" w:rsidP="007454D1">
            <w:pPr>
              <w:widowControl w:val="0"/>
              <w:rPr>
                <w:noProof/>
                <w:lang w:eastAsia="en-US"/>
              </w:rPr>
            </w:pPr>
            <w:r>
              <w:rPr>
                <w:noProof/>
                <w:lang w:eastAsia="en-US"/>
              </w:rPr>
              <w:drawing>
                <wp:inline distT="0" distB="0" distL="0" distR="0">
                  <wp:extent cx="2690037" cy="2690037"/>
                  <wp:effectExtent l="0" t="0" r="0" b="0"/>
                  <wp:docPr id="824" name="Picture 8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odesic_355_bul.jpg"/>
                          <pic:cNvPicPr/>
                        </pic:nvPicPr>
                        <pic:blipFill>
                          <a:blip r:embed="rId7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690037" cy="2690037"/>
                          </a:xfrm>
                          <a:prstGeom prst="rect">
                            <a:avLst/>
                          </a:prstGeom>
                        </pic:spPr>
                      </pic:pic>
                    </a:graphicData>
                  </a:graphic>
                </wp:inline>
              </w:drawing>
            </w:r>
          </w:p>
        </w:tc>
        <w:tc>
          <w:tcPr>
            <w:tcW w:w="4488" w:type="dxa"/>
            <w:gridSpan w:val="2"/>
          </w:tcPr>
          <w:p w:rsidR="005D4EE8" w:rsidRDefault="00624813" w:rsidP="007454D1">
            <w:pPr>
              <w:widowControl w:val="0"/>
              <w:rPr>
                <w:noProof/>
                <w:lang w:eastAsia="en-US"/>
              </w:rPr>
            </w:pPr>
            <w:r>
              <w:rPr>
                <w:noProof/>
                <w:lang w:eastAsia="en-US"/>
              </w:rPr>
              <w:drawing>
                <wp:inline distT="0" distB="0" distL="0" distR="0">
                  <wp:extent cx="2690037" cy="2690037"/>
                  <wp:effectExtent l="0" t="0" r="0" b="0"/>
                  <wp:docPr id="825" name="Picture 8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odesic_355_def.jpg"/>
                          <pic:cNvPicPr/>
                        </pic:nvPicPr>
                        <pic:blipFill>
                          <a:blip r:embed="rId7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690039" cy="2690039"/>
                          </a:xfrm>
                          <a:prstGeom prst="rect">
                            <a:avLst/>
                          </a:prstGeom>
                        </pic:spPr>
                      </pic:pic>
                    </a:graphicData>
                  </a:graphic>
                </wp:inline>
              </w:drawing>
            </w:r>
          </w:p>
        </w:tc>
      </w:tr>
      <w:tr w:rsidR="005D4EE8" w:rsidTr="007D246A">
        <w:trPr>
          <w:gridAfter w:val="1"/>
          <w:wAfter w:w="12" w:type="dxa"/>
          <w:cantSplit/>
          <w:trHeight w:val="3853"/>
        </w:trPr>
        <w:tc>
          <w:tcPr>
            <w:tcW w:w="506" w:type="dxa"/>
            <w:textDirection w:val="btLr"/>
          </w:tcPr>
          <w:p w:rsidR="005D4EE8" w:rsidRDefault="005D4EE8" w:rsidP="00DA4047">
            <w:pPr>
              <w:widowControl w:val="0"/>
              <w:ind w:left="113" w:right="113"/>
              <w:rPr>
                <w:b/>
              </w:rPr>
            </w:pPr>
            <w:r>
              <w:rPr>
                <w:b/>
              </w:rPr>
              <w:t>Triad census (bullying)</w:t>
            </w:r>
          </w:p>
        </w:tc>
        <w:tc>
          <w:tcPr>
            <w:tcW w:w="8931" w:type="dxa"/>
            <w:gridSpan w:val="2"/>
          </w:tcPr>
          <w:p w:rsidR="005D4EE8" w:rsidRDefault="00624813" w:rsidP="007454D1">
            <w:pPr>
              <w:widowControl w:val="0"/>
              <w:rPr>
                <w:noProof/>
                <w:lang w:eastAsia="en-US"/>
              </w:rPr>
            </w:pPr>
            <w:r>
              <w:rPr>
                <w:noProof/>
                <w:lang w:eastAsia="en-US"/>
              </w:rPr>
              <w:drawing>
                <wp:inline distT="0" distB="0" distL="0" distR="0">
                  <wp:extent cx="4072270" cy="4072270"/>
                  <wp:effectExtent l="0" t="0" r="4445" b="4445"/>
                  <wp:docPr id="826" name="Picture 8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iad_355_bul.jpg"/>
                          <pic:cNvPicPr/>
                        </pic:nvPicPr>
                        <pic:blipFill>
                          <a:blip r:embed="rId7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4072270" cy="4072270"/>
                          </a:xfrm>
                          <a:prstGeom prst="rect">
                            <a:avLst/>
                          </a:prstGeom>
                        </pic:spPr>
                      </pic:pic>
                    </a:graphicData>
                  </a:graphic>
                </wp:inline>
              </w:drawing>
            </w:r>
          </w:p>
        </w:tc>
      </w:tr>
      <w:tr w:rsidR="005D4EE8" w:rsidTr="007D246A">
        <w:trPr>
          <w:gridAfter w:val="1"/>
          <w:wAfter w:w="12" w:type="dxa"/>
          <w:cantSplit/>
          <w:trHeight w:val="3853"/>
        </w:trPr>
        <w:tc>
          <w:tcPr>
            <w:tcW w:w="506" w:type="dxa"/>
            <w:textDirection w:val="btLr"/>
          </w:tcPr>
          <w:p w:rsidR="005D4EE8" w:rsidRDefault="005D4EE8" w:rsidP="00DA4047">
            <w:pPr>
              <w:widowControl w:val="0"/>
              <w:ind w:left="113" w:right="113"/>
              <w:rPr>
                <w:b/>
              </w:rPr>
            </w:pPr>
            <w:r>
              <w:rPr>
                <w:b/>
              </w:rPr>
              <w:t>Triad census (defending)</w:t>
            </w:r>
          </w:p>
        </w:tc>
        <w:tc>
          <w:tcPr>
            <w:tcW w:w="8931" w:type="dxa"/>
            <w:gridSpan w:val="2"/>
          </w:tcPr>
          <w:p w:rsidR="005D4EE8" w:rsidRDefault="00624813" w:rsidP="007454D1">
            <w:pPr>
              <w:widowControl w:val="0"/>
              <w:rPr>
                <w:noProof/>
                <w:lang w:eastAsia="en-US"/>
              </w:rPr>
            </w:pPr>
            <w:r>
              <w:rPr>
                <w:noProof/>
                <w:lang w:eastAsia="en-US"/>
              </w:rPr>
              <w:drawing>
                <wp:inline distT="0" distB="0" distL="0" distR="0">
                  <wp:extent cx="3965944" cy="3965944"/>
                  <wp:effectExtent l="0" t="0" r="0" b="0"/>
                  <wp:docPr id="827" name="Picture 8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iad_355_def.jpg"/>
                          <pic:cNvPicPr/>
                        </pic:nvPicPr>
                        <pic:blipFill>
                          <a:blip r:embed="rId7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965944" cy="3965944"/>
                          </a:xfrm>
                          <a:prstGeom prst="rect">
                            <a:avLst/>
                          </a:prstGeom>
                        </pic:spPr>
                      </pic:pic>
                    </a:graphicData>
                  </a:graphic>
                </wp:inline>
              </w:drawing>
            </w:r>
          </w:p>
        </w:tc>
      </w:tr>
    </w:tbl>
    <w:p w:rsidR="00A12C72" w:rsidRPr="00A12C72" w:rsidRDefault="00A12C72" w:rsidP="002317F1">
      <w:pPr>
        <w:widowControl w:val="0"/>
      </w:pPr>
    </w:p>
    <w:sectPr w:rsidR="00A12C72" w:rsidRPr="00A12C72" w:rsidSect="007454D1">
      <w:pgSz w:w="12240" w:h="15840"/>
      <w:pgMar w:top="720" w:right="1440" w:bottom="72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32426" w:rsidRDefault="00D32426" w:rsidP="008B361A">
      <w:r>
        <w:separator/>
      </w:r>
    </w:p>
  </w:endnote>
  <w:endnote w:type="continuationSeparator" w:id="0">
    <w:p w:rsidR="00D32426" w:rsidRDefault="00D32426" w:rsidP="008B361A">
      <w:r>
        <w:continuationSeparator/>
      </w:r>
    </w:p>
  </w:endnote>
  <w:endnote w:type="continuationNotice" w:id="1">
    <w:p w:rsidR="00D32426" w:rsidRDefault="00D32426"/>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imSun">
    <w:altName w:val="Arial Unicode MS"/>
    <w:panose1 w:val="02010600030101010101"/>
    <w:charset w:val="86"/>
    <w:family w:val="auto"/>
    <w:notTrueType/>
    <w:pitch w:val="variable"/>
    <w:sig w:usb0="00000000" w:usb1="080E0000" w:usb2="00000010" w:usb3="00000000" w:csb0="0004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61002A87" w:usb1="80000000" w:usb2="00000008" w:usb3="00000000" w:csb0="000101FF" w:csb1="00000000"/>
  </w:font>
  <w:font w:name="MS Mincho">
    <w:altName w:val="ＭＳ 明朝"/>
    <w:panose1 w:val="02020609040205080304"/>
    <w:charset w:val="80"/>
    <w:family w:val="modern"/>
    <w:pitch w:val="fixed"/>
    <w:sig w:usb0="A00002BF" w:usb1="68C7FCFB" w:usb2="00000010" w:usb3="00000000" w:csb0="0002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80733344"/>
      <w:docPartObj>
        <w:docPartGallery w:val="Page Numbers (Bottom of Page)"/>
        <w:docPartUnique/>
      </w:docPartObj>
    </w:sdtPr>
    <w:sdtEndPr>
      <w:rPr>
        <w:noProof/>
      </w:rPr>
    </w:sdtEndPr>
    <w:sdtContent>
      <w:p w:rsidR="00DA4047" w:rsidRDefault="006069D0">
        <w:pPr>
          <w:pStyle w:val="Footer"/>
          <w:jc w:val="right"/>
        </w:pPr>
        <w:r>
          <w:fldChar w:fldCharType="begin"/>
        </w:r>
        <w:r w:rsidR="00DA4047">
          <w:instrText xml:space="preserve"> PAGE   \* MERGEFORMAT </w:instrText>
        </w:r>
        <w:r>
          <w:fldChar w:fldCharType="separate"/>
        </w:r>
        <w:r w:rsidR="00741DB3">
          <w:rPr>
            <w:noProof/>
          </w:rPr>
          <w:t>4</w:t>
        </w:r>
        <w:r>
          <w:rPr>
            <w:noProof/>
          </w:rPr>
          <w:fldChar w:fldCharType="end"/>
        </w:r>
      </w:p>
    </w:sdtContent>
  </w:sdt>
  <w:p w:rsidR="00DA4047" w:rsidRDefault="00DA4047">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32426" w:rsidRDefault="00D32426" w:rsidP="008B361A">
      <w:r>
        <w:separator/>
      </w:r>
    </w:p>
  </w:footnote>
  <w:footnote w:type="continuationSeparator" w:id="0">
    <w:p w:rsidR="00D32426" w:rsidRDefault="00D32426" w:rsidP="008B361A">
      <w:r>
        <w:continuationSeparator/>
      </w:r>
    </w:p>
  </w:footnote>
  <w:footnote w:type="continuationNotice" w:id="1">
    <w:p w:rsidR="00D32426" w:rsidRDefault="00D32426"/>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A4047" w:rsidRDefault="00DA4047">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2700E5"/>
    <w:multiLevelType w:val="hybridMultilevel"/>
    <w:tmpl w:val="9E103D32"/>
    <w:lvl w:ilvl="0" w:tplc="09F0B120">
      <w:start w:val="1"/>
      <w:numFmt w:val="decimal"/>
      <w:lvlText w:val="%1."/>
      <w:lvlJc w:val="left"/>
      <w:pPr>
        <w:ind w:left="1080" w:hanging="360"/>
      </w:pPr>
      <w:rPr>
        <w:rFonts w:eastAsia="Times New Roman" w:hint="default"/>
      </w:rPr>
    </w:lvl>
    <w:lvl w:ilvl="1" w:tplc="04130019" w:tentative="1">
      <w:start w:val="1"/>
      <w:numFmt w:val="lowerLetter"/>
      <w:lvlText w:val="%2."/>
      <w:lvlJc w:val="left"/>
      <w:pPr>
        <w:ind w:left="1800" w:hanging="360"/>
      </w:pPr>
    </w:lvl>
    <w:lvl w:ilvl="2" w:tplc="0413001B" w:tentative="1">
      <w:start w:val="1"/>
      <w:numFmt w:val="lowerRoman"/>
      <w:lvlText w:val="%3."/>
      <w:lvlJc w:val="right"/>
      <w:pPr>
        <w:ind w:left="2520" w:hanging="180"/>
      </w:pPr>
    </w:lvl>
    <w:lvl w:ilvl="3" w:tplc="0413000F" w:tentative="1">
      <w:start w:val="1"/>
      <w:numFmt w:val="decimal"/>
      <w:lvlText w:val="%4."/>
      <w:lvlJc w:val="left"/>
      <w:pPr>
        <w:ind w:left="3240" w:hanging="360"/>
      </w:pPr>
    </w:lvl>
    <w:lvl w:ilvl="4" w:tplc="04130019" w:tentative="1">
      <w:start w:val="1"/>
      <w:numFmt w:val="lowerLetter"/>
      <w:lvlText w:val="%5."/>
      <w:lvlJc w:val="left"/>
      <w:pPr>
        <w:ind w:left="3960" w:hanging="360"/>
      </w:pPr>
    </w:lvl>
    <w:lvl w:ilvl="5" w:tplc="0413001B" w:tentative="1">
      <w:start w:val="1"/>
      <w:numFmt w:val="lowerRoman"/>
      <w:lvlText w:val="%6."/>
      <w:lvlJc w:val="right"/>
      <w:pPr>
        <w:ind w:left="4680" w:hanging="180"/>
      </w:pPr>
    </w:lvl>
    <w:lvl w:ilvl="6" w:tplc="0413000F" w:tentative="1">
      <w:start w:val="1"/>
      <w:numFmt w:val="decimal"/>
      <w:lvlText w:val="%7."/>
      <w:lvlJc w:val="left"/>
      <w:pPr>
        <w:ind w:left="5400" w:hanging="360"/>
      </w:pPr>
    </w:lvl>
    <w:lvl w:ilvl="7" w:tplc="04130019" w:tentative="1">
      <w:start w:val="1"/>
      <w:numFmt w:val="lowerLetter"/>
      <w:lvlText w:val="%8."/>
      <w:lvlJc w:val="left"/>
      <w:pPr>
        <w:ind w:left="6120" w:hanging="360"/>
      </w:pPr>
    </w:lvl>
    <w:lvl w:ilvl="8" w:tplc="0413001B" w:tentative="1">
      <w:start w:val="1"/>
      <w:numFmt w:val="lowerRoman"/>
      <w:lvlText w:val="%9."/>
      <w:lvlJc w:val="right"/>
      <w:pPr>
        <w:ind w:left="6840" w:hanging="180"/>
      </w:pPr>
    </w:lvl>
  </w:abstractNum>
  <w:abstractNum w:abstractNumId="1">
    <w:nsid w:val="10400A78"/>
    <w:multiLevelType w:val="hybridMultilevel"/>
    <w:tmpl w:val="EEA83782"/>
    <w:lvl w:ilvl="0" w:tplc="131A48D8">
      <w:numFmt w:val="bullet"/>
      <w:lvlText w:val="-"/>
      <w:lvlJc w:val="left"/>
      <w:pPr>
        <w:ind w:left="720" w:hanging="360"/>
      </w:pPr>
      <w:rPr>
        <w:rFonts w:ascii="Times New Roman" w:eastAsia="SimSu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A5C0D0D"/>
    <w:multiLevelType w:val="hybridMultilevel"/>
    <w:tmpl w:val="63924702"/>
    <w:lvl w:ilvl="0" w:tplc="7B0C04EE">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D7B56A7"/>
    <w:multiLevelType w:val="hybridMultilevel"/>
    <w:tmpl w:val="0A0CC3B8"/>
    <w:lvl w:ilvl="0" w:tplc="7B0C04EE">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23123F9"/>
    <w:multiLevelType w:val="hybridMultilevel"/>
    <w:tmpl w:val="2BE41206"/>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nsid w:val="45D6688A"/>
    <w:multiLevelType w:val="hybridMultilevel"/>
    <w:tmpl w:val="5FFEEBB6"/>
    <w:lvl w:ilvl="0" w:tplc="0E9E1016">
      <w:start w:val="1"/>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90F162C"/>
    <w:multiLevelType w:val="hybridMultilevel"/>
    <w:tmpl w:val="6C1E2DE2"/>
    <w:lvl w:ilvl="0" w:tplc="D64EE94A">
      <w:start w:val="3"/>
      <w:numFmt w:val="bullet"/>
      <w:lvlText w:val="-"/>
      <w:lvlJc w:val="left"/>
      <w:pPr>
        <w:ind w:left="1080" w:hanging="360"/>
      </w:pPr>
      <w:rPr>
        <w:rFonts w:ascii="Times New Roman" w:eastAsia="SimSu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nsid w:val="5087078F"/>
    <w:multiLevelType w:val="hybridMultilevel"/>
    <w:tmpl w:val="92EAA792"/>
    <w:lvl w:ilvl="0" w:tplc="08B8F9E0">
      <w:start w:val="3"/>
      <w:numFmt w:val="bullet"/>
      <w:lvlText w:val=""/>
      <w:lvlJc w:val="left"/>
      <w:pPr>
        <w:ind w:left="720" w:hanging="360"/>
      </w:pPr>
      <w:rPr>
        <w:rFonts w:ascii="Wingdings" w:eastAsia="SimSu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4D81C13"/>
    <w:multiLevelType w:val="hybridMultilevel"/>
    <w:tmpl w:val="66D8F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6F41290"/>
    <w:multiLevelType w:val="hybridMultilevel"/>
    <w:tmpl w:val="A490B7B0"/>
    <w:lvl w:ilvl="0" w:tplc="C71293D4">
      <w:start w:val="2"/>
      <w:numFmt w:val="bullet"/>
      <w:lvlText w:val=""/>
      <w:lvlJc w:val="left"/>
      <w:pPr>
        <w:ind w:left="720" w:hanging="360"/>
      </w:pPr>
      <w:rPr>
        <w:rFonts w:ascii="Wingdings" w:eastAsia="SimSu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B3F120D"/>
    <w:multiLevelType w:val="hybridMultilevel"/>
    <w:tmpl w:val="49A235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716E4CA5"/>
    <w:multiLevelType w:val="hybridMultilevel"/>
    <w:tmpl w:val="4FCA7B2C"/>
    <w:lvl w:ilvl="0" w:tplc="06B49714">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7B1F31EE"/>
    <w:multiLevelType w:val="hybridMultilevel"/>
    <w:tmpl w:val="BCE66F0C"/>
    <w:lvl w:ilvl="0" w:tplc="B0541CB6">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10"/>
  </w:num>
  <w:num w:numId="4">
    <w:abstractNumId w:val="2"/>
  </w:num>
  <w:num w:numId="5">
    <w:abstractNumId w:val="7"/>
  </w:num>
  <w:num w:numId="6">
    <w:abstractNumId w:val="6"/>
  </w:num>
  <w:num w:numId="7">
    <w:abstractNumId w:val="8"/>
  </w:num>
  <w:num w:numId="8">
    <w:abstractNumId w:val="5"/>
  </w:num>
  <w:num w:numId="9">
    <w:abstractNumId w:val="11"/>
  </w:num>
  <w:num w:numId="10">
    <w:abstractNumId w:val="12"/>
  </w:num>
  <w:num w:numId="11">
    <w:abstractNumId w:val="3"/>
  </w:num>
  <w:num w:numId="12">
    <w:abstractNumId w:val="1"/>
  </w:num>
  <w:num w:numId="13">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60"/>
  <w:defaultTabStop w:val="720"/>
  <w:hyphenationZone w:val="425"/>
  <w:characterSpacingControl w:val="doNotCompress"/>
  <w:hdrShapeDefaults>
    <o:shapedefaults v:ext="edit" spidmax="7170"/>
  </w:hdrShapeDefaults>
  <w:footnotePr>
    <w:footnote w:id="-1"/>
    <w:footnote w:id="0"/>
    <w:footnote w:id="1"/>
  </w:footnotePr>
  <w:endnotePr>
    <w:endnote w:id="-1"/>
    <w:endnote w:id="0"/>
    <w:endnote w:id="1"/>
  </w:endnotePr>
  <w:compat/>
  <w:rsids>
    <w:rsidRoot w:val="00EE5C59"/>
    <w:rsid w:val="000163CA"/>
    <w:rsid w:val="0002025C"/>
    <w:rsid w:val="00020D77"/>
    <w:rsid w:val="00024CDD"/>
    <w:rsid w:val="000276DC"/>
    <w:rsid w:val="00047006"/>
    <w:rsid w:val="00047B3C"/>
    <w:rsid w:val="00053C02"/>
    <w:rsid w:val="00066B32"/>
    <w:rsid w:val="00076DF8"/>
    <w:rsid w:val="000902C4"/>
    <w:rsid w:val="000958EF"/>
    <w:rsid w:val="000B54CB"/>
    <w:rsid w:val="000D326A"/>
    <w:rsid w:val="000D5EE7"/>
    <w:rsid w:val="000D6146"/>
    <w:rsid w:val="000E16B7"/>
    <w:rsid w:val="001163E6"/>
    <w:rsid w:val="001214F4"/>
    <w:rsid w:val="001347B4"/>
    <w:rsid w:val="00147120"/>
    <w:rsid w:val="0016700E"/>
    <w:rsid w:val="0018728D"/>
    <w:rsid w:val="001943AD"/>
    <w:rsid w:val="001C6C4C"/>
    <w:rsid w:val="001F7842"/>
    <w:rsid w:val="002054E3"/>
    <w:rsid w:val="00211236"/>
    <w:rsid w:val="00212485"/>
    <w:rsid w:val="00222C57"/>
    <w:rsid w:val="002244E9"/>
    <w:rsid w:val="002316C3"/>
    <w:rsid w:val="002317F1"/>
    <w:rsid w:val="002345FB"/>
    <w:rsid w:val="00266B49"/>
    <w:rsid w:val="00275783"/>
    <w:rsid w:val="00286D12"/>
    <w:rsid w:val="002A37F8"/>
    <w:rsid w:val="002C689A"/>
    <w:rsid w:val="002E01E1"/>
    <w:rsid w:val="002E4944"/>
    <w:rsid w:val="00303064"/>
    <w:rsid w:val="003057D7"/>
    <w:rsid w:val="00313D81"/>
    <w:rsid w:val="00325446"/>
    <w:rsid w:val="00347F7E"/>
    <w:rsid w:val="003567E4"/>
    <w:rsid w:val="003602AF"/>
    <w:rsid w:val="00375FB4"/>
    <w:rsid w:val="00385497"/>
    <w:rsid w:val="00386E33"/>
    <w:rsid w:val="003A50D1"/>
    <w:rsid w:val="003C184C"/>
    <w:rsid w:val="003D292D"/>
    <w:rsid w:val="003D4B06"/>
    <w:rsid w:val="003D7BA5"/>
    <w:rsid w:val="003E7E34"/>
    <w:rsid w:val="003F0A3C"/>
    <w:rsid w:val="00400801"/>
    <w:rsid w:val="00404FEC"/>
    <w:rsid w:val="00416B3B"/>
    <w:rsid w:val="004313ED"/>
    <w:rsid w:val="00456C43"/>
    <w:rsid w:val="0047310B"/>
    <w:rsid w:val="00484337"/>
    <w:rsid w:val="00486ABF"/>
    <w:rsid w:val="004A31ED"/>
    <w:rsid w:val="004A5887"/>
    <w:rsid w:val="004B596B"/>
    <w:rsid w:val="004C377E"/>
    <w:rsid w:val="004C4D07"/>
    <w:rsid w:val="004D2E0B"/>
    <w:rsid w:val="004F00E2"/>
    <w:rsid w:val="004F159F"/>
    <w:rsid w:val="004F5889"/>
    <w:rsid w:val="00530887"/>
    <w:rsid w:val="0054205C"/>
    <w:rsid w:val="00542869"/>
    <w:rsid w:val="00586D73"/>
    <w:rsid w:val="00592DF5"/>
    <w:rsid w:val="005A1FB4"/>
    <w:rsid w:val="005C6D41"/>
    <w:rsid w:val="005D4EE8"/>
    <w:rsid w:val="005F5E66"/>
    <w:rsid w:val="0060067F"/>
    <w:rsid w:val="00601F87"/>
    <w:rsid w:val="006069D0"/>
    <w:rsid w:val="00612FB9"/>
    <w:rsid w:val="00624813"/>
    <w:rsid w:val="0063595D"/>
    <w:rsid w:val="0063640B"/>
    <w:rsid w:val="00653BEF"/>
    <w:rsid w:val="006648DC"/>
    <w:rsid w:val="00664F40"/>
    <w:rsid w:val="00683759"/>
    <w:rsid w:val="006952F3"/>
    <w:rsid w:val="006A62A6"/>
    <w:rsid w:val="006B387F"/>
    <w:rsid w:val="006D3C19"/>
    <w:rsid w:val="00700E51"/>
    <w:rsid w:val="00710F7C"/>
    <w:rsid w:val="007113A2"/>
    <w:rsid w:val="00741DB3"/>
    <w:rsid w:val="00741F01"/>
    <w:rsid w:val="007422FD"/>
    <w:rsid w:val="007454D1"/>
    <w:rsid w:val="007932A1"/>
    <w:rsid w:val="007A4DC2"/>
    <w:rsid w:val="007C50F6"/>
    <w:rsid w:val="007D246A"/>
    <w:rsid w:val="007D6463"/>
    <w:rsid w:val="007F4476"/>
    <w:rsid w:val="008038CB"/>
    <w:rsid w:val="008266AD"/>
    <w:rsid w:val="00831929"/>
    <w:rsid w:val="00857F60"/>
    <w:rsid w:val="008A3C94"/>
    <w:rsid w:val="008B361A"/>
    <w:rsid w:val="008E0144"/>
    <w:rsid w:val="008F6ED4"/>
    <w:rsid w:val="00902107"/>
    <w:rsid w:val="0090560E"/>
    <w:rsid w:val="00933ADC"/>
    <w:rsid w:val="00962361"/>
    <w:rsid w:val="00972BD2"/>
    <w:rsid w:val="00991C44"/>
    <w:rsid w:val="00994259"/>
    <w:rsid w:val="009C046B"/>
    <w:rsid w:val="009F635C"/>
    <w:rsid w:val="00A12C72"/>
    <w:rsid w:val="00A26DE9"/>
    <w:rsid w:val="00A46D99"/>
    <w:rsid w:val="00A8248B"/>
    <w:rsid w:val="00AB6DCE"/>
    <w:rsid w:val="00AC5CF1"/>
    <w:rsid w:val="00AD1F3E"/>
    <w:rsid w:val="00AF1669"/>
    <w:rsid w:val="00AF41F2"/>
    <w:rsid w:val="00B120BC"/>
    <w:rsid w:val="00B3498D"/>
    <w:rsid w:val="00B36ACD"/>
    <w:rsid w:val="00B4256B"/>
    <w:rsid w:val="00B51DD1"/>
    <w:rsid w:val="00B60265"/>
    <w:rsid w:val="00B64D27"/>
    <w:rsid w:val="00B740E5"/>
    <w:rsid w:val="00B87135"/>
    <w:rsid w:val="00B924A7"/>
    <w:rsid w:val="00B964A6"/>
    <w:rsid w:val="00B972FE"/>
    <w:rsid w:val="00BA421D"/>
    <w:rsid w:val="00BB3B30"/>
    <w:rsid w:val="00BD471D"/>
    <w:rsid w:val="00BF06C4"/>
    <w:rsid w:val="00BF5066"/>
    <w:rsid w:val="00C06AAD"/>
    <w:rsid w:val="00C14127"/>
    <w:rsid w:val="00C16E9F"/>
    <w:rsid w:val="00C21BA3"/>
    <w:rsid w:val="00C235EB"/>
    <w:rsid w:val="00C33C17"/>
    <w:rsid w:val="00C36C21"/>
    <w:rsid w:val="00C4597D"/>
    <w:rsid w:val="00C70AC7"/>
    <w:rsid w:val="00C83B61"/>
    <w:rsid w:val="00CA1C34"/>
    <w:rsid w:val="00CB1427"/>
    <w:rsid w:val="00CC4043"/>
    <w:rsid w:val="00CD6EC3"/>
    <w:rsid w:val="00CE2087"/>
    <w:rsid w:val="00CF0653"/>
    <w:rsid w:val="00CF50E4"/>
    <w:rsid w:val="00D0592A"/>
    <w:rsid w:val="00D06B19"/>
    <w:rsid w:val="00D117C7"/>
    <w:rsid w:val="00D17A5A"/>
    <w:rsid w:val="00D22A75"/>
    <w:rsid w:val="00D32426"/>
    <w:rsid w:val="00D41BE7"/>
    <w:rsid w:val="00D41F92"/>
    <w:rsid w:val="00D475BD"/>
    <w:rsid w:val="00D47824"/>
    <w:rsid w:val="00D66A79"/>
    <w:rsid w:val="00D72E35"/>
    <w:rsid w:val="00D856F4"/>
    <w:rsid w:val="00DA4047"/>
    <w:rsid w:val="00DA476F"/>
    <w:rsid w:val="00DB70EF"/>
    <w:rsid w:val="00DF04C1"/>
    <w:rsid w:val="00DF6A61"/>
    <w:rsid w:val="00E10DA5"/>
    <w:rsid w:val="00E147F7"/>
    <w:rsid w:val="00E232F9"/>
    <w:rsid w:val="00E33308"/>
    <w:rsid w:val="00E67630"/>
    <w:rsid w:val="00E7444A"/>
    <w:rsid w:val="00E87A08"/>
    <w:rsid w:val="00E91CA0"/>
    <w:rsid w:val="00ED0BFF"/>
    <w:rsid w:val="00EE4EC2"/>
    <w:rsid w:val="00EE5C59"/>
    <w:rsid w:val="00F12DA3"/>
    <w:rsid w:val="00F37244"/>
    <w:rsid w:val="00F4054E"/>
    <w:rsid w:val="00F42C59"/>
    <w:rsid w:val="00F71884"/>
    <w:rsid w:val="00F86817"/>
    <w:rsid w:val="00F92901"/>
    <w:rsid w:val="00FB17FC"/>
    <w:rsid w:val="00FB1A2A"/>
    <w:rsid w:val="00FC4DAF"/>
    <w:rsid w:val="00FF61B0"/>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170"/>
    <o:shapelayout v:ext="edit">
      <o:idmap v:ext="edit" data="1"/>
      <o:rules v:ext="edit">
        <o:r id="V:Rule50" type="connector" idref="#Straight Arrow Connector 14"/>
        <o:r id="V:Rule52" type="connector" idref="#Straight Arrow Connector 20"/>
        <o:r id="V:Rule74" type="connector" idref="#Straight Arrow Connector 108"/>
        <o:r id="V:Rule76" type="connector" idref="#Straight Arrow Connector 117"/>
        <o:r id="V:Rule77" type="connector" idref="#Straight Arrow Connector 118"/>
        <o:r id="V:Rule78" type="connector" idref="#Straight Arrow Connector 123"/>
        <o:r id="V:Rule79" type="connector" idref="#Straight Arrow Connector 124"/>
        <o:r id="V:Rule80" type="connector" idref="#Straight Arrow Connector 180"/>
        <o:r id="V:Rule81" type="connector" idref="#Straight Arrow Connector 117"/>
        <o:r id="V:Rule82" type="connector" idref="#Straight Arrow Connector 118"/>
        <o:r id="V:Rule83" type="connector" idref="#Straight Arrow Connector 123"/>
        <o:r id="V:Rule84" type="connector" idref="#Straight Arrow Connector 124"/>
        <o:r id="V:Rule85" type="connector" idref="#Straight Arrow Connector 180"/>
        <o:r id="V:Rule86" type="connector" idref="#Straight Arrow Connector 117"/>
        <o:r id="V:Rule87" type="connector" idref="#Straight Arrow Connector 118"/>
        <o:r id="V:Rule88" type="connector" idref="#Straight Arrow Connector 123"/>
        <o:r id="V:Rule89" type="connector" idref="#Straight Arrow Connector 124"/>
        <o:r id="V:Rule90" type="connector" idref="#Straight Arrow Connector 454"/>
        <o:r id="V:Rule91" type="connector" idref="#Straight Arrow Connector 457"/>
        <o:r id="V:Rule92" type="connector" idref="#Straight Arrow Connector 409"/>
        <o:r id="V:Rule93" type="connector" idref="#Straight Arrow Connector 410"/>
        <o:r id="V:Rule94" type="connector" idref="#Straight Arrow Connector 412"/>
        <o:r id="V:Rule95" type="connector" idref="#Straight Arrow Connector 460"/>
        <o:r id="V:Rule96" type="connector" idref="#Straight Arrow Connector 471"/>
        <o:r id="V:Rule97" type="connector" idref="#Straight Arrow Connector 515"/>
        <o:r id="V:Rule98" type="connector" idref="#Straight Arrow Connector 516"/>
        <o:r id="V:Rule99" type="connector" idref="#Straight Arrow Connector 518"/>
        <o:r id="V:Rule105" type="connector" idref="#Straight Arrow Connector 412"/>
        <o:r id="V:Rule121" type="connector" idref="#Straight Arrow Connector 117"/>
        <o:r id="V:Rule122" type="connector" idref="#Straight Arrow Connector 118"/>
        <o:r id="V:Rule123" type="connector" idref="#Straight Arrow Connector 123"/>
        <o:r id="V:Rule124" type="connector" idref="#Straight Arrow Connector 124"/>
        <o:r id="V:Rule125" type="connector" idref="#Straight Arrow Connector 180"/>
        <o:r id="V:Rule126" type="connector" idref="#Straight Arrow Connector 117"/>
        <o:r id="V:Rule127" type="connector" idref="#Straight Arrow Connector 118"/>
        <o:r id="V:Rule128" type="connector" idref="#Straight Arrow Connector 123"/>
        <o:r id="V:Rule129" type="connector" idref="#Straight Arrow Connector 124"/>
        <o:r id="V:Rule146" type="connector" idref="#Straight Arrow Connector 144"/>
        <o:r id="V:Rule147" type="connector" idref="#Straight Arrow Connector 150"/>
        <o:r id="V:Rule148" type="connector" idref="#Straight Arrow Connector 151"/>
        <o:r id="V:Rule149" type="connector" idref="#Straight Arrow Connector 155"/>
        <o:r id="V:Rule150" type="connector" idref="#Straight Arrow Connector 387"/>
        <o:r id="V:Rule151" type="connector" idref="#Straight Arrow Connector 181"/>
        <o:r id="V:Rule152" type="connector" idref="#Straight Arrow Connector 186"/>
        <o:r id="V:Rule153" type="connector" idref="#Straight Arrow Connector 190"/>
        <o:r id="V:Rule154" type="connector" idref="#Straight Arrow Connector 191"/>
        <o:r id="V:Rule179" type="connector" idref="#Straight Arrow Connector 944"/>
        <o:r id="V:Rule180" type="connector" idref="#Straight Arrow Connector 946"/>
        <o:r id="V:Rule181" type="connector" idref="#Straight Arrow Connector 931"/>
        <o:r id="V:Rule182" type="connector" idref="#Straight Arrow Connector 932"/>
        <o:r id="V:Rule183" type="connector" idref="#Straight Arrow Connector 933"/>
        <o:r id="V:Rule184" type="connector" idref="#Straight Arrow Connector 117"/>
        <o:r id="V:Rule185" type="connector" idref="#Straight Arrow Connector 117"/>
        <o:r id="V:Rule186" type="connector" idref="#Straight Arrow Connector 117"/>
        <o:r id="V:Rule187" type="connector" idref="#Straight Arrow Connector 117"/>
        <o:r id="V:Rule188" type="connector" idref="#Straight Arrow Connector 117"/>
        <o:r id="V:Rule189" type="connector" idref="#Straight Arrow Connector 117"/>
        <o:r id="V:Rule190" type="connector" idref="#Straight Arrow Connector 117"/>
        <o:r id="V:Rule191" type="connector" idref="#Straight Arrow Connector 117"/>
        <o:r id="V:Rule192" type="connector" idref="#Straight Arrow Connector 117"/>
        <o:r id="V:Rule193" type="connector" idref="#Straight Arrow Connector 117"/>
        <o:r id="V:Rule194" type="connector" idref="#Straight Arrow Connector 117"/>
        <o:r id="V:Rule195" type="connector" idref="#Straight Arrow Connector 117"/>
        <o:r id="V:Rule196" type="connector" idref="#Straight Arrow Connector 117"/>
        <o:r id="V:Rule197" type="connector" idref="#Straight Arrow Connector 117"/>
        <o:r id="V:Rule198" type="connector" idref="#Straight Arrow Connector 117"/>
        <o:r id="V:Rule199" type="connector" idref="#Straight Arrow Connector 117"/>
        <o:r id="V:Rule200" type="connector" idref="#Straight Arrow Connector 117"/>
        <o:r id="V:Rule201" type="connector" idref="#Straight Arrow Connector 117"/>
        <o:r id="V:Rule202" type="connector" idref="#Straight Arrow Connector 117"/>
        <o:r id="V:Rule203" type="connector" idref="#Straight Arrow Connector 117"/>
        <o:r id="V:Rule204" type="connector" idref="#Straight Arrow Connector 117"/>
        <o:r id="V:Rule205" type="connector" idref="#Straight Arrow Connector 117"/>
        <o:r id="V:Rule206" type="connector" idref="#Straight Arrow Connector 117"/>
        <o:r id="V:Rule207" type="connector" idref="#Straight Arrow Connector 117"/>
        <o:r id="V:Rule208" type="connector" idref="#Straight Arrow Connector 117"/>
        <o:r id="V:Rule209" type="connector" idref="#Straight Arrow Connector 117"/>
        <o:r id="V:Rule210" type="connector" idref="#Straight Arrow Connector 117"/>
        <o:r id="V:Rule211" type="connector" idref="#Straight Arrow Connector 117"/>
        <o:r id="V:Rule212" type="connector" idref="#Straight Arrow Connector 117"/>
        <o:r id="V:Rule213" type="connector" idref="#Straight Arrow Connector 117"/>
        <o:r id="V:Rule214" type="connector" idref="#Straight Arrow Connector 117"/>
        <o:r id="V:Rule215" type="connector" idref="#Straight Arrow Connector 117"/>
        <o:r id="V:Rule216" type="connector" idref="#Straight Arrow Connector 117"/>
        <o:r id="V:Rule217" type="connector" idref="#Straight Arrow Connector 117"/>
        <o:r id="V:Rule218" type="connector" idref="#Straight Arrow Connector 117"/>
        <o:r id="V:Rule220" type="connector" idref="#Straight Arrow Connector 572"/>
        <o:r id="V:Rule221" type="connector" idref="#Straight Arrow Connector 406"/>
        <o:r id="V:Rule223" type="connector" idref="#Straight Arrow Connector 511"/>
        <o:r id="V:Rule227" type="connector" idref="#Straight Arrow Connector 820"/>
        <o:r id="V:Rule229" type="connector" idref="#Straight Arrow Connector 849"/>
        <o:r id="V:Rule230" type="connector" idref="#Straight Arrow Connector 861">
          <o:proxy start="" idref="#Oval 859" connectloc="0"/>
          <o:proxy end="" idref="#Oval 858" connectloc="5"/>
        </o:r>
        <o:r id="V:Rule231" type="connector" idref="#Straight Arrow Connector 691"/>
        <o:r id="V:Rule236" type="connector" idref="#Straight Arrow Connector 792"/>
        <o:r id="V:Rule240" type="connector" idref="#Straight Arrow Connector 795"/>
        <o:r id="V:Rule241" type="connector" idref="#Straight Arrow Connector 800"/>
        <o:r id="V:Rule242" type="connector" idref="#Straight Arrow Connector 21"/>
        <o:r id="V:Rule245" type="connector" idref="#Straight Arrow Connector 807"/>
        <o:r id="V:Rule246" type="connector" idref="#Straight Arrow Connector 491"/>
        <o:r id="V:Rule247" type="connector" idref="#Straight Arrow Connector 553"/>
        <o:r id="V:Rule249" type="connector" idref="#Straight Arrow Connector 676"/>
        <o:r id="V:Rule250" type="connector" idref="#Straight Arrow Connector 817"/>
        <o:r id="V:Rule251" type="connector" idref="#Straight Arrow Connector 813"/>
        <o:r id="V:Rule254" type="connector" idref="#Straight Arrow Connector 465"/>
        <o:r id="V:Rule257" type="connector" idref="#Straight Arrow Connector 810"/>
        <o:r id="V:Rule261" type="connector" idref="#Straight Arrow Connector 408"/>
        <o:r id="V:Rule262" type="connector" idref="#Straight Arrow Connector 548"/>
        <o:r id="V:Rule263" type="connector" idref="#Straight Arrow Connector 860">
          <o:proxy start="" idref="#Oval 857" connectloc="0"/>
          <o:proxy end="" idref="#Oval 858" connectloc="3"/>
        </o:r>
        <o:r id="V:Rule265" type="connector" idref="#Straight Arrow Connector 575"/>
        <o:r id="V:Rule268" type="connector" idref="#Straight Arrow Connector 565"/>
        <o:r id="V:Rule269" type="connector" idref="#Straight Arrow Connector 856"/>
        <o:r id="V:Rule271" type="connector" idref="#Straight Arrow Connector 15"/>
        <o:r id="V:Rule273" type="connector" idref="#Straight Arrow Connector 7"/>
        <o:r id="V:Rule276" type="connector" idref="#Straight Arrow Connector 552"/>
        <o:r id="V:Rule279" type="connector" idref="#Straight Arrow Connector 454"/>
        <o:r id="V:Rule280" type="connector" idref="#Straight Arrow Connector 103"/>
        <o:r id="V:Rule281" type="connector" idref="#Straight Arrow Connector 484"/>
        <o:r id="V:Rule282" type="connector" idref="#Straight Arrow Connector 464"/>
        <o:r id="V:Rule284" type="connector" idref="#Straight Arrow Connector 247"/>
        <o:r id="V:Rule285" type="connector" idref="#Straight Arrow Connector 177"/>
        <o:r id="V:Rule286" type="connector" idref="#Straight Arrow Connector 412"/>
        <o:r id="V:Rule288" type="connector" idref="#Straight Arrow Connector 391"/>
        <o:r id="V:Rule291" type="connector" idref="#Straight Arrow Connector 870"/>
        <o:r id="V:Rule292" type="connector" idref="#Straight Arrow Connector 387"/>
        <o:r id="V:Rule293" type="connector" idref="#Straight Arrow Connector 176"/>
        <o:r id="V:Rule295" type="connector" idref="#Straight Arrow Connector 804"/>
        <o:r id="V:Rule297" type="connector" idref="#Straight Arrow Connector 814"/>
        <o:r id="V:Rule299" type="connector" idref="#Straight Arrow Connector 821"/>
        <o:r id="V:Rule300" type="connector" idref="#Straight Arrow Connector 530"/>
        <o:r id="V:Rule301" type="connector" idref="#Straight Arrow Connector 186"/>
        <o:r id="V:Rule303" type="connector" idref="#Straight Arrow Connector 457"/>
        <o:r id="V:Rule305" type="connector" idref="#Straight Arrow Connector 393"/>
        <o:r id="V:Rule308" type="connector" idref="#Straight Arrow Connector 190"/>
        <o:r id="V:Rule310" type="connector" idref="#Straight Arrow Connector 541"/>
        <o:r id="V:Rule313" type="connector" idref="#Straight Arrow Connector 240"/>
        <o:r id="V:Rule314" type="connector" idref="#Straight Arrow Connector 115"/>
        <o:r id="V:Rule315" type="connector" idref="#Straight Arrow Connector 494"/>
        <o:r id="V:Rule317" type="connector" idref="#Straight Arrow Connector 507"/>
        <o:r id="V:Rule321" type="connector" idref="#Straight Arrow Connector 114"/>
        <o:r id="V:Rule322" type="connector" idref="#Straight Arrow Connector 151"/>
        <o:r id="V:Rule323" type="connector" idref="#Straight Arrow Connector 498"/>
        <o:r id="V:Rule324" type="connector" idref="#Straight Arrow Connector 869"/>
        <o:r id="V:Rule325" type="connector" idref="#Straight Arrow Connector 138"/>
        <o:r id="V:Rule327" type="connector" idref="#Straight Arrow Connector 14"/>
        <o:r id="V:Rule328" type="connector" idref="#Straight Arrow Connector 944"/>
        <o:r id="V:Rule332" type="connector" idref="#Straight Arrow Connector 255"/>
        <o:r id="V:Rule334" type="connector" idref="#Straight Arrow Connector 9"/>
        <o:r id="V:Rule336" type="connector" idref="#Straight Arrow Connector 410"/>
        <o:r id="V:Rule338" type="connector" idref="#Straight Arrow Connector 689"/>
        <o:r id="V:Rule341" type="connector" idref="#Straight Arrow Connector 398"/>
        <o:r id="V:Rule342" type="connector" idref="#Straight Arrow Connector 409"/>
        <o:r id="V:Rule343" type="connector" idref="#Straight Arrow Connector 191"/>
        <o:r id="V:Rule345" type="connector" idref="#Straight Arrow Connector 22"/>
        <o:r id="V:Rule346" type="connector" idref="#Straight Arrow Connector 518"/>
        <o:r id="V:Rule347" type="connector" idref="#Straight Arrow Connector 516"/>
        <o:r id="V:Rule348" type="connector" idref="#Straight Arrow Connector 850"/>
        <o:r id="V:Rule349" type="connector" idref="#Straight Arrow Connector 690"/>
        <o:r id="V:Rule350" type="connector" idref="#Straight Arrow Connector 855"/>
        <o:r id="V:Rule351" type="connector" idref="#Straight Arrow Connector 8"/>
        <o:r id="V:Rule352" type="connector" idref="#Straight Arrow Connector 155"/>
        <o:r id="V:Rule354" type="connector" idref="#Straight Arrow Connector 460"/>
        <o:r id="V:Rule356" type="connector" idref="#Straight Arrow Connector 3"/>
        <o:r id="V:Rule358" type="connector" idref="#Straight Arrow Connector 567"/>
        <o:r id="V:Rule359" type="connector" idref="#Straight Arrow Connector 499"/>
        <o:r id="V:Rule360" type="connector" idref="#Straight Arrow Connector 392"/>
        <o:r id="V:Rule362" type="connector" idref="#Straight Arrow Connector 854"/>
        <o:r id="V:Rule363" type="connector" idref="#Straight Arrow Connector 109"/>
        <o:r id="V:Rule364" type="connector" idref="#Straight Arrow Connector 517"/>
        <o:r id="V:Rule365" type="connector" idref="#Straight Arrow Connector 488"/>
        <o:r id="V:Rule367" type="connector" idref="#Straight Arrow Connector 788"/>
        <o:r id="V:Rule368" type="connector" idref="#Straight Arrow Connector 868"/>
        <o:r id="V:Rule370" type="connector" idref="#Straight Arrow Connector 786"/>
        <o:r id="V:Rule372" type="connector" idref="#Straight Arrow Connector 514"/>
        <o:r id="V:Rule374" type="connector" idref="#Straight Arrow Connector 481"/>
        <o:r id="V:Rule375" type="connector" idref="#Straight Arrow Connector 502"/>
        <o:r id="V:Rule377" type="connector" idref="#Straight Arrow Connector 569"/>
        <o:r id="V:Rule379" type="connector" idref="#Straight Arrow Connector 158"/>
        <o:r id="V:Rule381" type="connector" idref="#Straight Arrow Connector 181"/>
        <o:r id="V:Rule382" type="connector" idref="#Straight Arrow Connector 506"/>
        <o:r id="V:Rule384" type="connector" idref="#Straight Arrow Connector 116"/>
        <o:r id="V:Rule385" type="connector" idref="#Straight Arrow Connector 793"/>
        <o:r id="V:Rule387" type="connector" idref="#Straight Arrow Connector 932"/>
        <o:r id="V:Rule392" type="connector" idref="#Straight Arrow Connector 547"/>
        <o:r id="V:Rule393" type="connector" idref="#Straight Arrow Connector 675"/>
        <o:r id="V:Rule395" type="connector" idref="#Straight Arrow Connector 805"/>
        <o:r id="V:Rule396" type="connector" idref="#Straight Arrow Connector 123"/>
        <o:r id="V:Rule397" type="connector" idref="#Straight Arrow Connector 221"/>
        <o:r id="V:Rule398" type="connector" idref="#Straight Arrow Connector 515"/>
        <o:r id="V:Rule400" type="connector" idref="#Straight Arrow Connector 26"/>
        <o:r id="V:Rule401" type="connector" idref="#Straight Arrow Connector 798"/>
        <o:r id="V:Rule403" type="connector" idref="#Straight Arrow Connector 256"/>
        <o:r id="V:Rule405" type="connector" idref="#Straight Arrow Connector 512"/>
        <o:r id="V:Rule406" type="connector" idref="#Straight Arrow Connector 864"/>
        <o:r id="V:Rule407" type="connector" idref="#Straight Arrow Connector 20"/>
        <o:r id="V:Rule408" type="connector" idref="#Straight Arrow Connector 477"/>
        <o:r id="V:Rule409" type="connector" idref="#Straight Arrow Connector 400"/>
        <o:r id="V:Rule410" type="connector" idref="#Straight Arrow Connector 933"/>
        <o:r id="V:Rule411" type="connector" idref="#Straight Arrow Connector 471"/>
        <o:r id="V:Rule413" type="connector" idref="#Straight Arrow Connector 489"/>
        <o:r id="V:Rule415" type="connector" idref="#Straight Arrow Connector 17"/>
        <o:r id="V:Rule416" type="connector" idref="#Straight Arrow Connector 112"/>
        <o:r id="V:Rule417" type="connector" idref="#Straight Arrow Connector 463"/>
        <o:r id="V:Rule419" type="connector" idref="#Straight Arrow Connector 144"/>
        <o:r id="V:Rule420" type="connector" idref="#Straight Arrow Connector 226"/>
        <o:r id="V:Rule421" type="connector" idref="#Straight Arrow Connector 118"/>
        <o:r id="V:Rule422" type="connector" idref="#Straight Arrow Connector 931"/>
        <o:r id="V:Rule423" type="connector" idref="#Straight Arrow Connector 563"/>
        <o:r id="V:Rule425" type="connector" idref="#Straight Arrow Connector 150"/>
        <o:r id="V:Rule426" type="connector" idref="#Straight Arrow Connector 450"/>
        <o:r id="V:Rule427" type="connector" idref="#Straight Arrow Connector 946"/>
        <o:r id="V:Rule429" type="connector" idref="#Straight Arrow Connector 390"/>
        <o:r id="V:Rule430" type="connector" idref="#Straight Arrow Connector 218"/>
        <o:r id="V:Rule431" type="connector" idref="#Straight Arrow Connector 117"/>
        <o:r id="V:Rule432" type="connector" idref="#Straight Arrow Connector 537"/>
        <o:r id="V:Rule433" type="connector" idref="#Straight Arrow Connector 180"/>
        <o:r id="V:Rule434" type="connector" idref="#Straight Arrow Connector 108"/>
        <o:r id="V:Rule435" type="connector" idref="#Straight Arrow Connector 490"/>
        <o:r id="V:Rule436" type="connector" idref="#Straight Arrow Connector 124"/>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HAnsi" w:hAnsi="Times New Roman" w:cs="Times New Roman"/>
        <w:sz w:val="24"/>
        <w:szCs w:val="24"/>
        <w:lang w:val="en-US" w:eastAsia="en-US" w:bidi="ar-SA"/>
      </w:rPr>
    </w:rPrDefault>
    <w:pPrDefault>
      <w:pPr>
        <w:jc w:val="center"/>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D6463"/>
    <w:pPr>
      <w:jc w:val="left"/>
    </w:pPr>
    <w:rPr>
      <w:rFonts w:eastAsia="SimSun"/>
      <w:lang w:eastAsia="zh-CN"/>
    </w:rPr>
  </w:style>
  <w:style w:type="paragraph" w:styleId="Heading1">
    <w:name w:val="heading 1"/>
    <w:basedOn w:val="Normal"/>
    <w:next w:val="Normal"/>
    <w:link w:val="Heading1Char"/>
    <w:qFormat/>
    <w:rsid w:val="007454D1"/>
    <w:pPr>
      <w:keepNext/>
      <w:keepLines/>
      <w:outlineLvl w:val="0"/>
    </w:pPr>
    <w:rPr>
      <w:rFonts w:eastAsiaTheme="majorEastAsia" w:cstheme="majorBidi"/>
      <w:b/>
      <w:bCs/>
      <w:color w:val="0D0D0D" w:themeColor="text1" w:themeTint="F2"/>
      <w:szCs w:val="28"/>
    </w:rPr>
  </w:style>
  <w:style w:type="paragraph" w:styleId="Heading2">
    <w:name w:val="heading 2"/>
    <w:basedOn w:val="Normal"/>
    <w:next w:val="Normal"/>
    <w:link w:val="Heading2Char"/>
    <w:uiPriority w:val="9"/>
    <w:unhideWhenUsed/>
    <w:qFormat/>
    <w:rsid w:val="00683759"/>
    <w:pPr>
      <w:keepNext/>
      <w:keepLines/>
      <w:outlineLvl w:val="1"/>
    </w:pPr>
    <w:rPr>
      <w:rFonts w:eastAsiaTheme="majorEastAsia" w:cstheme="majorBidi"/>
      <w:b/>
      <w:bCs/>
      <w:color w:val="0D0D0D" w:themeColor="text1" w:themeTint="F2"/>
      <w:szCs w:val="26"/>
    </w:rPr>
  </w:style>
  <w:style w:type="paragraph" w:styleId="Heading3">
    <w:name w:val="heading 3"/>
    <w:basedOn w:val="Normal"/>
    <w:next w:val="Normal"/>
    <w:link w:val="Heading3Char"/>
    <w:uiPriority w:val="9"/>
    <w:unhideWhenUsed/>
    <w:qFormat/>
    <w:rsid w:val="00400801"/>
    <w:pPr>
      <w:keepNext/>
      <w:keepLines/>
      <w:outlineLvl w:val="2"/>
    </w:pPr>
    <w:rPr>
      <w:rFonts w:eastAsiaTheme="majorEastAsia" w:cstheme="majorBidi"/>
      <w:bCs/>
      <w:color w:val="0D0D0D" w:themeColor="text1" w:themeTint="F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rsid w:val="007D64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sz w:val="20"/>
      <w:szCs w:val="20"/>
      <w:lang w:eastAsia="en-US"/>
    </w:rPr>
  </w:style>
  <w:style w:type="character" w:customStyle="1" w:styleId="HTMLPreformattedChar">
    <w:name w:val="HTML Preformatted Char"/>
    <w:basedOn w:val="DefaultParagraphFont"/>
    <w:link w:val="HTMLPreformatted"/>
    <w:uiPriority w:val="99"/>
    <w:rsid w:val="007D6463"/>
    <w:rPr>
      <w:rFonts w:ascii="Courier New" w:eastAsia="Times New Roman" w:hAnsi="Courier New"/>
      <w:sz w:val="20"/>
      <w:szCs w:val="20"/>
    </w:rPr>
  </w:style>
  <w:style w:type="table" w:styleId="TableGrid">
    <w:name w:val="Table Grid"/>
    <w:basedOn w:val="TableNormal"/>
    <w:uiPriority w:val="59"/>
    <w:rsid w:val="007D646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7D6463"/>
    <w:pPr>
      <w:spacing w:before="100" w:beforeAutospacing="1" w:after="100" w:afterAutospacing="1"/>
    </w:pPr>
    <w:rPr>
      <w:rFonts w:eastAsiaTheme="minorEastAsia"/>
      <w:lang w:eastAsia="en-US"/>
    </w:rPr>
  </w:style>
  <w:style w:type="character" w:styleId="CommentReference">
    <w:name w:val="annotation reference"/>
    <w:basedOn w:val="DefaultParagraphFont"/>
    <w:uiPriority w:val="99"/>
    <w:semiHidden/>
    <w:unhideWhenUsed/>
    <w:rsid w:val="007D6463"/>
    <w:rPr>
      <w:sz w:val="16"/>
      <w:szCs w:val="16"/>
    </w:rPr>
  </w:style>
  <w:style w:type="paragraph" w:styleId="CommentText">
    <w:name w:val="annotation text"/>
    <w:basedOn w:val="Normal"/>
    <w:link w:val="CommentTextChar"/>
    <w:uiPriority w:val="99"/>
    <w:unhideWhenUsed/>
    <w:rsid w:val="007D6463"/>
    <w:rPr>
      <w:sz w:val="20"/>
      <w:szCs w:val="20"/>
    </w:rPr>
  </w:style>
  <w:style w:type="character" w:customStyle="1" w:styleId="CommentTextChar">
    <w:name w:val="Comment Text Char"/>
    <w:basedOn w:val="DefaultParagraphFont"/>
    <w:link w:val="CommentText"/>
    <w:uiPriority w:val="99"/>
    <w:rsid w:val="007D6463"/>
    <w:rPr>
      <w:rFonts w:eastAsia="SimSun"/>
      <w:sz w:val="20"/>
      <w:szCs w:val="20"/>
      <w:lang w:eastAsia="zh-CN"/>
    </w:rPr>
  </w:style>
  <w:style w:type="paragraph" w:styleId="BalloonText">
    <w:name w:val="Balloon Text"/>
    <w:basedOn w:val="Normal"/>
    <w:link w:val="BalloonTextChar"/>
    <w:uiPriority w:val="99"/>
    <w:semiHidden/>
    <w:unhideWhenUsed/>
    <w:rsid w:val="007D6463"/>
    <w:rPr>
      <w:rFonts w:ascii="Tahoma" w:hAnsi="Tahoma" w:cs="Tahoma"/>
      <w:sz w:val="16"/>
      <w:szCs w:val="16"/>
    </w:rPr>
  </w:style>
  <w:style w:type="character" w:customStyle="1" w:styleId="BalloonTextChar">
    <w:name w:val="Balloon Text Char"/>
    <w:basedOn w:val="DefaultParagraphFont"/>
    <w:link w:val="BalloonText"/>
    <w:uiPriority w:val="99"/>
    <w:semiHidden/>
    <w:rsid w:val="007D6463"/>
    <w:rPr>
      <w:rFonts w:ascii="Tahoma" w:eastAsia="SimSun" w:hAnsi="Tahoma" w:cs="Tahoma"/>
      <w:sz w:val="16"/>
      <w:szCs w:val="16"/>
      <w:lang w:eastAsia="zh-CN"/>
    </w:rPr>
  </w:style>
  <w:style w:type="paragraph" w:styleId="Header">
    <w:name w:val="header"/>
    <w:basedOn w:val="Normal"/>
    <w:link w:val="HeaderChar"/>
    <w:uiPriority w:val="99"/>
    <w:unhideWhenUsed/>
    <w:rsid w:val="008B361A"/>
    <w:pPr>
      <w:tabs>
        <w:tab w:val="center" w:pos="4680"/>
        <w:tab w:val="right" w:pos="9360"/>
      </w:tabs>
    </w:pPr>
  </w:style>
  <w:style w:type="character" w:customStyle="1" w:styleId="HeaderChar">
    <w:name w:val="Header Char"/>
    <w:basedOn w:val="DefaultParagraphFont"/>
    <w:link w:val="Header"/>
    <w:uiPriority w:val="99"/>
    <w:rsid w:val="008B361A"/>
    <w:rPr>
      <w:rFonts w:eastAsia="SimSun"/>
      <w:lang w:eastAsia="zh-CN"/>
    </w:rPr>
  </w:style>
  <w:style w:type="paragraph" w:styleId="Footer">
    <w:name w:val="footer"/>
    <w:basedOn w:val="Normal"/>
    <w:link w:val="FooterChar"/>
    <w:uiPriority w:val="99"/>
    <w:unhideWhenUsed/>
    <w:rsid w:val="008B361A"/>
    <w:pPr>
      <w:tabs>
        <w:tab w:val="center" w:pos="4680"/>
        <w:tab w:val="right" w:pos="9360"/>
      </w:tabs>
    </w:pPr>
  </w:style>
  <w:style w:type="character" w:customStyle="1" w:styleId="FooterChar">
    <w:name w:val="Footer Char"/>
    <w:basedOn w:val="DefaultParagraphFont"/>
    <w:link w:val="Footer"/>
    <w:uiPriority w:val="99"/>
    <w:rsid w:val="008B361A"/>
    <w:rPr>
      <w:rFonts w:eastAsia="SimSun"/>
      <w:lang w:eastAsia="zh-CN"/>
    </w:rPr>
  </w:style>
  <w:style w:type="paragraph" w:styleId="CommentSubject">
    <w:name w:val="annotation subject"/>
    <w:basedOn w:val="CommentText"/>
    <w:next w:val="CommentText"/>
    <w:link w:val="CommentSubjectChar"/>
    <w:uiPriority w:val="99"/>
    <w:semiHidden/>
    <w:unhideWhenUsed/>
    <w:rsid w:val="00385497"/>
    <w:rPr>
      <w:b/>
      <w:bCs/>
    </w:rPr>
  </w:style>
  <w:style w:type="character" w:customStyle="1" w:styleId="CommentSubjectChar">
    <w:name w:val="Comment Subject Char"/>
    <w:basedOn w:val="CommentTextChar"/>
    <w:link w:val="CommentSubject"/>
    <w:uiPriority w:val="99"/>
    <w:semiHidden/>
    <w:rsid w:val="00385497"/>
    <w:rPr>
      <w:rFonts w:eastAsia="SimSun"/>
      <w:b/>
      <w:bCs/>
      <w:sz w:val="20"/>
      <w:szCs w:val="20"/>
      <w:lang w:eastAsia="zh-CN"/>
    </w:rPr>
  </w:style>
  <w:style w:type="character" w:customStyle="1" w:styleId="Heading1Char">
    <w:name w:val="Heading 1 Char"/>
    <w:basedOn w:val="DefaultParagraphFont"/>
    <w:link w:val="Heading1"/>
    <w:rsid w:val="007454D1"/>
    <w:rPr>
      <w:rFonts w:eastAsiaTheme="majorEastAsia" w:cstheme="majorBidi"/>
      <w:b/>
      <w:bCs/>
      <w:color w:val="0D0D0D" w:themeColor="text1" w:themeTint="F2"/>
      <w:szCs w:val="28"/>
      <w:lang w:eastAsia="zh-CN"/>
    </w:rPr>
  </w:style>
  <w:style w:type="character" w:styleId="Hyperlink">
    <w:name w:val="Hyperlink"/>
    <w:basedOn w:val="DefaultParagraphFont"/>
    <w:uiPriority w:val="99"/>
    <w:unhideWhenUsed/>
    <w:rsid w:val="0016700E"/>
    <w:rPr>
      <w:color w:val="0000FF" w:themeColor="hyperlink"/>
      <w:u w:val="single"/>
    </w:rPr>
  </w:style>
  <w:style w:type="paragraph" w:styleId="TOC1">
    <w:name w:val="toc 1"/>
    <w:basedOn w:val="Normal"/>
    <w:next w:val="Normal"/>
    <w:autoRedefine/>
    <w:uiPriority w:val="39"/>
    <w:unhideWhenUsed/>
    <w:rsid w:val="0016700E"/>
    <w:pPr>
      <w:spacing w:after="100"/>
    </w:pPr>
    <w:rPr>
      <w:color w:val="0D0D0D" w:themeColor="text1" w:themeTint="F2"/>
    </w:rPr>
  </w:style>
  <w:style w:type="character" w:customStyle="1" w:styleId="Heading2Char">
    <w:name w:val="Heading 2 Char"/>
    <w:basedOn w:val="DefaultParagraphFont"/>
    <w:link w:val="Heading2"/>
    <w:uiPriority w:val="9"/>
    <w:rsid w:val="00683759"/>
    <w:rPr>
      <w:rFonts w:eastAsiaTheme="majorEastAsia" w:cstheme="majorBidi"/>
      <w:b/>
      <w:bCs/>
      <w:color w:val="0D0D0D" w:themeColor="text1" w:themeTint="F2"/>
      <w:szCs w:val="26"/>
      <w:lang w:eastAsia="zh-CN"/>
    </w:rPr>
  </w:style>
  <w:style w:type="paragraph" w:styleId="TOC2">
    <w:name w:val="toc 2"/>
    <w:basedOn w:val="Normal"/>
    <w:next w:val="Normal"/>
    <w:autoRedefine/>
    <w:uiPriority w:val="39"/>
    <w:unhideWhenUsed/>
    <w:rsid w:val="00683759"/>
    <w:pPr>
      <w:spacing w:after="100"/>
      <w:ind w:left="240"/>
    </w:pPr>
  </w:style>
  <w:style w:type="paragraph" w:styleId="ListParagraph">
    <w:name w:val="List Paragraph"/>
    <w:basedOn w:val="Normal"/>
    <w:uiPriority w:val="34"/>
    <w:qFormat/>
    <w:rsid w:val="000B54CB"/>
    <w:pPr>
      <w:ind w:left="720"/>
      <w:contextualSpacing/>
    </w:pPr>
  </w:style>
  <w:style w:type="character" w:customStyle="1" w:styleId="Heading3Char">
    <w:name w:val="Heading 3 Char"/>
    <w:basedOn w:val="DefaultParagraphFont"/>
    <w:link w:val="Heading3"/>
    <w:uiPriority w:val="9"/>
    <w:rsid w:val="00400801"/>
    <w:rPr>
      <w:rFonts w:eastAsiaTheme="majorEastAsia" w:cstheme="majorBidi"/>
      <w:bCs/>
      <w:color w:val="0D0D0D" w:themeColor="text1" w:themeTint="F2"/>
      <w:lang w:eastAsia="zh-CN"/>
    </w:rPr>
  </w:style>
  <w:style w:type="paragraph" w:styleId="TOC3">
    <w:name w:val="toc 3"/>
    <w:basedOn w:val="Normal"/>
    <w:next w:val="Normal"/>
    <w:autoRedefine/>
    <w:uiPriority w:val="39"/>
    <w:unhideWhenUsed/>
    <w:rsid w:val="00AD1F3E"/>
    <w:pPr>
      <w:spacing w:after="100"/>
      <w:ind w:left="480"/>
    </w:pPr>
  </w:style>
  <w:style w:type="paragraph" w:customStyle="1" w:styleId="AuthorList">
    <w:name w:val="Author List"/>
    <w:basedOn w:val="Normal"/>
    <w:rsid w:val="00B60265"/>
    <w:pPr>
      <w:keepLines/>
      <w:suppressAutoHyphens/>
      <w:spacing w:line="480" w:lineRule="auto"/>
      <w:jc w:val="center"/>
    </w:pPr>
    <w:rPr>
      <w:rFonts w:eastAsia="Times New Roman"/>
      <w:lang w:eastAsia="en-US"/>
    </w:rPr>
  </w:style>
  <w:style w:type="paragraph" w:customStyle="1" w:styleId="NoSpacing1">
    <w:name w:val="No Spacing1"/>
    <w:rsid w:val="00B60265"/>
    <w:pPr>
      <w:suppressAutoHyphens/>
      <w:jc w:val="left"/>
    </w:pPr>
    <w:rPr>
      <w:rFonts w:eastAsia="Calibri"/>
      <w:szCs w:val="22"/>
      <w:lang w:val="nl-NL" w:eastAsia="ar-SA"/>
    </w:rPr>
  </w:style>
  <w:style w:type="paragraph" w:styleId="Revision">
    <w:name w:val="Revision"/>
    <w:hidden/>
    <w:uiPriority w:val="99"/>
    <w:semiHidden/>
    <w:rsid w:val="00B60265"/>
    <w:pPr>
      <w:jc w:val="left"/>
    </w:pPr>
    <w:rPr>
      <w:rFonts w:eastAsia="SimSun"/>
      <w:lang w:eastAsia="zh-CN"/>
    </w:rPr>
  </w:style>
  <w:style w:type="character" w:styleId="PlaceholderText">
    <w:name w:val="Placeholder Text"/>
    <w:basedOn w:val="DefaultParagraphFont"/>
    <w:uiPriority w:val="99"/>
    <w:semiHidden/>
    <w:rsid w:val="00B60265"/>
    <w:rPr>
      <w:color w:val="808080"/>
    </w:rPr>
  </w:style>
  <w:style w:type="character" w:customStyle="1" w:styleId="HTML-schrijfmachine1">
    <w:name w:val="HTML-schrijfmachine1"/>
    <w:rsid w:val="00B60265"/>
    <w:rPr>
      <w:rFonts w:ascii="Courier New" w:eastAsia="Times New Roman" w:hAnsi="Courier New" w:cs="Courier New"/>
      <w:sz w:val="20"/>
      <w:szCs w:val="20"/>
    </w:rPr>
  </w:style>
  <w:style w:type="paragraph" w:customStyle="1" w:styleId="BodyTextFirstline0cm">
    <w:name w:val="Body Text + First line:  0 cm"/>
    <w:basedOn w:val="BodyText"/>
    <w:rsid w:val="00B60265"/>
    <w:pPr>
      <w:suppressAutoHyphens/>
      <w:spacing w:after="0" w:line="480" w:lineRule="auto"/>
    </w:pPr>
    <w:rPr>
      <w:rFonts w:eastAsia="MS Mincho"/>
      <w:lang w:eastAsia="ar-SA"/>
    </w:rPr>
  </w:style>
  <w:style w:type="paragraph" w:styleId="BodyText">
    <w:name w:val="Body Text"/>
    <w:basedOn w:val="Normal"/>
    <w:link w:val="BodyTextChar"/>
    <w:uiPriority w:val="99"/>
    <w:semiHidden/>
    <w:unhideWhenUsed/>
    <w:rsid w:val="00B60265"/>
    <w:pPr>
      <w:spacing w:after="120"/>
    </w:pPr>
  </w:style>
  <w:style w:type="character" w:customStyle="1" w:styleId="BodyTextChar">
    <w:name w:val="Body Text Char"/>
    <w:basedOn w:val="DefaultParagraphFont"/>
    <w:link w:val="BodyText"/>
    <w:uiPriority w:val="99"/>
    <w:semiHidden/>
    <w:rsid w:val="00B60265"/>
    <w:rPr>
      <w:rFonts w:eastAsia="SimSun"/>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4"/>
        <w:lang w:val="en-US" w:eastAsia="en-US" w:bidi="ar-SA"/>
      </w:rPr>
    </w:rPrDefault>
    <w:pPrDefault>
      <w:pPr>
        <w:jc w:val="center"/>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D6463"/>
    <w:pPr>
      <w:jc w:val="left"/>
    </w:pPr>
    <w:rPr>
      <w:rFonts w:eastAsia="SimSun"/>
      <w:lang w:eastAsia="zh-CN"/>
    </w:rPr>
  </w:style>
  <w:style w:type="paragraph" w:styleId="Heading1">
    <w:name w:val="heading 1"/>
    <w:basedOn w:val="Normal"/>
    <w:next w:val="Normal"/>
    <w:link w:val="Heading1Char"/>
    <w:qFormat/>
    <w:rsid w:val="007454D1"/>
    <w:pPr>
      <w:keepNext/>
      <w:keepLines/>
      <w:outlineLvl w:val="0"/>
    </w:pPr>
    <w:rPr>
      <w:rFonts w:eastAsiaTheme="majorEastAsia" w:cstheme="majorBidi"/>
      <w:b/>
      <w:bCs/>
      <w:color w:val="0D0D0D" w:themeColor="text1" w:themeTint="F2"/>
      <w:szCs w:val="28"/>
    </w:rPr>
  </w:style>
  <w:style w:type="paragraph" w:styleId="Heading2">
    <w:name w:val="heading 2"/>
    <w:basedOn w:val="Normal"/>
    <w:next w:val="Normal"/>
    <w:link w:val="Heading2Char"/>
    <w:uiPriority w:val="9"/>
    <w:unhideWhenUsed/>
    <w:qFormat/>
    <w:rsid w:val="00683759"/>
    <w:pPr>
      <w:keepNext/>
      <w:keepLines/>
      <w:outlineLvl w:val="1"/>
    </w:pPr>
    <w:rPr>
      <w:rFonts w:eastAsiaTheme="majorEastAsia" w:cstheme="majorBidi"/>
      <w:b/>
      <w:bCs/>
      <w:color w:val="0D0D0D" w:themeColor="text1" w:themeTint="F2"/>
      <w:szCs w:val="26"/>
    </w:rPr>
  </w:style>
  <w:style w:type="paragraph" w:styleId="Heading3">
    <w:name w:val="heading 3"/>
    <w:basedOn w:val="Normal"/>
    <w:next w:val="Normal"/>
    <w:link w:val="Heading3Char"/>
    <w:uiPriority w:val="9"/>
    <w:unhideWhenUsed/>
    <w:qFormat/>
    <w:rsid w:val="00400801"/>
    <w:pPr>
      <w:keepNext/>
      <w:keepLines/>
      <w:outlineLvl w:val="2"/>
    </w:pPr>
    <w:rPr>
      <w:rFonts w:eastAsiaTheme="majorEastAsia" w:cstheme="majorBidi"/>
      <w:bCs/>
      <w:color w:val="0D0D0D" w:themeColor="text1" w:themeTint="F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rsid w:val="007D64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sz w:val="20"/>
      <w:szCs w:val="20"/>
      <w:lang w:eastAsia="en-US"/>
    </w:rPr>
  </w:style>
  <w:style w:type="character" w:customStyle="1" w:styleId="HTMLPreformattedChar">
    <w:name w:val="HTML Preformatted Char"/>
    <w:basedOn w:val="DefaultParagraphFont"/>
    <w:link w:val="HTMLPreformatted"/>
    <w:uiPriority w:val="99"/>
    <w:rsid w:val="007D6463"/>
    <w:rPr>
      <w:rFonts w:ascii="Courier New" w:eastAsia="Times New Roman" w:hAnsi="Courier New"/>
      <w:sz w:val="20"/>
      <w:szCs w:val="20"/>
    </w:rPr>
  </w:style>
  <w:style w:type="table" w:styleId="TableGrid">
    <w:name w:val="Table Grid"/>
    <w:basedOn w:val="TableNormal"/>
    <w:uiPriority w:val="59"/>
    <w:rsid w:val="007D646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7D6463"/>
    <w:pPr>
      <w:spacing w:before="100" w:beforeAutospacing="1" w:after="100" w:afterAutospacing="1"/>
    </w:pPr>
    <w:rPr>
      <w:rFonts w:eastAsiaTheme="minorEastAsia"/>
      <w:lang w:eastAsia="en-US"/>
    </w:rPr>
  </w:style>
  <w:style w:type="character" w:styleId="CommentReference">
    <w:name w:val="annotation reference"/>
    <w:basedOn w:val="DefaultParagraphFont"/>
    <w:uiPriority w:val="99"/>
    <w:semiHidden/>
    <w:unhideWhenUsed/>
    <w:rsid w:val="007D6463"/>
    <w:rPr>
      <w:sz w:val="16"/>
      <w:szCs w:val="16"/>
    </w:rPr>
  </w:style>
  <w:style w:type="paragraph" w:styleId="CommentText">
    <w:name w:val="annotation text"/>
    <w:basedOn w:val="Normal"/>
    <w:link w:val="CommentTextChar"/>
    <w:uiPriority w:val="99"/>
    <w:unhideWhenUsed/>
    <w:rsid w:val="007D6463"/>
    <w:rPr>
      <w:sz w:val="20"/>
      <w:szCs w:val="20"/>
    </w:rPr>
  </w:style>
  <w:style w:type="character" w:customStyle="1" w:styleId="CommentTextChar">
    <w:name w:val="Comment Text Char"/>
    <w:basedOn w:val="DefaultParagraphFont"/>
    <w:link w:val="CommentText"/>
    <w:uiPriority w:val="99"/>
    <w:rsid w:val="007D6463"/>
    <w:rPr>
      <w:rFonts w:eastAsia="SimSun"/>
      <w:sz w:val="20"/>
      <w:szCs w:val="20"/>
      <w:lang w:eastAsia="zh-CN"/>
    </w:rPr>
  </w:style>
  <w:style w:type="paragraph" w:styleId="BalloonText">
    <w:name w:val="Balloon Text"/>
    <w:basedOn w:val="Normal"/>
    <w:link w:val="BalloonTextChar"/>
    <w:uiPriority w:val="99"/>
    <w:semiHidden/>
    <w:unhideWhenUsed/>
    <w:rsid w:val="007D6463"/>
    <w:rPr>
      <w:rFonts w:ascii="Tahoma" w:hAnsi="Tahoma" w:cs="Tahoma"/>
      <w:sz w:val="16"/>
      <w:szCs w:val="16"/>
    </w:rPr>
  </w:style>
  <w:style w:type="character" w:customStyle="1" w:styleId="BalloonTextChar">
    <w:name w:val="Balloon Text Char"/>
    <w:basedOn w:val="DefaultParagraphFont"/>
    <w:link w:val="BalloonText"/>
    <w:uiPriority w:val="99"/>
    <w:semiHidden/>
    <w:rsid w:val="007D6463"/>
    <w:rPr>
      <w:rFonts w:ascii="Tahoma" w:eastAsia="SimSun" w:hAnsi="Tahoma" w:cs="Tahoma"/>
      <w:sz w:val="16"/>
      <w:szCs w:val="16"/>
      <w:lang w:eastAsia="zh-CN"/>
    </w:rPr>
  </w:style>
  <w:style w:type="paragraph" w:styleId="Header">
    <w:name w:val="header"/>
    <w:basedOn w:val="Normal"/>
    <w:link w:val="HeaderChar"/>
    <w:uiPriority w:val="99"/>
    <w:unhideWhenUsed/>
    <w:rsid w:val="008B361A"/>
    <w:pPr>
      <w:tabs>
        <w:tab w:val="center" w:pos="4680"/>
        <w:tab w:val="right" w:pos="9360"/>
      </w:tabs>
    </w:pPr>
  </w:style>
  <w:style w:type="character" w:customStyle="1" w:styleId="HeaderChar">
    <w:name w:val="Header Char"/>
    <w:basedOn w:val="DefaultParagraphFont"/>
    <w:link w:val="Header"/>
    <w:uiPriority w:val="99"/>
    <w:rsid w:val="008B361A"/>
    <w:rPr>
      <w:rFonts w:eastAsia="SimSun"/>
      <w:lang w:eastAsia="zh-CN"/>
    </w:rPr>
  </w:style>
  <w:style w:type="paragraph" w:styleId="Footer">
    <w:name w:val="footer"/>
    <w:basedOn w:val="Normal"/>
    <w:link w:val="FooterChar"/>
    <w:uiPriority w:val="99"/>
    <w:unhideWhenUsed/>
    <w:rsid w:val="008B361A"/>
    <w:pPr>
      <w:tabs>
        <w:tab w:val="center" w:pos="4680"/>
        <w:tab w:val="right" w:pos="9360"/>
      </w:tabs>
    </w:pPr>
  </w:style>
  <w:style w:type="character" w:customStyle="1" w:styleId="FooterChar">
    <w:name w:val="Footer Char"/>
    <w:basedOn w:val="DefaultParagraphFont"/>
    <w:link w:val="Footer"/>
    <w:uiPriority w:val="99"/>
    <w:rsid w:val="008B361A"/>
    <w:rPr>
      <w:rFonts w:eastAsia="SimSun"/>
      <w:lang w:eastAsia="zh-CN"/>
    </w:rPr>
  </w:style>
  <w:style w:type="paragraph" w:styleId="CommentSubject">
    <w:name w:val="annotation subject"/>
    <w:basedOn w:val="CommentText"/>
    <w:next w:val="CommentText"/>
    <w:link w:val="CommentSubjectChar"/>
    <w:uiPriority w:val="99"/>
    <w:semiHidden/>
    <w:unhideWhenUsed/>
    <w:rsid w:val="00385497"/>
    <w:rPr>
      <w:b/>
      <w:bCs/>
    </w:rPr>
  </w:style>
  <w:style w:type="character" w:customStyle="1" w:styleId="CommentSubjectChar">
    <w:name w:val="Comment Subject Char"/>
    <w:basedOn w:val="CommentTextChar"/>
    <w:link w:val="CommentSubject"/>
    <w:uiPriority w:val="99"/>
    <w:semiHidden/>
    <w:rsid w:val="00385497"/>
    <w:rPr>
      <w:rFonts w:eastAsia="SimSun"/>
      <w:b/>
      <w:bCs/>
      <w:sz w:val="20"/>
      <w:szCs w:val="20"/>
      <w:lang w:eastAsia="zh-CN"/>
    </w:rPr>
  </w:style>
  <w:style w:type="character" w:customStyle="1" w:styleId="Heading1Char">
    <w:name w:val="Heading 1 Char"/>
    <w:basedOn w:val="DefaultParagraphFont"/>
    <w:link w:val="Heading1"/>
    <w:rsid w:val="007454D1"/>
    <w:rPr>
      <w:rFonts w:eastAsiaTheme="majorEastAsia" w:cstheme="majorBidi"/>
      <w:b/>
      <w:bCs/>
      <w:color w:val="0D0D0D" w:themeColor="text1" w:themeTint="F2"/>
      <w:szCs w:val="28"/>
      <w:lang w:eastAsia="zh-CN"/>
    </w:rPr>
  </w:style>
  <w:style w:type="character" w:styleId="Hyperlink">
    <w:name w:val="Hyperlink"/>
    <w:basedOn w:val="DefaultParagraphFont"/>
    <w:uiPriority w:val="99"/>
    <w:unhideWhenUsed/>
    <w:rsid w:val="0016700E"/>
    <w:rPr>
      <w:color w:val="0000FF" w:themeColor="hyperlink"/>
      <w:u w:val="single"/>
    </w:rPr>
  </w:style>
  <w:style w:type="paragraph" w:styleId="TOC1">
    <w:name w:val="toc 1"/>
    <w:basedOn w:val="Normal"/>
    <w:next w:val="Normal"/>
    <w:autoRedefine/>
    <w:uiPriority w:val="39"/>
    <w:unhideWhenUsed/>
    <w:rsid w:val="0016700E"/>
    <w:pPr>
      <w:spacing w:after="100"/>
    </w:pPr>
    <w:rPr>
      <w:color w:val="0D0D0D" w:themeColor="text1" w:themeTint="F2"/>
    </w:rPr>
  </w:style>
  <w:style w:type="character" w:customStyle="1" w:styleId="Heading2Char">
    <w:name w:val="Heading 2 Char"/>
    <w:basedOn w:val="DefaultParagraphFont"/>
    <w:link w:val="Heading2"/>
    <w:uiPriority w:val="9"/>
    <w:rsid w:val="00683759"/>
    <w:rPr>
      <w:rFonts w:eastAsiaTheme="majorEastAsia" w:cstheme="majorBidi"/>
      <w:b/>
      <w:bCs/>
      <w:color w:val="0D0D0D" w:themeColor="text1" w:themeTint="F2"/>
      <w:szCs w:val="26"/>
      <w:lang w:eastAsia="zh-CN"/>
    </w:rPr>
  </w:style>
  <w:style w:type="paragraph" w:styleId="TOC2">
    <w:name w:val="toc 2"/>
    <w:basedOn w:val="Normal"/>
    <w:next w:val="Normal"/>
    <w:autoRedefine/>
    <w:uiPriority w:val="39"/>
    <w:unhideWhenUsed/>
    <w:rsid w:val="00683759"/>
    <w:pPr>
      <w:spacing w:after="100"/>
      <w:ind w:left="240"/>
    </w:pPr>
  </w:style>
  <w:style w:type="paragraph" w:styleId="ListParagraph">
    <w:name w:val="List Paragraph"/>
    <w:basedOn w:val="Normal"/>
    <w:uiPriority w:val="34"/>
    <w:qFormat/>
    <w:rsid w:val="000B54CB"/>
    <w:pPr>
      <w:ind w:left="720"/>
      <w:contextualSpacing/>
    </w:pPr>
  </w:style>
  <w:style w:type="character" w:customStyle="1" w:styleId="Heading3Char">
    <w:name w:val="Heading 3 Char"/>
    <w:basedOn w:val="DefaultParagraphFont"/>
    <w:link w:val="Heading3"/>
    <w:uiPriority w:val="9"/>
    <w:rsid w:val="00400801"/>
    <w:rPr>
      <w:rFonts w:eastAsiaTheme="majorEastAsia" w:cstheme="majorBidi"/>
      <w:bCs/>
      <w:color w:val="0D0D0D" w:themeColor="text1" w:themeTint="F2"/>
      <w:lang w:eastAsia="zh-CN"/>
    </w:rPr>
  </w:style>
  <w:style w:type="paragraph" w:styleId="TOC3">
    <w:name w:val="toc 3"/>
    <w:basedOn w:val="Normal"/>
    <w:next w:val="Normal"/>
    <w:autoRedefine/>
    <w:uiPriority w:val="39"/>
    <w:unhideWhenUsed/>
    <w:rsid w:val="00AD1F3E"/>
    <w:pPr>
      <w:spacing w:after="100"/>
      <w:ind w:left="480"/>
    </w:pPr>
  </w:style>
  <w:style w:type="paragraph" w:customStyle="1" w:styleId="AuthorList">
    <w:name w:val="Author List"/>
    <w:basedOn w:val="Normal"/>
    <w:rsid w:val="00B60265"/>
    <w:pPr>
      <w:keepLines/>
      <w:suppressAutoHyphens/>
      <w:spacing w:line="480" w:lineRule="auto"/>
      <w:jc w:val="center"/>
    </w:pPr>
    <w:rPr>
      <w:rFonts w:eastAsia="Times New Roman"/>
      <w:lang w:eastAsia="en-US"/>
    </w:rPr>
  </w:style>
  <w:style w:type="paragraph" w:customStyle="1" w:styleId="NoSpacing1">
    <w:name w:val="No Spacing1"/>
    <w:rsid w:val="00B60265"/>
    <w:pPr>
      <w:suppressAutoHyphens/>
      <w:jc w:val="left"/>
    </w:pPr>
    <w:rPr>
      <w:rFonts w:eastAsia="Calibri"/>
      <w:szCs w:val="22"/>
      <w:lang w:val="nl-NL" w:eastAsia="ar-SA"/>
    </w:rPr>
  </w:style>
  <w:style w:type="paragraph" w:styleId="Revision">
    <w:name w:val="Revision"/>
    <w:hidden/>
    <w:uiPriority w:val="99"/>
    <w:semiHidden/>
    <w:rsid w:val="00B60265"/>
    <w:pPr>
      <w:jc w:val="left"/>
    </w:pPr>
    <w:rPr>
      <w:rFonts w:eastAsia="SimSun"/>
      <w:lang w:eastAsia="zh-CN"/>
    </w:rPr>
  </w:style>
  <w:style w:type="character" w:styleId="PlaceholderText">
    <w:name w:val="Placeholder Text"/>
    <w:basedOn w:val="DefaultParagraphFont"/>
    <w:uiPriority w:val="99"/>
    <w:semiHidden/>
    <w:rsid w:val="00B60265"/>
    <w:rPr>
      <w:color w:val="808080"/>
    </w:rPr>
  </w:style>
  <w:style w:type="character" w:customStyle="1" w:styleId="HTML-schrijfmachine1">
    <w:name w:val="HTML-schrijfmachine1"/>
    <w:rsid w:val="00B60265"/>
    <w:rPr>
      <w:rFonts w:ascii="Courier New" w:eastAsia="Times New Roman" w:hAnsi="Courier New" w:cs="Courier New"/>
      <w:sz w:val="20"/>
      <w:szCs w:val="20"/>
    </w:rPr>
  </w:style>
  <w:style w:type="paragraph" w:customStyle="1" w:styleId="BodyTextFirstline0cm">
    <w:name w:val="Body Text + First line:  0 cm"/>
    <w:basedOn w:val="BodyText"/>
    <w:rsid w:val="00B60265"/>
    <w:pPr>
      <w:suppressAutoHyphens/>
      <w:spacing w:after="0" w:line="480" w:lineRule="auto"/>
    </w:pPr>
    <w:rPr>
      <w:rFonts w:eastAsia="MS Mincho"/>
      <w:lang w:eastAsia="ar-SA"/>
    </w:rPr>
  </w:style>
  <w:style w:type="paragraph" w:styleId="BodyText">
    <w:name w:val="Body Text"/>
    <w:basedOn w:val="Normal"/>
    <w:link w:val="BodyTextChar"/>
    <w:uiPriority w:val="99"/>
    <w:semiHidden/>
    <w:unhideWhenUsed/>
    <w:rsid w:val="00B60265"/>
    <w:pPr>
      <w:spacing w:after="120"/>
    </w:pPr>
  </w:style>
  <w:style w:type="character" w:customStyle="1" w:styleId="BodyTextChar">
    <w:name w:val="Body Text Char"/>
    <w:basedOn w:val="DefaultParagraphFont"/>
    <w:link w:val="BodyText"/>
    <w:uiPriority w:val="99"/>
    <w:semiHidden/>
    <w:rsid w:val="00B60265"/>
    <w:rPr>
      <w:rFonts w:eastAsia="SimSun"/>
      <w:lang w:eastAsia="zh-CN"/>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jpeg"/><Relationship Id="rId26" Type="http://schemas.openxmlformats.org/officeDocument/2006/relationships/image" Target="media/image16.jpeg"/><Relationship Id="rId39" Type="http://schemas.openxmlformats.org/officeDocument/2006/relationships/image" Target="media/image27.jpeg"/><Relationship Id="rId21" Type="http://schemas.openxmlformats.org/officeDocument/2006/relationships/image" Target="media/image11.jpeg"/><Relationship Id="rId34" Type="http://schemas.openxmlformats.org/officeDocument/2006/relationships/image" Target="media/image22.jpeg"/><Relationship Id="rId42" Type="http://schemas.openxmlformats.org/officeDocument/2006/relationships/image" Target="media/image30.jpeg"/><Relationship Id="rId47" Type="http://schemas.openxmlformats.org/officeDocument/2006/relationships/image" Target="media/image35.jpeg"/><Relationship Id="rId50" Type="http://schemas.openxmlformats.org/officeDocument/2006/relationships/image" Target="media/image38.jpeg"/><Relationship Id="rId55" Type="http://schemas.openxmlformats.org/officeDocument/2006/relationships/image" Target="media/image43.jpeg"/><Relationship Id="rId63" Type="http://schemas.openxmlformats.org/officeDocument/2006/relationships/image" Target="media/image51.jpeg"/><Relationship Id="rId68" Type="http://schemas.openxmlformats.org/officeDocument/2006/relationships/image" Target="media/image56.jpeg"/><Relationship Id="rId76" Type="http://schemas.openxmlformats.org/officeDocument/2006/relationships/image" Target="media/image64.jpeg"/><Relationship Id="rId7" Type="http://schemas.openxmlformats.org/officeDocument/2006/relationships/settings" Target="settings.xml"/><Relationship Id="rId71" Type="http://schemas.openxmlformats.org/officeDocument/2006/relationships/image" Target="media/image59.jpeg"/><Relationship Id="rId2" Type="http://schemas.openxmlformats.org/officeDocument/2006/relationships/customXml" Target="../customXml/item2.xml"/><Relationship Id="rId16" Type="http://schemas.openxmlformats.org/officeDocument/2006/relationships/image" Target="media/image6.jpeg"/><Relationship Id="rId29" Type="http://schemas.openxmlformats.org/officeDocument/2006/relationships/header" Target="header1.xml"/><Relationship Id="rId11" Type="http://schemas.openxmlformats.org/officeDocument/2006/relationships/image" Target="media/image1.jpeg"/><Relationship Id="rId24" Type="http://schemas.openxmlformats.org/officeDocument/2006/relationships/image" Target="media/image14.jpeg"/><Relationship Id="rId32" Type="http://schemas.openxmlformats.org/officeDocument/2006/relationships/image" Target="media/image20.jpeg"/><Relationship Id="rId37" Type="http://schemas.openxmlformats.org/officeDocument/2006/relationships/image" Target="media/image25.jpeg"/><Relationship Id="rId40" Type="http://schemas.openxmlformats.org/officeDocument/2006/relationships/image" Target="media/image28.jpeg"/><Relationship Id="rId45" Type="http://schemas.openxmlformats.org/officeDocument/2006/relationships/image" Target="media/image33.jpeg"/><Relationship Id="rId53" Type="http://schemas.openxmlformats.org/officeDocument/2006/relationships/image" Target="media/image41.jpeg"/><Relationship Id="rId58" Type="http://schemas.openxmlformats.org/officeDocument/2006/relationships/image" Target="media/image46.jpeg"/><Relationship Id="rId66" Type="http://schemas.openxmlformats.org/officeDocument/2006/relationships/image" Target="media/image54.jpeg"/><Relationship Id="rId74" Type="http://schemas.openxmlformats.org/officeDocument/2006/relationships/image" Target="media/image62.jpeg"/><Relationship Id="rId79" Type="http://schemas.openxmlformats.org/officeDocument/2006/relationships/fontTable" Target="fontTable.xml"/><Relationship Id="rId5" Type="http://schemas.openxmlformats.org/officeDocument/2006/relationships/numbering" Target="numbering.xml"/><Relationship Id="rId61" Type="http://schemas.openxmlformats.org/officeDocument/2006/relationships/image" Target="media/image49.jpeg"/><Relationship Id="rId10" Type="http://schemas.openxmlformats.org/officeDocument/2006/relationships/endnotes" Target="endnotes.xml"/><Relationship Id="rId19" Type="http://schemas.openxmlformats.org/officeDocument/2006/relationships/image" Target="media/image9.jpeg"/><Relationship Id="rId31" Type="http://schemas.openxmlformats.org/officeDocument/2006/relationships/image" Target="media/image19.jpeg"/><Relationship Id="rId44" Type="http://schemas.openxmlformats.org/officeDocument/2006/relationships/image" Target="media/image32.jpeg"/><Relationship Id="rId52" Type="http://schemas.openxmlformats.org/officeDocument/2006/relationships/image" Target="media/image40.jpeg"/><Relationship Id="rId60" Type="http://schemas.openxmlformats.org/officeDocument/2006/relationships/image" Target="media/image48.jpeg"/><Relationship Id="rId65" Type="http://schemas.openxmlformats.org/officeDocument/2006/relationships/image" Target="media/image53.jpeg"/><Relationship Id="rId73" Type="http://schemas.openxmlformats.org/officeDocument/2006/relationships/image" Target="media/image61.jpeg"/><Relationship Id="rId78" Type="http://schemas.openxmlformats.org/officeDocument/2006/relationships/image" Target="media/image66.jpeg"/><Relationship Id="rId81" Type="http://schemas.microsoft.com/office/2007/relationships/stylesWithEffects" Target="stylesWithEffect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jpeg"/><Relationship Id="rId22" Type="http://schemas.openxmlformats.org/officeDocument/2006/relationships/image" Target="media/image12.jpeg"/><Relationship Id="rId27" Type="http://schemas.openxmlformats.org/officeDocument/2006/relationships/image" Target="media/image17.jpeg"/><Relationship Id="rId30" Type="http://schemas.openxmlformats.org/officeDocument/2006/relationships/footer" Target="footer1.xml"/><Relationship Id="rId35" Type="http://schemas.openxmlformats.org/officeDocument/2006/relationships/image" Target="media/image23.jpeg"/><Relationship Id="rId43" Type="http://schemas.openxmlformats.org/officeDocument/2006/relationships/image" Target="media/image31.jpeg"/><Relationship Id="rId48" Type="http://schemas.openxmlformats.org/officeDocument/2006/relationships/image" Target="media/image36.jpeg"/><Relationship Id="rId56" Type="http://schemas.openxmlformats.org/officeDocument/2006/relationships/image" Target="media/image44.jpeg"/><Relationship Id="rId64" Type="http://schemas.openxmlformats.org/officeDocument/2006/relationships/image" Target="media/image52.jpeg"/><Relationship Id="rId69" Type="http://schemas.openxmlformats.org/officeDocument/2006/relationships/image" Target="media/image57.jpeg"/><Relationship Id="rId77" Type="http://schemas.openxmlformats.org/officeDocument/2006/relationships/image" Target="media/image65.jpeg"/><Relationship Id="rId8" Type="http://schemas.openxmlformats.org/officeDocument/2006/relationships/webSettings" Target="webSettings.xml"/><Relationship Id="rId51" Type="http://schemas.openxmlformats.org/officeDocument/2006/relationships/image" Target="media/image39.jpeg"/><Relationship Id="rId72" Type="http://schemas.openxmlformats.org/officeDocument/2006/relationships/image" Target="media/image60.jpeg"/><Relationship Id="rId80" Type="http://schemas.openxmlformats.org/officeDocument/2006/relationships/theme" Target="theme/theme1.xml"/><Relationship Id="rId3" Type="http://schemas.openxmlformats.org/officeDocument/2006/relationships/customXml" Target="../customXml/item3.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image" Target="media/image15.jpeg"/><Relationship Id="rId33" Type="http://schemas.openxmlformats.org/officeDocument/2006/relationships/image" Target="media/image21.jpeg"/><Relationship Id="rId38" Type="http://schemas.openxmlformats.org/officeDocument/2006/relationships/image" Target="media/image26.jpeg"/><Relationship Id="rId46" Type="http://schemas.openxmlformats.org/officeDocument/2006/relationships/image" Target="media/image34.jpeg"/><Relationship Id="rId59" Type="http://schemas.openxmlformats.org/officeDocument/2006/relationships/image" Target="media/image47.jpeg"/><Relationship Id="rId67" Type="http://schemas.openxmlformats.org/officeDocument/2006/relationships/image" Target="media/image55.jpeg"/><Relationship Id="rId20" Type="http://schemas.openxmlformats.org/officeDocument/2006/relationships/image" Target="media/image10.jpeg"/><Relationship Id="rId41" Type="http://schemas.openxmlformats.org/officeDocument/2006/relationships/image" Target="media/image29.jpeg"/><Relationship Id="rId54" Type="http://schemas.openxmlformats.org/officeDocument/2006/relationships/image" Target="media/image42.jpeg"/><Relationship Id="rId62" Type="http://schemas.openxmlformats.org/officeDocument/2006/relationships/image" Target="media/image50.jpeg"/><Relationship Id="rId70" Type="http://schemas.openxmlformats.org/officeDocument/2006/relationships/image" Target="media/image58.jpeg"/><Relationship Id="rId75" Type="http://schemas.openxmlformats.org/officeDocument/2006/relationships/image" Target="media/image63.jpe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image" Target="media/image18.jpeg"/><Relationship Id="rId36" Type="http://schemas.openxmlformats.org/officeDocument/2006/relationships/image" Target="media/image24.jpeg"/><Relationship Id="rId49" Type="http://schemas.openxmlformats.org/officeDocument/2006/relationships/image" Target="media/image37.jpeg"/><Relationship Id="rId57" Type="http://schemas.openxmlformats.org/officeDocument/2006/relationships/image" Target="media/image4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F49727-CBA2-47E5-8DD3-D61D05A78853}">
  <ds:schemaRefs>
    <ds:schemaRef ds:uri="http://schemas.openxmlformats.org/officeDocument/2006/bibliography"/>
  </ds:schemaRefs>
</ds:datastoreItem>
</file>

<file path=customXml/itemProps2.xml><?xml version="1.0" encoding="utf-8"?>
<ds:datastoreItem xmlns:ds="http://schemas.openxmlformats.org/officeDocument/2006/customXml" ds:itemID="{B71D80DD-D249-4E45-A1FC-8907EDD8E0F3}">
  <ds:schemaRefs>
    <ds:schemaRef ds:uri="http://schemas.openxmlformats.org/officeDocument/2006/bibliography"/>
  </ds:schemaRefs>
</ds:datastoreItem>
</file>

<file path=customXml/itemProps3.xml><?xml version="1.0" encoding="utf-8"?>
<ds:datastoreItem xmlns:ds="http://schemas.openxmlformats.org/officeDocument/2006/customXml" ds:itemID="{2D51322E-0585-4B52-94B9-18F3D7A72CC2}">
  <ds:schemaRefs>
    <ds:schemaRef ds:uri="http://schemas.openxmlformats.org/officeDocument/2006/bibliography"/>
  </ds:schemaRefs>
</ds:datastoreItem>
</file>

<file path=customXml/itemProps4.xml><?xml version="1.0" encoding="utf-8"?>
<ds:datastoreItem xmlns:ds="http://schemas.openxmlformats.org/officeDocument/2006/customXml" ds:itemID="{F6C9528F-32CB-44CB-B3D2-F7D09E40F2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25</Pages>
  <Words>5339</Words>
  <Characters>30434</Characters>
  <Application>Microsoft Office Word</Application>
  <DocSecurity>0</DocSecurity>
  <Lines>253</Lines>
  <Paragraphs>7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y of Groningen</Company>
  <LinksUpToDate>false</LinksUpToDate>
  <CharactersWithSpaces>3570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ijs Huitsing</dc:creator>
  <cp:lastModifiedBy>cmarcy</cp:lastModifiedBy>
  <cp:revision>2</cp:revision>
  <cp:lastPrinted>2014-02-18T17:34:00Z</cp:lastPrinted>
  <dcterms:created xsi:type="dcterms:W3CDTF">2014-02-18T17:44:00Z</dcterms:created>
  <dcterms:modified xsi:type="dcterms:W3CDTF">2014-02-18T17:44:00Z</dcterms:modified>
</cp:coreProperties>
</file>